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4484A" w14:textId="77777777" w:rsidR="001E0443" w:rsidRPr="006565E6" w:rsidRDefault="001E0443" w:rsidP="00566292">
      <w:pPr>
        <w:wordWrap/>
        <w:jc w:val="center"/>
      </w:pPr>
    </w:p>
    <w:p w14:paraId="4CB604F1" w14:textId="64B973A5" w:rsidR="00EE613B" w:rsidRPr="00E4732E" w:rsidRDefault="00EE613B" w:rsidP="00566292">
      <w:pPr>
        <w:wordWrap/>
        <w:jc w:val="center"/>
        <w:rPr>
          <w:sz w:val="24"/>
        </w:rPr>
      </w:pPr>
      <w:r w:rsidRPr="00E4732E">
        <w:rPr>
          <w:sz w:val="24"/>
        </w:rPr>
        <w:t xml:space="preserve">Thesis for the Degree of </w:t>
      </w:r>
      <w:r w:rsidR="00DC09C1">
        <w:rPr>
          <w:sz w:val="24"/>
        </w:rPr>
        <w:t>Doctor of Philosophy</w:t>
      </w:r>
    </w:p>
    <w:p w14:paraId="7DE86504" w14:textId="77777777" w:rsidR="001E0443" w:rsidRPr="00E4732E" w:rsidRDefault="001E0443" w:rsidP="00566292">
      <w:pPr>
        <w:wordWrap/>
        <w:jc w:val="center"/>
      </w:pPr>
    </w:p>
    <w:p w14:paraId="577857FE" w14:textId="77777777" w:rsidR="001E0443" w:rsidRDefault="001E0443" w:rsidP="00566292">
      <w:pPr>
        <w:wordWrap/>
        <w:jc w:val="center"/>
      </w:pPr>
    </w:p>
    <w:p w14:paraId="7163E99A" w14:textId="77777777" w:rsidR="00550992" w:rsidRDefault="00550992" w:rsidP="00566292">
      <w:pPr>
        <w:wordWrap/>
        <w:jc w:val="center"/>
      </w:pPr>
    </w:p>
    <w:p w14:paraId="4B4761BB" w14:textId="77777777" w:rsidR="00550992" w:rsidRPr="00E4732E" w:rsidRDefault="00550992" w:rsidP="00566292">
      <w:pPr>
        <w:wordWrap/>
        <w:jc w:val="center"/>
      </w:pPr>
    </w:p>
    <w:p w14:paraId="54B516A0" w14:textId="753D7510" w:rsidR="00DC09C1" w:rsidRPr="009F66F5" w:rsidRDefault="00DC09C1" w:rsidP="009F66F5">
      <w:pPr>
        <w:wordWrap/>
        <w:jc w:val="center"/>
        <w:rPr>
          <w:sz w:val="36"/>
          <w:szCs w:val="36"/>
        </w:rPr>
      </w:pPr>
      <w:r w:rsidRPr="009F66F5">
        <w:rPr>
          <w:sz w:val="36"/>
          <w:szCs w:val="36"/>
        </w:rPr>
        <w:t>Machine Learning-based Causal Inference in Buildings:</w:t>
      </w:r>
    </w:p>
    <w:p w14:paraId="4792D7F8" w14:textId="27069B38" w:rsidR="007B634B" w:rsidRPr="007B634B" w:rsidRDefault="00157C9D" w:rsidP="009F66F5">
      <w:pPr>
        <w:wordWrap/>
        <w:jc w:val="center"/>
        <w:rPr>
          <w:sz w:val="34"/>
          <w:szCs w:val="34"/>
        </w:rPr>
      </w:pPr>
      <w:r w:rsidRPr="00157C9D">
        <w:rPr>
          <w:sz w:val="34"/>
          <w:szCs w:val="34"/>
        </w:rPr>
        <w:t>Understanding key drivers for energy usage and occupant thermal comfort</w:t>
      </w:r>
    </w:p>
    <w:p w14:paraId="77B4E9CF" w14:textId="77777777" w:rsidR="001E0443" w:rsidRPr="00E4732E" w:rsidRDefault="001E0443" w:rsidP="007B634B">
      <w:pPr>
        <w:wordWrap/>
      </w:pPr>
    </w:p>
    <w:p w14:paraId="727AAF1F" w14:textId="77777777" w:rsidR="008972B6" w:rsidRPr="00E4732E" w:rsidRDefault="008972B6" w:rsidP="00566292">
      <w:pPr>
        <w:wordWrap/>
        <w:jc w:val="center"/>
      </w:pPr>
    </w:p>
    <w:p w14:paraId="679D1B17" w14:textId="77777777" w:rsidR="008972B6" w:rsidRPr="00E4732E" w:rsidRDefault="008972B6" w:rsidP="00566292">
      <w:pPr>
        <w:wordWrap/>
        <w:jc w:val="center"/>
      </w:pPr>
    </w:p>
    <w:p w14:paraId="112531AD" w14:textId="77777777" w:rsidR="008972B6" w:rsidRPr="00E4732E" w:rsidRDefault="008972B6" w:rsidP="00566292">
      <w:pPr>
        <w:wordWrap/>
        <w:jc w:val="center"/>
      </w:pPr>
    </w:p>
    <w:p w14:paraId="5AEF7809" w14:textId="77777777" w:rsidR="00EE613B" w:rsidRDefault="00EE613B" w:rsidP="00566292">
      <w:pPr>
        <w:wordWrap/>
        <w:jc w:val="center"/>
      </w:pPr>
    </w:p>
    <w:p w14:paraId="33D67E78" w14:textId="681FFCF4" w:rsidR="000A66EE" w:rsidRPr="00DC09C1" w:rsidRDefault="00DC09C1" w:rsidP="00550992">
      <w:pPr>
        <w:wordWrap/>
        <w:jc w:val="center"/>
        <w:rPr>
          <w:sz w:val="28"/>
        </w:rPr>
      </w:pPr>
      <w:r>
        <w:rPr>
          <w:sz w:val="28"/>
        </w:rPr>
        <w:t xml:space="preserve">Patrick </w:t>
      </w:r>
      <w:proofErr w:type="spellStart"/>
      <w:r>
        <w:rPr>
          <w:sz w:val="28"/>
        </w:rPr>
        <w:t>Nzivugira</w:t>
      </w:r>
      <w:proofErr w:type="spellEnd"/>
      <w:r>
        <w:rPr>
          <w:sz w:val="28"/>
        </w:rPr>
        <w:t xml:space="preserve"> </w:t>
      </w:r>
      <w:proofErr w:type="spellStart"/>
      <w:r>
        <w:rPr>
          <w:sz w:val="28"/>
        </w:rPr>
        <w:t>Duhirwe</w:t>
      </w:r>
      <w:proofErr w:type="spellEnd"/>
    </w:p>
    <w:p w14:paraId="46BE86F0" w14:textId="77777777" w:rsidR="000A66EE" w:rsidRDefault="000A66EE" w:rsidP="006305D1">
      <w:pPr>
        <w:wordWrap/>
        <w:ind w:left="400"/>
        <w:jc w:val="center"/>
        <w:rPr>
          <w:i/>
          <w:color w:val="FF0000"/>
          <w:sz w:val="20"/>
        </w:rPr>
      </w:pPr>
    </w:p>
    <w:p w14:paraId="164B7F5E" w14:textId="77777777" w:rsidR="009A520C" w:rsidRDefault="009A520C" w:rsidP="006305D1">
      <w:pPr>
        <w:wordWrap/>
        <w:ind w:left="400"/>
        <w:jc w:val="center"/>
        <w:rPr>
          <w:i/>
          <w:color w:val="FF0000"/>
          <w:sz w:val="20"/>
        </w:rPr>
      </w:pPr>
    </w:p>
    <w:p w14:paraId="09B9D70E" w14:textId="77777777" w:rsidR="00550992" w:rsidRDefault="00550992" w:rsidP="006305D1">
      <w:pPr>
        <w:wordWrap/>
        <w:ind w:left="400"/>
        <w:jc w:val="center"/>
        <w:rPr>
          <w:i/>
          <w:color w:val="FF0000"/>
          <w:sz w:val="20"/>
        </w:rPr>
      </w:pPr>
    </w:p>
    <w:p w14:paraId="604CFE0B" w14:textId="77777777" w:rsidR="00550992" w:rsidRDefault="00550992" w:rsidP="006305D1">
      <w:pPr>
        <w:wordWrap/>
        <w:ind w:left="400"/>
        <w:jc w:val="center"/>
        <w:rPr>
          <w:i/>
          <w:color w:val="FF0000"/>
          <w:sz w:val="20"/>
        </w:rPr>
      </w:pPr>
    </w:p>
    <w:p w14:paraId="6961F098" w14:textId="363DB654" w:rsidR="00EE613B" w:rsidRPr="00E4732E" w:rsidRDefault="00EE613B" w:rsidP="00566292">
      <w:pPr>
        <w:wordWrap/>
        <w:jc w:val="center"/>
        <w:rPr>
          <w:sz w:val="24"/>
        </w:rPr>
      </w:pPr>
      <w:r w:rsidRPr="00E4732E">
        <w:rPr>
          <w:sz w:val="24"/>
        </w:rPr>
        <w:t xml:space="preserve">Department of </w:t>
      </w:r>
      <w:r w:rsidR="00DC09C1">
        <w:rPr>
          <w:sz w:val="24"/>
        </w:rPr>
        <w:t>Architectural Engineering</w:t>
      </w:r>
    </w:p>
    <w:p w14:paraId="6D57E0F1" w14:textId="77777777" w:rsidR="00EE613B" w:rsidRPr="00E4732E" w:rsidRDefault="00EE613B" w:rsidP="00566292">
      <w:pPr>
        <w:wordWrap/>
        <w:jc w:val="center"/>
        <w:rPr>
          <w:sz w:val="24"/>
        </w:rPr>
      </w:pPr>
      <w:r w:rsidRPr="00E4732E">
        <w:rPr>
          <w:sz w:val="24"/>
        </w:rPr>
        <w:t>Graduate School</w:t>
      </w:r>
    </w:p>
    <w:p w14:paraId="5F5D62B4" w14:textId="77777777" w:rsidR="00EE613B" w:rsidRPr="00E4732E" w:rsidRDefault="00EE613B" w:rsidP="00566292">
      <w:pPr>
        <w:wordWrap/>
        <w:jc w:val="center"/>
        <w:rPr>
          <w:sz w:val="24"/>
        </w:rPr>
      </w:pPr>
      <w:r w:rsidRPr="00E4732E">
        <w:rPr>
          <w:sz w:val="24"/>
        </w:rPr>
        <w:t xml:space="preserve">Kyung </w:t>
      </w:r>
      <w:proofErr w:type="spellStart"/>
      <w:r w:rsidRPr="00E4732E">
        <w:rPr>
          <w:sz w:val="24"/>
        </w:rPr>
        <w:t>Hee</w:t>
      </w:r>
      <w:proofErr w:type="spellEnd"/>
      <w:r w:rsidRPr="00E4732E">
        <w:rPr>
          <w:sz w:val="24"/>
        </w:rPr>
        <w:t xml:space="preserve"> University</w:t>
      </w:r>
    </w:p>
    <w:p w14:paraId="1CA075A0" w14:textId="76E069B7" w:rsidR="00EE613B" w:rsidRPr="00DC09C1" w:rsidRDefault="00DC09C1" w:rsidP="00566292">
      <w:pPr>
        <w:wordWrap/>
        <w:jc w:val="center"/>
        <w:rPr>
          <w:sz w:val="24"/>
        </w:rPr>
      </w:pPr>
      <w:proofErr w:type="spellStart"/>
      <w:r w:rsidRPr="00DC09C1">
        <w:rPr>
          <w:sz w:val="24"/>
        </w:rPr>
        <w:t>Yongin</w:t>
      </w:r>
      <w:proofErr w:type="spellEnd"/>
      <w:r w:rsidR="00EE613B" w:rsidRPr="00DC09C1">
        <w:rPr>
          <w:sz w:val="24"/>
        </w:rPr>
        <w:t>, Korea</w:t>
      </w:r>
    </w:p>
    <w:p w14:paraId="52CD339F" w14:textId="77777777" w:rsidR="00EE613B" w:rsidRPr="00E4732E" w:rsidRDefault="00EE613B" w:rsidP="00566292">
      <w:pPr>
        <w:wordWrap/>
        <w:jc w:val="center"/>
        <w:rPr>
          <w:rFonts w:eastAsia="Batang"/>
        </w:rPr>
      </w:pPr>
    </w:p>
    <w:p w14:paraId="254232F4" w14:textId="77777777" w:rsidR="00EE613B" w:rsidRPr="00E4732E" w:rsidRDefault="00EE613B" w:rsidP="00566292">
      <w:pPr>
        <w:wordWrap/>
        <w:jc w:val="center"/>
      </w:pPr>
    </w:p>
    <w:p w14:paraId="77A98C76" w14:textId="6FFB5A80" w:rsidR="00C815C8" w:rsidRDefault="001F6ECC" w:rsidP="00EC11D7">
      <w:pPr>
        <w:wordWrap/>
        <w:jc w:val="center"/>
        <w:rPr>
          <w:sz w:val="24"/>
        </w:rPr>
      </w:pPr>
      <w:r>
        <w:rPr>
          <w:sz w:val="24"/>
        </w:rPr>
        <w:t>August</w:t>
      </w:r>
      <w:r w:rsidR="006A0D5B">
        <w:rPr>
          <w:sz w:val="24"/>
        </w:rPr>
        <w:t xml:space="preserve"> 202</w:t>
      </w:r>
      <w:r w:rsidR="00F52166">
        <w:rPr>
          <w:sz w:val="24"/>
        </w:rPr>
        <w:t>3</w:t>
      </w:r>
    </w:p>
    <w:p w14:paraId="3E7E7232" w14:textId="77777777" w:rsidR="006305D1" w:rsidRPr="00E4732E" w:rsidRDefault="006305D1" w:rsidP="00EC11D7">
      <w:pPr>
        <w:wordWrap/>
        <w:jc w:val="center"/>
      </w:pPr>
    </w:p>
    <w:p w14:paraId="13EFAE3A" w14:textId="77777777" w:rsidR="00C815C8" w:rsidRDefault="00C815C8" w:rsidP="00566292">
      <w:pPr>
        <w:wordWrap/>
        <w:jc w:val="center"/>
      </w:pPr>
    </w:p>
    <w:p w14:paraId="6CFB942D" w14:textId="77777777" w:rsidR="00F62557" w:rsidRPr="00550992" w:rsidRDefault="00F62557" w:rsidP="00566292">
      <w:pPr>
        <w:wordWrap/>
        <w:jc w:val="center"/>
        <w:rPr>
          <w:szCs w:val="22"/>
        </w:rPr>
      </w:pPr>
    </w:p>
    <w:p w14:paraId="0A706987" w14:textId="77777777" w:rsidR="00C815C8" w:rsidRPr="00550992" w:rsidRDefault="00C815C8" w:rsidP="00566292">
      <w:pPr>
        <w:wordWrap/>
        <w:jc w:val="center"/>
        <w:rPr>
          <w:szCs w:val="22"/>
        </w:rPr>
      </w:pPr>
    </w:p>
    <w:p w14:paraId="158D182B" w14:textId="77777777" w:rsidR="005D2DA5" w:rsidRPr="00550992" w:rsidRDefault="005D2DA5" w:rsidP="00566292">
      <w:pPr>
        <w:wordWrap/>
        <w:jc w:val="center"/>
        <w:rPr>
          <w:szCs w:val="22"/>
        </w:rPr>
      </w:pPr>
    </w:p>
    <w:p w14:paraId="60E4DEF8" w14:textId="77777777" w:rsidR="005D2DA5" w:rsidRPr="00550992" w:rsidRDefault="005D2DA5" w:rsidP="00566292">
      <w:pPr>
        <w:wordWrap/>
        <w:jc w:val="center"/>
        <w:rPr>
          <w:szCs w:val="22"/>
        </w:rPr>
      </w:pPr>
    </w:p>
    <w:p w14:paraId="11159CF0" w14:textId="77777777" w:rsidR="00550992" w:rsidRDefault="00550992" w:rsidP="00550992">
      <w:pPr>
        <w:wordWrap/>
        <w:rPr>
          <w:szCs w:val="22"/>
        </w:rPr>
      </w:pPr>
      <w:bookmarkStart w:id="0" w:name="_Hlk135321311"/>
    </w:p>
    <w:p w14:paraId="7E915EB1" w14:textId="77777777" w:rsidR="00550992" w:rsidRPr="00550992" w:rsidRDefault="00550992" w:rsidP="00550992">
      <w:pPr>
        <w:wordWrap/>
        <w:rPr>
          <w:szCs w:val="22"/>
        </w:rPr>
      </w:pPr>
    </w:p>
    <w:p w14:paraId="416FEA28" w14:textId="04BAE5FC" w:rsidR="00C815C8" w:rsidRPr="007B634B" w:rsidRDefault="00DC09C1" w:rsidP="00550992">
      <w:pPr>
        <w:wordWrap/>
        <w:jc w:val="center"/>
        <w:rPr>
          <w:sz w:val="34"/>
          <w:szCs w:val="34"/>
        </w:rPr>
      </w:pPr>
      <w:r w:rsidRPr="009F66F5">
        <w:rPr>
          <w:sz w:val="36"/>
          <w:szCs w:val="36"/>
        </w:rPr>
        <w:t>Machine Learning-based Causal Inference in Buildings:</w:t>
      </w:r>
      <w:r w:rsidRPr="009F66F5">
        <w:rPr>
          <w:sz w:val="40"/>
          <w:szCs w:val="21"/>
        </w:rPr>
        <w:t xml:space="preserve"> </w:t>
      </w:r>
      <w:r w:rsidR="00157C9D" w:rsidRPr="00157C9D">
        <w:rPr>
          <w:sz w:val="34"/>
          <w:szCs w:val="34"/>
        </w:rPr>
        <w:t>Understanding key drivers for energy usage and occupant thermal comfort</w:t>
      </w:r>
    </w:p>
    <w:bookmarkEnd w:id="0"/>
    <w:p w14:paraId="7D76E754" w14:textId="77777777" w:rsidR="00C815C8" w:rsidRPr="00E4732E" w:rsidRDefault="00C815C8" w:rsidP="009F66F5">
      <w:pPr>
        <w:wordWrap/>
        <w:jc w:val="center"/>
      </w:pPr>
    </w:p>
    <w:p w14:paraId="559589CF" w14:textId="77777777" w:rsidR="00C815C8" w:rsidRPr="00E4732E" w:rsidRDefault="00C815C8" w:rsidP="00566292">
      <w:pPr>
        <w:wordWrap/>
        <w:jc w:val="center"/>
      </w:pPr>
    </w:p>
    <w:p w14:paraId="64D4B39F" w14:textId="77777777" w:rsidR="00C815C8" w:rsidRPr="00E4732E" w:rsidRDefault="00C815C8" w:rsidP="00566292">
      <w:pPr>
        <w:wordWrap/>
        <w:jc w:val="center"/>
      </w:pPr>
    </w:p>
    <w:p w14:paraId="48BB69F8" w14:textId="77777777" w:rsidR="00612BE5" w:rsidRPr="00E4732E" w:rsidRDefault="00612BE5" w:rsidP="00550992">
      <w:pPr>
        <w:wordWrap/>
      </w:pPr>
    </w:p>
    <w:p w14:paraId="58DD3D9D" w14:textId="77777777" w:rsidR="00C815C8" w:rsidRPr="00E4732E" w:rsidRDefault="00C815C8" w:rsidP="00566292">
      <w:pPr>
        <w:wordWrap/>
        <w:jc w:val="center"/>
      </w:pPr>
    </w:p>
    <w:p w14:paraId="59BD383B" w14:textId="4BDCEF74" w:rsidR="009A520C" w:rsidRPr="00DC09C1" w:rsidRDefault="00DC09C1" w:rsidP="00DC09C1">
      <w:pPr>
        <w:wordWrap/>
        <w:jc w:val="center"/>
        <w:rPr>
          <w:sz w:val="28"/>
        </w:rPr>
      </w:pPr>
      <w:r>
        <w:rPr>
          <w:sz w:val="28"/>
        </w:rPr>
        <w:t>Patrick</w:t>
      </w:r>
      <w:r w:rsidR="00B72072">
        <w:rPr>
          <w:sz w:val="28"/>
        </w:rPr>
        <w:t xml:space="preserve"> </w:t>
      </w:r>
      <w:proofErr w:type="spellStart"/>
      <w:r>
        <w:rPr>
          <w:sz w:val="28"/>
        </w:rPr>
        <w:t>Nzivugira</w:t>
      </w:r>
      <w:proofErr w:type="spellEnd"/>
      <w:r>
        <w:rPr>
          <w:sz w:val="28"/>
        </w:rPr>
        <w:t xml:space="preserve"> </w:t>
      </w:r>
      <w:proofErr w:type="spellStart"/>
      <w:r>
        <w:rPr>
          <w:sz w:val="28"/>
        </w:rPr>
        <w:t>Duhirwe</w:t>
      </w:r>
      <w:proofErr w:type="spellEnd"/>
    </w:p>
    <w:p w14:paraId="4B2314A9" w14:textId="77777777" w:rsidR="009A520C" w:rsidRDefault="009A520C" w:rsidP="00612BE5">
      <w:pPr>
        <w:wordWrap/>
        <w:ind w:left="400"/>
        <w:jc w:val="center"/>
        <w:rPr>
          <w:i/>
          <w:color w:val="FF0000"/>
          <w:sz w:val="20"/>
        </w:rPr>
      </w:pPr>
    </w:p>
    <w:p w14:paraId="1BDC8072" w14:textId="77777777" w:rsidR="009A520C" w:rsidRPr="00612BE5" w:rsidRDefault="009A520C" w:rsidP="00612BE5">
      <w:pPr>
        <w:wordWrap/>
        <w:ind w:left="400"/>
        <w:jc w:val="center"/>
        <w:rPr>
          <w:i/>
          <w:color w:val="FF0000"/>
          <w:sz w:val="20"/>
        </w:rPr>
      </w:pPr>
    </w:p>
    <w:p w14:paraId="2AD76363" w14:textId="77777777" w:rsidR="00550992" w:rsidRDefault="00550992" w:rsidP="00566292">
      <w:pPr>
        <w:wordWrap/>
        <w:jc w:val="center"/>
        <w:rPr>
          <w:sz w:val="24"/>
        </w:rPr>
      </w:pPr>
    </w:p>
    <w:p w14:paraId="1356EACC" w14:textId="77777777" w:rsidR="00550992" w:rsidRDefault="00550992" w:rsidP="00566292">
      <w:pPr>
        <w:wordWrap/>
        <w:jc w:val="center"/>
        <w:rPr>
          <w:sz w:val="24"/>
        </w:rPr>
      </w:pPr>
    </w:p>
    <w:p w14:paraId="75386236" w14:textId="240C9FB0" w:rsidR="00C815C8" w:rsidRPr="00E4732E" w:rsidRDefault="00C815C8" w:rsidP="00566292">
      <w:pPr>
        <w:wordWrap/>
        <w:jc w:val="center"/>
        <w:rPr>
          <w:sz w:val="24"/>
        </w:rPr>
      </w:pPr>
      <w:r w:rsidRPr="00E4732E">
        <w:rPr>
          <w:sz w:val="24"/>
        </w:rPr>
        <w:t xml:space="preserve">Department of </w:t>
      </w:r>
      <w:r w:rsidR="00DC09C1">
        <w:rPr>
          <w:sz w:val="24"/>
        </w:rPr>
        <w:t>Architectural Engineering</w:t>
      </w:r>
    </w:p>
    <w:p w14:paraId="0F1CB8CB" w14:textId="77777777" w:rsidR="00C815C8" w:rsidRPr="00E4732E" w:rsidRDefault="00C815C8" w:rsidP="00566292">
      <w:pPr>
        <w:wordWrap/>
        <w:jc w:val="center"/>
        <w:rPr>
          <w:sz w:val="24"/>
        </w:rPr>
      </w:pPr>
      <w:r w:rsidRPr="00E4732E">
        <w:rPr>
          <w:sz w:val="24"/>
        </w:rPr>
        <w:t>Graduate School</w:t>
      </w:r>
    </w:p>
    <w:p w14:paraId="5BE9EAEF" w14:textId="77777777" w:rsidR="00C815C8" w:rsidRPr="00E4732E" w:rsidRDefault="00C815C8" w:rsidP="00566292">
      <w:pPr>
        <w:wordWrap/>
        <w:jc w:val="center"/>
        <w:rPr>
          <w:sz w:val="24"/>
        </w:rPr>
      </w:pPr>
      <w:r w:rsidRPr="00E4732E">
        <w:rPr>
          <w:sz w:val="24"/>
        </w:rPr>
        <w:t xml:space="preserve">Kyung </w:t>
      </w:r>
      <w:proofErr w:type="spellStart"/>
      <w:r w:rsidRPr="00E4732E">
        <w:rPr>
          <w:sz w:val="24"/>
        </w:rPr>
        <w:t>Hee</w:t>
      </w:r>
      <w:proofErr w:type="spellEnd"/>
      <w:r w:rsidRPr="00E4732E">
        <w:rPr>
          <w:sz w:val="24"/>
        </w:rPr>
        <w:t xml:space="preserve"> University</w:t>
      </w:r>
    </w:p>
    <w:p w14:paraId="37E6AC97" w14:textId="53F6691F" w:rsidR="00C815C8" w:rsidRPr="00DC09C1" w:rsidRDefault="00DC09C1" w:rsidP="00566292">
      <w:pPr>
        <w:wordWrap/>
        <w:jc w:val="center"/>
        <w:rPr>
          <w:sz w:val="24"/>
        </w:rPr>
      </w:pPr>
      <w:proofErr w:type="spellStart"/>
      <w:r w:rsidRPr="00DC09C1">
        <w:rPr>
          <w:sz w:val="24"/>
        </w:rPr>
        <w:t>Yongin</w:t>
      </w:r>
      <w:proofErr w:type="spellEnd"/>
      <w:r w:rsidR="00C815C8" w:rsidRPr="00DC09C1">
        <w:rPr>
          <w:sz w:val="24"/>
        </w:rPr>
        <w:t>, Korea</w:t>
      </w:r>
    </w:p>
    <w:p w14:paraId="2777E790" w14:textId="77777777" w:rsidR="00C815C8" w:rsidRPr="00E4732E" w:rsidRDefault="00C815C8" w:rsidP="00566292">
      <w:pPr>
        <w:wordWrap/>
        <w:jc w:val="center"/>
        <w:rPr>
          <w:rFonts w:eastAsia="Batang"/>
        </w:rPr>
      </w:pPr>
    </w:p>
    <w:p w14:paraId="3DFB3676" w14:textId="77777777" w:rsidR="000D4B0D" w:rsidRPr="00E4732E" w:rsidRDefault="000D4B0D" w:rsidP="00566292">
      <w:pPr>
        <w:wordWrap/>
        <w:jc w:val="center"/>
      </w:pPr>
    </w:p>
    <w:p w14:paraId="69651AB7" w14:textId="5C75F961" w:rsidR="00C815C8" w:rsidRDefault="001F6ECC" w:rsidP="00D03B34">
      <w:pPr>
        <w:wordWrap/>
        <w:jc w:val="center"/>
        <w:rPr>
          <w:sz w:val="24"/>
        </w:rPr>
      </w:pPr>
      <w:r>
        <w:rPr>
          <w:sz w:val="24"/>
        </w:rPr>
        <w:t>August</w:t>
      </w:r>
      <w:r w:rsidR="006A0D5B">
        <w:rPr>
          <w:sz w:val="24"/>
        </w:rPr>
        <w:t xml:space="preserve"> 202</w:t>
      </w:r>
      <w:r w:rsidR="004E3A6C">
        <w:rPr>
          <w:sz w:val="24"/>
        </w:rPr>
        <w:t>3</w:t>
      </w:r>
    </w:p>
    <w:p w14:paraId="38490ADC" w14:textId="77777777" w:rsidR="00F53E0E" w:rsidRDefault="00F53E0E" w:rsidP="00550992">
      <w:pPr>
        <w:wordWrap/>
        <w:rPr>
          <w:sz w:val="36"/>
        </w:rPr>
      </w:pPr>
    </w:p>
    <w:p w14:paraId="41DC637B" w14:textId="2F2BA440" w:rsidR="00DC09C1" w:rsidRDefault="00DC09C1" w:rsidP="00566292">
      <w:pPr>
        <w:wordWrap/>
        <w:jc w:val="center"/>
        <w:rPr>
          <w:sz w:val="36"/>
        </w:rPr>
        <w:sectPr w:rsidR="00DC09C1" w:rsidSect="00D9483B">
          <w:pgSz w:w="10773" w:h="14742" w:code="13"/>
          <w:pgMar w:top="1701" w:right="1134" w:bottom="1701" w:left="1134" w:header="851" w:footer="992" w:gutter="0"/>
          <w:cols w:space="425"/>
          <w:docGrid w:linePitch="360"/>
        </w:sectPr>
      </w:pPr>
    </w:p>
    <w:p w14:paraId="3C89E58B" w14:textId="7E338765" w:rsidR="00C815C8" w:rsidRPr="00886B42" w:rsidRDefault="00642E57" w:rsidP="00886B42">
      <w:pPr>
        <w:wordWrap/>
        <w:jc w:val="center"/>
        <w:rPr>
          <w:sz w:val="34"/>
          <w:szCs w:val="34"/>
        </w:rPr>
      </w:pPr>
      <w:r w:rsidRPr="009F66F5">
        <w:rPr>
          <w:sz w:val="36"/>
          <w:szCs w:val="36"/>
        </w:rPr>
        <w:lastRenderedPageBreak/>
        <w:t>Machine Learning-based Causal Inference in Buildings:</w:t>
      </w:r>
      <w:r w:rsidRPr="009F66F5">
        <w:rPr>
          <w:sz w:val="40"/>
          <w:szCs w:val="21"/>
        </w:rPr>
        <w:t xml:space="preserve"> </w:t>
      </w:r>
      <w:r w:rsidR="00157C9D" w:rsidRPr="00157C9D">
        <w:rPr>
          <w:sz w:val="34"/>
          <w:szCs w:val="34"/>
        </w:rPr>
        <w:t xml:space="preserve">Understanding </w:t>
      </w:r>
      <w:r w:rsidR="00157C9D">
        <w:rPr>
          <w:sz w:val="34"/>
          <w:szCs w:val="34"/>
        </w:rPr>
        <w:t>k</w:t>
      </w:r>
      <w:r w:rsidR="00157C9D" w:rsidRPr="00157C9D">
        <w:rPr>
          <w:sz w:val="34"/>
          <w:szCs w:val="34"/>
        </w:rPr>
        <w:t xml:space="preserve">ey </w:t>
      </w:r>
      <w:r w:rsidR="00157C9D">
        <w:rPr>
          <w:sz w:val="34"/>
          <w:szCs w:val="34"/>
        </w:rPr>
        <w:t>d</w:t>
      </w:r>
      <w:r w:rsidR="00157C9D" w:rsidRPr="00157C9D">
        <w:rPr>
          <w:sz w:val="34"/>
          <w:szCs w:val="34"/>
        </w:rPr>
        <w:t xml:space="preserve">rivers </w:t>
      </w:r>
      <w:r w:rsidR="00157C9D">
        <w:rPr>
          <w:sz w:val="34"/>
          <w:szCs w:val="34"/>
        </w:rPr>
        <w:t>for</w:t>
      </w:r>
      <w:r w:rsidR="00157C9D" w:rsidRPr="00157C9D">
        <w:rPr>
          <w:sz w:val="34"/>
          <w:szCs w:val="34"/>
        </w:rPr>
        <w:t xml:space="preserve"> </w:t>
      </w:r>
      <w:r w:rsidR="00157C9D">
        <w:rPr>
          <w:sz w:val="34"/>
          <w:szCs w:val="34"/>
        </w:rPr>
        <w:t>e</w:t>
      </w:r>
      <w:r w:rsidR="00157C9D" w:rsidRPr="00157C9D">
        <w:rPr>
          <w:sz w:val="34"/>
          <w:szCs w:val="34"/>
        </w:rPr>
        <w:t xml:space="preserve">nergy </w:t>
      </w:r>
      <w:r w:rsidR="00157C9D">
        <w:rPr>
          <w:sz w:val="34"/>
          <w:szCs w:val="34"/>
        </w:rPr>
        <w:t>u</w:t>
      </w:r>
      <w:r w:rsidR="00157C9D" w:rsidRPr="00157C9D">
        <w:rPr>
          <w:sz w:val="34"/>
          <w:szCs w:val="34"/>
        </w:rPr>
        <w:t xml:space="preserve">sage and </w:t>
      </w:r>
      <w:r w:rsidR="00157C9D">
        <w:rPr>
          <w:sz w:val="34"/>
          <w:szCs w:val="34"/>
        </w:rPr>
        <w:t>o</w:t>
      </w:r>
      <w:r w:rsidR="00157C9D" w:rsidRPr="00157C9D">
        <w:rPr>
          <w:sz w:val="34"/>
          <w:szCs w:val="34"/>
        </w:rPr>
        <w:t xml:space="preserve">ccupant </w:t>
      </w:r>
      <w:r w:rsidR="00157C9D">
        <w:rPr>
          <w:sz w:val="34"/>
          <w:szCs w:val="34"/>
        </w:rPr>
        <w:t>t</w:t>
      </w:r>
      <w:r w:rsidR="00157C9D" w:rsidRPr="00157C9D">
        <w:rPr>
          <w:sz w:val="34"/>
          <w:szCs w:val="34"/>
        </w:rPr>
        <w:t xml:space="preserve">hermal </w:t>
      </w:r>
      <w:r w:rsidR="00157C9D">
        <w:rPr>
          <w:sz w:val="34"/>
          <w:szCs w:val="34"/>
        </w:rPr>
        <w:t>c</w:t>
      </w:r>
      <w:r w:rsidR="00157C9D" w:rsidRPr="00157C9D">
        <w:rPr>
          <w:sz w:val="34"/>
          <w:szCs w:val="34"/>
        </w:rPr>
        <w:t>omfor</w:t>
      </w:r>
      <w:r w:rsidR="00157C9D">
        <w:rPr>
          <w:sz w:val="34"/>
          <w:szCs w:val="34"/>
        </w:rPr>
        <w:t>t</w:t>
      </w:r>
    </w:p>
    <w:p w14:paraId="1137C736" w14:textId="77777777" w:rsidR="008C4D59" w:rsidRPr="00E4732E" w:rsidRDefault="008C4D59" w:rsidP="00566292">
      <w:pPr>
        <w:wordWrap/>
        <w:jc w:val="center"/>
      </w:pPr>
    </w:p>
    <w:p w14:paraId="23E2218F" w14:textId="77777777" w:rsidR="00C815C8" w:rsidRPr="00E4732E" w:rsidRDefault="00C815C8" w:rsidP="00566292">
      <w:pPr>
        <w:wordWrap/>
        <w:jc w:val="center"/>
        <w:rPr>
          <w:sz w:val="24"/>
        </w:rPr>
      </w:pPr>
      <w:r w:rsidRPr="00E4732E">
        <w:rPr>
          <w:sz w:val="24"/>
        </w:rPr>
        <w:t>by</w:t>
      </w:r>
    </w:p>
    <w:p w14:paraId="352E349B" w14:textId="5EFB79DE" w:rsidR="00C815C8" w:rsidRPr="00E4732E" w:rsidRDefault="00642E57" w:rsidP="00566292">
      <w:pPr>
        <w:wordWrap/>
        <w:jc w:val="center"/>
        <w:rPr>
          <w:sz w:val="28"/>
        </w:rPr>
      </w:pPr>
      <w:r>
        <w:rPr>
          <w:sz w:val="28"/>
        </w:rPr>
        <w:t>Patrick</w:t>
      </w:r>
      <w:r w:rsidR="005B0074">
        <w:rPr>
          <w:sz w:val="28"/>
        </w:rPr>
        <w:t xml:space="preserve"> </w:t>
      </w:r>
      <w:proofErr w:type="spellStart"/>
      <w:r>
        <w:rPr>
          <w:sz w:val="28"/>
        </w:rPr>
        <w:t>Nzivugira</w:t>
      </w:r>
      <w:proofErr w:type="spellEnd"/>
      <w:r>
        <w:rPr>
          <w:sz w:val="28"/>
        </w:rPr>
        <w:t xml:space="preserve"> </w:t>
      </w:r>
      <w:proofErr w:type="spellStart"/>
      <w:r>
        <w:rPr>
          <w:sz w:val="28"/>
        </w:rPr>
        <w:t>Duhirwe</w:t>
      </w:r>
      <w:proofErr w:type="spellEnd"/>
    </w:p>
    <w:p w14:paraId="48A4E6FD" w14:textId="77777777" w:rsidR="00C815C8" w:rsidRPr="00E4732E" w:rsidRDefault="00C815C8" w:rsidP="00566292">
      <w:pPr>
        <w:wordWrap/>
        <w:jc w:val="center"/>
      </w:pPr>
    </w:p>
    <w:p w14:paraId="793E5917" w14:textId="77777777" w:rsidR="003615E8" w:rsidRPr="003615E8" w:rsidRDefault="003615E8" w:rsidP="00566292">
      <w:pPr>
        <w:wordWrap/>
        <w:jc w:val="center"/>
        <w:rPr>
          <w:sz w:val="24"/>
        </w:rPr>
      </w:pPr>
      <w:r w:rsidRPr="003615E8">
        <w:rPr>
          <w:sz w:val="24"/>
        </w:rPr>
        <w:t xml:space="preserve">Advised by </w:t>
      </w:r>
    </w:p>
    <w:p w14:paraId="67ECB7BF" w14:textId="676C050E" w:rsidR="00C815C8" w:rsidRPr="003615E8" w:rsidRDefault="001F6ECC" w:rsidP="00566292">
      <w:pPr>
        <w:wordWrap/>
        <w:jc w:val="center"/>
        <w:rPr>
          <w:sz w:val="28"/>
          <w:szCs w:val="28"/>
        </w:rPr>
      </w:pPr>
      <w:r w:rsidRPr="001F6ECC">
        <w:rPr>
          <w:sz w:val="28"/>
          <w:szCs w:val="28"/>
        </w:rPr>
        <w:t>Prof</w:t>
      </w:r>
      <w:r w:rsidR="003615E8" w:rsidRPr="003615E8">
        <w:rPr>
          <w:sz w:val="28"/>
          <w:szCs w:val="28"/>
        </w:rPr>
        <w:t xml:space="preserve">. </w:t>
      </w:r>
      <w:proofErr w:type="spellStart"/>
      <w:r w:rsidR="00642E57">
        <w:rPr>
          <w:sz w:val="28"/>
          <w:szCs w:val="28"/>
        </w:rPr>
        <w:t>Geun</w:t>
      </w:r>
      <w:proofErr w:type="spellEnd"/>
      <w:r w:rsidR="00642E57">
        <w:rPr>
          <w:sz w:val="28"/>
          <w:szCs w:val="28"/>
        </w:rPr>
        <w:t xml:space="preserve"> Young Yun</w:t>
      </w:r>
      <w:r>
        <w:rPr>
          <w:sz w:val="28"/>
          <w:szCs w:val="28"/>
        </w:rPr>
        <w:t>, Ph.D.</w:t>
      </w:r>
    </w:p>
    <w:p w14:paraId="7F5205E8" w14:textId="77777777" w:rsidR="000E1CBB" w:rsidRPr="00E4732E" w:rsidRDefault="000E1CBB" w:rsidP="00566292">
      <w:pPr>
        <w:wordWrap/>
        <w:jc w:val="center"/>
      </w:pPr>
    </w:p>
    <w:p w14:paraId="50ABBEC2" w14:textId="1FA0E4DA" w:rsidR="00C815C8" w:rsidRPr="00E4732E" w:rsidRDefault="00C815C8" w:rsidP="00566292">
      <w:pPr>
        <w:wordWrap/>
        <w:jc w:val="center"/>
        <w:rPr>
          <w:sz w:val="24"/>
        </w:rPr>
      </w:pPr>
      <w:r w:rsidRPr="00E4732E">
        <w:rPr>
          <w:sz w:val="24"/>
        </w:rPr>
        <w:t xml:space="preserve">Submitted to the Department of </w:t>
      </w:r>
      <w:r w:rsidR="00642E57">
        <w:rPr>
          <w:sz w:val="24"/>
        </w:rPr>
        <w:t>Architectural Engineering</w:t>
      </w:r>
    </w:p>
    <w:p w14:paraId="67C20053" w14:textId="77777777" w:rsidR="00C815C8" w:rsidRPr="00E4732E" w:rsidRDefault="007342D1" w:rsidP="00566292">
      <w:pPr>
        <w:wordWrap/>
        <w:jc w:val="center"/>
        <w:rPr>
          <w:sz w:val="24"/>
        </w:rPr>
      </w:pPr>
      <w:r>
        <w:rPr>
          <w:rFonts w:hint="eastAsia"/>
          <w:sz w:val="24"/>
        </w:rPr>
        <w:t>a</w:t>
      </w:r>
      <w:r w:rsidR="00C815C8" w:rsidRPr="00E4732E">
        <w:rPr>
          <w:sz w:val="24"/>
        </w:rPr>
        <w:t>nd the Faculty of the Graduate School of</w:t>
      </w:r>
    </w:p>
    <w:p w14:paraId="189366EB" w14:textId="746E6FBB" w:rsidR="00C815C8" w:rsidRPr="00E4732E" w:rsidRDefault="00C815C8" w:rsidP="00566292">
      <w:pPr>
        <w:wordWrap/>
        <w:jc w:val="center"/>
        <w:rPr>
          <w:sz w:val="24"/>
        </w:rPr>
      </w:pPr>
      <w:r w:rsidRPr="00E4732E">
        <w:rPr>
          <w:sz w:val="24"/>
        </w:rPr>
        <w:t xml:space="preserve">Kyung </w:t>
      </w:r>
      <w:proofErr w:type="spellStart"/>
      <w:r w:rsidRPr="00E4732E">
        <w:rPr>
          <w:sz w:val="24"/>
        </w:rPr>
        <w:t>Hee</w:t>
      </w:r>
      <w:proofErr w:type="spellEnd"/>
      <w:r w:rsidRPr="00E4732E">
        <w:rPr>
          <w:sz w:val="24"/>
        </w:rPr>
        <w:t xml:space="preserve"> University in partial fulfillment</w:t>
      </w:r>
    </w:p>
    <w:p w14:paraId="69DFF506" w14:textId="1AF67412" w:rsidR="00C815C8" w:rsidRPr="00E4732E" w:rsidRDefault="007342D1" w:rsidP="00566292">
      <w:pPr>
        <w:wordWrap/>
        <w:jc w:val="center"/>
        <w:rPr>
          <w:sz w:val="24"/>
        </w:rPr>
      </w:pPr>
      <w:r>
        <w:rPr>
          <w:rFonts w:hint="eastAsia"/>
          <w:sz w:val="24"/>
        </w:rPr>
        <w:t>o</w:t>
      </w:r>
      <w:r w:rsidR="00C815C8" w:rsidRPr="00E4732E">
        <w:rPr>
          <w:sz w:val="24"/>
        </w:rPr>
        <w:t xml:space="preserve">f the requirements for </w:t>
      </w:r>
      <w:r w:rsidR="003B0C79">
        <w:rPr>
          <w:sz w:val="24"/>
        </w:rPr>
        <w:t xml:space="preserve">the </w:t>
      </w:r>
      <w:r w:rsidR="00C815C8" w:rsidRPr="00E4732E">
        <w:rPr>
          <w:sz w:val="24"/>
        </w:rPr>
        <w:t>degree of</w:t>
      </w:r>
    </w:p>
    <w:p w14:paraId="4FC7D519" w14:textId="7025B702" w:rsidR="00C815C8" w:rsidRPr="00437A55" w:rsidRDefault="00C815C8" w:rsidP="00566292">
      <w:pPr>
        <w:wordWrap/>
        <w:jc w:val="center"/>
        <w:rPr>
          <w:sz w:val="20"/>
        </w:rPr>
      </w:pPr>
      <w:r w:rsidRPr="00E4732E">
        <w:rPr>
          <w:sz w:val="24"/>
        </w:rPr>
        <w:t>Doctor of</w:t>
      </w:r>
      <w:r w:rsidR="00642E57">
        <w:rPr>
          <w:sz w:val="24"/>
        </w:rPr>
        <w:t xml:space="preserve"> Philosophy</w:t>
      </w:r>
    </w:p>
    <w:p w14:paraId="009DA580" w14:textId="77777777" w:rsidR="008C4D59" w:rsidRDefault="008C4D59" w:rsidP="00642E57">
      <w:pPr>
        <w:wordWrap/>
      </w:pPr>
    </w:p>
    <w:p w14:paraId="227E6443" w14:textId="77777777" w:rsidR="00BB0B0F" w:rsidRPr="00E4732E" w:rsidRDefault="00BB0B0F" w:rsidP="00642E57">
      <w:pPr>
        <w:wordWrap/>
      </w:pPr>
    </w:p>
    <w:p w14:paraId="67E49A8E" w14:textId="04FADDB7" w:rsidR="0058637B" w:rsidRPr="00550992" w:rsidRDefault="0058637B" w:rsidP="0058637B">
      <w:pPr>
        <w:wordWrap/>
        <w:ind w:firstLineChars="1750" w:firstLine="4200"/>
        <w:jc w:val="left"/>
        <w:rPr>
          <w:sz w:val="24"/>
        </w:rPr>
      </w:pPr>
      <w:r w:rsidRPr="00550992">
        <w:rPr>
          <w:sz w:val="24"/>
        </w:rPr>
        <w:t xml:space="preserve"> </w:t>
      </w:r>
      <w:r w:rsidR="00D0038C">
        <w:rPr>
          <w:sz w:val="24"/>
        </w:rPr>
        <w:t xml:space="preserve"> </w:t>
      </w:r>
      <w:r w:rsidRPr="00550992">
        <w:rPr>
          <w:sz w:val="24"/>
        </w:rPr>
        <w:t>Dissertation Committee:</w:t>
      </w:r>
    </w:p>
    <w:p w14:paraId="480A39F0" w14:textId="144CB85D" w:rsidR="0058637B" w:rsidRPr="00550992" w:rsidRDefault="00D0038C" w:rsidP="0058637B">
      <w:pPr>
        <w:wordWrap/>
        <w:ind w:firstLineChars="1850" w:firstLine="4440"/>
        <w:jc w:val="left"/>
        <w:rPr>
          <w:sz w:val="24"/>
          <w:u w:val="single"/>
        </w:rPr>
      </w:pPr>
      <w:r w:rsidRPr="00E4732E">
        <w:rPr>
          <w:sz w:val="24"/>
          <w:u w:val="single"/>
        </w:rPr>
        <w:t xml:space="preserve">Chairman </w:t>
      </w:r>
      <w:r>
        <w:rPr>
          <w:rFonts w:hint="eastAsia"/>
          <w:sz w:val="24"/>
          <w:u w:val="single"/>
        </w:rPr>
        <w:t xml:space="preserve">  </w:t>
      </w:r>
      <w:r w:rsidR="0058637B" w:rsidRPr="00550992">
        <w:rPr>
          <w:sz w:val="24"/>
          <w:u w:val="single"/>
        </w:rPr>
        <w:t>Gon Kim</w:t>
      </w:r>
      <w:r w:rsidR="0058637B" w:rsidRPr="00550992">
        <w:rPr>
          <w:rFonts w:hint="eastAsia"/>
          <w:sz w:val="24"/>
          <w:u w:val="single"/>
        </w:rPr>
        <w:t xml:space="preserve">         </w:t>
      </w:r>
      <w:r w:rsidR="0058637B" w:rsidRPr="00550992">
        <w:rPr>
          <w:sz w:val="24"/>
          <w:u w:val="single"/>
        </w:rPr>
        <w:t xml:space="preserve">                          </w:t>
      </w:r>
    </w:p>
    <w:p w14:paraId="4B5D8BCC" w14:textId="5E49715E" w:rsidR="0058637B" w:rsidRPr="00550992" w:rsidRDefault="00D0038C" w:rsidP="00E12DB6">
      <w:pPr>
        <w:wordWrap/>
        <w:ind w:firstLineChars="1850" w:firstLine="4440"/>
        <w:jc w:val="left"/>
        <w:rPr>
          <w:sz w:val="24"/>
          <w:u w:val="single"/>
        </w:rPr>
      </w:pPr>
      <w:r>
        <w:rPr>
          <w:sz w:val="24"/>
          <w:u w:val="single"/>
        </w:rPr>
        <w:t xml:space="preserve">           </w:t>
      </w:r>
      <w:r w:rsidR="00E12DB6" w:rsidRPr="00550992">
        <w:rPr>
          <w:sz w:val="24"/>
          <w:u w:val="single"/>
        </w:rPr>
        <w:t xml:space="preserve">Jun Bok Lee                                </w:t>
      </w:r>
    </w:p>
    <w:p w14:paraId="5EC8E241" w14:textId="428F1C15" w:rsidR="0058637B" w:rsidRPr="00550992" w:rsidRDefault="00D0038C" w:rsidP="0058637B">
      <w:pPr>
        <w:wordWrap/>
        <w:ind w:firstLineChars="1850" w:firstLine="4440"/>
        <w:jc w:val="left"/>
        <w:rPr>
          <w:sz w:val="24"/>
          <w:u w:val="single"/>
        </w:rPr>
      </w:pPr>
      <w:r>
        <w:rPr>
          <w:sz w:val="24"/>
          <w:u w:val="single"/>
        </w:rPr>
        <w:t xml:space="preserve">           </w:t>
      </w:r>
      <w:r w:rsidR="0058637B" w:rsidRPr="00550992">
        <w:rPr>
          <w:sz w:val="24"/>
          <w:u w:val="single"/>
        </w:rPr>
        <w:t xml:space="preserve">Sun Sook Kim                                           </w:t>
      </w:r>
    </w:p>
    <w:p w14:paraId="5B9CCCF3" w14:textId="073531EA" w:rsidR="0058637B" w:rsidRPr="00550992" w:rsidRDefault="00D0038C" w:rsidP="0058637B">
      <w:pPr>
        <w:wordWrap/>
        <w:ind w:firstLineChars="1850" w:firstLine="4440"/>
        <w:jc w:val="left"/>
        <w:rPr>
          <w:sz w:val="24"/>
          <w:u w:val="single"/>
        </w:rPr>
      </w:pPr>
      <w:r>
        <w:rPr>
          <w:sz w:val="24"/>
          <w:u w:val="single"/>
        </w:rPr>
        <w:t xml:space="preserve">           </w:t>
      </w:r>
      <w:proofErr w:type="spellStart"/>
      <w:r w:rsidR="0058637B" w:rsidRPr="00550992">
        <w:rPr>
          <w:sz w:val="24"/>
          <w:u w:val="single"/>
        </w:rPr>
        <w:t>Doosun</w:t>
      </w:r>
      <w:proofErr w:type="spellEnd"/>
      <w:r w:rsidR="0058637B" w:rsidRPr="00550992">
        <w:rPr>
          <w:sz w:val="24"/>
          <w:u w:val="single"/>
        </w:rPr>
        <w:t xml:space="preserve"> Kang                                              </w:t>
      </w:r>
    </w:p>
    <w:p w14:paraId="296F715A" w14:textId="1EC8A125" w:rsidR="0058637B" w:rsidRPr="00550992" w:rsidRDefault="00D0038C" w:rsidP="0058637B">
      <w:pPr>
        <w:wordWrap/>
        <w:ind w:firstLineChars="1850" w:firstLine="4440"/>
        <w:jc w:val="left"/>
        <w:rPr>
          <w:sz w:val="24"/>
          <w:u w:val="single"/>
        </w:rPr>
      </w:pPr>
      <w:r>
        <w:rPr>
          <w:sz w:val="24"/>
          <w:u w:val="single"/>
        </w:rPr>
        <w:t xml:space="preserve">           </w:t>
      </w:r>
      <w:proofErr w:type="spellStart"/>
      <w:r w:rsidR="00E12DB6" w:rsidRPr="00550992">
        <w:rPr>
          <w:sz w:val="24"/>
          <w:u w:val="single"/>
        </w:rPr>
        <w:t>Geun</w:t>
      </w:r>
      <w:proofErr w:type="spellEnd"/>
      <w:r w:rsidR="00E12DB6" w:rsidRPr="00550992">
        <w:rPr>
          <w:sz w:val="24"/>
          <w:u w:val="single"/>
        </w:rPr>
        <w:t xml:space="preserve"> Young Yun</w:t>
      </w:r>
      <w:r w:rsidR="0058637B" w:rsidRPr="00550992">
        <w:rPr>
          <w:sz w:val="24"/>
          <w:u w:val="single"/>
        </w:rPr>
        <w:t xml:space="preserve">                                </w:t>
      </w:r>
    </w:p>
    <w:p w14:paraId="697452FB" w14:textId="77777777" w:rsidR="00F53E0E" w:rsidRPr="00550992" w:rsidRDefault="00F53E0E" w:rsidP="00566292">
      <w:pPr>
        <w:wordWrap/>
        <w:jc w:val="left"/>
        <w:rPr>
          <w:sz w:val="24"/>
          <w:u w:val="single"/>
        </w:rPr>
        <w:sectPr w:rsidR="00F53E0E" w:rsidRPr="00550992" w:rsidSect="00F53E0E">
          <w:type w:val="continuous"/>
          <w:pgSz w:w="10773" w:h="14742" w:code="13"/>
          <w:pgMar w:top="2835" w:right="1134" w:bottom="1701" w:left="1134" w:header="851" w:footer="992" w:gutter="0"/>
          <w:cols w:space="425"/>
          <w:docGrid w:linePitch="360"/>
        </w:sectPr>
      </w:pPr>
    </w:p>
    <w:p w14:paraId="19219F8E" w14:textId="087A4F02" w:rsidR="00D434BC" w:rsidRDefault="00D434BC" w:rsidP="00CF73F6">
      <w:pPr>
        <w:rPr>
          <w:b/>
          <w:color w:val="000000" w:themeColor="text1"/>
          <w:szCs w:val="22"/>
        </w:rPr>
      </w:pPr>
      <w:r w:rsidRPr="00D434BC">
        <w:rPr>
          <w:b/>
          <w:color w:val="000000" w:themeColor="text1"/>
          <w:sz w:val="24"/>
          <w:szCs w:val="24"/>
        </w:rPr>
        <w:lastRenderedPageBreak/>
        <w:t>Acknowledgements</w:t>
      </w:r>
      <w:r w:rsidRPr="00303B39">
        <w:rPr>
          <w:b/>
          <w:color w:val="000000" w:themeColor="text1"/>
          <w:szCs w:val="22"/>
        </w:rPr>
        <w:t xml:space="preserve">   </w:t>
      </w:r>
    </w:p>
    <w:p w14:paraId="66255DDF" w14:textId="07CAC69E" w:rsidR="00F65F33" w:rsidRDefault="00CF73F6" w:rsidP="00CF73F6">
      <w:pPr>
        <w:widowControl/>
        <w:wordWrap/>
        <w:autoSpaceDE/>
        <w:autoSpaceDN/>
        <w:rPr>
          <w:bCs/>
          <w:color w:val="000000" w:themeColor="text1"/>
          <w:szCs w:val="22"/>
        </w:rPr>
      </w:pPr>
      <w:r w:rsidRPr="00CF73F6">
        <w:rPr>
          <w:bCs/>
          <w:color w:val="000000" w:themeColor="text1"/>
          <w:szCs w:val="22"/>
        </w:rPr>
        <w:t xml:space="preserve">Reflecting on </w:t>
      </w:r>
      <w:r w:rsidR="00034AA2">
        <w:rPr>
          <w:bCs/>
          <w:color w:val="000000" w:themeColor="text1"/>
          <w:szCs w:val="22"/>
        </w:rPr>
        <w:t>my Ph.D.</w:t>
      </w:r>
      <w:r w:rsidRPr="00CF73F6">
        <w:rPr>
          <w:bCs/>
          <w:color w:val="000000" w:themeColor="text1"/>
          <w:szCs w:val="22"/>
        </w:rPr>
        <w:t xml:space="preserve"> journey, I am reminded of the African proverb, </w:t>
      </w:r>
      <w:r w:rsidR="00034AA2">
        <w:rPr>
          <w:bCs/>
          <w:color w:val="000000" w:themeColor="text1"/>
          <w:szCs w:val="22"/>
        </w:rPr>
        <w:t>“</w:t>
      </w:r>
      <w:r w:rsidRPr="00CF73F6">
        <w:rPr>
          <w:bCs/>
          <w:color w:val="000000" w:themeColor="text1"/>
          <w:szCs w:val="22"/>
        </w:rPr>
        <w:t>It takes a village to raise a child</w:t>
      </w:r>
      <w:r w:rsidR="00034AA2">
        <w:rPr>
          <w:bCs/>
          <w:color w:val="000000" w:themeColor="text1"/>
          <w:szCs w:val="22"/>
        </w:rPr>
        <w:t>”</w:t>
      </w:r>
      <w:r w:rsidRPr="00CF73F6">
        <w:rPr>
          <w:bCs/>
          <w:color w:val="000000" w:themeColor="text1"/>
          <w:szCs w:val="22"/>
        </w:rPr>
        <w:t>. Indeed, this dissertation, a child of my intellectual pursuit, has been nurtured not only by my solitary efforts</w:t>
      </w:r>
      <w:r w:rsidR="003B0C79">
        <w:rPr>
          <w:bCs/>
          <w:color w:val="000000" w:themeColor="text1"/>
          <w:szCs w:val="22"/>
        </w:rPr>
        <w:t>,</w:t>
      </w:r>
      <w:r w:rsidRPr="00CF73F6">
        <w:rPr>
          <w:bCs/>
          <w:color w:val="000000" w:themeColor="text1"/>
          <w:szCs w:val="22"/>
        </w:rPr>
        <w:t xml:space="preserve"> but </w:t>
      </w:r>
      <w:r w:rsidR="003B0C79">
        <w:rPr>
          <w:bCs/>
          <w:color w:val="000000" w:themeColor="text1"/>
          <w:szCs w:val="22"/>
        </w:rPr>
        <w:t xml:space="preserve">also </w:t>
      </w:r>
      <w:r w:rsidRPr="00CF73F6">
        <w:rPr>
          <w:bCs/>
          <w:color w:val="000000" w:themeColor="text1"/>
          <w:szCs w:val="22"/>
        </w:rPr>
        <w:t xml:space="preserve">by a community of dedicated individuals who provided unwavering support and guidance throughout this endeavor. From enriching mentorship to insightful feedback, and shared resilience in the face of challenges, each individual has left a lasting impact on my academic journey. My sincere gratitude goes out to all those who were part of this remarkable journey. </w:t>
      </w:r>
    </w:p>
    <w:p w14:paraId="09F59D9D" w14:textId="77777777" w:rsidR="00F65F33" w:rsidRDefault="00F65F33" w:rsidP="00CF73F6">
      <w:pPr>
        <w:widowControl/>
        <w:wordWrap/>
        <w:autoSpaceDE/>
        <w:autoSpaceDN/>
        <w:rPr>
          <w:bCs/>
          <w:color w:val="000000" w:themeColor="text1"/>
          <w:szCs w:val="22"/>
        </w:rPr>
      </w:pPr>
    </w:p>
    <w:p w14:paraId="20E0E4AD" w14:textId="65B3B21E" w:rsidR="00C67110" w:rsidRDefault="00C67110" w:rsidP="00CF73F6">
      <w:pPr>
        <w:widowControl/>
        <w:wordWrap/>
        <w:autoSpaceDE/>
        <w:autoSpaceDN/>
        <w:rPr>
          <w:bCs/>
          <w:color w:val="000000" w:themeColor="text1"/>
          <w:szCs w:val="22"/>
        </w:rPr>
      </w:pPr>
      <w:r w:rsidRPr="00C67110">
        <w:rPr>
          <w:bCs/>
          <w:color w:val="000000" w:themeColor="text1"/>
          <w:szCs w:val="22"/>
        </w:rPr>
        <w:t xml:space="preserve">First and foremost, I would like to express my sincere gratitude to my advisor, </w:t>
      </w:r>
      <w:r w:rsidRPr="00BD3EC3">
        <w:rPr>
          <w:color w:val="000000" w:themeColor="text1"/>
          <w:szCs w:val="22"/>
        </w:rPr>
        <w:t>Professor</w:t>
      </w:r>
      <w:r w:rsidRPr="00C67110">
        <w:rPr>
          <w:bCs/>
          <w:color w:val="000000" w:themeColor="text1"/>
          <w:szCs w:val="22"/>
        </w:rPr>
        <w:t xml:space="preserve"> </w:t>
      </w:r>
      <w:proofErr w:type="spellStart"/>
      <w:r w:rsidRPr="00C67110">
        <w:rPr>
          <w:bCs/>
          <w:color w:val="000000" w:themeColor="text1"/>
          <w:szCs w:val="22"/>
        </w:rPr>
        <w:t>Geun</w:t>
      </w:r>
      <w:proofErr w:type="spellEnd"/>
      <w:r w:rsidRPr="00C67110">
        <w:rPr>
          <w:bCs/>
          <w:color w:val="000000" w:themeColor="text1"/>
          <w:szCs w:val="22"/>
        </w:rPr>
        <w:t xml:space="preserve"> Young Yun. His mentorship, extending far beyond mere academic guidance, provided both financial support and </w:t>
      </w:r>
      <w:r w:rsidR="006303F8" w:rsidRPr="00C67110">
        <w:rPr>
          <w:bCs/>
          <w:color w:val="000000" w:themeColor="text1"/>
          <w:szCs w:val="22"/>
        </w:rPr>
        <w:t>a</w:t>
      </w:r>
      <w:r w:rsidRPr="00C67110">
        <w:rPr>
          <w:bCs/>
          <w:color w:val="000000" w:themeColor="text1"/>
          <w:szCs w:val="22"/>
        </w:rPr>
        <w:t xml:space="preserve"> </w:t>
      </w:r>
      <w:r w:rsidR="006303F8" w:rsidRPr="00C67110">
        <w:rPr>
          <w:bCs/>
          <w:color w:val="000000" w:themeColor="text1"/>
          <w:szCs w:val="22"/>
        </w:rPr>
        <w:t>firm</w:t>
      </w:r>
      <w:r w:rsidRPr="00C67110">
        <w:rPr>
          <w:bCs/>
          <w:color w:val="000000" w:themeColor="text1"/>
          <w:szCs w:val="22"/>
        </w:rPr>
        <w:t xml:space="preserve"> belief in my potential. </w:t>
      </w:r>
      <w:r>
        <w:rPr>
          <w:bCs/>
          <w:color w:val="000000" w:themeColor="text1"/>
          <w:szCs w:val="22"/>
        </w:rPr>
        <w:t>His</w:t>
      </w:r>
      <w:r w:rsidRPr="00C67110">
        <w:rPr>
          <w:bCs/>
          <w:color w:val="000000" w:themeColor="text1"/>
          <w:szCs w:val="22"/>
        </w:rPr>
        <w:t xml:space="preserve"> relentless quest for knowledge and fervor for pushing intellectual boundaries have catalyzed my development as an independent researcher </w:t>
      </w:r>
      <w:r w:rsidR="003B0C79">
        <w:rPr>
          <w:bCs/>
          <w:color w:val="000000" w:themeColor="text1"/>
          <w:szCs w:val="22"/>
        </w:rPr>
        <w:t>as well as</w:t>
      </w:r>
      <w:r w:rsidRPr="00C67110">
        <w:rPr>
          <w:bCs/>
          <w:color w:val="000000" w:themeColor="text1"/>
          <w:szCs w:val="22"/>
        </w:rPr>
        <w:t xml:space="preserve"> inspired me to strive for excellence. </w:t>
      </w:r>
      <w:r w:rsidRPr="00BD3EC3">
        <w:rPr>
          <w:color w:val="000000" w:themeColor="text1"/>
          <w:szCs w:val="22"/>
        </w:rPr>
        <w:t>Professor</w:t>
      </w:r>
      <w:r w:rsidRPr="00C67110">
        <w:rPr>
          <w:bCs/>
          <w:color w:val="000000" w:themeColor="text1"/>
          <w:szCs w:val="22"/>
        </w:rPr>
        <w:t xml:space="preserve"> </w:t>
      </w:r>
      <w:proofErr w:type="spellStart"/>
      <w:r w:rsidRPr="00C67110">
        <w:rPr>
          <w:bCs/>
          <w:color w:val="000000" w:themeColor="text1"/>
          <w:szCs w:val="22"/>
        </w:rPr>
        <w:t>Geun</w:t>
      </w:r>
      <w:proofErr w:type="spellEnd"/>
      <w:r w:rsidRPr="00C67110">
        <w:rPr>
          <w:bCs/>
          <w:color w:val="000000" w:themeColor="text1"/>
          <w:szCs w:val="22"/>
        </w:rPr>
        <w:t xml:space="preserve"> Young Yun</w:t>
      </w:r>
      <w:r>
        <w:rPr>
          <w:bCs/>
          <w:color w:val="000000" w:themeColor="text1"/>
          <w:szCs w:val="22"/>
        </w:rPr>
        <w:t>’s</w:t>
      </w:r>
      <w:r w:rsidRPr="00C67110">
        <w:rPr>
          <w:bCs/>
          <w:color w:val="000000" w:themeColor="text1"/>
          <w:szCs w:val="22"/>
        </w:rPr>
        <w:t xml:space="preserve"> guidance has been instrumental in the successful completion of this dissertation. For his invaluable mentorship, patience, and consistent encouragement, I am deeply </w:t>
      </w:r>
      <w:r w:rsidR="003B0C79" w:rsidRPr="003B0C79">
        <w:rPr>
          <w:bCs/>
          <w:color w:val="000000" w:themeColor="text1"/>
          <w:szCs w:val="22"/>
        </w:rPr>
        <w:t>indebted</w:t>
      </w:r>
      <w:r w:rsidRPr="00C67110">
        <w:rPr>
          <w:bCs/>
          <w:color w:val="000000" w:themeColor="text1"/>
          <w:szCs w:val="22"/>
        </w:rPr>
        <w:t>.</w:t>
      </w:r>
    </w:p>
    <w:p w14:paraId="2A0D3736" w14:textId="77777777" w:rsidR="00C67110" w:rsidRDefault="00C67110" w:rsidP="00CF73F6">
      <w:pPr>
        <w:widowControl/>
        <w:wordWrap/>
        <w:autoSpaceDE/>
        <w:autoSpaceDN/>
        <w:rPr>
          <w:bCs/>
          <w:color w:val="000000" w:themeColor="text1"/>
          <w:szCs w:val="22"/>
        </w:rPr>
      </w:pPr>
    </w:p>
    <w:p w14:paraId="14750300" w14:textId="5FCE3331" w:rsidR="00402578" w:rsidRPr="00402578" w:rsidRDefault="00402578" w:rsidP="00402578">
      <w:pPr>
        <w:widowControl/>
        <w:wordWrap/>
        <w:autoSpaceDE/>
        <w:autoSpaceDN/>
        <w:rPr>
          <w:bCs/>
          <w:color w:val="000000" w:themeColor="text1"/>
          <w:szCs w:val="22"/>
        </w:rPr>
      </w:pPr>
      <w:r w:rsidRPr="00402578">
        <w:rPr>
          <w:bCs/>
          <w:color w:val="000000" w:themeColor="text1"/>
          <w:szCs w:val="22"/>
        </w:rPr>
        <w:t xml:space="preserve">I would also like to extend my gratitude to Professor Gon Kim, Professor Jun Bok Lee, Professor Sun Sook Kim, and Professor </w:t>
      </w:r>
      <w:proofErr w:type="spellStart"/>
      <w:r w:rsidRPr="00402578">
        <w:rPr>
          <w:bCs/>
          <w:color w:val="000000" w:themeColor="text1"/>
          <w:szCs w:val="22"/>
        </w:rPr>
        <w:t>Doosun</w:t>
      </w:r>
      <w:proofErr w:type="spellEnd"/>
      <w:r w:rsidRPr="00402578">
        <w:rPr>
          <w:bCs/>
          <w:color w:val="000000" w:themeColor="text1"/>
          <w:szCs w:val="22"/>
        </w:rPr>
        <w:t xml:space="preserve"> Kang for agreeing to serve on my dissertation committee despite their busy schedules. Their insightful comments greatly enhanced the quality of this dissertation, and for that, I am </w:t>
      </w:r>
      <w:r w:rsidR="00C97750" w:rsidRPr="00C97750">
        <w:rPr>
          <w:bCs/>
          <w:color w:val="000000" w:themeColor="text1"/>
          <w:szCs w:val="22"/>
        </w:rPr>
        <w:t>truly</w:t>
      </w:r>
      <w:r w:rsidR="00C97750">
        <w:rPr>
          <w:bCs/>
          <w:color w:val="000000" w:themeColor="text1"/>
          <w:szCs w:val="22"/>
        </w:rPr>
        <w:t xml:space="preserve"> </w:t>
      </w:r>
      <w:r w:rsidRPr="00402578">
        <w:rPr>
          <w:bCs/>
          <w:color w:val="000000" w:themeColor="text1"/>
          <w:szCs w:val="22"/>
        </w:rPr>
        <w:t>thankful.</w:t>
      </w:r>
    </w:p>
    <w:p w14:paraId="6800DB8F" w14:textId="77777777" w:rsidR="00402578" w:rsidRPr="00402578" w:rsidRDefault="00402578" w:rsidP="00402578">
      <w:pPr>
        <w:widowControl/>
        <w:wordWrap/>
        <w:autoSpaceDE/>
        <w:autoSpaceDN/>
        <w:rPr>
          <w:bCs/>
          <w:color w:val="000000" w:themeColor="text1"/>
          <w:szCs w:val="22"/>
        </w:rPr>
      </w:pPr>
    </w:p>
    <w:p w14:paraId="3DABE7BC" w14:textId="62FC114C" w:rsidR="00402578" w:rsidRPr="00402578" w:rsidRDefault="00C97750" w:rsidP="00402578">
      <w:pPr>
        <w:widowControl/>
        <w:wordWrap/>
        <w:autoSpaceDE/>
        <w:autoSpaceDN/>
        <w:rPr>
          <w:bCs/>
          <w:color w:val="000000" w:themeColor="text1"/>
          <w:szCs w:val="22"/>
        </w:rPr>
      </w:pPr>
      <w:r w:rsidRPr="00C97750">
        <w:rPr>
          <w:bCs/>
          <w:color w:val="000000" w:themeColor="text1"/>
          <w:szCs w:val="22"/>
        </w:rPr>
        <w:t xml:space="preserve">I wish to express my gratitude to my good friend Dr. </w:t>
      </w:r>
      <w:r>
        <w:rPr>
          <w:bCs/>
          <w:color w:val="000000" w:themeColor="text1"/>
          <w:szCs w:val="22"/>
        </w:rPr>
        <w:t xml:space="preserve">Jack </w:t>
      </w:r>
      <w:proofErr w:type="spellStart"/>
      <w:r>
        <w:rPr>
          <w:bCs/>
          <w:color w:val="000000" w:themeColor="text1"/>
          <w:szCs w:val="22"/>
        </w:rPr>
        <w:t>Ngarambe</w:t>
      </w:r>
      <w:proofErr w:type="spellEnd"/>
      <w:r>
        <w:rPr>
          <w:bCs/>
          <w:color w:val="000000" w:themeColor="text1"/>
          <w:szCs w:val="22"/>
        </w:rPr>
        <w:t xml:space="preserve"> </w:t>
      </w:r>
      <w:r w:rsidRPr="00C97750">
        <w:rPr>
          <w:bCs/>
          <w:color w:val="000000" w:themeColor="text1"/>
          <w:szCs w:val="22"/>
        </w:rPr>
        <w:t xml:space="preserve">for providing different perspectives, creating a conducive environment for brainstorming and discussion, and consistently offering encouragement. I am also appreciative of Todd McGowan for sparing his valuable time to proofread this dissertation. Additionally, my thanks go to my colleagues from the Human </w:t>
      </w:r>
      <w:proofErr w:type="spellStart"/>
      <w:r w:rsidRPr="00C97750">
        <w:rPr>
          <w:bCs/>
          <w:color w:val="000000" w:themeColor="text1"/>
          <w:szCs w:val="22"/>
        </w:rPr>
        <w:t>Behaviour</w:t>
      </w:r>
      <w:proofErr w:type="spellEnd"/>
      <w:r w:rsidRPr="00C97750">
        <w:rPr>
          <w:bCs/>
          <w:color w:val="000000" w:themeColor="text1"/>
          <w:szCs w:val="22"/>
        </w:rPr>
        <w:t xml:space="preserve"> and Energy Laboratory (HuBEL), particularly </w:t>
      </w:r>
      <w:proofErr w:type="spellStart"/>
      <w:r w:rsidRPr="00C97750">
        <w:rPr>
          <w:bCs/>
          <w:color w:val="000000" w:themeColor="text1"/>
          <w:szCs w:val="22"/>
        </w:rPr>
        <w:t>Kanghee</w:t>
      </w:r>
      <w:proofErr w:type="spellEnd"/>
      <w:r w:rsidRPr="00C97750">
        <w:rPr>
          <w:bCs/>
          <w:color w:val="000000" w:themeColor="text1"/>
          <w:szCs w:val="22"/>
        </w:rPr>
        <w:t xml:space="preserve"> Lee and Lee </w:t>
      </w:r>
      <w:proofErr w:type="spellStart"/>
      <w:r w:rsidRPr="00C97750">
        <w:rPr>
          <w:bCs/>
          <w:color w:val="000000" w:themeColor="text1"/>
          <w:szCs w:val="22"/>
        </w:rPr>
        <w:t>Hyeji</w:t>
      </w:r>
      <w:proofErr w:type="spellEnd"/>
      <w:r w:rsidRPr="00C97750">
        <w:rPr>
          <w:bCs/>
          <w:color w:val="000000" w:themeColor="text1"/>
          <w:szCs w:val="22"/>
        </w:rPr>
        <w:t>, for their assistance with data collection and the provision of pertinent information related to the South Korean building sector</w:t>
      </w:r>
      <w:r w:rsidR="006044B7" w:rsidRPr="006044B7">
        <w:rPr>
          <w:bCs/>
          <w:color w:val="000000" w:themeColor="text1"/>
          <w:szCs w:val="22"/>
        </w:rPr>
        <w:t>.</w:t>
      </w:r>
    </w:p>
    <w:p w14:paraId="3DF0826E" w14:textId="77777777" w:rsidR="00402578" w:rsidRPr="00402578" w:rsidRDefault="00402578" w:rsidP="00402578">
      <w:pPr>
        <w:widowControl/>
        <w:wordWrap/>
        <w:autoSpaceDE/>
        <w:autoSpaceDN/>
        <w:rPr>
          <w:bCs/>
          <w:color w:val="000000" w:themeColor="text1"/>
          <w:szCs w:val="22"/>
        </w:rPr>
      </w:pPr>
    </w:p>
    <w:p w14:paraId="343AF1E7" w14:textId="7B338895" w:rsidR="00D434BC" w:rsidRPr="00CF73F6" w:rsidRDefault="00C97750" w:rsidP="00402578">
      <w:pPr>
        <w:widowControl/>
        <w:wordWrap/>
        <w:autoSpaceDE/>
        <w:autoSpaceDN/>
        <w:rPr>
          <w:bCs/>
          <w:color w:val="000000" w:themeColor="text1"/>
          <w:szCs w:val="22"/>
        </w:rPr>
      </w:pPr>
      <w:r w:rsidRPr="00C97750">
        <w:rPr>
          <w:bCs/>
          <w:color w:val="000000" w:themeColor="text1"/>
          <w:szCs w:val="22"/>
        </w:rPr>
        <w:lastRenderedPageBreak/>
        <w:t xml:space="preserve">Last but not least, I would like to acknowledge the special role my family and God have played. I offer an eminently special thank you to my father and mother, who have taken care of me since my birth, loved me, believed in me, emphasized the importance of education, and taught me to be an ethical and self-reliant individual. Also, a big thank you to my best friend and eldest brother, Eric Didier, for your invaluable mentorship; and to my younger brothers, Ernest, Serge, and </w:t>
      </w:r>
      <w:proofErr w:type="spellStart"/>
      <w:r w:rsidRPr="00C97750">
        <w:rPr>
          <w:bCs/>
          <w:color w:val="000000" w:themeColor="text1"/>
          <w:szCs w:val="22"/>
        </w:rPr>
        <w:t>Arsène</w:t>
      </w:r>
      <w:proofErr w:type="spellEnd"/>
      <w:r w:rsidRPr="00C97750">
        <w:rPr>
          <w:bCs/>
          <w:color w:val="000000" w:themeColor="text1"/>
          <w:szCs w:val="22"/>
        </w:rPr>
        <w:t xml:space="preserve"> for their eternal brotherhood. Your presence in my life has been a source of joy, encouragement, and laughter. Finally, I thank the Almighty God for granting me a healthy body and mind throughout this journey, and for blessing me with such a loving, supportive family</w:t>
      </w:r>
      <w:r w:rsidR="000A44A7" w:rsidRPr="000A44A7">
        <w:rPr>
          <w:bCs/>
          <w:color w:val="000000" w:themeColor="text1"/>
          <w:szCs w:val="22"/>
        </w:rPr>
        <w:t>.</w:t>
      </w:r>
      <w:r w:rsidR="00D434BC" w:rsidRPr="00CF73F6">
        <w:rPr>
          <w:bCs/>
          <w:color w:val="000000" w:themeColor="text1"/>
          <w:szCs w:val="22"/>
        </w:rPr>
        <w:br w:type="page"/>
      </w:r>
    </w:p>
    <w:p w14:paraId="14C1D272" w14:textId="77777777" w:rsidR="00D434BC" w:rsidRDefault="00D434BC" w:rsidP="00D434BC">
      <w:pPr>
        <w:spacing w:line="276" w:lineRule="auto"/>
        <w:rPr>
          <w:bCs/>
          <w:color w:val="000000" w:themeColor="text1"/>
          <w:szCs w:val="22"/>
        </w:rPr>
      </w:pPr>
    </w:p>
    <w:p w14:paraId="76D0D97E" w14:textId="77777777" w:rsidR="00D434BC" w:rsidRDefault="00D434BC" w:rsidP="00D434BC">
      <w:pPr>
        <w:spacing w:line="276" w:lineRule="auto"/>
        <w:rPr>
          <w:bCs/>
          <w:color w:val="000000" w:themeColor="text1"/>
          <w:szCs w:val="22"/>
        </w:rPr>
      </w:pPr>
    </w:p>
    <w:p w14:paraId="1017C0B2" w14:textId="77777777" w:rsidR="00D434BC" w:rsidRDefault="00D434BC" w:rsidP="00D434BC">
      <w:pPr>
        <w:spacing w:line="276" w:lineRule="auto"/>
        <w:rPr>
          <w:bCs/>
          <w:color w:val="000000" w:themeColor="text1"/>
          <w:szCs w:val="22"/>
        </w:rPr>
      </w:pPr>
    </w:p>
    <w:p w14:paraId="57B79BC0" w14:textId="682C4AE3" w:rsidR="00D216BC" w:rsidRDefault="00D216BC" w:rsidP="00D434BC">
      <w:pPr>
        <w:spacing w:line="276" w:lineRule="auto"/>
        <w:rPr>
          <w:bCs/>
          <w:color w:val="000000" w:themeColor="text1"/>
          <w:szCs w:val="22"/>
        </w:rPr>
      </w:pPr>
      <w:r w:rsidRPr="00D216BC">
        <w:rPr>
          <w:bCs/>
          <w:color w:val="000000" w:themeColor="text1"/>
          <w:szCs w:val="22"/>
        </w:rPr>
        <w:t xml:space="preserve">To my father and mother, my eldest brother Eric Didier, and my younger brothers Ernest, Serge, and </w:t>
      </w:r>
      <w:proofErr w:type="spellStart"/>
      <w:r w:rsidRPr="00D216BC">
        <w:rPr>
          <w:bCs/>
          <w:color w:val="000000" w:themeColor="text1"/>
          <w:szCs w:val="22"/>
        </w:rPr>
        <w:t>Arsène</w:t>
      </w:r>
      <w:proofErr w:type="spellEnd"/>
      <w:r>
        <w:rPr>
          <w:bCs/>
          <w:color w:val="000000" w:themeColor="text1"/>
          <w:szCs w:val="22"/>
        </w:rPr>
        <w:t>.</w:t>
      </w:r>
    </w:p>
    <w:p w14:paraId="3748F5FA" w14:textId="77777777" w:rsidR="00D216BC" w:rsidRDefault="00D216BC" w:rsidP="00D434BC">
      <w:pPr>
        <w:spacing w:line="276" w:lineRule="auto"/>
        <w:rPr>
          <w:bCs/>
          <w:color w:val="000000" w:themeColor="text1"/>
          <w:szCs w:val="22"/>
        </w:rPr>
      </w:pPr>
    </w:p>
    <w:p w14:paraId="05624777" w14:textId="77777777" w:rsidR="00D216BC" w:rsidRDefault="00D216BC" w:rsidP="00D434BC">
      <w:pPr>
        <w:spacing w:line="276" w:lineRule="auto"/>
        <w:rPr>
          <w:bCs/>
          <w:color w:val="000000" w:themeColor="text1"/>
          <w:szCs w:val="22"/>
        </w:rPr>
      </w:pPr>
    </w:p>
    <w:p w14:paraId="400C8C87" w14:textId="77777777" w:rsidR="00D216BC" w:rsidRDefault="00D216BC" w:rsidP="00D434BC">
      <w:pPr>
        <w:spacing w:line="276" w:lineRule="auto"/>
        <w:rPr>
          <w:bCs/>
          <w:color w:val="000000" w:themeColor="text1"/>
          <w:szCs w:val="22"/>
        </w:rPr>
      </w:pPr>
    </w:p>
    <w:p w14:paraId="60FC18CA" w14:textId="77777777" w:rsidR="00D216BC" w:rsidRDefault="00D216BC" w:rsidP="00D434BC">
      <w:pPr>
        <w:spacing w:line="276" w:lineRule="auto"/>
        <w:rPr>
          <w:bCs/>
          <w:color w:val="000000" w:themeColor="text1"/>
          <w:szCs w:val="22"/>
        </w:rPr>
      </w:pPr>
    </w:p>
    <w:p w14:paraId="0D146AF8" w14:textId="77777777" w:rsidR="00D216BC" w:rsidRDefault="00D216BC" w:rsidP="00D434BC">
      <w:pPr>
        <w:spacing w:line="276" w:lineRule="auto"/>
        <w:rPr>
          <w:bCs/>
          <w:color w:val="000000" w:themeColor="text1"/>
          <w:szCs w:val="22"/>
        </w:rPr>
      </w:pPr>
    </w:p>
    <w:p w14:paraId="4E7A0B2E" w14:textId="77777777" w:rsidR="00D216BC" w:rsidRDefault="00D216BC" w:rsidP="00D434BC">
      <w:pPr>
        <w:spacing w:line="276" w:lineRule="auto"/>
        <w:rPr>
          <w:bCs/>
          <w:color w:val="000000" w:themeColor="text1"/>
          <w:szCs w:val="22"/>
        </w:rPr>
      </w:pPr>
    </w:p>
    <w:p w14:paraId="4B6B27CB" w14:textId="77777777" w:rsidR="00D216BC" w:rsidRDefault="00D216BC" w:rsidP="00D434BC">
      <w:pPr>
        <w:spacing w:line="276" w:lineRule="auto"/>
        <w:rPr>
          <w:bCs/>
          <w:color w:val="000000" w:themeColor="text1"/>
          <w:szCs w:val="22"/>
        </w:rPr>
      </w:pPr>
    </w:p>
    <w:p w14:paraId="514844B3" w14:textId="77777777" w:rsidR="00D216BC" w:rsidRDefault="00D216BC" w:rsidP="00D434BC">
      <w:pPr>
        <w:spacing w:line="276" w:lineRule="auto"/>
        <w:rPr>
          <w:bCs/>
          <w:color w:val="000000" w:themeColor="text1"/>
          <w:szCs w:val="22"/>
        </w:rPr>
      </w:pPr>
    </w:p>
    <w:p w14:paraId="5484857A" w14:textId="69E1F8C8" w:rsidR="00D216BC" w:rsidRPr="00D434BC" w:rsidRDefault="00D216BC" w:rsidP="00D434BC">
      <w:pPr>
        <w:spacing w:line="276" w:lineRule="auto"/>
        <w:rPr>
          <w:bCs/>
          <w:color w:val="000000" w:themeColor="text1"/>
          <w:szCs w:val="22"/>
        </w:rPr>
        <w:sectPr w:rsidR="00D216BC" w:rsidRPr="00D434BC" w:rsidSect="00F53E0E">
          <w:type w:val="continuous"/>
          <w:pgSz w:w="10773" w:h="14742" w:code="13"/>
          <w:pgMar w:top="1701" w:right="1134" w:bottom="1701" w:left="1134" w:header="851" w:footer="992" w:gutter="0"/>
          <w:cols w:space="425"/>
          <w:docGrid w:linePitch="360"/>
        </w:sectPr>
      </w:pPr>
    </w:p>
    <w:p w14:paraId="5971C0BB" w14:textId="77777777" w:rsidR="008C4D59" w:rsidRPr="00AE377A" w:rsidRDefault="008C4D59" w:rsidP="00566292">
      <w:pPr>
        <w:widowControl/>
        <w:wordWrap/>
        <w:autoSpaceDE/>
        <w:jc w:val="center"/>
        <w:rPr>
          <w:b/>
          <w:sz w:val="28"/>
          <w:szCs w:val="26"/>
        </w:rPr>
      </w:pPr>
      <w:r w:rsidRPr="00E4732E">
        <w:rPr>
          <w:b/>
          <w:sz w:val="28"/>
          <w:szCs w:val="26"/>
        </w:rPr>
        <w:lastRenderedPageBreak/>
        <w:t>Contents</w:t>
      </w:r>
    </w:p>
    <w:p w14:paraId="7BFBBA85" w14:textId="77777777" w:rsidR="008C4D59" w:rsidRDefault="008C4D59" w:rsidP="00566292">
      <w:pPr>
        <w:widowControl/>
        <w:tabs>
          <w:tab w:val="right" w:leader="middleDot" w:pos="8360"/>
        </w:tabs>
        <w:wordWrap/>
        <w:autoSpaceDE/>
        <w:jc w:val="left"/>
        <w:rPr>
          <w:b/>
        </w:rPr>
      </w:pPr>
    </w:p>
    <w:p w14:paraId="62405285" w14:textId="29DFED74" w:rsidR="00F85FB8" w:rsidRDefault="00A21F30">
      <w:pPr>
        <w:pStyle w:val="TOC1"/>
        <w:tabs>
          <w:tab w:val="right" w:leader="dot" w:pos="8495"/>
        </w:tabs>
        <w:rPr>
          <w:rFonts w:asciiTheme="minorHAnsi" w:eastAsiaTheme="minorEastAsia" w:hAnsiTheme="minorHAnsi" w:cstheme="minorBidi"/>
          <w:noProof/>
          <w:kern w:val="2"/>
          <w:sz w:val="24"/>
          <w:szCs w:val="24"/>
          <w:lang/>
          <w14:ligatures w14:val="standardContextual"/>
        </w:rPr>
      </w:pPr>
      <w:r>
        <w:rPr>
          <w:b/>
        </w:rPr>
        <w:fldChar w:fldCharType="begin"/>
      </w:r>
      <w:r>
        <w:rPr>
          <w:b/>
        </w:rPr>
        <w:instrText xml:space="preserve"> TOC \o "1-3" \h \z \u </w:instrText>
      </w:r>
      <w:r>
        <w:rPr>
          <w:b/>
        </w:rPr>
        <w:fldChar w:fldCharType="separate"/>
      </w:r>
      <w:hyperlink w:anchor="_Toc137595443" w:history="1">
        <w:r w:rsidR="00F85FB8" w:rsidRPr="00AF6848">
          <w:rPr>
            <w:rStyle w:val="Hyperlink"/>
            <w:noProof/>
          </w:rPr>
          <w:t>Abstract</w:t>
        </w:r>
        <w:r w:rsidR="00F85FB8">
          <w:rPr>
            <w:noProof/>
            <w:webHidden/>
          </w:rPr>
          <w:tab/>
        </w:r>
        <w:r w:rsidR="00F85FB8">
          <w:rPr>
            <w:noProof/>
            <w:webHidden/>
          </w:rPr>
          <w:fldChar w:fldCharType="begin"/>
        </w:r>
        <w:r w:rsidR="00F85FB8">
          <w:rPr>
            <w:noProof/>
            <w:webHidden/>
          </w:rPr>
          <w:instrText xml:space="preserve"> PAGEREF _Toc137595443 \h </w:instrText>
        </w:r>
        <w:r w:rsidR="00F85FB8">
          <w:rPr>
            <w:noProof/>
            <w:webHidden/>
          </w:rPr>
        </w:r>
        <w:r w:rsidR="00F85FB8">
          <w:rPr>
            <w:noProof/>
            <w:webHidden/>
          </w:rPr>
          <w:fldChar w:fldCharType="separate"/>
        </w:r>
        <w:r w:rsidR="00EC4C2A">
          <w:rPr>
            <w:noProof/>
            <w:webHidden/>
          </w:rPr>
          <w:t>xii</w:t>
        </w:r>
        <w:r w:rsidR="00F85FB8">
          <w:rPr>
            <w:noProof/>
            <w:webHidden/>
          </w:rPr>
          <w:fldChar w:fldCharType="end"/>
        </w:r>
      </w:hyperlink>
    </w:p>
    <w:p w14:paraId="58AA9DD8" w14:textId="748A6C0E" w:rsidR="00F85FB8" w:rsidRDefault="00B52BCD">
      <w:pPr>
        <w:pStyle w:val="TOC1"/>
        <w:tabs>
          <w:tab w:val="left" w:pos="440"/>
          <w:tab w:val="right" w:leader="dot" w:pos="8495"/>
        </w:tabs>
        <w:rPr>
          <w:rFonts w:asciiTheme="minorHAnsi" w:eastAsiaTheme="minorEastAsia" w:hAnsiTheme="minorHAnsi" w:cstheme="minorBidi"/>
          <w:noProof/>
          <w:kern w:val="2"/>
          <w:sz w:val="24"/>
          <w:szCs w:val="24"/>
          <w:lang/>
          <w14:ligatures w14:val="standardContextual"/>
        </w:rPr>
      </w:pPr>
      <w:hyperlink w:anchor="_Toc137595444" w:history="1">
        <w:r w:rsidR="00F85FB8" w:rsidRPr="00AF6848">
          <w:rPr>
            <w:rStyle w:val="Hyperlink"/>
            <w:noProof/>
          </w:rPr>
          <w:t>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Introduction</w:t>
        </w:r>
        <w:r w:rsidR="00F85FB8">
          <w:rPr>
            <w:noProof/>
            <w:webHidden/>
          </w:rPr>
          <w:tab/>
        </w:r>
        <w:r w:rsidR="00F85FB8">
          <w:rPr>
            <w:noProof/>
            <w:webHidden/>
          </w:rPr>
          <w:fldChar w:fldCharType="begin"/>
        </w:r>
        <w:r w:rsidR="00F85FB8">
          <w:rPr>
            <w:noProof/>
            <w:webHidden/>
          </w:rPr>
          <w:instrText xml:space="preserve"> PAGEREF _Toc137595444 \h </w:instrText>
        </w:r>
        <w:r w:rsidR="00F85FB8">
          <w:rPr>
            <w:noProof/>
            <w:webHidden/>
          </w:rPr>
        </w:r>
        <w:r w:rsidR="00F85FB8">
          <w:rPr>
            <w:noProof/>
            <w:webHidden/>
          </w:rPr>
          <w:fldChar w:fldCharType="separate"/>
        </w:r>
        <w:r w:rsidR="00EC4C2A">
          <w:rPr>
            <w:rFonts w:hint="eastAsia"/>
            <w:noProof/>
            <w:webHidden/>
          </w:rPr>
          <w:t>１</w:t>
        </w:r>
        <w:r w:rsidR="00F85FB8">
          <w:rPr>
            <w:noProof/>
            <w:webHidden/>
          </w:rPr>
          <w:fldChar w:fldCharType="end"/>
        </w:r>
      </w:hyperlink>
    </w:p>
    <w:p w14:paraId="24764608" w14:textId="732ACFD6"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45" w:history="1">
        <w:r w:rsidR="00F85FB8" w:rsidRPr="00AF6848">
          <w:rPr>
            <w:rStyle w:val="Hyperlink"/>
            <w:noProof/>
          </w:rPr>
          <w:t>1.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Motivation</w:t>
        </w:r>
        <w:r w:rsidR="00F85FB8">
          <w:rPr>
            <w:noProof/>
            <w:webHidden/>
          </w:rPr>
          <w:tab/>
        </w:r>
        <w:r w:rsidR="00F85FB8">
          <w:rPr>
            <w:noProof/>
            <w:webHidden/>
          </w:rPr>
          <w:fldChar w:fldCharType="begin"/>
        </w:r>
        <w:r w:rsidR="00F85FB8">
          <w:rPr>
            <w:noProof/>
            <w:webHidden/>
          </w:rPr>
          <w:instrText xml:space="preserve"> PAGEREF _Toc137595445 \h </w:instrText>
        </w:r>
        <w:r w:rsidR="00F85FB8">
          <w:rPr>
            <w:noProof/>
            <w:webHidden/>
          </w:rPr>
        </w:r>
        <w:r w:rsidR="00F85FB8">
          <w:rPr>
            <w:noProof/>
            <w:webHidden/>
          </w:rPr>
          <w:fldChar w:fldCharType="separate"/>
        </w:r>
        <w:r w:rsidR="00EC4C2A">
          <w:rPr>
            <w:rFonts w:hint="eastAsia"/>
            <w:noProof/>
            <w:webHidden/>
          </w:rPr>
          <w:t>１</w:t>
        </w:r>
        <w:r w:rsidR="00F85FB8">
          <w:rPr>
            <w:noProof/>
            <w:webHidden/>
          </w:rPr>
          <w:fldChar w:fldCharType="end"/>
        </w:r>
      </w:hyperlink>
    </w:p>
    <w:p w14:paraId="68695D39" w14:textId="1FA8F627"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46" w:history="1">
        <w:r w:rsidR="00F85FB8" w:rsidRPr="00AF6848">
          <w:rPr>
            <w:rStyle w:val="Hyperlink"/>
            <w:noProof/>
          </w:rPr>
          <w:t>1.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Problem statement</w:t>
        </w:r>
        <w:r w:rsidR="00F85FB8">
          <w:rPr>
            <w:noProof/>
            <w:webHidden/>
          </w:rPr>
          <w:tab/>
        </w:r>
        <w:r w:rsidR="00F85FB8">
          <w:rPr>
            <w:noProof/>
            <w:webHidden/>
          </w:rPr>
          <w:fldChar w:fldCharType="begin"/>
        </w:r>
        <w:r w:rsidR="00F85FB8">
          <w:rPr>
            <w:noProof/>
            <w:webHidden/>
          </w:rPr>
          <w:instrText xml:space="preserve"> PAGEREF _Toc137595446 \h </w:instrText>
        </w:r>
        <w:r w:rsidR="00F85FB8">
          <w:rPr>
            <w:noProof/>
            <w:webHidden/>
          </w:rPr>
        </w:r>
        <w:r w:rsidR="00F85FB8">
          <w:rPr>
            <w:noProof/>
            <w:webHidden/>
          </w:rPr>
          <w:fldChar w:fldCharType="separate"/>
        </w:r>
        <w:r w:rsidR="00EC4C2A">
          <w:rPr>
            <w:rFonts w:hint="eastAsia"/>
            <w:noProof/>
            <w:webHidden/>
          </w:rPr>
          <w:t>２</w:t>
        </w:r>
        <w:r w:rsidR="00F85FB8">
          <w:rPr>
            <w:noProof/>
            <w:webHidden/>
          </w:rPr>
          <w:fldChar w:fldCharType="end"/>
        </w:r>
      </w:hyperlink>
    </w:p>
    <w:p w14:paraId="2D2A3604" w14:textId="55804877"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47" w:history="1">
        <w:r w:rsidR="00F85FB8" w:rsidRPr="00AF6848">
          <w:rPr>
            <w:rStyle w:val="Hyperlink"/>
            <w:noProof/>
          </w:rPr>
          <w:t>1.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Objectives and research questions</w:t>
        </w:r>
        <w:r w:rsidR="00F85FB8">
          <w:rPr>
            <w:noProof/>
            <w:webHidden/>
          </w:rPr>
          <w:tab/>
        </w:r>
        <w:r w:rsidR="00F85FB8">
          <w:rPr>
            <w:noProof/>
            <w:webHidden/>
          </w:rPr>
          <w:fldChar w:fldCharType="begin"/>
        </w:r>
        <w:r w:rsidR="00F85FB8">
          <w:rPr>
            <w:noProof/>
            <w:webHidden/>
          </w:rPr>
          <w:instrText xml:space="preserve"> PAGEREF _Toc137595447 \h </w:instrText>
        </w:r>
        <w:r w:rsidR="00F85FB8">
          <w:rPr>
            <w:noProof/>
            <w:webHidden/>
          </w:rPr>
        </w:r>
        <w:r w:rsidR="00F85FB8">
          <w:rPr>
            <w:noProof/>
            <w:webHidden/>
          </w:rPr>
          <w:fldChar w:fldCharType="separate"/>
        </w:r>
        <w:r w:rsidR="00EC4C2A">
          <w:rPr>
            <w:rFonts w:hint="eastAsia"/>
            <w:noProof/>
            <w:webHidden/>
          </w:rPr>
          <w:t>３</w:t>
        </w:r>
        <w:r w:rsidR="00F85FB8">
          <w:rPr>
            <w:noProof/>
            <w:webHidden/>
          </w:rPr>
          <w:fldChar w:fldCharType="end"/>
        </w:r>
      </w:hyperlink>
    </w:p>
    <w:p w14:paraId="4766F6EB" w14:textId="1354709A"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48" w:history="1">
        <w:r w:rsidR="00F85FB8" w:rsidRPr="00AF6848">
          <w:rPr>
            <w:rStyle w:val="Hyperlink"/>
            <w:noProof/>
          </w:rPr>
          <w:t>1.4</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Scope of work and dissertation structure</w:t>
        </w:r>
        <w:r w:rsidR="00F85FB8">
          <w:rPr>
            <w:noProof/>
            <w:webHidden/>
          </w:rPr>
          <w:tab/>
        </w:r>
        <w:r w:rsidR="00F85FB8">
          <w:rPr>
            <w:noProof/>
            <w:webHidden/>
          </w:rPr>
          <w:fldChar w:fldCharType="begin"/>
        </w:r>
        <w:r w:rsidR="00F85FB8">
          <w:rPr>
            <w:noProof/>
            <w:webHidden/>
          </w:rPr>
          <w:instrText xml:space="preserve"> PAGEREF _Toc137595448 \h </w:instrText>
        </w:r>
        <w:r w:rsidR="00F85FB8">
          <w:rPr>
            <w:noProof/>
            <w:webHidden/>
          </w:rPr>
        </w:r>
        <w:r w:rsidR="00F85FB8">
          <w:rPr>
            <w:noProof/>
            <w:webHidden/>
          </w:rPr>
          <w:fldChar w:fldCharType="separate"/>
        </w:r>
        <w:r w:rsidR="00EC4C2A">
          <w:rPr>
            <w:rFonts w:hint="eastAsia"/>
            <w:noProof/>
            <w:webHidden/>
          </w:rPr>
          <w:t>５</w:t>
        </w:r>
        <w:r w:rsidR="00F85FB8">
          <w:rPr>
            <w:noProof/>
            <w:webHidden/>
          </w:rPr>
          <w:fldChar w:fldCharType="end"/>
        </w:r>
      </w:hyperlink>
    </w:p>
    <w:p w14:paraId="541B6971" w14:textId="59C4E5DD" w:rsidR="00F85FB8" w:rsidRDefault="00B52BCD">
      <w:pPr>
        <w:pStyle w:val="TOC1"/>
        <w:tabs>
          <w:tab w:val="left" w:pos="440"/>
          <w:tab w:val="right" w:leader="dot" w:pos="8495"/>
        </w:tabs>
        <w:rPr>
          <w:rFonts w:asciiTheme="minorHAnsi" w:eastAsiaTheme="minorEastAsia" w:hAnsiTheme="minorHAnsi" w:cstheme="minorBidi"/>
          <w:noProof/>
          <w:kern w:val="2"/>
          <w:sz w:val="24"/>
          <w:szCs w:val="24"/>
          <w:lang/>
          <w14:ligatures w14:val="standardContextual"/>
        </w:rPr>
      </w:pPr>
      <w:hyperlink w:anchor="_Toc137595449" w:history="1">
        <w:r w:rsidR="00F85FB8" w:rsidRPr="00AF6848">
          <w:rPr>
            <w:rStyle w:val="Hyperlink"/>
            <w:noProof/>
          </w:rPr>
          <w:t>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Causal inference analysis</w:t>
        </w:r>
        <w:r w:rsidR="00F85FB8">
          <w:rPr>
            <w:noProof/>
            <w:webHidden/>
          </w:rPr>
          <w:tab/>
        </w:r>
        <w:r w:rsidR="00F85FB8">
          <w:rPr>
            <w:noProof/>
            <w:webHidden/>
          </w:rPr>
          <w:fldChar w:fldCharType="begin"/>
        </w:r>
        <w:r w:rsidR="00F85FB8">
          <w:rPr>
            <w:noProof/>
            <w:webHidden/>
          </w:rPr>
          <w:instrText xml:space="preserve"> PAGEREF _Toc137595449 \h </w:instrText>
        </w:r>
        <w:r w:rsidR="00F85FB8">
          <w:rPr>
            <w:noProof/>
            <w:webHidden/>
          </w:rPr>
        </w:r>
        <w:r w:rsidR="00F85FB8">
          <w:rPr>
            <w:noProof/>
            <w:webHidden/>
          </w:rPr>
          <w:fldChar w:fldCharType="separate"/>
        </w:r>
        <w:r w:rsidR="00EC4C2A">
          <w:rPr>
            <w:rFonts w:hint="eastAsia"/>
            <w:noProof/>
            <w:webHidden/>
          </w:rPr>
          <w:t>６</w:t>
        </w:r>
        <w:r w:rsidR="00F85FB8">
          <w:rPr>
            <w:noProof/>
            <w:webHidden/>
          </w:rPr>
          <w:fldChar w:fldCharType="end"/>
        </w:r>
      </w:hyperlink>
    </w:p>
    <w:p w14:paraId="3AA8E63F" w14:textId="02BBD11A"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50" w:history="1">
        <w:r w:rsidR="00F85FB8" w:rsidRPr="00AF6848">
          <w:rPr>
            <w:rStyle w:val="Hyperlink"/>
            <w:noProof/>
          </w:rPr>
          <w:t>2.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Introduction</w:t>
        </w:r>
        <w:r w:rsidR="00F85FB8">
          <w:rPr>
            <w:noProof/>
            <w:webHidden/>
          </w:rPr>
          <w:tab/>
        </w:r>
        <w:r w:rsidR="00F85FB8">
          <w:rPr>
            <w:noProof/>
            <w:webHidden/>
          </w:rPr>
          <w:fldChar w:fldCharType="begin"/>
        </w:r>
        <w:r w:rsidR="00F85FB8">
          <w:rPr>
            <w:noProof/>
            <w:webHidden/>
          </w:rPr>
          <w:instrText xml:space="preserve"> PAGEREF _Toc137595450 \h </w:instrText>
        </w:r>
        <w:r w:rsidR="00F85FB8">
          <w:rPr>
            <w:noProof/>
            <w:webHidden/>
          </w:rPr>
        </w:r>
        <w:r w:rsidR="00F85FB8">
          <w:rPr>
            <w:noProof/>
            <w:webHidden/>
          </w:rPr>
          <w:fldChar w:fldCharType="separate"/>
        </w:r>
        <w:r w:rsidR="00EC4C2A">
          <w:rPr>
            <w:rFonts w:hint="eastAsia"/>
            <w:noProof/>
            <w:webHidden/>
          </w:rPr>
          <w:t>６</w:t>
        </w:r>
        <w:r w:rsidR="00F85FB8">
          <w:rPr>
            <w:noProof/>
            <w:webHidden/>
          </w:rPr>
          <w:fldChar w:fldCharType="end"/>
        </w:r>
      </w:hyperlink>
    </w:p>
    <w:p w14:paraId="7C95E2B0" w14:textId="22D69411"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51" w:history="1">
        <w:r w:rsidR="00F85FB8" w:rsidRPr="00AF6848">
          <w:rPr>
            <w:rStyle w:val="Hyperlink"/>
            <w:noProof/>
          </w:rPr>
          <w:t>2.1.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distinction between association and causation</w:t>
        </w:r>
        <w:r w:rsidR="00F85FB8">
          <w:rPr>
            <w:noProof/>
            <w:webHidden/>
          </w:rPr>
          <w:tab/>
        </w:r>
        <w:r w:rsidR="00F85FB8">
          <w:rPr>
            <w:noProof/>
            <w:webHidden/>
          </w:rPr>
          <w:fldChar w:fldCharType="begin"/>
        </w:r>
        <w:r w:rsidR="00F85FB8">
          <w:rPr>
            <w:noProof/>
            <w:webHidden/>
          </w:rPr>
          <w:instrText xml:space="preserve"> PAGEREF _Toc137595451 \h </w:instrText>
        </w:r>
        <w:r w:rsidR="00F85FB8">
          <w:rPr>
            <w:noProof/>
            <w:webHidden/>
          </w:rPr>
        </w:r>
        <w:r w:rsidR="00F85FB8">
          <w:rPr>
            <w:noProof/>
            <w:webHidden/>
          </w:rPr>
          <w:fldChar w:fldCharType="separate"/>
        </w:r>
        <w:r w:rsidR="00EC4C2A">
          <w:rPr>
            <w:rFonts w:hint="eastAsia"/>
            <w:noProof/>
            <w:webHidden/>
          </w:rPr>
          <w:t>６</w:t>
        </w:r>
        <w:r w:rsidR="00F85FB8">
          <w:rPr>
            <w:noProof/>
            <w:webHidden/>
          </w:rPr>
          <w:fldChar w:fldCharType="end"/>
        </w:r>
      </w:hyperlink>
    </w:p>
    <w:p w14:paraId="1D26780B" w14:textId="6A0EF28E"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52" w:history="1">
        <w:r w:rsidR="00F85FB8" w:rsidRPr="00AF6848">
          <w:rPr>
            <w:rStyle w:val="Hyperlink"/>
            <w:noProof/>
          </w:rPr>
          <w:t>2.1.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Potential outcomes and counterfactuals</w:t>
        </w:r>
        <w:r w:rsidR="00F85FB8">
          <w:rPr>
            <w:noProof/>
            <w:webHidden/>
          </w:rPr>
          <w:tab/>
        </w:r>
        <w:r w:rsidR="00F85FB8">
          <w:rPr>
            <w:noProof/>
            <w:webHidden/>
          </w:rPr>
          <w:fldChar w:fldCharType="begin"/>
        </w:r>
        <w:r w:rsidR="00F85FB8">
          <w:rPr>
            <w:noProof/>
            <w:webHidden/>
          </w:rPr>
          <w:instrText xml:space="preserve"> PAGEREF _Toc137595452 \h </w:instrText>
        </w:r>
        <w:r w:rsidR="00F85FB8">
          <w:rPr>
            <w:noProof/>
            <w:webHidden/>
          </w:rPr>
        </w:r>
        <w:r w:rsidR="00F85FB8">
          <w:rPr>
            <w:noProof/>
            <w:webHidden/>
          </w:rPr>
          <w:fldChar w:fldCharType="separate"/>
        </w:r>
        <w:r w:rsidR="00EC4C2A">
          <w:rPr>
            <w:rFonts w:hint="eastAsia"/>
            <w:noProof/>
            <w:webHidden/>
          </w:rPr>
          <w:t>７</w:t>
        </w:r>
        <w:r w:rsidR="00F85FB8">
          <w:rPr>
            <w:noProof/>
            <w:webHidden/>
          </w:rPr>
          <w:fldChar w:fldCharType="end"/>
        </w:r>
      </w:hyperlink>
    </w:p>
    <w:p w14:paraId="67D80C72" w14:textId="66AF0529"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53" w:history="1">
        <w:r w:rsidR="00F85FB8" w:rsidRPr="00AF6848">
          <w:rPr>
            <w:rStyle w:val="Hyperlink"/>
            <w:noProof/>
          </w:rPr>
          <w:t>2.1.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Causal effects formalism</w:t>
        </w:r>
        <w:r w:rsidR="00F85FB8">
          <w:rPr>
            <w:noProof/>
            <w:webHidden/>
          </w:rPr>
          <w:tab/>
        </w:r>
        <w:r w:rsidR="00F85FB8">
          <w:rPr>
            <w:noProof/>
            <w:webHidden/>
          </w:rPr>
          <w:fldChar w:fldCharType="begin"/>
        </w:r>
        <w:r w:rsidR="00F85FB8">
          <w:rPr>
            <w:noProof/>
            <w:webHidden/>
          </w:rPr>
          <w:instrText xml:space="preserve"> PAGEREF _Toc137595453 \h </w:instrText>
        </w:r>
        <w:r w:rsidR="00F85FB8">
          <w:rPr>
            <w:noProof/>
            <w:webHidden/>
          </w:rPr>
        </w:r>
        <w:r w:rsidR="00F85FB8">
          <w:rPr>
            <w:noProof/>
            <w:webHidden/>
          </w:rPr>
          <w:fldChar w:fldCharType="separate"/>
        </w:r>
        <w:r w:rsidR="00EC4C2A">
          <w:rPr>
            <w:rFonts w:hint="eastAsia"/>
            <w:noProof/>
            <w:webHidden/>
          </w:rPr>
          <w:t>８</w:t>
        </w:r>
        <w:r w:rsidR="00F85FB8">
          <w:rPr>
            <w:noProof/>
            <w:webHidden/>
          </w:rPr>
          <w:fldChar w:fldCharType="end"/>
        </w:r>
      </w:hyperlink>
    </w:p>
    <w:p w14:paraId="66625212" w14:textId="56ADD0A3"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54" w:history="1">
        <w:r w:rsidR="00F85FB8" w:rsidRPr="00AF6848">
          <w:rPr>
            <w:rStyle w:val="Hyperlink"/>
            <w:noProof/>
          </w:rPr>
          <w:t>2.1.4</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Causal assumptions</w:t>
        </w:r>
        <w:r w:rsidR="00F85FB8">
          <w:rPr>
            <w:noProof/>
            <w:webHidden/>
          </w:rPr>
          <w:tab/>
        </w:r>
        <w:r w:rsidR="00F85FB8">
          <w:rPr>
            <w:noProof/>
            <w:webHidden/>
          </w:rPr>
          <w:fldChar w:fldCharType="begin"/>
        </w:r>
        <w:r w:rsidR="00F85FB8">
          <w:rPr>
            <w:noProof/>
            <w:webHidden/>
          </w:rPr>
          <w:instrText xml:space="preserve"> PAGEREF _Toc137595454 \h </w:instrText>
        </w:r>
        <w:r w:rsidR="00F85FB8">
          <w:rPr>
            <w:noProof/>
            <w:webHidden/>
          </w:rPr>
        </w:r>
        <w:r w:rsidR="00F85FB8">
          <w:rPr>
            <w:noProof/>
            <w:webHidden/>
          </w:rPr>
          <w:fldChar w:fldCharType="separate"/>
        </w:r>
        <w:r w:rsidR="00EC4C2A">
          <w:rPr>
            <w:rFonts w:hint="eastAsia"/>
            <w:noProof/>
            <w:webHidden/>
          </w:rPr>
          <w:t>９</w:t>
        </w:r>
        <w:r w:rsidR="00F85FB8">
          <w:rPr>
            <w:noProof/>
            <w:webHidden/>
          </w:rPr>
          <w:fldChar w:fldCharType="end"/>
        </w:r>
      </w:hyperlink>
    </w:p>
    <w:p w14:paraId="64F36284" w14:textId="11EF7CF7"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55" w:history="1">
        <w:r w:rsidR="00F85FB8" w:rsidRPr="00AF6848">
          <w:rPr>
            <w:rStyle w:val="Hyperlink"/>
            <w:noProof/>
          </w:rPr>
          <w:t>2.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need for causal inference in the built environment</w:t>
        </w:r>
        <w:r w:rsidR="00F85FB8">
          <w:rPr>
            <w:noProof/>
            <w:webHidden/>
          </w:rPr>
          <w:tab/>
        </w:r>
        <w:r w:rsidR="00F85FB8">
          <w:rPr>
            <w:noProof/>
            <w:webHidden/>
          </w:rPr>
          <w:fldChar w:fldCharType="begin"/>
        </w:r>
        <w:r w:rsidR="00F85FB8">
          <w:rPr>
            <w:noProof/>
            <w:webHidden/>
          </w:rPr>
          <w:instrText xml:space="preserve"> PAGEREF _Toc137595455 \h </w:instrText>
        </w:r>
        <w:r w:rsidR="00F85FB8">
          <w:rPr>
            <w:noProof/>
            <w:webHidden/>
          </w:rPr>
        </w:r>
        <w:r w:rsidR="00F85FB8">
          <w:rPr>
            <w:noProof/>
            <w:webHidden/>
          </w:rPr>
          <w:fldChar w:fldCharType="separate"/>
        </w:r>
        <w:r w:rsidR="00EC4C2A">
          <w:rPr>
            <w:rFonts w:hint="eastAsia"/>
            <w:noProof/>
            <w:webHidden/>
          </w:rPr>
          <w:t>９</w:t>
        </w:r>
        <w:r w:rsidR="00F85FB8">
          <w:rPr>
            <w:noProof/>
            <w:webHidden/>
          </w:rPr>
          <w:fldChar w:fldCharType="end"/>
        </w:r>
      </w:hyperlink>
    </w:p>
    <w:p w14:paraId="681743F5" w14:textId="48D0ACA9"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56" w:history="1">
        <w:r w:rsidR="00F85FB8" w:rsidRPr="00AF6848">
          <w:rPr>
            <w:rStyle w:val="Hyperlink"/>
            <w:noProof/>
          </w:rPr>
          <w:t>2.2.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Limitations of statistical and machine learning-based predictive models</w:t>
        </w:r>
        <w:r w:rsidR="00F85FB8">
          <w:rPr>
            <w:noProof/>
            <w:webHidden/>
          </w:rPr>
          <w:tab/>
        </w:r>
        <w:r w:rsidR="00F85FB8">
          <w:rPr>
            <w:noProof/>
            <w:webHidden/>
          </w:rPr>
          <w:fldChar w:fldCharType="begin"/>
        </w:r>
        <w:r w:rsidR="00F85FB8">
          <w:rPr>
            <w:noProof/>
            <w:webHidden/>
          </w:rPr>
          <w:instrText xml:space="preserve"> PAGEREF _Toc137595456 \h </w:instrText>
        </w:r>
        <w:r w:rsidR="00F85FB8">
          <w:rPr>
            <w:noProof/>
            <w:webHidden/>
          </w:rPr>
        </w:r>
        <w:r w:rsidR="00F85FB8">
          <w:rPr>
            <w:noProof/>
            <w:webHidden/>
          </w:rPr>
          <w:fldChar w:fldCharType="separate"/>
        </w:r>
        <w:r w:rsidR="00EC4C2A">
          <w:rPr>
            <w:rFonts w:hint="eastAsia"/>
            <w:noProof/>
            <w:webHidden/>
          </w:rPr>
          <w:t>９</w:t>
        </w:r>
        <w:r w:rsidR="00F85FB8">
          <w:rPr>
            <w:noProof/>
            <w:webHidden/>
          </w:rPr>
          <w:fldChar w:fldCharType="end"/>
        </w:r>
      </w:hyperlink>
    </w:p>
    <w:p w14:paraId="5F96FE52" w14:textId="33B41A9B"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57" w:history="1">
        <w:r w:rsidR="00F85FB8" w:rsidRPr="00AF6848">
          <w:rPr>
            <w:rStyle w:val="Hyperlink"/>
            <w:noProof/>
          </w:rPr>
          <w:t>2.2.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implications of applying causal inference during the design and operation stages of a building</w:t>
        </w:r>
        <w:r w:rsidR="00F85FB8">
          <w:rPr>
            <w:noProof/>
            <w:webHidden/>
          </w:rPr>
          <w:tab/>
        </w:r>
        <w:r w:rsidR="00F85FB8">
          <w:rPr>
            <w:noProof/>
            <w:webHidden/>
          </w:rPr>
          <w:fldChar w:fldCharType="begin"/>
        </w:r>
        <w:r w:rsidR="00F85FB8">
          <w:rPr>
            <w:noProof/>
            <w:webHidden/>
          </w:rPr>
          <w:instrText xml:space="preserve"> PAGEREF _Toc137595457 \h </w:instrText>
        </w:r>
        <w:r w:rsidR="00F85FB8">
          <w:rPr>
            <w:noProof/>
            <w:webHidden/>
          </w:rPr>
        </w:r>
        <w:r w:rsidR="00F85FB8">
          <w:rPr>
            <w:noProof/>
            <w:webHidden/>
          </w:rPr>
          <w:fldChar w:fldCharType="separate"/>
        </w:r>
        <w:r w:rsidR="00EC4C2A">
          <w:rPr>
            <w:rFonts w:hint="eastAsia"/>
            <w:noProof/>
            <w:webHidden/>
          </w:rPr>
          <w:t>１０</w:t>
        </w:r>
        <w:r w:rsidR="00F85FB8">
          <w:rPr>
            <w:noProof/>
            <w:webHidden/>
          </w:rPr>
          <w:fldChar w:fldCharType="end"/>
        </w:r>
      </w:hyperlink>
    </w:p>
    <w:p w14:paraId="3EA77458" w14:textId="44E61253" w:rsidR="00F85FB8" w:rsidRDefault="00B52BCD">
      <w:pPr>
        <w:pStyle w:val="TOC1"/>
        <w:tabs>
          <w:tab w:val="left" w:pos="440"/>
          <w:tab w:val="right" w:leader="dot" w:pos="8495"/>
        </w:tabs>
        <w:rPr>
          <w:rFonts w:asciiTheme="minorHAnsi" w:eastAsiaTheme="minorEastAsia" w:hAnsiTheme="minorHAnsi" w:cstheme="minorBidi"/>
          <w:noProof/>
          <w:kern w:val="2"/>
          <w:sz w:val="24"/>
          <w:szCs w:val="24"/>
          <w:lang/>
          <w14:ligatures w14:val="standardContextual"/>
        </w:rPr>
      </w:pPr>
      <w:hyperlink w:anchor="_Toc137595458" w:history="1">
        <w:r w:rsidR="00F85FB8" w:rsidRPr="00AF6848">
          <w:rPr>
            <w:rStyle w:val="Hyperlink"/>
            <w:noProof/>
          </w:rPr>
          <w:t>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Existing research and the novelty of the proposed machine-leaning base causal inference</w:t>
        </w:r>
        <w:r w:rsidR="00F85FB8">
          <w:rPr>
            <w:noProof/>
            <w:webHidden/>
          </w:rPr>
          <w:tab/>
        </w:r>
        <w:r w:rsidR="00F85FB8">
          <w:rPr>
            <w:noProof/>
            <w:webHidden/>
          </w:rPr>
          <w:fldChar w:fldCharType="begin"/>
        </w:r>
        <w:r w:rsidR="00F85FB8">
          <w:rPr>
            <w:noProof/>
            <w:webHidden/>
          </w:rPr>
          <w:instrText xml:space="preserve"> PAGEREF _Toc137595458 \h </w:instrText>
        </w:r>
        <w:r w:rsidR="00F85FB8">
          <w:rPr>
            <w:noProof/>
            <w:webHidden/>
          </w:rPr>
        </w:r>
        <w:r w:rsidR="00F85FB8">
          <w:rPr>
            <w:noProof/>
            <w:webHidden/>
          </w:rPr>
          <w:fldChar w:fldCharType="separate"/>
        </w:r>
        <w:r w:rsidR="00EC4C2A">
          <w:rPr>
            <w:rFonts w:hint="eastAsia"/>
            <w:noProof/>
            <w:webHidden/>
          </w:rPr>
          <w:t>１</w:t>
        </w:r>
        <w:r w:rsidR="00EC4C2A">
          <w:rPr>
            <w:rFonts w:hint="eastAsia"/>
            <w:noProof/>
            <w:webHidden/>
          </w:rPr>
          <w:lastRenderedPageBreak/>
          <w:t>２</w:t>
        </w:r>
        <w:r w:rsidR="00F85FB8">
          <w:rPr>
            <w:noProof/>
            <w:webHidden/>
          </w:rPr>
          <w:fldChar w:fldCharType="end"/>
        </w:r>
      </w:hyperlink>
    </w:p>
    <w:p w14:paraId="392724AB" w14:textId="17B8F6D8"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59" w:history="1">
        <w:r w:rsidR="00F85FB8" w:rsidRPr="00AF6848">
          <w:rPr>
            <w:rStyle w:val="Hyperlink"/>
            <w:noProof/>
          </w:rPr>
          <w:t>3.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Existing research</w:t>
        </w:r>
        <w:r w:rsidR="00F85FB8">
          <w:rPr>
            <w:noProof/>
            <w:webHidden/>
          </w:rPr>
          <w:tab/>
        </w:r>
        <w:r w:rsidR="00F85FB8">
          <w:rPr>
            <w:noProof/>
            <w:webHidden/>
          </w:rPr>
          <w:fldChar w:fldCharType="begin"/>
        </w:r>
        <w:r w:rsidR="00F85FB8">
          <w:rPr>
            <w:noProof/>
            <w:webHidden/>
          </w:rPr>
          <w:instrText xml:space="preserve"> PAGEREF _Toc137595459 \h </w:instrText>
        </w:r>
        <w:r w:rsidR="00F85FB8">
          <w:rPr>
            <w:noProof/>
            <w:webHidden/>
          </w:rPr>
        </w:r>
        <w:r w:rsidR="00F85FB8">
          <w:rPr>
            <w:noProof/>
            <w:webHidden/>
          </w:rPr>
          <w:fldChar w:fldCharType="separate"/>
        </w:r>
        <w:r w:rsidR="00EC4C2A">
          <w:rPr>
            <w:rFonts w:hint="eastAsia"/>
            <w:noProof/>
            <w:webHidden/>
          </w:rPr>
          <w:t>１２</w:t>
        </w:r>
        <w:r w:rsidR="00F85FB8">
          <w:rPr>
            <w:noProof/>
            <w:webHidden/>
          </w:rPr>
          <w:fldChar w:fldCharType="end"/>
        </w:r>
      </w:hyperlink>
    </w:p>
    <w:p w14:paraId="2DB67FA6" w14:textId="62A2ABF2"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60" w:history="1">
        <w:r w:rsidR="00F85FB8" w:rsidRPr="00AF6848">
          <w:rPr>
            <w:rStyle w:val="Hyperlink"/>
            <w:noProof/>
          </w:rPr>
          <w:t>3.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proposed machine learning (ML)-based causal inference approach</w:t>
        </w:r>
        <w:r w:rsidR="00F85FB8">
          <w:rPr>
            <w:noProof/>
            <w:webHidden/>
          </w:rPr>
          <w:tab/>
        </w:r>
        <w:r w:rsidR="00F85FB8">
          <w:rPr>
            <w:noProof/>
            <w:webHidden/>
          </w:rPr>
          <w:fldChar w:fldCharType="begin"/>
        </w:r>
        <w:r w:rsidR="00F85FB8">
          <w:rPr>
            <w:noProof/>
            <w:webHidden/>
          </w:rPr>
          <w:instrText xml:space="preserve"> PAGEREF _Toc137595460 \h </w:instrText>
        </w:r>
        <w:r w:rsidR="00F85FB8">
          <w:rPr>
            <w:noProof/>
            <w:webHidden/>
          </w:rPr>
        </w:r>
        <w:r w:rsidR="00F85FB8">
          <w:rPr>
            <w:noProof/>
            <w:webHidden/>
          </w:rPr>
          <w:fldChar w:fldCharType="separate"/>
        </w:r>
        <w:r w:rsidR="00EC4C2A">
          <w:rPr>
            <w:rFonts w:hint="eastAsia"/>
            <w:noProof/>
            <w:webHidden/>
          </w:rPr>
          <w:t>１２</w:t>
        </w:r>
        <w:r w:rsidR="00F85FB8">
          <w:rPr>
            <w:noProof/>
            <w:webHidden/>
          </w:rPr>
          <w:fldChar w:fldCharType="end"/>
        </w:r>
      </w:hyperlink>
    </w:p>
    <w:p w14:paraId="4D4BE0BD" w14:textId="69C4560D"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61" w:history="1">
        <w:r w:rsidR="00F85FB8" w:rsidRPr="00AF6848">
          <w:rPr>
            <w:rStyle w:val="Hyperlink"/>
            <w:noProof/>
          </w:rPr>
          <w:t>3.2.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Model causal mechanisms with Directed acyclic graphs (DAGs)</w:t>
        </w:r>
        <w:r w:rsidR="00F85FB8">
          <w:rPr>
            <w:noProof/>
            <w:webHidden/>
          </w:rPr>
          <w:tab/>
        </w:r>
        <w:r w:rsidR="00F85FB8">
          <w:rPr>
            <w:noProof/>
            <w:webHidden/>
          </w:rPr>
          <w:fldChar w:fldCharType="begin"/>
        </w:r>
        <w:r w:rsidR="00F85FB8">
          <w:rPr>
            <w:noProof/>
            <w:webHidden/>
          </w:rPr>
          <w:instrText xml:space="preserve"> PAGEREF _Toc137595461 \h </w:instrText>
        </w:r>
        <w:r w:rsidR="00F85FB8">
          <w:rPr>
            <w:noProof/>
            <w:webHidden/>
          </w:rPr>
        </w:r>
        <w:r w:rsidR="00F85FB8">
          <w:rPr>
            <w:noProof/>
            <w:webHidden/>
          </w:rPr>
          <w:fldChar w:fldCharType="separate"/>
        </w:r>
        <w:r w:rsidR="00EC4C2A">
          <w:rPr>
            <w:rFonts w:hint="eastAsia"/>
            <w:noProof/>
            <w:webHidden/>
          </w:rPr>
          <w:t>２０</w:t>
        </w:r>
        <w:r w:rsidR="00F85FB8">
          <w:rPr>
            <w:noProof/>
            <w:webHidden/>
          </w:rPr>
          <w:fldChar w:fldCharType="end"/>
        </w:r>
      </w:hyperlink>
    </w:p>
    <w:p w14:paraId="72F99FE7" w14:textId="504C847A"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62" w:history="1">
        <w:r w:rsidR="00F85FB8" w:rsidRPr="00AF6848">
          <w:rPr>
            <w:rStyle w:val="Hyperlink"/>
            <w:noProof/>
          </w:rPr>
          <w:t>3.2.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Estimating causal effects with Double Machine Learning (DML)</w:t>
        </w:r>
        <w:r w:rsidR="00F85FB8">
          <w:rPr>
            <w:noProof/>
            <w:webHidden/>
          </w:rPr>
          <w:tab/>
        </w:r>
        <w:r w:rsidR="00F85FB8">
          <w:rPr>
            <w:noProof/>
            <w:webHidden/>
          </w:rPr>
          <w:fldChar w:fldCharType="begin"/>
        </w:r>
        <w:r w:rsidR="00F85FB8">
          <w:rPr>
            <w:noProof/>
            <w:webHidden/>
          </w:rPr>
          <w:instrText xml:space="preserve"> PAGEREF _Toc137595462 \h </w:instrText>
        </w:r>
        <w:r w:rsidR="00F85FB8">
          <w:rPr>
            <w:noProof/>
            <w:webHidden/>
          </w:rPr>
        </w:r>
        <w:r w:rsidR="00F85FB8">
          <w:rPr>
            <w:noProof/>
            <w:webHidden/>
          </w:rPr>
          <w:fldChar w:fldCharType="separate"/>
        </w:r>
        <w:r w:rsidR="00EC4C2A">
          <w:rPr>
            <w:rFonts w:hint="eastAsia"/>
            <w:noProof/>
            <w:webHidden/>
          </w:rPr>
          <w:t>２２</w:t>
        </w:r>
        <w:r w:rsidR="00F85FB8">
          <w:rPr>
            <w:noProof/>
            <w:webHidden/>
          </w:rPr>
          <w:fldChar w:fldCharType="end"/>
        </w:r>
      </w:hyperlink>
    </w:p>
    <w:p w14:paraId="6D785AAD" w14:textId="19777A42"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63" w:history="1">
        <w:r w:rsidR="00F85FB8" w:rsidRPr="00AF6848">
          <w:rPr>
            <w:rStyle w:val="Hyperlink"/>
            <w:noProof/>
          </w:rPr>
          <w:t>3.2.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Interpreting the estimated effect in terms of changes in the outcome</w:t>
        </w:r>
        <w:r w:rsidR="00F85FB8">
          <w:rPr>
            <w:noProof/>
            <w:webHidden/>
          </w:rPr>
          <w:tab/>
        </w:r>
        <w:r w:rsidR="00F85FB8">
          <w:rPr>
            <w:noProof/>
            <w:webHidden/>
          </w:rPr>
          <w:fldChar w:fldCharType="begin"/>
        </w:r>
        <w:r w:rsidR="00F85FB8">
          <w:rPr>
            <w:noProof/>
            <w:webHidden/>
          </w:rPr>
          <w:instrText xml:space="preserve"> PAGEREF _Toc137595463 \h </w:instrText>
        </w:r>
        <w:r w:rsidR="00F85FB8">
          <w:rPr>
            <w:noProof/>
            <w:webHidden/>
          </w:rPr>
        </w:r>
        <w:r w:rsidR="00F85FB8">
          <w:rPr>
            <w:noProof/>
            <w:webHidden/>
          </w:rPr>
          <w:fldChar w:fldCharType="separate"/>
        </w:r>
        <w:r w:rsidR="00EC4C2A">
          <w:rPr>
            <w:rFonts w:hint="eastAsia"/>
            <w:noProof/>
            <w:webHidden/>
          </w:rPr>
          <w:t>２３</w:t>
        </w:r>
        <w:r w:rsidR="00F85FB8">
          <w:rPr>
            <w:noProof/>
            <w:webHidden/>
          </w:rPr>
          <w:fldChar w:fldCharType="end"/>
        </w:r>
      </w:hyperlink>
    </w:p>
    <w:p w14:paraId="3D3B7F22" w14:textId="0AB9E97C" w:rsidR="00F85FB8" w:rsidRDefault="00B52BCD">
      <w:pPr>
        <w:pStyle w:val="TOC1"/>
        <w:tabs>
          <w:tab w:val="left" w:pos="440"/>
          <w:tab w:val="right" w:leader="dot" w:pos="8495"/>
        </w:tabs>
        <w:rPr>
          <w:rFonts w:asciiTheme="minorHAnsi" w:eastAsiaTheme="minorEastAsia" w:hAnsiTheme="minorHAnsi" w:cstheme="minorBidi"/>
          <w:noProof/>
          <w:kern w:val="2"/>
          <w:sz w:val="24"/>
          <w:szCs w:val="24"/>
          <w:lang/>
          <w14:ligatures w14:val="standardContextual"/>
        </w:rPr>
      </w:pPr>
      <w:hyperlink w:anchor="_Toc137595464" w:history="1">
        <w:r w:rsidR="00F85FB8" w:rsidRPr="00AF6848">
          <w:rPr>
            <w:rStyle w:val="Hyperlink"/>
            <w:noProof/>
          </w:rPr>
          <w:t>4</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Methodology</w:t>
        </w:r>
        <w:r w:rsidR="00F85FB8">
          <w:rPr>
            <w:noProof/>
            <w:webHidden/>
          </w:rPr>
          <w:tab/>
        </w:r>
        <w:r w:rsidR="00F85FB8">
          <w:rPr>
            <w:noProof/>
            <w:webHidden/>
          </w:rPr>
          <w:fldChar w:fldCharType="begin"/>
        </w:r>
        <w:r w:rsidR="00F85FB8">
          <w:rPr>
            <w:noProof/>
            <w:webHidden/>
          </w:rPr>
          <w:instrText xml:space="preserve"> PAGEREF _Toc137595464 \h </w:instrText>
        </w:r>
        <w:r w:rsidR="00F85FB8">
          <w:rPr>
            <w:noProof/>
            <w:webHidden/>
          </w:rPr>
        </w:r>
        <w:r w:rsidR="00F85FB8">
          <w:rPr>
            <w:noProof/>
            <w:webHidden/>
          </w:rPr>
          <w:fldChar w:fldCharType="separate"/>
        </w:r>
        <w:r w:rsidR="00EC4C2A">
          <w:rPr>
            <w:rFonts w:hint="eastAsia"/>
            <w:noProof/>
            <w:webHidden/>
          </w:rPr>
          <w:t>２５</w:t>
        </w:r>
        <w:r w:rsidR="00F85FB8">
          <w:rPr>
            <w:noProof/>
            <w:webHidden/>
          </w:rPr>
          <w:fldChar w:fldCharType="end"/>
        </w:r>
      </w:hyperlink>
    </w:p>
    <w:p w14:paraId="2E88FE90" w14:textId="1C481515"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65" w:history="1">
        <w:r w:rsidR="00F85FB8" w:rsidRPr="00AF6848">
          <w:rPr>
            <w:rStyle w:val="Hyperlink"/>
            <w:noProof/>
          </w:rPr>
          <w:t>4.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Data description</w:t>
        </w:r>
        <w:r w:rsidR="00F85FB8">
          <w:rPr>
            <w:noProof/>
            <w:webHidden/>
          </w:rPr>
          <w:tab/>
        </w:r>
        <w:r w:rsidR="00F85FB8">
          <w:rPr>
            <w:noProof/>
            <w:webHidden/>
          </w:rPr>
          <w:fldChar w:fldCharType="begin"/>
        </w:r>
        <w:r w:rsidR="00F85FB8">
          <w:rPr>
            <w:noProof/>
            <w:webHidden/>
          </w:rPr>
          <w:instrText xml:space="preserve"> PAGEREF _Toc137595465 \h </w:instrText>
        </w:r>
        <w:r w:rsidR="00F85FB8">
          <w:rPr>
            <w:noProof/>
            <w:webHidden/>
          </w:rPr>
        </w:r>
        <w:r w:rsidR="00F85FB8">
          <w:rPr>
            <w:noProof/>
            <w:webHidden/>
          </w:rPr>
          <w:fldChar w:fldCharType="separate"/>
        </w:r>
        <w:r w:rsidR="00EC4C2A">
          <w:rPr>
            <w:rFonts w:hint="eastAsia"/>
            <w:noProof/>
            <w:webHidden/>
          </w:rPr>
          <w:t>２５</w:t>
        </w:r>
        <w:r w:rsidR="00F85FB8">
          <w:rPr>
            <w:noProof/>
            <w:webHidden/>
          </w:rPr>
          <w:fldChar w:fldCharType="end"/>
        </w:r>
      </w:hyperlink>
    </w:p>
    <w:p w14:paraId="589AB187" w14:textId="6155ED27"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66" w:history="1">
        <w:r w:rsidR="00F85FB8" w:rsidRPr="00AF6848">
          <w:rPr>
            <w:rStyle w:val="Hyperlink"/>
            <w:noProof/>
          </w:rPr>
          <w:t>4.1.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Residential Energy Consumption Survey (RECS) 2015 dataset</w:t>
        </w:r>
        <w:r w:rsidR="00F85FB8">
          <w:rPr>
            <w:noProof/>
            <w:webHidden/>
          </w:rPr>
          <w:tab/>
        </w:r>
        <w:r w:rsidR="00F85FB8">
          <w:rPr>
            <w:noProof/>
            <w:webHidden/>
          </w:rPr>
          <w:fldChar w:fldCharType="begin"/>
        </w:r>
        <w:r w:rsidR="00F85FB8">
          <w:rPr>
            <w:noProof/>
            <w:webHidden/>
          </w:rPr>
          <w:instrText xml:space="preserve"> PAGEREF _Toc137595466 \h </w:instrText>
        </w:r>
        <w:r w:rsidR="00F85FB8">
          <w:rPr>
            <w:noProof/>
            <w:webHidden/>
          </w:rPr>
        </w:r>
        <w:r w:rsidR="00F85FB8">
          <w:rPr>
            <w:noProof/>
            <w:webHidden/>
          </w:rPr>
          <w:fldChar w:fldCharType="separate"/>
        </w:r>
        <w:r w:rsidR="00EC4C2A">
          <w:rPr>
            <w:rFonts w:hint="eastAsia"/>
            <w:noProof/>
            <w:webHidden/>
          </w:rPr>
          <w:t>２５</w:t>
        </w:r>
        <w:r w:rsidR="00F85FB8">
          <w:rPr>
            <w:noProof/>
            <w:webHidden/>
          </w:rPr>
          <w:fldChar w:fldCharType="end"/>
        </w:r>
      </w:hyperlink>
    </w:p>
    <w:p w14:paraId="4199725E" w14:textId="670459C6"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67" w:history="1">
        <w:r w:rsidR="00F85FB8" w:rsidRPr="00AF6848">
          <w:rPr>
            <w:rStyle w:val="Hyperlink"/>
            <w:noProof/>
          </w:rPr>
          <w:t>4.1.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Household Energy Panel Survey (HEPS) dataset</w:t>
        </w:r>
        <w:r w:rsidR="00F85FB8">
          <w:rPr>
            <w:noProof/>
            <w:webHidden/>
          </w:rPr>
          <w:tab/>
        </w:r>
        <w:r w:rsidR="00F85FB8">
          <w:rPr>
            <w:noProof/>
            <w:webHidden/>
          </w:rPr>
          <w:fldChar w:fldCharType="begin"/>
        </w:r>
        <w:r w:rsidR="00F85FB8">
          <w:rPr>
            <w:noProof/>
            <w:webHidden/>
          </w:rPr>
          <w:instrText xml:space="preserve"> PAGEREF _Toc137595467 \h </w:instrText>
        </w:r>
        <w:r w:rsidR="00F85FB8">
          <w:rPr>
            <w:noProof/>
            <w:webHidden/>
          </w:rPr>
        </w:r>
        <w:r w:rsidR="00F85FB8">
          <w:rPr>
            <w:noProof/>
            <w:webHidden/>
          </w:rPr>
          <w:fldChar w:fldCharType="separate"/>
        </w:r>
        <w:r w:rsidR="00EC4C2A">
          <w:rPr>
            <w:rFonts w:hint="eastAsia"/>
            <w:noProof/>
            <w:webHidden/>
          </w:rPr>
          <w:t>３１</w:t>
        </w:r>
        <w:r w:rsidR="00F85FB8">
          <w:rPr>
            <w:noProof/>
            <w:webHidden/>
          </w:rPr>
          <w:fldChar w:fldCharType="end"/>
        </w:r>
      </w:hyperlink>
    </w:p>
    <w:p w14:paraId="36C55053" w14:textId="4E1C8851"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68" w:history="1">
        <w:r w:rsidR="00F85FB8" w:rsidRPr="00AF6848">
          <w:rPr>
            <w:rStyle w:val="Hyperlink"/>
            <w:noProof/>
          </w:rPr>
          <w:t>4.1.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ASHRAE Global Thermal Comfort Database II</w:t>
        </w:r>
        <w:r w:rsidR="00F85FB8">
          <w:rPr>
            <w:noProof/>
            <w:webHidden/>
          </w:rPr>
          <w:tab/>
        </w:r>
        <w:r w:rsidR="00F85FB8">
          <w:rPr>
            <w:noProof/>
            <w:webHidden/>
          </w:rPr>
          <w:fldChar w:fldCharType="begin"/>
        </w:r>
        <w:r w:rsidR="00F85FB8">
          <w:rPr>
            <w:noProof/>
            <w:webHidden/>
          </w:rPr>
          <w:instrText xml:space="preserve"> PAGEREF _Toc137595468 \h </w:instrText>
        </w:r>
        <w:r w:rsidR="00F85FB8">
          <w:rPr>
            <w:noProof/>
            <w:webHidden/>
          </w:rPr>
        </w:r>
        <w:r w:rsidR="00F85FB8">
          <w:rPr>
            <w:noProof/>
            <w:webHidden/>
          </w:rPr>
          <w:fldChar w:fldCharType="separate"/>
        </w:r>
        <w:r w:rsidR="00EC4C2A">
          <w:rPr>
            <w:rFonts w:hint="eastAsia"/>
            <w:noProof/>
            <w:webHidden/>
          </w:rPr>
          <w:t>３７</w:t>
        </w:r>
        <w:r w:rsidR="00F85FB8">
          <w:rPr>
            <w:noProof/>
            <w:webHidden/>
          </w:rPr>
          <w:fldChar w:fldCharType="end"/>
        </w:r>
      </w:hyperlink>
    </w:p>
    <w:p w14:paraId="4AA74144" w14:textId="05E3AF3E"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69" w:history="1">
        <w:r w:rsidR="00F85FB8" w:rsidRPr="00AF6848">
          <w:rPr>
            <w:rStyle w:val="Hyperlink"/>
            <w:noProof/>
          </w:rPr>
          <w:t>4.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Causal inference analysis framework</w:t>
        </w:r>
        <w:r w:rsidR="00F85FB8">
          <w:rPr>
            <w:noProof/>
            <w:webHidden/>
          </w:rPr>
          <w:tab/>
        </w:r>
        <w:r w:rsidR="00F85FB8">
          <w:rPr>
            <w:noProof/>
            <w:webHidden/>
          </w:rPr>
          <w:fldChar w:fldCharType="begin"/>
        </w:r>
        <w:r w:rsidR="00F85FB8">
          <w:rPr>
            <w:noProof/>
            <w:webHidden/>
          </w:rPr>
          <w:instrText xml:space="preserve"> PAGEREF _Toc137595469 \h </w:instrText>
        </w:r>
        <w:r w:rsidR="00F85FB8">
          <w:rPr>
            <w:noProof/>
            <w:webHidden/>
          </w:rPr>
        </w:r>
        <w:r w:rsidR="00F85FB8">
          <w:rPr>
            <w:noProof/>
            <w:webHidden/>
          </w:rPr>
          <w:fldChar w:fldCharType="separate"/>
        </w:r>
        <w:r w:rsidR="00EC4C2A">
          <w:rPr>
            <w:rFonts w:hint="eastAsia"/>
            <w:noProof/>
            <w:webHidden/>
          </w:rPr>
          <w:t>４３</w:t>
        </w:r>
        <w:r w:rsidR="00F85FB8">
          <w:rPr>
            <w:noProof/>
            <w:webHidden/>
          </w:rPr>
          <w:fldChar w:fldCharType="end"/>
        </w:r>
      </w:hyperlink>
    </w:p>
    <w:p w14:paraId="0D7FA1A0" w14:textId="7C205C6A"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70" w:history="1">
        <w:r w:rsidR="00F85FB8" w:rsidRPr="00AF6848">
          <w:rPr>
            <w:rStyle w:val="Hyperlink"/>
            <w:noProof/>
          </w:rPr>
          <w:t>4.2.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analysis framework</w:t>
        </w:r>
        <w:r w:rsidR="00F85FB8">
          <w:rPr>
            <w:noProof/>
            <w:webHidden/>
          </w:rPr>
          <w:tab/>
        </w:r>
        <w:r w:rsidR="00F85FB8">
          <w:rPr>
            <w:noProof/>
            <w:webHidden/>
          </w:rPr>
          <w:fldChar w:fldCharType="begin"/>
        </w:r>
        <w:r w:rsidR="00F85FB8">
          <w:rPr>
            <w:noProof/>
            <w:webHidden/>
          </w:rPr>
          <w:instrText xml:space="preserve"> PAGEREF _Toc137595470 \h </w:instrText>
        </w:r>
        <w:r w:rsidR="00F85FB8">
          <w:rPr>
            <w:noProof/>
            <w:webHidden/>
          </w:rPr>
        </w:r>
        <w:r w:rsidR="00F85FB8">
          <w:rPr>
            <w:noProof/>
            <w:webHidden/>
          </w:rPr>
          <w:fldChar w:fldCharType="separate"/>
        </w:r>
        <w:r w:rsidR="00EC4C2A">
          <w:rPr>
            <w:rFonts w:hint="eastAsia"/>
            <w:noProof/>
            <w:webHidden/>
          </w:rPr>
          <w:t>４３</w:t>
        </w:r>
        <w:r w:rsidR="00F85FB8">
          <w:rPr>
            <w:noProof/>
            <w:webHidden/>
          </w:rPr>
          <w:fldChar w:fldCharType="end"/>
        </w:r>
      </w:hyperlink>
    </w:p>
    <w:p w14:paraId="74683B62" w14:textId="39C6020A"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71" w:history="1">
        <w:r w:rsidR="00F85FB8" w:rsidRPr="00AF6848">
          <w:rPr>
            <w:rStyle w:val="Hyperlink"/>
            <w:noProof/>
          </w:rPr>
          <w:t>4.2.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Validating the estimated causal effects</w:t>
        </w:r>
        <w:r w:rsidR="00F85FB8">
          <w:rPr>
            <w:noProof/>
            <w:webHidden/>
          </w:rPr>
          <w:tab/>
        </w:r>
        <w:r w:rsidR="00F85FB8">
          <w:rPr>
            <w:noProof/>
            <w:webHidden/>
          </w:rPr>
          <w:fldChar w:fldCharType="begin"/>
        </w:r>
        <w:r w:rsidR="00F85FB8">
          <w:rPr>
            <w:noProof/>
            <w:webHidden/>
          </w:rPr>
          <w:instrText xml:space="preserve"> PAGEREF _Toc137595471 \h </w:instrText>
        </w:r>
        <w:r w:rsidR="00F85FB8">
          <w:rPr>
            <w:noProof/>
            <w:webHidden/>
          </w:rPr>
        </w:r>
        <w:r w:rsidR="00F85FB8">
          <w:rPr>
            <w:noProof/>
            <w:webHidden/>
          </w:rPr>
          <w:fldChar w:fldCharType="separate"/>
        </w:r>
        <w:r w:rsidR="00EC4C2A">
          <w:rPr>
            <w:rFonts w:hint="eastAsia"/>
            <w:noProof/>
            <w:webHidden/>
          </w:rPr>
          <w:t>４５</w:t>
        </w:r>
        <w:r w:rsidR="00F85FB8">
          <w:rPr>
            <w:noProof/>
            <w:webHidden/>
          </w:rPr>
          <w:fldChar w:fldCharType="end"/>
        </w:r>
      </w:hyperlink>
    </w:p>
    <w:p w14:paraId="5DBB0AA6" w14:textId="1A128AE1" w:rsidR="00F85FB8" w:rsidRDefault="00B52BCD">
      <w:pPr>
        <w:pStyle w:val="TOC1"/>
        <w:tabs>
          <w:tab w:val="left" w:pos="440"/>
          <w:tab w:val="right" w:leader="dot" w:pos="8495"/>
        </w:tabs>
        <w:rPr>
          <w:rFonts w:asciiTheme="minorHAnsi" w:eastAsiaTheme="minorEastAsia" w:hAnsiTheme="minorHAnsi" w:cstheme="minorBidi"/>
          <w:noProof/>
          <w:kern w:val="2"/>
          <w:sz w:val="24"/>
          <w:szCs w:val="24"/>
          <w:lang/>
          <w14:ligatures w14:val="standardContextual"/>
        </w:rPr>
      </w:pPr>
      <w:hyperlink w:anchor="_Toc137595472" w:history="1">
        <w:r w:rsidR="00F85FB8" w:rsidRPr="00AF6848">
          <w:rPr>
            <w:rStyle w:val="Hyperlink"/>
            <w:noProof/>
          </w:rPr>
          <w:t>5</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Evaluating energy policies and occupant behavior impacts on cooling energy consumption</w:t>
        </w:r>
        <w:r w:rsidR="00F85FB8">
          <w:rPr>
            <w:noProof/>
            <w:webHidden/>
          </w:rPr>
          <w:tab/>
        </w:r>
        <w:r w:rsidR="00F85FB8">
          <w:rPr>
            <w:noProof/>
            <w:webHidden/>
          </w:rPr>
          <w:fldChar w:fldCharType="begin"/>
        </w:r>
        <w:r w:rsidR="00F85FB8">
          <w:rPr>
            <w:noProof/>
            <w:webHidden/>
          </w:rPr>
          <w:instrText xml:space="preserve"> PAGEREF _Toc137595472 \h </w:instrText>
        </w:r>
        <w:r w:rsidR="00F85FB8">
          <w:rPr>
            <w:noProof/>
            <w:webHidden/>
          </w:rPr>
        </w:r>
        <w:r w:rsidR="00F85FB8">
          <w:rPr>
            <w:noProof/>
            <w:webHidden/>
          </w:rPr>
          <w:fldChar w:fldCharType="separate"/>
        </w:r>
        <w:r w:rsidR="00EC4C2A">
          <w:rPr>
            <w:rFonts w:hint="eastAsia"/>
            <w:noProof/>
            <w:webHidden/>
          </w:rPr>
          <w:t>４６</w:t>
        </w:r>
        <w:r w:rsidR="00F85FB8">
          <w:rPr>
            <w:noProof/>
            <w:webHidden/>
          </w:rPr>
          <w:fldChar w:fldCharType="end"/>
        </w:r>
      </w:hyperlink>
    </w:p>
    <w:p w14:paraId="6B945972" w14:textId="019F967A"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73" w:history="1">
        <w:r w:rsidR="00F85FB8" w:rsidRPr="00AF6848">
          <w:rPr>
            <w:rStyle w:val="Hyperlink"/>
            <w:noProof/>
          </w:rPr>
          <w:t>5.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effectiveness of energy policies on EUI</w:t>
        </w:r>
        <w:r w:rsidR="00F85FB8">
          <w:rPr>
            <w:noProof/>
            <w:webHidden/>
          </w:rPr>
          <w:tab/>
        </w:r>
        <w:r w:rsidR="00F85FB8">
          <w:rPr>
            <w:noProof/>
            <w:webHidden/>
          </w:rPr>
          <w:fldChar w:fldCharType="begin"/>
        </w:r>
        <w:r w:rsidR="00F85FB8">
          <w:rPr>
            <w:noProof/>
            <w:webHidden/>
          </w:rPr>
          <w:instrText xml:space="preserve"> PAGEREF _Toc137595473 \h </w:instrText>
        </w:r>
        <w:r w:rsidR="00F85FB8">
          <w:rPr>
            <w:noProof/>
            <w:webHidden/>
          </w:rPr>
        </w:r>
        <w:r w:rsidR="00F85FB8">
          <w:rPr>
            <w:noProof/>
            <w:webHidden/>
          </w:rPr>
          <w:fldChar w:fldCharType="separate"/>
        </w:r>
        <w:r w:rsidR="00EC4C2A">
          <w:rPr>
            <w:rFonts w:hint="eastAsia"/>
            <w:noProof/>
            <w:webHidden/>
          </w:rPr>
          <w:t>４６</w:t>
        </w:r>
        <w:r w:rsidR="00F85FB8">
          <w:rPr>
            <w:noProof/>
            <w:webHidden/>
          </w:rPr>
          <w:fldChar w:fldCharType="end"/>
        </w:r>
      </w:hyperlink>
    </w:p>
    <w:p w14:paraId="35384DC5" w14:textId="127F845A"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74" w:history="1">
        <w:r w:rsidR="00F85FB8" w:rsidRPr="00AF6848">
          <w:rPr>
            <w:rStyle w:val="Hyperlink"/>
            <w:noProof/>
          </w:rPr>
          <w:t>5.1.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Energy saving policies vs EUI considering all buildings</w:t>
        </w:r>
        <w:r w:rsidR="00F85FB8">
          <w:rPr>
            <w:noProof/>
            <w:webHidden/>
          </w:rPr>
          <w:tab/>
        </w:r>
        <w:r w:rsidR="00F85FB8">
          <w:rPr>
            <w:noProof/>
            <w:webHidden/>
          </w:rPr>
          <w:fldChar w:fldCharType="begin"/>
        </w:r>
        <w:r w:rsidR="00F85FB8">
          <w:rPr>
            <w:noProof/>
            <w:webHidden/>
          </w:rPr>
          <w:instrText xml:space="preserve"> PAGEREF _Toc137595474 \h </w:instrText>
        </w:r>
        <w:r w:rsidR="00F85FB8">
          <w:rPr>
            <w:noProof/>
            <w:webHidden/>
          </w:rPr>
        </w:r>
        <w:r w:rsidR="00F85FB8">
          <w:rPr>
            <w:noProof/>
            <w:webHidden/>
          </w:rPr>
          <w:fldChar w:fldCharType="separate"/>
        </w:r>
        <w:r w:rsidR="00EC4C2A">
          <w:rPr>
            <w:rFonts w:hint="eastAsia"/>
            <w:noProof/>
            <w:webHidden/>
          </w:rPr>
          <w:t>４６</w:t>
        </w:r>
        <w:r w:rsidR="00F85FB8">
          <w:rPr>
            <w:noProof/>
            <w:webHidden/>
          </w:rPr>
          <w:fldChar w:fldCharType="end"/>
        </w:r>
      </w:hyperlink>
    </w:p>
    <w:p w14:paraId="4C0C5303" w14:textId="7F1848D5"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75" w:history="1">
        <w:r w:rsidR="00F85FB8" w:rsidRPr="00AF6848">
          <w:rPr>
            <w:rStyle w:val="Hyperlink"/>
            <w:noProof/>
          </w:rPr>
          <w:t>5.1.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Energy saving policies vs EUI considering buildings that underwent energy audit</w:t>
        </w:r>
        <w:r w:rsidR="00F85FB8">
          <w:rPr>
            <w:noProof/>
            <w:webHidden/>
          </w:rPr>
          <w:tab/>
        </w:r>
        <w:r w:rsidR="00F85FB8">
          <w:rPr>
            <w:noProof/>
            <w:webHidden/>
          </w:rPr>
          <w:fldChar w:fldCharType="begin"/>
        </w:r>
        <w:r w:rsidR="00F85FB8">
          <w:rPr>
            <w:noProof/>
            <w:webHidden/>
          </w:rPr>
          <w:instrText xml:space="preserve"> PAGEREF _Toc137595475 \h </w:instrText>
        </w:r>
        <w:r w:rsidR="00F85FB8">
          <w:rPr>
            <w:noProof/>
            <w:webHidden/>
          </w:rPr>
        </w:r>
        <w:r w:rsidR="00F85FB8">
          <w:rPr>
            <w:noProof/>
            <w:webHidden/>
          </w:rPr>
          <w:fldChar w:fldCharType="separate"/>
        </w:r>
        <w:r w:rsidR="00EC4C2A">
          <w:rPr>
            <w:rFonts w:hint="eastAsia"/>
            <w:noProof/>
            <w:webHidden/>
          </w:rPr>
          <w:t>５０</w:t>
        </w:r>
        <w:r w:rsidR="00F85FB8">
          <w:rPr>
            <w:noProof/>
            <w:webHidden/>
          </w:rPr>
          <w:fldChar w:fldCharType="end"/>
        </w:r>
      </w:hyperlink>
    </w:p>
    <w:p w14:paraId="0FD968C5" w14:textId="12CBC142"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76" w:history="1">
        <w:r w:rsidR="00F85FB8" w:rsidRPr="00AF6848">
          <w:rPr>
            <w:rStyle w:val="Hyperlink"/>
            <w:noProof/>
          </w:rPr>
          <w:t>5.1.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Building insulation level reflecting building thermal performance over the years</w:t>
        </w:r>
        <w:r w:rsidR="00F85FB8">
          <w:rPr>
            <w:noProof/>
            <w:webHidden/>
          </w:rPr>
          <w:tab/>
        </w:r>
        <w:r w:rsidR="00F85FB8">
          <w:rPr>
            <w:noProof/>
            <w:webHidden/>
          </w:rPr>
          <w:fldChar w:fldCharType="begin"/>
        </w:r>
        <w:r w:rsidR="00F85FB8">
          <w:rPr>
            <w:noProof/>
            <w:webHidden/>
          </w:rPr>
          <w:instrText xml:space="preserve"> PAGEREF _Toc137595476 \h </w:instrText>
        </w:r>
        <w:r w:rsidR="00F85FB8">
          <w:rPr>
            <w:noProof/>
            <w:webHidden/>
          </w:rPr>
        </w:r>
        <w:r w:rsidR="00F85FB8">
          <w:rPr>
            <w:noProof/>
            <w:webHidden/>
          </w:rPr>
          <w:fldChar w:fldCharType="separate"/>
        </w:r>
        <w:r w:rsidR="00EC4C2A">
          <w:rPr>
            <w:rFonts w:hint="eastAsia"/>
            <w:noProof/>
            <w:webHidden/>
          </w:rPr>
          <w:t>５１</w:t>
        </w:r>
        <w:r w:rsidR="00F85FB8">
          <w:rPr>
            <w:noProof/>
            <w:webHidden/>
          </w:rPr>
          <w:fldChar w:fldCharType="end"/>
        </w:r>
      </w:hyperlink>
    </w:p>
    <w:p w14:paraId="2294F668" w14:textId="7C73A974"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77" w:history="1">
        <w:r w:rsidR="00F85FB8" w:rsidRPr="00AF6848">
          <w:rPr>
            <w:rStyle w:val="Hyperlink"/>
            <w:noProof/>
          </w:rPr>
          <w:t>5.1.4</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rFonts w:eastAsiaTheme="majorEastAsia"/>
            <w:noProof/>
          </w:rPr>
          <w:t>Economic analysis for implementing Energy Star</w:t>
        </w:r>
        <w:r w:rsidR="00F85FB8" w:rsidRPr="00AF6848">
          <w:rPr>
            <w:rStyle w:val="Hyperlink"/>
            <w:noProof/>
          </w:rPr>
          <w:t xml:space="preserve"> qualified</w:t>
        </w:r>
        <w:r w:rsidR="00F85FB8" w:rsidRPr="00AF6848">
          <w:rPr>
            <w:rStyle w:val="Hyperlink"/>
            <w:rFonts w:eastAsiaTheme="majorEastAsia"/>
            <w:noProof/>
          </w:rPr>
          <w:t xml:space="preserve"> windows</w:t>
        </w:r>
        <w:r w:rsidR="00F85FB8">
          <w:rPr>
            <w:noProof/>
            <w:webHidden/>
          </w:rPr>
          <w:tab/>
        </w:r>
        <w:r w:rsidR="00F85FB8">
          <w:rPr>
            <w:noProof/>
            <w:webHidden/>
          </w:rPr>
          <w:fldChar w:fldCharType="begin"/>
        </w:r>
        <w:r w:rsidR="00F85FB8">
          <w:rPr>
            <w:noProof/>
            <w:webHidden/>
          </w:rPr>
          <w:instrText xml:space="preserve"> PAGEREF _Toc137595477 \h </w:instrText>
        </w:r>
        <w:r w:rsidR="00F85FB8">
          <w:rPr>
            <w:noProof/>
            <w:webHidden/>
          </w:rPr>
        </w:r>
        <w:r w:rsidR="00F85FB8">
          <w:rPr>
            <w:noProof/>
            <w:webHidden/>
          </w:rPr>
          <w:fldChar w:fldCharType="separate"/>
        </w:r>
        <w:r w:rsidR="00EC4C2A">
          <w:rPr>
            <w:rFonts w:hint="eastAsia"/>
            <w:noProof/>
            <w:webHidden/>
          </w:rPr>
          <w:t>５２</w:t>
        </w:r>
        <w:r w:rsidR="00F85FB8">
          <w:rPr>
            <w:noProof/>
            <w:webHidden/>
          </w:rPr>
          <w:fldChar w:fldCharType="end"/>
        </w:r>
      </w:hyperlink>
    </w:p>
    <w:p w14:paraId="47BDA708" w14:textId="29A32860"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78" w:history="1">
        <w:r w:rsidR="00F85FB8" w:rsidRPr="00AF6848">
          <w:rPr>
            <w:rStyle w:val="Hyperlink"/>
            <w:noProof/>
          </w:rPr>
          <w:t>5.1.5</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rFonts w:eastAsiaTheme="majorEastAsia"/>
            <w:iCs/>
            <w:noProof/>
          </w:rPr>
          <w:t>Increasing or negligible? The effect of smart meters on EUI and potential reasons behind</w:t>
        </w:r>
        <w:r w:rsidR="00F85FB8">
          <w:rPr>
            <w:noProof/>
            <w:webHidden/>
          </w:rPr>
          <w:tab/>
        </w:r>
        <w:r w:rsidR="00F85FB8">
          <w:rPr>
            <w:noProof/>
            <w:webHidden/>
          </w:rPr>
          <w:fldChar w:fldCharType="begin"/>
        </w:r>
        <w:r w:rsidR="00F85FB8">
          <w:rPr>
            <w:noProof/>
            <w:webHidden/>
          </w:rPr>
          <w:instrText xml:space="preserve"> PAGEREF _Toc137595478 \h </w:instrText>
        </w:r>
        <w:r w:rsidR="00F85FB8">
          <w:rPr>
            <w:noProof/>
            <w:webHidden/>
          </w:rPr>
        </w:r>
        <w:r w:rsidR="00F85FB8">
          <w:rPr>
            <w:noProof/>
            <w:webHidden/>
          </w:rPr>
          <w:fldChar w:fldCharType="separate"/>
        </w:r>
        <w:r w:rsidR="00EC4C2A">
          <w:rPr>
            <w:rFonts w:hint="eastAsia"/>
            <w:noProof/>
            <w:webHidden/>
          </w:rPr>
          <w:t>５３</w:t>
        </w:r>
        <w:r w:rsidR="00F85FB8">
          <w:rPr>
            <w:noProof/>
            <w:webHidden/>
          </w:rPr>
          <w:fldChar w:fldCharType="end"/>
        </w:r>
      </w:hyperlink>
    </w:p>
    <w:p w14:paraId="51BDC109" w14:textId="796716E1"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79" w:history="1">
        <w:r w:rsidR="00F85FB8" w:rsidRPr="00AF6848">
          <w:rPr>
            <w:rStyle w:val="Hyperlink"/>
            <w:noProof/>
          </w:rPr>
          <w:t>5.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influence of occupant behavior on EUI</w:t>
        </w:r>
        <w:r w:rsidR="00F85FB8">
          <w:rPr>
            <w:noProof/>
            <w:webHidden/>
          </w:rPr>
          <w:tab/>
        </w:r>
        <w:r w:rsidR="00F85FB8">
          <w:rPr>
            <w:noProof/>
            <w:webHidden/>
          </w:rPr>
          <w:fldChar w:fldCharType="begin"/>
        </w:r>
        <w:r w:rsidR="00F85FB8">
          <w:rPr>
            <w:noProof/>
            <w:webHidden/>
          </w:rPr>
          <w:instrText xml:space="preserve"> PAGEREF _Toc137595479 \h </w:instrText>
        </w:r>
        <w:r w:rsidR="00F85FB8">
          <w:rPr>
            <w:noProof/>
            <w:webHidden/>
          </w:rPr>
        </w:r>
        <w:r w:rsidR="00F85FB8">
          <w:rPr>
            <w:noProof/>
            <w:webHidden/>
          </w:rPr>
          <w:fldChar w:fldCharType="separate"/>
        </w:r>
        <w:r w:rsidR="00EC4C2A">
          <w:rPr>
            <w:rFonts w:hint="eastAsia"/>
            <w:noProof/>
            <w:webHidden/>
          </w:rPr>
          <w:t>５３</w:t>
        </w:r>
        <w:r w:rsidR="00F85FB8">
          <w:rPr>
            <w:noProof/>
            <w:webHidden/>
          </w:rPr>
          <w:fldChar w:fldCharType="end"/>
        </w:r>
      </w:hyperlink>
    </w:p>
    <w:p w14:paraId="77A35C05" w14:textId="3EA1D168"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80" w:history="1">
        <w:r w:rsidR="00F85FB8" w:rsidRPr="00AF6848">
          <w:rPr>
            <w:rStyle w:val="Hyperlink"/>
            <w:rFonts w:eastAsiaTheme="majorEastAsia"/>
            <w:iCs/>
            <w:noProof/>
          </w:rPr>
          <w:t>5.2.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rFonts w:eastAsiaTheme="majorEastAsia"/>
            <w:iCs/>
            <w:noProof/>
          </w:rPr>
          <w:t>Nighttime indoor air temperature settings vs EUI</w:t>
        </w:r>
        <w:r w:rsidR="00F85FB8">
          <w:rPr>
            <w:noProof/>
            <w:webHidden/>
          </w:rPr>
          <w:tab/>
        </w:r>
        <w:r w:rsidR="00F85FB8">
          <w:rPr>
            <w:noProof/>
            <w:webHidden/>
          </w:rPr>
          <w:fldChar w:fldCharType="begin"/>
        </w:r>
        <w:r w:rsidR="00F85FB8">
          <w:rPr>
            <w:noProof/>
            <w:webHidden/>
          </w:rPr>
          <w:instrText xml:space="preserve"> PAGEREF _Toc137595480 \h </w:instrText>
        </w:r>
        <w:r w:rsidR="00F85FB8">
          <w:rPr>
            <w:noProof/>
            <w:webHidden/>
          </w:rPr>
        </w:r>
        <w:r w:rsidR="00F85FB8">
          <w:rPr>
            <w:noProof/>
            <w:webHidden/>
          </w:rPr>
          <w:fldChar w:fldCharType="separate"/>
        </w:r>
        <w:r w:rsidR="00EC4C2A">
          <w:rPr>
            <w:rFonts w:hint="eastAsia"/>
            <w:noProof/>
            <w:webHidden/>
          </w:rPr>
          <w:t>５３</w:t>
        </w:r>
        <w:r w:rsidR="00F85FB8">
          <w:rPr>
            <w:noProof/>
            <w:webHidden/>
          </w:rPr>
          <w:fldChar w:fldCharType="end"/>
        </w:r>
      </w:hyperlink>
    </w:p>
    <w:p w14:paraId="510E1F48" w14:textId="3E675E4B"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81" w:history="1">
        <w:r w:rsidR="00F85FB8" w:rsidRPr="00AF6848">
          <w:rPr>
            <w:rStyle w:val="Hyperlink"/>
            <w:noProof/>
          </w:rPr>
          <w:t>5.2.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Air conditioning (AC) system usage behavior vs EUI</w:t>
        </w:r>
        <w:r w:rsidR="00F85FB8">
          <w:rPr>
            <w:noProof/>
            <w:webHidden/>
          </w:rPr>
          <w:tab/>
        </w:r>
        <w:r w:rsidR="00F85FB8">
          <w:rPr>
            <w:noProof/>
            <w:webHidden/>
          </w:rPr>
          <w:fldChar w:fldCharType="begin"/>
        </w:r>
        <w:r w:rsidR="00F85FB8">
          <w:rPr>
            <w:noProof/>
            <w:webHidden/>
          </w:rPr>
          <w:instrText xml:space="preserve"> PAGEREF _Toc137595481 \h </w:instrText>
        </w:r>
        <w:r w:rsidR="00F85FB8">
          <w:rPr>
            <w:noProof/>
            <w:webHidden/>
          </w:rPr>
        </w:r>
        <w:r w:rsidR="00F85FB8">
          <w:rPr>
            <w:noProof/>
            <w:webHidden/>
          </w:rPr>
          <w:fldChar w:fldCharType="separate"/>
        </w:r>
        <w:r w:rsidR="00EC4C2A">
          <w:rPr>
            <w:rFonts w:hint="eastAsia"/>
            <w:noProof/>
            <w:webHidden/>
          </w:rPr>
          <w:t>５６</w:t>
        </w:r>
        <w:r w:rsidR="00F85FB8">
          <w:rPr>
            <w:noProof/>
            <w:webHidden/>
          </w:rPr>
          <w:fldChar w:fldCharType="end"/>
        </w:r>
      </w:hyperlink>
    </w:p>
    <w:p w14:paraId="25D2E38D" w14:textId="773F4CDE"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82" w:history="1">
        <w:r w:rsidR="00F85FB8" w:rsidRPr="00AF6848">
          <w:rPr>
            <w:rStyle w:val="Hyperlink"/>
            <w:noProof/>
          </w:rPr>
          <w:t>5.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causal effects of other variables in the DAG</w:t>
        </w:r>
        <w:r w:rsidR="00F85FB8">
          <w:rPr>
            <w:noProof/>
            <w:webHidden/>
          </w:rPr>
          <w:tab/>
        </w:r>
        <w:r w:rsidR="00F85FB8">
          <w:rPr>
            <w:noProof/>
            <w:webHidden/>
          </w:rPr>
          <w:fldChar w:fldCharType="begin"/>
        </w:r>
        <w:r w:rsidR="00F85FB8">
          <w:rPr>
            <w:noProof/>
            <w:webHidden/>
          </w:rPr>
          <w:instrText xml:space="preserve"> PAGEREF _Toc137595482 \h </w:instrText>
        </w:r>
        <w:r w:rsidR="00F85FB8">
          <w:rPr>
            <w:noProof/>
            <w:webHidden/>
          </w:rPr>
        </w:r>
        <w:r w:rsidR="00F85FB8">
          <w:rPr>
            <w:noProof/>
            <w:webHidden/>
          </w:rPr>
          <w:fldChar w:fldCharType="separate"/>
        </w:r>
        <w:r w:rsidR="00EC4C2A">
          <w:rPr>
            <w:rFonts w:hint="eastAsia"/>
            <w:noProof/>
            <w:webHidden/>
          </w:rPr>
          <w:t>５９</w:t>
        </w:r>
        <w:r w:rsidR="00F85FB8">
          <w:rPr>
            <w:noProof/>
            <w:webHidden/>
          </w:rPr>
          <w:fldChar w:fldCharType="end"/>
        </w:r>
      </w:hyperlink>
    </w:p>
    <w:p w14:paraId="26705C42" w14:textId="69B7935F"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83" w:history="1">
        <w:r w:rsidR="00F85FB8" w:rsidRPr="00AF6848">
          <w:rPr>
            <w:rStyle w:val="Hyperlink"/>
            <w:noProof/>
          </w:rPr>
          <w:t>5.4</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Summary</w:t>
        </w:r>
        <w:r w:rsidR="00F85FB8">
          <w:rPr>
            <w:noProof/>
            <w:webHidden/>
          </w:rPr>
          <w:tab/>
        </w:r>
        <w:r w:rsidR="00F85FB8">
          <w:rPr>
            <w:noProof/>
            <w:webHidden/>
          </w:rPr>
          <w:fldChar w:fldCharType="begin"/>
        </w:r>
        <w:r w:rsidR="00F85FB8">
          <w:rPr>
            <w:noProof/>
            <w:webHidden/>
          </w:rPr>
          <w:instrText xml:space="preserve"> PAGEREF _Toc137595483 \h </w:instrText>
        </w:r>
        <w:r w:rsidR="00F85FB8">
          <w:rPr>
            <w:noProof/>
            <w:webHidden/>
          </w:rPr>
        </w:r>
        <w:r w:rsidR="00F85FB8">
          <w:rPr>
            <w:noProof/>
            <w:webHidden/>
          </w:rPr>
          <w:fldChar w:fldCharType="separate"/>
        </w:r>
        <w:r w:rsidR="00EC4C2A">
          <w:rPr>
            <w:rFonts w:hint="eastAsia"/>
            <w:noProof/>
            <w:webHidden/>
          </w:rPr>
          <w:t>６５</w:t>
        </w:r>
        <w:r w:rsidR="00F85FB8">
          <w:rPr>
            <w:noProof/>
            <w:webHidden/>
          </w:rPr>
          <w:fldChar w:fldCharType="end"/>
        </w:r>
      </w:hyperlink>
    </w:p>
    <w:p w14:paraId="3F90271E" w14:textId="302388C1"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84" w:history="1">
        <w:r w:rsidR="00F85FB8" w:rsidRPr="00AF6848">
          <w:rPr>
            <w:rStyle w:val="Hyperlink"/>
            <w:noProof/>
          </w:rPr>
          <w:t>5.4.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Are there causal relationships between energy-saving policies and occupant behavior and their impact on EUI in buildings?</w:t>
        </w:r>
        <w:r w:rsidR="00F85FB8">
          <w:rPr>
            <w:noProof/>
            <w:webHidden/>
          </w:rPr>
          <w:tab/>
        </w:r>
        <w:r w:rsidR="00F85FB8">
          <w:rPr>
            <w:noProof/>
            <w:webHidden/>
          </w:rPr>
          <w:fldChar w:fldCharType="begin"/>
        </w:r>
        <w:r w:rsidR="00F85FB8">
          <w:rPr>
            <w:noProof/>
            <w:webHidden/>
          </w:rPr>
          <w:instrText xml:space="preserve"> PAGEREF _Toc137595484 \h </w:instrText>
        </w:r>
        <w:r w:rsidR="00F85FB8">
          <w:rPr>
            <w:noProof/>
            <w:webHidden/>
          </w:rPr>
        </w:r>
        <w:r w:rsidR="00F85FB8">
          <w:rPr>
            <w:noProof/>
            <w:webHidden/>
          </w:rPr>
          <w:fldChar w:fldCharType="separate"/>
        </w:r>
        <w:r w:rsidR="00EC4C2A">
          <w:rPr>
            <w:rFonts w:hint="eastAsia"/>
            <w:noProof/>
            <w:webHidden/>
          </w:rPr>
          <w:t>６６</w:t>
        </w:r>
        <w:r w:rsidR="00F85FB8">
          <w:rPr>
            <w:noProof/>
            <w:webHidden/>
          </w:rPr>
          <w:fldChar w:fldCharType="end"/>
        </w:r>
      </w:hyperlink>
    </w:p>
    <w:p w14:paraId="18398D42" w14:textId="2B0C6546"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85" w:history="1">
        <w:r w:rsidR="00F85FB8" w:rsidRPr="00AF6848">
          <w:rPr>
            <w:rStyle w:val="Hyperlink"/>
            <w:noProof/>
          </w:rPr>
          <w:t>5.4.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If such relationships exist, can these causal relationships be quantified?</w:t>
        </w:r>
        <w:r w:rsidR="00F85FB8">
          <w:rPr>
            <w:noProof/>
            <w:webHidden/>
          </w:rPr>
          <w:tab/>
        </w:r>
        <w:r w:rsidR="00F85FB8">
          <w:rPr>
            <w:noProof/>
            <w:webHidden/>
          </w:rPr>
          <w:fldChar w:fldCharType="begin"/>
        </w:r>
        <w:r w:rsidR="00F85FB8">
          <w:rPr>
            <w:noProof/>
            <w:webHidden/>
          </w:rPr>
          <w:instrText xml:space="preserve"> PAGEREF _Toc137595485 \h </w:instrText>
        </w:r>
        <w:r w:rsidR="00F85FB8">
          <w:rPr>
            <w:noProof/>
            <w:webHidden/>
          </w:rPr>
        </w:r>
        <w:r w:rsidR="00F85FB8">
          <w:rPr>
            <w:noProof/>
            <w:webHidden/>
          </w:rPr>
          <w:fldChar w:fldCharType="separate"/>
        </w:r>
        <w:r w:rsidR="00EC4C2A">
          <w:rPr>
            <w:rFonts w:hint="eastAsia"/>
            <w:noProof/>
            <w:webHidden/>
          </w:rPr>
          <w:t>６６</w:t>
        </w:r>
        <w:r w:rsidR="00F85FB8">
          <w:rPr>
            <w:noProof/>
            <w:webHidden/>
          </w:rPr>
          <w:fldChar w:fldCharType="end"/>
        </w:r>
      </w:hyperlink>
    </w:p>
    <w:p w14:paraId="72ECCAE8" w14:textId="3386A1C1"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86" w:history="1">
        <w:r w:rsidR="00F85FB8" w:rsidRPr="00AF6848">
          <w:rPr>
            <w:rStyle w:val="Hyperlink"/>
            <w:noProof/>
          </w:rPr>
          <w:t>5.4.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What is the effectiveness of existing energy-saving policies on building EUI, what new policies could be proposed for further EUI reduction, and what role does occupant behavior play?</w:t>
        </w:r>
        <w:r w:rsidR="00F85FB8">
          <w:rPr>
            <w:noProof/>
            <w:webHidden/>
          </w:rPr>
          <w:tab/>
        </w:r>
        <w:r w:rsidR="00F85FB8">
          <w:rPr>
            <w:noProof/>
            <w:webHidden/>
          </w:rPr>
          <w:fldChar w:fldCharType="begin"/>
        </w:r>
        <w:r w:rsidR="00F85FB8">
          <w:rPr>
            <w:noProof/>
            <w:webHidden/>
          </w:rPr>
          <w:instrText xml:space="preserve"> PAGEREF _Toc137595486 \h </w:instrText>
        </w:r>
        <w:r w:rsidR="00F85FB8">
          <w:rPr>
            <w:noProof/>
            <w:webHidden/>
          </w:rPr>
        </w:r>
        <w:r w:rsidR="00F85FB8">
          <w:rPr>
            <w:noProof/>
            <w:webHidden/>
          </w:rPr>
          <w:fldChar w:fldCharType="separate"/>
        </w:r>
        <w:r w:rsidR="00EC4C2A">
          <w:rPr>
            <w:rFonts w:hint="eastAsia"/>
            <w:noProof/>
            <w:webHidden/>
          </w:rPr>
          <w:t>６７</w:t>
        </w:r>
        <w:r w:rsidR="00F85FB8">
          <w:rPr>
            <w:noProof/>
            <w:webHidden/>
          </w:rPr>
          <w:fldChar w:fldCharType="end"/>
        </w:r>
      </w:hyperlink>
    </w:p>
    <w:p w14:paraId="01310D63" w14:textId="2375901A" w:rsidR="00F85FB8" w:rsidRDefault="00B52BCD">
      <w:pPr>
        <w:pStyle w:val="TOC1"/>
        <w:tabs>
          <w:tab w:val="left" w:pos="440"/>
          <w:tab w:val="right" w:leader="dot" w:pos="8495"/>
        </w:tabs>
        <w:rPr>
          <w:rFonts w:asciiTheme="minorHAnsi" w:eastAsiaTheme="minorEastAsia" w:hAnsiTheme="minorHAnsi" w:cstheme="minorBidi"/>
          <w:noProof/>
          <w:kern w:val="2"/>
          <w:sz w:val="24"/>
          <w:szCs w:val="24"/>
          <w:lang/>
          <w14:ligatures w14:val="standardContextual"/>
        </w:rPr>
      </w:pPr>
      <w:hyperlink w:anchor="_Toc137595487" w:history="1">
        <w:r w:rsidR="00F85FB8" w:rsidRPr="00AF6848">
          <w:rPr>
            <w:rStyle w:val="Hyperlink"/>
            <w:noProof/>
          </w:rPr>
          <w:t>6</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role of socio-economic factors and heating equipment selection in energy consumption</w:t>
        </w:r>
        <w:r w:rsidR="00F85FB8">
          <w:rPr>
            <w:noProof/>
            <w:webHidden/>
          </w:rPr>
          <w:tab/>
        </w:r>
        <w:r w:rsidR="00F85FB8">
          <w:rPr>
            <w:noProof/>
            <w:webHidden/>
          </w:rPr>
          <w:fldChar w:fldCharType="begin"/>
        </w:r>
        <w:r w:rsidR="00F85FB8">
          <w:rPr>
            <w:noProof/>
            <w:webHidden/>
          </w:rPr>
          <w:instrText xml:space="preserve"> PAGEREF _Toc137595487 \h </w:instrText>
        </w:r>
        <w:r w:rsidR="00F85FB8">
          <w:rPr>
            <w:noProof/>
            <w:webHidden/>
          </w:rPr>
        </w:r>
        <w:r w:rsidR="00F85FB8">
          <w:rPr>
            <w:noProof/>
            <w:webHidden/>
          </w:rPr>
          <w:fldChar w:fldCharType="separate"/>
        </w:r>
        <w:r w:rsidR="00EC4C2A">
          <w:rPr>
            <w:rFonts w:hint="eastAsia"/>
            <w:noProof/>
            <w:webHidden/>
          </w:rPr>
          <w:t>６９</w:t>
        </w:r>
        <w:r w:rsidR="00F85FB8">
          <w:rPr>
            <w:noProof/>
            <w:webHidden/>
          </w:rPr>
          <w:fldChar w:fldCharType="end"/>
        </w:r>
      </w:hyperlink>
    </w:p>
    <w:p w14:paraId="51DB400B" w14:textId="7BD53B57"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88" w:history="1">
        <w:r w:rsidR="00F85FB8" w:rsidRPr="00AF6848">
          <w:rPr>
            <w:rStyle w:val="Hyperlink"/>
            <w:noProof/>
          </w:rPr>
          <w:t>6.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role of occupant socio-economic factors</w:t>
        </w:r>
        <w:r w:rsidR="00F85FB8">
          <w:rPr>
            <w:noProof/>
            <w:webHidden/>
          </w:rPr>
          <w:tab/>
        </w:r>
        <w:r w:rsidR="00F85FB8">
          <w:rPr>
            <w:noProof/>
            <w:webHidden/>
          </w:rPr>
          <w:fldChar w:fldCharType="begin"/>
        </w:r>
        <w:r w:rsidR="00F85FB8">
          <w:rPr>
            <w:noProof/>
            <w:webHidden/>
          </w:rPr>
          <w:instrText xml:space="preserve"> PAGEREF _Toc137595488 \h </w:instrText>
        </w:r>
        <w:r w:rsidR="00F85FB8">
          <w:rPr>
            <w:noProof/>
            <w:webHidden/>
          </w:rPr>
        </w:r>
        <w:r w:rsidR="00F85FB8">
          <w:rPr>
            <w:noProof/>
            <w:webHidden/>
          </w:rPr>
          <w:fldChar w:fldCharType="separate"/>
        </w:r>
        <w:r w:rsidR="00EC4C2A">
          <w:rPr>
            <w:rFonts w:hint="eastAsia"/>
            <w:noProof/>
            <w:webHidden/>
          </w:rPr>
          <w:t>６９</w:t>
        </w:r>
        <w:r w:rsidR="00F85FB8">
          <w:rPr>
            <w:noProof/>
            <w:webHidden/>
          </w:rPr>
          <w:fldChar w:fldCharType="end"/>
        </w:r>
      </w:hyperlink>
    </w:p>
    <w:p w14:paraId="6334BEDC" w14:textId="7B1A0427"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89" w:history="1">
        <w:r w:rsidR="00F85FB8" w:rsidRPr="00AF6848">
          <w:rPr>
            <w:rStyle w:val="Hyperlink"/>
            <w:noProof/>
          </w:rPr>
          <w:t>6.1.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Age, education level, average income, and number of household members vs EUI</w:t>
        </w:r>
        <w:r w:rsidR="00F85FB8">
          <w:rPr>
            <w:noProof/>
            <w:webHidden/>
          </w:rPr>
          <w:tab/>
        </w:r>
        <w:r w:rsidR="00F85FB8">
          <w:rPr>
            <w:noProof/>
            <w:webHidden/>
          </w:rPr>
          <w:fldChar w:fldCharType="begin"/>
        </w:r>
        <w:r w:rsidR="00F85FB8">
          <w:rPr>
            <w:noProof/>
            <w:webHidden/>
          </w:rPr>
          <w:instrText xml:space="preserve"> PAGEREF _Toc137595489 \h </w:instrText>
        </w:r>
        <w:r w:rsidR="00F85FB8">
          <w:rPr>
            <w:noProof/>
            <w:webHidden/>
          </w:rPr>
        </w:r>
        <w:r w:rsidR="00F85FB8">
          <w:rPr>
            <w:noProof/>
            <w:webHidden/>
          </w:rPr>
          <w:fldChar w:fldCharType="separate"/>
        </w:r>
        <w:r w:rsidR="00EC4C2A">
          <w:rPr>
            <w:rFonts w:hint="eastAsia"/>
            <w:noProof/>
            <w:webHidden/>
          </w:rPr>
          <w:t>６９</w:t>
        </w:r>
        <w:r w:rsidR="00F85FB8">
          <w:rPr>
            <w:noProof/>
            <w:webHidden/>
          </w:rPr>
          <w:fldChar w:fldCharType="end"/>
        </w:r>
      </w:hyperlink>
    </w:p>
    <w:p w14:paraId="798AF38E" w14:textId="142B586F"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90" w:history="1">
        <w:r w:rsidR="00F85FB8" w:rsidRPr="00AF6848">
          <w:rPr>
            <w:rStyle w:val="Hyperlink"/>
            <w:noProof/>
          </w:rPr>
          <w:t>6.1.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Household main source of income vs EUI</w:t>
        </w:r>
        <w:r w:rsidR="00F85FB8">
          <w:rPr>
            <w:noProof/>
            <w:webHidden/>
          </w:rPr>
          <w:tab/>
        </w:r>
        <w:r w:rsidR="00F85FB8">
          <w:rPr>
            <w:noProof/>
            <w:webHidden/>
          </w:rPr>
          <w:fldChar w:fldCharType="begin"/>
        </w:r>
        <w:r w:rsidR="00F85FB8">
          <w:rPr>
            <w:noProof/>
            <w:webHidden/>
          </w:rPr>
          <w:instrText xml:space="preserve"> PAGEREF _Toc137595490 \h </w:instrText>
        </w:r>
        <w:r w:rsidR="00F85FB8">
          <w:rPr>
            <w:noProof/>
            <w:webHidden/>
          </w:rPr>
        </w:r>
        <w:r w:rsidR="00F85FB8">
          <w:rPr>
            <w:noProof/>
            <w:webHidden/>
          </w:rPr>
          <w:fldChar w:fldCharType="separate"/>
        </w:r>
        <w:r w:rsidR="00EC4C2A">
          <w:rPr>
            <w:rFonts w:hint="eastAsia"/>
            <w:noProof/>
            <w:webHidden/>
          </w:rPr>
          <w:t>７１</w:t>
        </w:r>
        <w:r w:rsidR="00F85FB8">
          <w:rPr>
            <w:noProof/>
            <w:webHidden/>
          </w:rPr>
          <w:fldChar w:fldCharType="end"/>
        </w:r>
      </w:hyperlink>
    </w:p>
    <w:p w14:paraId="62AE9588" w14:textId="4DCA9F23"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91" w:history="1">
        <w:r w:rsidR="00F85FB8" w:rsidRPr="00AF6848">
          <w:rPr>
            <w:rStyle w:val="Hyperlink"/>
            <w:noProof/>
          </w:rPr>
          <w:t>6.1.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need to integrate socio-economic factors in energy saving policies</w:t>
        </w:r>
        <w:r w:rsidR="00F85FB8">
          <w:rPr>
            <w:noProof/>
            <w:webHidden/>
          </w:rPr>
          <w:tab/>
        </w:r>
        <w:r w:rsidR="00F85FB8">
          <w:rPr>
            <w:noProof/>
            <w:webHidden/>
          </w:rPr>
          <w:fldChar w:fldCharType="begin"/>
        </w:r>
        <w:r w:rsidR="00F85FB8">
          <w:rPr>
            <w:noProof/>
            <w:webHidden/>
          </w:rPr>
          <w:instrText xml:space="preserve"> PAGEREF _Toc137595491 \h </w:instrText>
        </w:r>
        <w:r w:rsidR="00F85FB8">
          <w:rPr>
            <w:noProof/>
            <w:webHidden/>
          </w:rPr>
        </w:r>
        <w:r w:rsidR="00F85FB8">
          <w:rPr>
            <w:noProof/>
            <w:webHidden/>
          </w:rPr>
          <w:fldChar w:fldCharType="separate"/>
        </w:r>
        <w:r w:rsidR="00EC4C2A">
          <w:rPr>
            <w:rFonts w:hint="eastAsia"/>
            <w:noProof/>
            <w:webHidden/>
          </w:rPr>
          <w:t>７２</w:t>
        </w:r>
        <w:r w:rsidR="00F85FB8">
          <w:rPr>
            <w:noProof/>
            <w:webHidden/>
          </w:rPr>
          <w:fldChar w:fldCharType="end"/>
        </w:r>
      </w:hyperlink>
    </w:p>
    <w:p w14:paraId="5EAB617D" w14:textId="6AC79EE3"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92" w:history="1">
        <w:r w:rsidR="00F85FB8" w:rsidRPr="00AF6848">
          <w:rPr>
            <w:rStyle w:val="Hyperlink"/>
            <w:noProof/>
          </w:rPr>
          <w:t>6.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impact of heating equipment selection on EUI</w:t>
        </w:r>
        <w:r w:rsidR="00F85FB8">
          <w:rPr>
            <w:noProof/>
            <w:webHidden/>
          </w:rPr>
          <w:tab/>
        </w:r>
        <w:r w:rsidR="00F85FB8">
          <w:rPr>
            <w:noProof/>
            <w:webHidden/>
          </w:rPr>
          <w:fldChar w:fldCharType="begin"/>
        </w:r>
        <w:r w:rsidR="00F85FB8">
          <w:rPr>
            <w:noProof/>
            <w:webHidden/>
          </w:rPr>
          <w:instrText xml:space="preserve"> PAGEREF _Toc137595492 \h </w:instrText>
        </w:r>
        <w:r w:rsidR="00F85FB8">
          <w:rPr>
            <w:noProof/>
            <w:webHidden/>
          </w:rPr>
        </w:r>
        <w:r w:rsidR="00F85FB8">
          <w:rPr>
            <w:noProof/>
            <w:webHidden/>
          </w:rPr>
          <w:fldChar w:fldCharType="separate"/>
        </w:r>
        <w:r w:rsidR="00EC4C2A">
          <w:rPr>
            <w:rFonts w:hint="eastAsia"/>
            <w:noProof/>
            <w:webHidden/>
          </w:rPr>
          <w:t>７３</w:t>
        </w:r>
        <w:r w:rsidR="00F85FB8">
          <w:rPr>
            <w:noProof/>
            <w:webHidden/>
          </w:rPr>
          <w:fldChar w:fldCharType="end"/>
        </w:r>
      </w:hyperlink>
    </w:p>
    <w:p w14:paraId="6FC7E581" w14:textId="0CFD81D7"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93" w:history="1">
        <w:r w:rsidR="00F85FB8" w:rsidRPr="00AF6848">
          <w:rPr>
            <w:rStyle w:val="Hyperlink"/>
            <w:noProof/>
          </w:rPr>
          <w:t>6.2.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Chosen heating equipment vs EUI</w:t>
        </w:r>
        <w:r w:rsidR="00F85FB8">
          <w:rPr>
            <w:noProof/>
            <w:webHidden/>
          </w:rPr>
          <w:tab/>
        </w:r>
        <w:r w:rsidR="00F85FB8">
          <w:rPr>
            <w:noProof/>
            <w:webHidden/>
          </w:rPr>
          <w:fldChar w:fldCharType="begin"/>
        </w:r>
        <w:r w:rsidR="00F85FB8">
          <w:rPr>
            <w:noProof/>
            <w:webHidden/>
          </w:rPr>
          <w:instrText xml:space="preserve"> PAGEREF _Toc137595493 \h </w:instrText>
        </w:r>
        <w:r w:rsidR="00F85FB8">
          <w:rPr>
            <w:noProof/>
            <w:webHidden/>
          </w:rPr>
        </w:r>
        <w:r w:rsidR="00F85FB8">
          <w:rPr>
            <w:noProof/>
            <w:webHidden/>
          </w:rPr>
          <w:fldChar w:fldCharType="separate"/>
        </w:r>
        <w:r w:rsidR="00EC4C2A">
          <w:rPr>
            <w:rFonts w:hint="eastAsia"/>
            <w:noProof/>
            <w:webHidden/>
          </w:rPr>
          <w:t>７３</w:t>
        </w:r>
        <w:r w:rsidR="00F85FB8">
          <w:rPr>
            <w:noProof/>
            <w:webHidden/>
          </w:rPr>
          <w:fldChar w:fldCharType="end"/>
        </w:r>
      </w:hyperlink>
    </w:p>
    <w:p w14:paraId="62BC71AF" w14:textId="3E4D7CEF"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94" w:history="1">
        <w:r w:rsidR="00F85FB8" w:rsidRPr="00AF6848">
          <w:rPr>
            <w:rStyle w:val="Hyperlink"/>
            <w:noProof/>
          </w:rPr>
          <w:t>6.2.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effect of auxiliary heating on EUI</w:t>
        </w:r>
        <w:r w:rsidR="00F85FB8">
          <w:rPr>
            <w:noProof/>
            <w:webHidden/>
          </w:rPr>
          <w:tab/>
        </w:r>
        <w:r w:rsidR="00F85FB8">
          <w:rPr>
            <w:noProof/>
            <w:webHidden/>
          </w:rPr>
          <w:fldChar w:fldCharType="begin"/>
        </w:r>
        <w:r w:rsidR="00F85FB8">
          <w:rPr>
            <w:noProof/>
            <w:webHidden/>
          </w:rPr>
          <w:instrText xml:space="preserve"> PAGEREF _Toc137595494 \h </w:instrText>
        </w:r>
        <w:r w:rsidR="00F85FB8">
          <w:rPr>
            <w:noProof/>
            <w:webHidden/>
          </w:rPr>
        </w:r>
        <w:r w:rsidR="00F85FB8">
          <w:rPr>
            <w:noProof/>
            <w:webHidden/>
          </w:rPr>
          <w:fldChar w:fldCharType="separate"/>
        </w:r>
        <w:r w:rsidR="00EC4C2A">
          <w:rPr>
            <w:rFonts w:hint="eastAsia"/>
            <w:noProof/>
            <w:webHidden/>
          </w:rPr>
          <w:t>７６</w:t>
        </w:r>
        <w:r w:rsidR="00F85FB8">
          <w:rPr>
            <w:noProof/>
            <w:webHidden/>
          </w:rPr>
          <w:fldChar w:fldCharType="end"/>
        </w:r>
      </w:hyperlink>
    </w:p>
    <w:p w14:paraId="72622F19" w14:textId="55E8C6A8"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95" w:history="1">
        <w:r w:rsidR="00F85FB8" w:rsidRPr="00AF6848">
          <w:rPr>
            <w:rStyle w:val="Hyperlink"/>
            <w:noProof/>
          </w:rPr>
          <w:t>6.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causal effects of other variables in the DAG</w:t>
        </w:r>
        <w:r w:rsidR="00F85FB8">
          <w:rPr>
            <w:noProof/>
            <w:webHidden/>
          </w:rPr>
          <w:tab/>
        </w:r>
        <w:r w:rsidR="00F85FB8">
          <w:rPr>
            <w:noProof/>
            <w:webHidden/>
          </w:rPr>
          <w:fldChar w:fldCharType="begin"/>
        </w:r>
        <w:r w:rsidR="00F85FB8">
          <w:rPr>
            <w:noProof/>
            <w:webHidden/>
          </w:rPr>
          <w:instrText xml:space="preserve"> PAGEREF _Toc137595495 \h </w:instrText>
        </w:r>
        <w:r w:rsidR="00F85FB8">
          <w:rPr>
            <w:noProof/>
            <w:webHidden/>
          </w:rPr>
        </w:r>
        <w:r w:rsidR="00F85FB8">
          <w:rPr>
            <w:noProof/>
            <w:webHidden/>
          </w:rPr>
          <w:fldChar w:fldCharType="separate"/>
        </w:r>
        <w:r w:rsidR="00EC4C2A">
          <w:rPr>
            <w:rFonts w:hint="eastAsia"/>
            <w:noProof/>
            <w:webHidden/>
          </w:rPr>
          <w:t>７７</w:t>
        </w:r>
        <w:r w:rsidR="00F85FB8">
          <w:rPr>
            <w:noProof/>
            <w:webHidden/>
          </w:rPr>
          <w:fldChar w:fldCharType="end"/>
        </w:r>
      </w:hyperlink>
    </w:p>
    <w:p w14:paraId="3BB5BAD5" w14:textId="265ACF19"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496" w:history="1">
        <w:r w:rsidR="00F85FB8" w:rsidRPr="00AF6848">
          <w:rPr>
            <w:rStyle w:val="Hyperlink"/>
            <w:noProof/>
          </w:rPr>
          <w:t>6.4</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Summary</w:t>
        </w:r>
        <w:r w:rsidR="00F85FB8">
          <w:rPr>
            <w:noProof/>
            <w:webHidden/>
          </w:rPr>
          <w:tab/>
        </w:r>
        <w:r w:rsidR="00F85FB8">
          <w:rPr>
            <w:noProof/>
            <w:webHidden/>
          </w:rPr>
          <w:fldChar w:fldCharType="begin"/>
        </w:r>
        <w:r w:rsidR="00F85FB8">
          <w:rPr>
            <w:noProof/>
            <w:webHidden/>
          </w:rPr>
          <w:instrText xml:space="preserve"> PAGEREF _Toc137595496 \h </w:instrText>
        </w:r>
        <w:r w:rsidR="00F85FB8">
          <w:rPr>
            <w:noProof/>
            <w:webHidden/>
          </w:rPr>
        </w:r>
        <w:r w:rsidR="00F85FB8">
          <w:rPr>
            <w:noProof/>
            <w:webHidden/>
          </w:rPr>
          <w:fldChar w:fldCharType="separate"/>
        </w:r>
        <w:r w:rsidR="00EC4C2A">
          <w:rPr>
            <w:rFonts w:hint="eastAsia"/>
            <w:noProof/>
            <w:webHidden/>
          </w:rPr>
          <w:t>８４</w:t>
        </w:r>
        <w:r w:rsidR="00F85FB8">
          <w:rPr>
            <w:noProof/>
            <w:webHidden/>
          </w:rPr>
          <w:fldChar w:fldCharType="end"/>
        </w:r>
      </w:hyperlink>
    </w:p>
    <w:p w14:paraId="45CD54D2" w14:textId="7C54D787"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97" w:history="1">
        <w:r w:rsidR="00F85FB8" w:rsidRPr="00AF6848">
          <w:rPr>
            <w:rStyle w:val="Hyperlink"/>
            <w:noProof/>
          </w:rPr>
          <w:t>6.4.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Do occupant socio-economic characteristics and the choice of heating equipment serve as causal factors in determining the EUI in buildings?</w:t>
        </w:r>
        <w:r w:rsidR="00F85FB8">
          <w:rPr>
            <w:noProof/>
            <w:webHidden/>
          </w:rPr>
          <w:tab/>
        </w:r>
        <w:r w:rsidR="00F85FB8">
          <w:rPr>
            <w:noProof/>
            <w:webHidden/>
          </w:rPr>
          <w:fldChar w:fldCharType="begin"/>
        </w:r>
        <w:r w:rsidR="00F85FB8">
          <w:rPr>
            <w:noProof/>
            <w:webHidden/>
          </w:rPr>
          <w:instrText xml:space="preserve"> PAGEREF _Toc137595497 \h </w:instrText>
        </w:r>
        <w:r w:rsidR="00F85FB8">
          <w:rPr>
            <w:noProof/>
            <w:webHidden/>
          </w:rPr>
        </w:r>
        <w:r w:rsidR="00F85FB8">
          <w:rPr>
            <w:noProof/>
            <w:webHidden/>
          </w:rPr>
          <w:fldChar w:fldCharType="separate"/>
        </w:r>
        <w:r w:rsidR="00EC4C2A">
          <w:rPr>
            <w:rFonts w:hint="eastAsia"/>
            <w:noProof/>
            <w:webHidden/>
          </w:rPr>
          <w:t>８５</w:t>
        </w:r>
        <w:r w:rsidR="00F85FB8">
          <w:rPr>
            <w:noProof/>
            <w:webHidden/>
          </w:rPr>
          <w:fldChar w:fldCharType="end"/>
        </w:r>
      </w:hyperlink>
    </w:p>
    <w:p w14:paraId="713BD527" w14:textId="101CF6CF"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98" w:history="1">
        <w:r w:rsidR="00F85FB8" w:rsidRPr="00AF6848">
          <w:rPr>
            <w:rStyle w:val="Hyperlink"/>
            <w:noProof/>
          </w:rPr>
          <w:t>6.4.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If these are indeed causal factors, can their effect be quantified?</w:t>
        </w:r>
        <w:r w:rsidR="00F85FB8">
          <w:rPr>
            <w:noProof/>
            <w:webHidden/>
          </w:rPr>
          <w:tab/>
        </w:r>
        <w:r w:rsidR="00F85FB8">
          <w:rPr>
            <w:noProof/>
            <w:webHidden/>
          </w:rPr>
          <w:fldChar w:fldCharType="begin"/>
        </w:r>
        <w:r w:rsidR="00F85FB8">
          <w:rPr>
            <w:noProof/>
            <w:webHidden/>
          </w:rPr>
          <w:instrText xml:space="preserve"> PAGEREF _Toc137595498 \h </w:instrText>
        </w:r>
        <w:r w:rsidR="00F85FB8">
          <w:rPr>
            <w:noProof/>
            <w:webHidden/>
          </w:rPr>
        </w:r>
        <w:r w:rsidR="00F85FB8">
          <w:rPr>
            <w:noProof/>
            <w:webHidden/>
          </w:rPr>
          <w:fldChar w:fldCharType="separate"/>
        </w:r>
        <w:r w:rsidR="00EC4C2A">
          <w:rPr>
            <w:rFonts w:hint="eastAsia"/>
            <w:noProof/>
            <w:webHidden/>
          </w:rPr>
          <w:t>８５</w:t>
        </w:r>
        <w:r w:rsidR="00F85FB8">
          <w:rPr>
            <w:noProof/>
            <w:webHidden/>
          </w:rPr>
          <w:fldChar w:fldCharType="end"/>
        </w:r>
      </w:hyperlink>
    </w:p>
    <w:p w14:paraId="1F6D2358" w14:textId="09BC5C23"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499" w:history="1">
        <w:r w:rsidR="00F85FB8" w:rsidRPr="00AF6848">
          <w:rPr>
            <w:rStyle w:val="Hyperlink"/>
            <w:noProof/>
          </w:rPr>
          <w:t>6.4.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What insights can be derived from causal inference analysis regarding the role of socio-economic factors and the adoption heating equipment towards EUI reduction?</w:t>
        </w:r>
        <w:r w:rsidR="00F85FB8">
          <w:rPr>
            <w:noProof/>
            <w:webHidden/>
          </w:rPr>
          <w:tab/>
        </w:r>
        <w:r w:rsidR="00F85FB8">
          <w:rPr>
            <w:noProof/>
            <w:webHidden/>
          </w:rPr>
          <w:fldChar w:fldCharType="begin"/>
        </w:r>
        <w:r w:rsidR="00F85FB8">
          <w:rPr>
            <w:noProof/>
            <w:webHidden/>
          </w:rPr>
          <w:instrText xml:space="preserve"> PAGEREF _Toc137595499 \h </w:instrText>
        </w:r>
        <w:r w:rsidR="00F85FB8">
          <w:rPr>
            <w:noProof/>
            <w:webHidden/>
          </w:rPr>
        </w:r>
        <w:r w:rsidR="00F85FB8">
          <w:rPr>
            <w:noProof/>
            <w:webHidden/>
          </w:rPr>
          <w:fldChar w:fldCharType="separate"/>
        </w:r>
        <w:r w:rsidR="00EC4C2A">
          <w:rPr>
            <w:rFonts w:hint="eastAsia"/>
            <w:noProof/>
            <w:webHidden/>
          </w:rPr>
          <w:t>８６</w:t>
        </w:r>
        <w:r w:rsidR="00F85FB8">
          <w:rPr>
            <w:noProof/>
            <w:webHidden/>
          </w:rPr>
          <w:fldChar w:fldCharType="end"/>
        </w:r>
      </w:hyperlink>
    </w:p>
    <w:p w14:paraId="38F1A948" w14:textId="7169C596" w:rsidR="00F85FB8" w:rsidRDefault="00B52BCD">
      <w:pPr>
        <w:pStyle w:val="TOC1"/>
        <w:tabs>
          <w:tab w:val="left" w:pos="440"/>
          <w:tab w:val="right" w:leader="dot" w:pos="8495"/>
        </w:tabs>
        <w:rPr>
          <w:rFonts w:asciiTheme="minorHAnsi" w:eastAsiaTheme="minorEastAsia" w:hAnsiTheme="minorHAnsi" w:cstheme="minorBidi"/>
          <w:noProof/>
          <w:kern w:val="2"/>
          <w:sz w:val="24"/>
          <w:szCs w:val="24"/>
          <w:lang/>
          <w14:ligatures w14:val="standardContextual"/>
        </w:rPr>
      </w:pPr>
      <w:hyperlink w:anchor="_Toc137595500" w:history="1">
        <w:r w:rsidR="00F85FB8" w:rsidRPr="00AF6848">
          <w:rPr>
            <w:rStyle w:val="Hyperlink"/>
            <w:noProof/>
          </w:rPr>
          <w:t>7</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effect of occupant personal and behavioral factors on thermal sensation</w:t>
        </w:r>
        <w:r w:rsidR="00F85FB8">
          <w:rPr>
            <w:noProof/>
            <w:webHidden/>
          </w:rPr>
          <w:tab/>
        </w:r>
        <w:r w:rsidR="00F85FB8">
          <w:rPr>
            <w:noProof/>
            <w:webHidden/>
          </w:rPr>
          <w:fldChar w:fldCharType="begin"/>
        </w:r>
        <w:r w:rsidR="00F85FB8">
          <w:rPr>
            <w:noProof/>
            <w:webHidden/>
          </w:rPr>
          <w:instrText xml:space="preserve"> PAGEREF _Toc137595500 \h </w:instrText>
        </w:r>
        <w:r w:rsidR="00F85FB8">
          <w:rPr>
            <w:noProof/>
            <w:webHidden/>
          </w:rPr>
        </w:r>
        <w:r w:rsidR="00F85FB8">
          <w:rPr>
            <w:noProof/>
            <w:webHidden/>
          </w:rPr>
          <w:fldChar w:fldCharType="separate"/>
        </w:r>
        <w:r w:rsidR="00EC4C2A">
          <w:rPr>
            <w:rFonts w:hint="eastAsia"/>
            <w:noProof/>
            <w:webHidden/>
          </w:rPr>
          <w:t>８７</w:t>
        </w:r>
        <w:r w:rsidR="00F85FB8">
          <w:rPr>
            <w:noProof/>
            <w:webHidden/>
          </w:rPr>
          <w:fldChar w:fldCharType="end"/>
        </w:r>
      </w:hyperlink>
    </w:p>
    <w:p w14:paraId="29F7FF7B" w14:textId="54F1C808"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501" w:history="1">
        <w:r w:rsidR="00F85FB8" w:rsidRPr="00AF6848">
          <w:rPr>
            <w:rStyle w:val="Hyperlink"/>
            <w:noProof/>
          </w:rPr>
          <w:t>7.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Occupant personal factors and thermal sensation</w:t>
        </w:r>
        <w:r w:rsidR="00F85FB8">
          <w:rPr>
            <w:noProof/>
            <w:webHidden/>
          </w:rPr>
          <w:tab/>
        </w:r>
        <w:r w:rsidR="00F85FB8">
          <w:rPr>
            <w:noProof/>
            <w:webHidden/>
          </w:rPr>
          <w:fldChar w:fldCharType="begin"/>
        </w:r>
        <w:r w:rsidR="00F85FB8">
          <w:rPr>
            <w:noProof/>
            <w:webHidden/>
          </w:rPr>
          <w:instrText xml:space="preserve"> PAGEREF _Toc137595501 \h </w:instrText>
        </w:r>
        <w:r w:rsidR="00F85FB8">
          <w:rPr>
            <w:noProof/>
            <w:webHidden/>
          </w:rPr>
        </w:r>
        <w:r w:rsidR="00F85FB8">
          <w:rPr>
            <w:noProof/>
            <w:webHidden/>
          </w:rPr>
          <w:fldChar w:fldCharType="separate"/>
        </w:r>
        <w:r w:rsidR="00EC4C2A">
          <w:rPr>
            <w:rFonts w:hint="eastAsia"/>
            <w:noProof/>
            <w:webHidden/>
          </w:rPr>
          <w:t>８７</w:t>
        </w:r>
        <w:r w:rsidR="00F85FB8">
          <w:rPr>
            <w:noProof/>
            <w:webHidden/>
          </w:rPr>
          <w:fldChar w:fldCharType="end"/>
        </w:r>
      </w:hyperlink>
    </w:p>
    <w:p w14:paraId="2A10E0BC" w14:textId="73865E26"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502" w:history="1">
        <w:r w:rsidR="00F85FB8" w:rsidRPr="00AF6848">
          <w:rPr>
            <w:rStyle w:val="Hyperlink"/>
            <w:noProof/>
          </w:rPr>
          <w:t>7.1.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Sex, age, and BMI vs thermal sensation</w:t>
        </w:r>
        <w:r w:rsidR="00F85FB8">
          <w:rPr>
            <w:noProof/>
            <w:webHidden/>
          </w:rPr>
          <w:tab/>
        </w:r>
        <w:r w:rsidR="00F85FB8">
          <w:rPr>
            <w:noProof/>
            <w:webHidden/>
          </w:rPr>
          <w:fldChar w:fldCharType="begin"/>
        </w:r>
        <w:r w:rsidR="00F85FB8">
          <w:rPr>
            <w:noProof/>
            <w:webHidden/>
          </w:rPr>
          <w:instrText xml:space="preserve"> PAGEREF _Toc137595502 \h </w:instrText>
        </w:r>
        <w:r w:rsidR="00F85FB8">
          <w:rPr>
            <w:noProof/>
            <w:webHidden/>
          </w:rPr>
        </w:r>
        <w:r w:rsidR="00F85FB8">
          <w:rPr>
            <w:noProof/>
            <w:webHidden/>
          </w:rPr>
          <w:fldChar w:fldCharType="separate"/>
        </w:r>
        <w:r w:rsidR="00EC4C2A">
          <w:rPr>
            <w:rFonts w:hint="eastAsia"/>
            <w:noProof/>
            <w:webHidden/>
          </w:rPr>
          <w:t>８７</w:t>
        </w:r>
        <w:r w:rsidR="00F85FB8">
          <w:rPr>
            <w:noProof/>
            <w:webHidden/>
          </w:rPr>
          <w:fldChar w:fldCharType="end"/>
        </w:r>
      </w:hyperlink>
    </w:p>
    <w:p w14:paraId="648A57F9" w14:textId="3EF62FD2"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503" w:history="1">
        <w:r w:rsidR="00F85FB8" w:rsidRPr="00AF6848">
          <w:rPr>
            <w:rStyle w:val="Hyperlink"/>
            <w:noProof/>
          </w:rPr>
          <w:t>7.1.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Sex vs thermal sensation: an in-depth causal inference analysis</w:t>
        </w:r>
        <w:r w:rsidR="00F85FB8">
          <w:rPr>
            <w:noProof/>
            <w:webHidden/>
          </w:rPr>
          <w:tab/>
        </w:r>
        <w:r w:rsidR="00F85FB8">
          <w:rPr>
            <w:noProof/>
            <w:webHidden/>
          </w:rPr>
          <w:fldChar w:fldCharType="begin"/>
        </w:r>
        <w:r w:rsidR="00F85FB8">
          <w:rPr>
            <w:noProof/>
            <w:webHidden/>
          </w:rPr>
          <w:instrText xml:space="preserve"> PAGEREF _Toc137595503 \h </w:instrText>
        </w:r>
        <w:r w:rsidR="00F85FB8">
          <w:rPr>
            <w:noProof/>
            <w:webHidden/>
          </w:rPr>
        </w:r>
        <w:r w:rsidR="00F85FB8">
          <w:rPr>
            <w:noProof/>
            <w:webHidden/>
          </w:rPr>
          <w:fldChar w:fldCharType="separate"/>
        </w:r>
        <w:r w:rsidR="00EC4C2A">
          <w:rPr>
            <w:rFonts w:hint="eastAsia"/>
            <w:noProof/>
            <w:webHidden/>
          </w:rPr>
          <w:t>８８</w:t>
        </w:r>
        <w:r w:rsidR="00F85FB8">
          <w:rPr>
            <w:noProof/>
            <w:webHidden/>
          </w:rPr>
          <w:fldChar w:fldCharType="end"/>
        </w:r>
      </w:hyperlink>
    </w:p>
    <w:p w14:paraId="2A5DD6D5" w14:textId="50A005C9"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504" w:history="1">
        <w:r w:rsidR="00F85FB8" w:rsidRPr="00AF6848">
          <w:rPr>
            <w:rStyle w:val="Hyperlink"/>
            <w:noProof/>
          </w:rPr>
          <w:t>7.1.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Age vs thermal sensation: an in-depth causal inference analysis</w:t>
        </w:r>
        <w:r w:rsidR="00F85FB8">
          <w:rPr>
            <w:noProof/>
            <w:webHidden/>
          </w:rPr>
          <w:tab/>
        </w:r>
        <w:r w:rsidR="00F85FB8">
          <w:rPr>
            <w:noProof/>
            <w:webHidden/>
          </w:rPr>
          <w:fldChar w:fldCharType="begin"/>
        </w:r>
        <w:r w:rsidR="00F85FB8">
          <w:rPr>
            <w:noProof/>
            <w:webHidden/>
          </w:rPr>
          <w:instrText xml:space="preserve"> PAGEREF _Toc137595504 \h </w:instrText>
        </w:r>
        <w:r w:rsidR="00F85FB8">
          <w:rPr>
            <w:noProof/>
            <w:webHidden/>
          </w:rPr>
        </w:r>
        <w:r w:rsidR="00F85FB8">
          <w:rPr>
            <w:noProof/>
            <w:webHidden/>
          </w:rPr>
          <w:fldChar w:fldCharType="separate"/>
        </w:r>
        <w:r w:rsidR="00EC4C2A">
          <w:rPr>
            <w:rFonts w:hint="eastAsia"/>
            <w:noProof/>
            <w:webHidden/>
          </w:rPr>
          <w:t>８９</w:t>
        </w:r>
        <w:r w:rsidR="00F85FB8">
          <w:rPr>
            <w:noProof/>
            <w:webHidden/>
          </w:rPr>
          <w:fldChar w:fldCharType="end"/>
        </w:r>
      </w:hyperlink>
    </w:p>
    <w:p w14:paraId="6D076804" w14:textId="0A950491"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505" w:history="1">
        <w:r w:rsidR="00F85FB8" w:rsidRPr="00AF6848">
          <w:rPr>
            <w:rStyle w:val="Hyperlink"/>
            <w:noProof/>
          </w:rPr>
          <w:t>7.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Occupant behavior and thermal sensation</w:t>
        </w:r>
        <w:r w:rsidR="00F85FB8">
          <w:rPr>
            <w:noProof/>
            <w:webHidden/>
          </w:rPr>
          <w:tab/>
        </w:r>
        <w:r w:rsidR="00F85FB8">
          <w:rPr>
            <w:noProof/>
            <w:webHidden/>
          </w:rPr>
          <w:fldChar w:fldCharType="begin"/>
        </w:r>
        <w:r w:rsidR="00F85FB8">
          <w:rPr>
            <w:noProof/>
            <w:webHidden/>
          </w:rPr>
          <w:instrText xml:space="preserve"> PAGEREF _Toc137595505 \h </w:instrText>
        </w:r>
        <w:r w:rsidR="00F85FB8">
          <w:rPr>
            <w:noProof/>
            <w:webHidden/>
          </w:rPr>
        </w:r>
        <w:r w:rsidR="00F85FB8">
          <w:rPr>
            <w:noProof/>
            <w:webHidden/>
          </w:rPr>
          <w:fldChar w:fldCharType="separate"/>
        </w:r>
        <w:r w:rsidR="00EC4C2A">
          <w:rPr>
            <w:rFonts w:hint="eastAsia"/>
            <w:noProof/>
            <w:webHidden/>
          </w:rPr>
          <w:t>９１</w:t>
        </w:r>
        <w:r w:rsidR="00F85FB8">
          <w:rPr>
            <w:noProof/>
            <w:webHidden/>
          </w:rPr>
          <w:fldChar w:fldCharType="end"/>
        </w:r>
      </w:hyperlink>
    </w:p>
    <w:p w14:paraId="502E5BF6" w14:textId="624CDECB"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506" w:history="1">
        <w:r w:rsidR="00F85FB8" w:rsidRPr="00AF6848">
          <w:rPr>
            <w:rStyle w:val="Hyperlink"/>
            <w:noProof/>
          </w:rPr>
          <w:t>7.2.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operation of blinds/curtains, fan, window, door, and heater vs thermal sensation</w:t>
        </w:r>
        <w:r w:rsidR="00F85FB8">
          <w:rPr>
            <w:noProof/>
            <w:webHidden/>
          </w:rPr>
          <w:tab/>
        </w:r>
        <w:r w:rsidR="00F85FB8">
          <w:rPr>
            <w:noProof/>
            <w:webHidden/>
          </w:rPr>
          <w:fldChar w:fldCharType="begin"/>
        </w:r>
        <w:r w:rsidR="00F85FB8">
          <w:rPr>
            <w:noProof/>
            <w:webHidden/>
          </w:rPr>
          <w:instrText xml:space="preserve"> PAGEREF _Toc137595506 \h </w:instrText>
        </w:r>
        <w:r w:rsidR="00F85FB8">
          <w:rPr>
            <w:noProof/>
            <w:webHidden/>
          </w:rPr>
        </w:r>
        <w:r w:rsidR="00F85FB8">
          <w:rPr>
            <w:noProof/>
            <w:webHidden/>
          </w:rPr>
          <w:fldChar w:fldCharType="separate"/>
        </w:r>
        <w:r w:rsidR="00EC4C2A">
          <w:rPr>
            <w:rFonts w:hint="eastAsia"/>
            <w:noProof/>
            <w:webHidden/>
          </w:rPr>
          <w:t>９１</w:t>
        </w:r>
        <w:r w:rsidR="00F85FB8">
          <w:rPr>
            <w:noProof/>
            <w:webHidden/>
          </w:rPr>
          <w:fldChar w:fldCharType="end"/>
        </w:r>
      </w:hyperlink>
    </w:p>
    <w:p w14:paraId="1D8AC59C" w14:textId="7AF15644"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507" w:history="1">
        <w:r w:rsidR="00F85FB8" w:rsidRPr="00AF6848">
          <w:rPr>
            <w:rStyle w:val="Hyperlink"/>
            <w:noProof/>
          </w:rPr>
          <w:t>7.2.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operation of blinds/curtains, fan, window, door, and heater in relation to thermal sensation across sex categories</w:t>
        </w:r>
        <w:r w:rsidR="00F85FB8">
          <w:rPr>
            <w:noProof/>
            <w:webHidden/>
          </w:rPr>
          <w:tab/>
        </w:r>
        <w:r w:rsidR="00F85FB8">
          <w:rPr>
            <w:noProof/>
            <w:webHidden/>
          </w:rPr>
          <w:fldChar w:fldCharType="begin"/>
        </w:r>
        <w:r w:rsidR="00F85FB8">
          <w:rPr>
            <w:noProof/>
            <w:webHidden/>
          </w:rPr>
          <w:instrText xml:space="preserve"> PAGEREF _Toc137595507 \h </w:instrText>
        </w:r>
        <w:r w:rsidR="00F85FB8">
          <w:rPr>
            <w:noProof/>
            <w:webHidden/>
          </w:rPr>
        </w:r>
        <w:r w:rsidR="00F85FB8">
          <w:rPr>
            <w:noProof/>
            <w:webHidden/>
          </w:rPr>
          <w:fldChar w:fldCharType="separate"/>
        </w:r>
        <w:r w:rsidR="00EC4C2A">
          <w:rPr>
            <w:rFonts w:hint="eastAsia"/>
            <w:noProof/>
            <w:webHidden/>
          </w:rPr>
          <w:t>９４</w:t>
        </w:r>
        <w:r w:rsidR="00F85FB8">
          <w:rPr>
            <w:noProof/>
            <w:webHidden/>
          </w:rPr>
          <w:fldChar w:fldCharType="end"/>
        </w:r>
      </w:hyperlink>
    </w:p>
    <w:p w14:paraId="6FCBB1F5" w14:textId="4204289D"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508" w:history="1">
        <w:r w:rsidR="00F85FB8" w:rsidRPr="00AF6848">
          <w:rPr>
            <w:rStyle w:val="Hyperlink"/>
            <w:noProof/>
          </w:rPr>
          <w:t>7.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causal effects of other variables in the DAG</w:t>
        </w:r>
        <w:r w:rsidR="00F85FB8">
          <w:rPr>
            <w:noProof/>
            <w:webHidden/>
          </w:rPr>
          <w:tab/>
        </w:r>
        <w:r w:rsidR="00F85FB8">
          <w:rPr>
            <w:noProof/>
            <w:webHidden/>
          </w:rPr>
          <w:fldChar w:fldCharType="begin"/>
        </w:r>
        <w:r w:rsidR="00F85FB8">
          <w:rPr>
            <w:noProof/>
            <w:webHidden/>
          </w:rPr>
          <w:instrText xml:space="preserve"> PAGEREF _Toc137595508 \h </w:instrText>
        </w:r>
        <w:r w:rsidR="00F85FB8">
          <w:rPr>
            <w:noProof/>
            <w:webHidden/>
          </w:rPr>
        </w:r>
        <w:r w:rsidR="00F85FB8">
          <w:rPr>
            <w:noProof/>
            <w:webHidden/>
          </w:rPr>
          <w:fldChar w:fldCharType="separate"/>
        </w:r>
        <w:r w:rsidR="00EC4C2A">
          <w:rPr>
            <w:rFonts w:hint="eastAsia"/>
            <w:noProof/>
            <w:webHidden/>
          </w:rPr>
          <w:t>９５</w:t>
        </w:r>
        <w:r w:rsidR="00F85FB8">
          <w:rPr>
            <w:noProof/>
            <w:webHidden/>
          </w:rPr>
          <w:fldChar w:fldCharType="end"/>
        </w:r>
      </w:hyperlink>
    </w:p>
    <w:p w14:paraId="7476FE5C" w14:textId="1948EF64"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509" w:history="1">
        <w:r w:rsidR="00F85FB8" w:rsidRPr="00AF6848">
          <w:rPr>
            <w:rStyle w:val="Hyperlink"/>
            <w:noProof/>
          </w:rPr>
          <w:t>7.4</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Summary</w:t>
        </w:r>
        <w:r w:rsidR="00F85FB8">
          <w:rPr>
            <w:noProof/>
            <w:webHidden/>
          </w:rPr>
          <w:tab/>
        </w:r>
        <w:r w:rsidR="00F85FB8">
          <w:rPr>
            <w:noProof/>
            <w:webHidden/>
          </w:rPr>
          <w:fldChar w:fldCharType="begin"/>
        </w:r>
        <w:r w:rsidR="00F85FB8">
          <w:rPr>
            <w:noProof/>
            <w:webHidden/>
          </w:rPr>
          <w:instrText xml:space="preserve"> PAGEREF _Toc137595509 \h </w:instrText>
        </w:r>
        <w:r w:rsidR="00F85FB8">
          <w:rPr>
            <w:noProof/>
            <w:webHidden/>
          </w:rPr>
        </w:r>
        <w:r w:rsidR="00F85FB8">
          <w:rPr>
            <w:noProof/>
            <w:webHidden/>
          </w:rPr>
          <w:fldChar w:fldCharType="separate"/>
        </w:r>
        <w:r w:rsidR="00EC4C2A">
          <w:rPr>
            <w:rFonts w:hint="eastAsia"/>
            <w:noProof/>
            <w:webHidden/>
          </w:rPr>
          <w:t>９８</w:t>
        </w:r>
        <w:r w:rsidR="00F85FB8">
          <w:rPr>
            <w:noProof/>
            <w:webHidden/>
          </w:rPr>
          <w:fldChar w:fldCharType="end"/>
        </w:r>
      </w:hyperlink>
    </w:p>
    <w:p w14:paraId="14090117" w14:textId="14EABF00"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510" w:history="1">
        <w:r w:rsidR="00F85FB8" w:rsidRPr="00AF6848">
          <w:rPr>
            <w:rStyle w:val="Hyperlink"/>
            <w:noProof/>
          </w:rPr>
          <w:t>7.4.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Are there causal relationships between occupant personal and behavioral factors and thermal sensation?</w:t>
        </w:r>
        <w:r w:rsidR="00F85FB8">
          <w:rPr>
            <w:noProof/>
            <w:webHidden/>
          </w:rPr>
          <w:tab/>
        </w:r>
        <w:r w:rsidR="00F85FB8">
          <w:rPr>
            <w:noProof/>
            <w:webHidden/>
          </w:rPr>
          <w:fldChar w:fldCharType="begin"/>
        </w:r>
        <w:r w:rsidR="00F85FB8">
          <w:rPr>
            <w:noProof/>
            <w:webHidden/>
          </w:rPr>
          <w:instrText xml:space="preserve"> PAGEREF _Toc137595510 \h </w:instrText>
        </w:r>
        <w:r w:rsidR="00F85FB8">
          <w:rPr>
            <w:noProof/>
            <w:webHidden/>
          </w:rPr>
        </w:r>
        <w:r w:rsidR="00F85FB8">
          <w:rPr>
            <w:noProof/>
            <w:webHidden/>
          </w:rPr>
          <w:fldChar w:fldCharType="separate"/>
        </w:r>
        <w:r w:rsidR="00EC4C2A">
          <w:rPr>
            <w:rFonts w:hint="eastAsia"/>
            <w:noProof/>
            <w:webHidden/>
          </w:rPr>
          <w:t>９９</w:t>
        </w:r>
        <w:r w:rsidR="00F85FB8">
          <w:rPr>
            <w:noProof/>
            <w:webHidden/>
          </w:rPr>
          <w:fldChar w:fldCharType="end"/>
        </w:r>
      </w:hyperlink>
    </w:p>
    <w:p w14:paraId="387B97F6" w14:textId="10169BAC"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511" w:history="1">
        <w:r w:rsidR="00F85FB8" w:rsidRPr="00AF6848">
          <w:rPr>
            <w:rStyle w:val="Hyperlink"/>
            <w:noProof/>
          </w:rPr>
          <w:t>7.4.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If such relationships exist, can these identified personal and behavioral factors be quantified?</w:t>
        </w:r>
        <w:r w:rsidR="00F85FB8">
          <w:rPr>
            <w:noProof/>
            <w:webHidden/>
          </w:rPr>
          <w:tab/>
        </w:r>
        <w:r w:rsidR="00F85FB8">
          <w:rPr>
            <w:noProof/>
            <w:webHidden/>
          </w:rPr>
          <w:fldChar w:fldCharType="begin"/>
        </w:r>
        <w:r w:rsidR="00F85FB8">
          <w:rPr>
            <w:noProof/>
            <w:webHidden/>
          </w:rPr>
          <w:instrText xml:space="preserve"> PAGEREF _Toc137595511 \h </w:instrText>
        </w:r>
        <w:r w:rsidR="00F85FB8">
          <w:rPr>
            <w:noProof/>
            <w:webHidden/>
          </w:rPr>
        </w:r>
        <w:r w:rsidR="00F85FB8">
          <w:rPr>
            <w:noProof/>
            <w:webHidden/>
          </w:rPr>
          <w:fldChar w:fldCharType="separate"/>
        </w:r>
        <w:r w:rsidR="00EC4C2A">
          <w:rPr>
            <w:rFonts w:hint="eastAsia"/>
            <w:noProof/>
            <w:webHidden/>
          </w:rPr>
          <w:t>９９</w:t>
        </w:r>
        <w:r w:rsidR="00F85FB8">
          <w:rPr>
            <w:noProof/>
            <w:webHidden/>
          </w:rPr>
          <w:fldChar w:fldCharType="end"/>
        </w:r>
      </w:hyperlink>
    </w:p>
    <w:p w14:paraId="78819294" w14:textId="27F99864" w:rsidR="00F85FB8" w:rsidRDefault="00B52BCD">
      <w:pPr>
        <w:pStyle w:val="TOC3"/>
        <w:tabs>
          <w:tab w:val="left" w:pos="1200"/>
          <w:tab w:val="right" w:leader="dot" w:pos="8495"/>
        </w:tabs>
        <w:rPr>
          <w:rFonts w:asciiTheme="minorHAnsi" w:eastAsiaTheme="minorEastAsia" w:hAnsiTheme="minorHAnsi" w:cstheme="minorBidi"/>
          <w:noProof/>
          <w:kern w:val="2"/>
          <w:sz w:val="24"/>
          <w:szCs w:val="24"/>
          <w:lang/>
          <w14:ligatures w14:val="standardContextual"/>
        </w:rPr>
      </w:pPr>
      <w:hyperlink w:anchor="_Toc137595512" w:history="1">
        <w:r w:rsidR="00F85FB8" w:rsidRPr="00AF6848">
          <w:rPr>
            <w:rStyle w:val="Hyperlink"/>
            <w:noProof/>
          </w:rPr>
          <w:t>7.4.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How can these identified causal factors be utilized in the development of adaptive comfort models?</w:t>
        </w:r>
        <w:r w:rsidR="00F85FB8">
          <w:rPr>
            <w:noProof/>
            <w:webHidden/>
          </w:rPr>
          <w:tab/>
        </w:r>
        <w:r w:rsidR="00F85FB8">
          <w:rPr>
            <w:noProof/>
            <w:webHidden/>
          </w:rPr>
          <w:fldChar w:fldCharType="begin"/>
        </w:r>
        <w:r w:rsidR="00F85FB8">
          <w:rPr>
            <w:noProof/>
            <w:webHidden/>
          </w:rPr>
          <w:instrText xml:space="preserve"> PAGEREF _Toc137595512 \h </w:instrText>
        </w:r>
        <w:r w:rsidR="00F85FB8">
          <w:rPr>
            <w:noProof/>
            <w:webHidden/>
          </w:rPr>
        </w:r>
        <w:r w:rsidR="00F85FB8">
          <w:rPr>
            <w:noProof/>
            <w:webHidden/>
          </w:rPr>
          <w:fldChar w:fldCharType="separate"/>
        </w:r>
        <w:r w:rsidR="00EC4C2A">
          <w:rPr>
            <w:rFonts w:hint="eastAsia"/>
            <w:noProof/>
            <w:webHidden/>
          </w:rPr>
          <w:t>１００</w:t>
        </w:r>
        <w:r w:rsidR="00F85FB8">
          <w:rPr>
            <w:noProof/>
            <w:webHidden/>
          </w:rPr>
          <w:fldChar w:fldCharType="end"/>
        </w:r>
      </w:hyperlink>
    </w:p>
    <w:p w14:paraId="1DE12C48" w14:textId="236F9876" w:rsidR="00F85FB8" w:rsidRDefault="00B52BCD">
      <w:pPr>
        <w:pStyle w:val="TOC1"/>
        <w:tabs>
          <w:tab w:val="left" w:pos="440"/>
          <w:tab w:val="right" w:leader="dot" w:pos="8495"/>
        </w:tabs>
        <w:rPr>
          <w:rFonts w:asciiTheme="minorHAnsi" w:eastAsiaTheme="minorEastAsia" w:hAnsiTheme="minorHAnsi" w:cstheme="minorBidi"/>
          <w:noProof/>
          <w:kern w:val="2"/>
          <w:sz w:val="24"/>
          <w:szCs w:val="24"/>
          <w:lang/>
          <w14:ligatures w14:val="standardContextual"/>
        </w:rPr>
      </w:pPr>
      <w:hyperlink w:anchor="_Toc137595513" w:history="1">
        <w:r w:rsidR="00F85FB8" w:rsidRPr="00AF6848">
          <w:rPr>
            <w:rStyle w:val="Hyperlink"/>
            <w:noProof/>
          </w:rPr>
          <w:t>8</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Conclusions</w:t>
        </w:r>
        <w:r w:rsidR="00F85FB8">
          <w:rPr>
            <w:noProof/>
            <w:webHidden/>
          </w:rPr>
          <w:tab/>
        </w:r>
        <w:r w:rsidR="00F85FB8">
          <w:rPr>
            <w:noProof/>
            <w:webHidden/>
          </w:rPr>
          <w:fldChar w:fldCharType="begin"/>
        </w:r>
        <w:r w:rsidR="00F85FB8">
          <w:rPr>
            <w:noProof/>
            <w:webHidden/>
          </w:rPr>
          <w:instrText xml:space="preserve"> PAGEREF _Toc137595513 \h </w:instrText>
        </w:r>
        <w:r w:rsidR="00F85FB8">
          <w:rPr>
            <w:noProof/>
            <w:webHidden/>
          </w:rPr>
        </w:r>
        <w:r w:rsidR="00F85FB8">
          <w:rPr>
            <w:noProof/>
            <w:webHidden/>
          </w:rPr>
          <w:fldChar w:fldCharType="separate"/>
        </w:r>
        <w:r w:rsidR="00EC4C2A">
          <w:rPr>
            <w:rFonts w:hint="eastAsia"/>
            <w:noProof/>
            <w:webHidden/>
          </w:rPr>
          <w:t>１０１</w:t>
        </w:r>
        <w:r w:rsidR="00F85FB8">
          <w:rPr>
            <w:noProof/>
            <w:webHidden/>
          </w:rPr>
          <w:fldChar w:fldCharType="end"/>
        </w:r>
      </w:hyperlink>
    </w:p>
    <w:p w14:paraId="626C8B03" w14:textId="1A909993"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514" w:history="1">
        <w:r w:rsidR="00F85FB8" w:rsidRPr="00AF6848">
          <w:rPr>
            <w:rStyle w:val="Hyperlink"/>
            <w:noProof/>
          </w:rPr>
          <w:t>8.1</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Evaluating energy policies and occupant behavior impacts on cooling energy consumption</w:t>
        </w:r>
        <w:r w:rsidR="00F85FB8">
          <w:rPr>
            <w:noProof/>
            <w:webHidden/>
          </w:rPr>
          <w:tab/>
        </w:r>
        <w:r w:rsidR="00F85FB8">
          <w:rPr>
            <w:noProof/>
            <w:webHidden/>
          </w:rPr>
          <w:fldChar w:fldCharType="begin"/>
        </w:r>
        <w:r w:rsidR="00F85FB8">
          <w:rPr>
            <w:noProof/>
            <w:webHidden/>
          </w:rPr>
          <w:instrText xml:space="preserve"> PAGEREF _Toc137595514 \h </w:instrText>
        </w:r>
        <w:r w:rsidR="00F85FB8">
          <w:rPr>
            <w:noProof/>
            <w:webHidden/>
          </w:rPr>
        </w:r>
        <w:r w:rsidR="00F85FB8">
          <w:rPr>
            <w:noProof/>
            <w:webHidden/>
          </w:rPr>
          <w:fldChar w:fldCharType="separate"/>
        </w:r>
        <w:r w:rsidR="00EC4C2A">
          <w:rPr>
            <w:rFonts w:hint="eastAsia"/>
            <w:noProof/>
            <w:webHidden/>
          </w:rPr>
          <w:t>１０１</w:t>
        </w:r>
        <w:r w:rsidR="00F85FB8">
          <w:rPr>
            <w:noProof/>
            <w:webHidden/>
          </w:rPr>
          <w:fldChar w:fldCharType="end"/>
        </w:r>
      </w:hyperlink>
    </w:p>
    <w:p w14:paraId="791DEF84" w14:textId="663DAA5C"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515" w:history="1">
        <w:r w:rsidR="00F85FB8" w:rsidRPr="00AF6848">
          <w:rPr>
            <w:rStyle w:val="Hyperlink"/>
            <w:noProof/>
          </w:rPr>
          <w:t>8.2</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role of socio-economic factors and heating equipment selection in energy consumption</w:t>
        </w:r>
        <w:r w:rsidR="00F85FB8">
          <w:rPr>
            <w:noProof/>
            <w:webHidden/>
          </w:rPr>
          <w:tab/>
        </w:r>
        <w:r w:rsidR="00F85FB8">
          <w:rPr>
            <w:noProof/>
            <w:webHidden/>
          </w:rPr>
          <w:fldChar w:fldCharType="begin"/>
        </w:r>
        <w:r w:rsidR="00F85FB8">
          <w:rPr>
            <w:noProof/>
            <w:webHidden/>
          </w:rPr>
          <w:instrText xml:space="preserve"> PAGEREF _Toc137595515 \h </w:instrText>
        </w:r>
        <w:r w:rsidR="00F85FB8">
          <w:rPr>
            <w:noProof/>
            <w:webHidden/>
          </w:rPr>
        </w:r>
        <w:r w:rsidR="00F85FB8">
          <w:rPr>
            <w:noProof/>
            <w:webHidden/>
          </w:rPr>
          <w:fldChar w:fldCharType="separate"/>
        </w:r>
        <w:r w:rsidR="00EC4C2A">
          <w:rPr>
            <w:rFonts w:hint="eastAsia"/>
            <w:noProof/>
            <w:webHidden/>
          </w:rPr>
          <w:t>１０２</w:t>
        </w:r>
        <w:r w:rsidR="00F85FB8">
          <w:rPr>
            <w:noProof/>
            <w:webHidden/>
          </w:rPr>
          <w:fldChar w:fldCharType="end"/>
        </w:r>
      </w:hyperlink>
    </w:p>
    <w:p w14:paraId="0C7A9DB5" w14:textId="0D46D178"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516" w:history="1">
        <w:r w:rsidR="00F85FB8" w:rsidRPr="00AF6848">
          <w:rPr>
            <w:rStyle w:val="Hyperlink"/>
            <w:noProof/>
          </w:rPr>
          <w:t>8.3</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role of socio-economic factors and heating equipment selection in energy consumption</w:t>
        </w:r>
        <w:r w:rsidR="00F85FB8">
          <w:rPr>
            <w:noProof/>
            <w:webHidden/>
          </w:rPr>
          <w:tab/>
        </w:r>
        <w:r w:rsidR="00F85FB8">
          <w:rPr>
            <w:noProof/>
            <w:webHidden/>
          </w:rPr>
          <w:fldChar w:fldCharType="begin"/>
        </w:r>
        <w:r w:rsidR="00F85FB8">
          <w:rPr>
            <w:noProof/>
            <w:webHidden/>
          </w:rPr>
          <w:instrText xml:space="preserve"> PAGEREF _Toc137595516 \h </w:instrText>
        </w:r>
        <w:r w:rsidR="00F85FB8">
          <w:rPr>
            <w:noProof/>
            <w:webHidden/>
          </w:rPr>
        </w:r>
        <w:r w:rsidR="00F85FB8">
          <w:rPr>
            <w:noProof/>
            <w:webHidden/>
          </w:rPr>
          <w:fldChar w:fldCharType="separate"/>
        </w:r>
        <w:r w:rsidR="00EC4C2A">
          <w:rPr>
            <w:rFonts w:hint="eastAsia"/>
            <w:noProof/>
            <w:webHidden/>
          </w:rPr>
          <w:t>１０２</w:t>
        </w:r>
        <w:r w:rsidR="00F85FB8">
          <w:rPr>
            <w:noProof/>
            <w:webHidden/>
          </w:rPr>
          <w:fldChar w:fldCharType="end"/>
        </w:r>
      </w:hyperlink>
    </w:p>
    <w:p w14:paraId="5700DAE1" w14:textId="27B4491A"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517" w:history="1">
        <w:r w:rsidR="00F85FB8" w:rsidRPr="00AF6848">
          <w:rPr>
            <w:rStyle w:val="Hyperlink"/>
            <w:noProof/>
          </w:rPr>
          <w:t>8.4</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Deductions from the three analyses</w:t>
        </w:r>
        <w:r w:rsidR="00F85FB8">
          <w:rPr>
            <w:noProof/>
            <w:webHidden/>
          </w:rPr>
          <w:tab/>
        </w:r>
        <w:r w:rsidR="00F85FB8">
          <w:rPr>
            <w:noProof/>
            <w:webHidden/>
          </w:rPr>
          <w:fldChar w:fldCharType="begin"/>
        </w:r>
        <w:r w:rsidR="00F85FB8">
          <w:rPr>
            <w:noProof/>
            <w:webHidden/>
          </w:rPr>
          <w:instrText xml:space="preserve"> PAGEREF _Toc137595517 \h </w:instrText>
        </w:r>
        <w:r w:rsidR="00F85FB8">
          <w:rPr>
            <w:noProof/>
            <w:webHidden/>
          </w:rPr>
        </w:r>
        <w:r w:rsidR="00F85FB8">
          <w:rPr>
            <w:noProof/>
            <w:webHidden/>
          </w:rPr>
          <w:fldChar w:fldCharType="separate"/>
        </w:r>
        <w:r w:rsidR="00EC4C2A">
          <w:rPr>
            <w:rFonts w:hint="eastAsia"/>
            <w:noProof/>
            <w:webHidden/>
          </w:rPr>
          <w:t>１０３</w:t>
        </w:r>
        <w:r w:rsidR="00F85FB8">
          <w:rPr>
            <w:noProof/>
            <w:webHidden/>
          </w:rPr>
          <w:fldChar w:fldCharType="end"/>
        </w:r>
      </w:hyperlink>
    </w:p>
    <w:p w14:paraId="56D9D76F" w14:textId="24B272FA" w:rsidR="00F85FB8" w:rsidRDefault="00B52BCD">
      <w:pPr>
        <w:pStyle w:val="TOC2"/>
        <w:tabs>
          <w:tab w:val="left" w:pos="960"/>
          <w:tab w:val="right" w:leader="dot" w:pos="8495"/>
        </w:tabs>
        <w:rPr>
          <w:rFonts w:asciiTheme="minorHAnsi" w:eastAsiaTheme="minorEastAsia" w:hAnsiTheme="minorHAnsi" w:cstheme="minorBidi"/>
          <w:noProof/>
          <w:kern w:val="2"/>
          <w:sz w:val="24"/>
          <w:szCs w:val="24"/>
          <w:lang/>
          <w14:ligatures w14:val="standardContextual"/>
        </w:rPr>
      </w:pPr>
      <w:hyperlink w:anchor="_Toc137595518" w:history="1">
        <w:r w:rsidR="00F85FB8" w:rsidRPr="00AF6848">
          <w:rPr>
            <w:rStyle w:val="Hyperlink"/>
            <w:noProof/>
          </w:rPr>
          <w:t>8.5</w:t>
        </w:r>
        <w:r w:rsidR="00F85FB8">
          <w:rPr>
            <w:rFonts w:asciiTheme="minorHAnsi" w:eastAsiaTheme="minorEastAsia" w:hAnsiTheme="minorHAnsi" w:cstheme="minorBidi"/>
            <w:noProof/>
            <w:kern w:val="2"/>
            <w:sz w:val="24"/>
            <w:szCs w:val="24"/>
            <w:lang/>
            <w14:ligatures w14:val="standardContextual"/>
          </w:rPr>
          <w:tab/>
        </w:r>
        <w:r w:rsidR="00F85FB8" w:rsidRPr="00AF6848">
          <w:rPr>
            <w:rStyle w:val="Hyperlink"/>
            <w:noProof/>
          </w:rPr>
          <w:t>The implications of this dissertation findings for the development of reliable energy and thermal comfort prediction models and controls</w:t>
        </w:r>
        <w:r w:rsidR="00F85FB8">
          <w:rPr>
            <w:noProof/>
            <w:webHidden/>
          </w:rPr>
          <w:tab/>
        </w:r>
        <w:r w:rsidR="00F85FB8">
          <w:rPr>
            <w:noProof/>
            <w:webHidden/>
          </w:rPr>
          <w:fldChar w:fldCharType="begin"/>
        </w:r>
        <w:r w:rsidR="00F85FB8">
          <w:rPr>
            <w:noProof/>
            <w:webHidden/>
          </w:rPr>
          <w:instrText xml:space="preserve"> PAGEREF _Toc137595518 \h </w:instrText>
        </w:r>
        <w:r w:rsidR="00F85FB8">
          <w:rPr>
            <w:noProof/>
            <w:webHidden/>
          </w:rPr>
        </w:r>
        <w:r w:rsidR="00F85FB8">
          <w:rPr>
            <w:noProof/>
            <w:webHidden/>
          </w:rPr>
          <w:fldChar w:fldCharType="separate"/>
        </w:r>
        <w:r w:rsidR="00EC4C2A">
          <w:rPr>
            <w:rFonts w:hint="eastAsia"/>
            <w:noProof/>
            <w:webHidden/>
          </w:rPr>
          <w:t>１０４</w:t>
        </w:r>
        <w:r w:rsidR="00F85FB8">
          <w:rPr>
            <w:noProof/>
            <w:webHidden/>
          </w:rPr>
          <w:fldChar w:fldCharType="end"/>
        </w:r>
      </w:hyperlink>
    </w:p>
    <w:p w14:paraId="7E2A942A" w14:textId="0D9059BB" w:rsidR="00F85FB8" w:rsidRDefault="00B52BCD">
      <w:pPr>
        <w:pStyle w:val="TOC1"/>
        <w:tabs>
          <w:tab w:val="right" w:leader="dot" w:pos="8495"/>
        </w:tabs>
        <w:rPr>
          <w:rFonts w:asciiTheme="minorHAnsi" w:eastAsiaTheme="minorEastAsia" w:hAnsiTheme="minorHAnsi" w:cstheme="minorBidi"/>
          <w:noProof/>
          <w:kern w:val="2"/>
          <w:sz w:val="24"/>
          <w:szCs w:val="24"/>
          <w:lang/>
          <w14:ligatures w14:val="standardContextual"/>
        </w:rPr>
      </w:pPr>
      <w:hyperlink w:anchor="_Toc137595519" w:history="1">
        <w:r w:rsidR="00F85FB8" w:rsidRPr="00AF6848">
          <w:rPr>
            <w:rStyle w:val="Hyperlink"/>
            <w:noProof/>
          </w:rPr>
          <w:t>References</w:t>
        </w:r>
        <w:r w:rsidR="00F85FB8">
          <w:rPr>
            <w:noProof/>
            <w:webHidden/>
          </w:rPr>
          <w:tab/>
        </w:r>
        <w:r w:rsidR="00F85FB8">
          <w:rPr>
            <w:noProof/>
            <w:webHidden/>
          </w:rPr>
          <w:fldChar w:fldCharType="begin"/>
        </w:r>
        <w:r w:rsidR="00F85FB8">
          <w:rPr>
            <w:noProof/>
            <w:webHidden/>
          </w:rPr>
          <w:instrText xml:space="preserve"> PAGEREF _Toc137595519 \h </w:instrText>
        </w:r>
        <w:r w:rsidR="00F85FB8">
          <w:rPr>
            <w:noProof/>
            <w:webHidden/>
          </w:rPr>
        </w:r>
        <w:r w:rsidR="00F85FB8">
          <w:rPr>
            <w:noProof/>
            <w:webHidden/>
          </w:rPr>
          <w:fldChar w:fldCharType="separate"/>
        </w:r>
        <w:r w:rsidR="00EC4C2A">
          <w:rPr>
            <w:rFonts w:hint="eastAsia"/>
            <w:noProof/>
            <w:webHidden/>
          </w:rPr>
          <w:t>１０５</w:t>
        </w:r>
        <w:r w:rsidR="00F85FB8">
          <w:rPr>
            <w:noProof/>
            <w:webHidden/>
          </w:rPr>
          <w:fldChar w:fldCharType="end"/>
        </w:r>
      </w:hyperlink>
    </w:p>
    <w:p w14:paraId="617F5AC3" w14:textId="4282FD1A" w:rsidR="0055454C" w:rsidRDefault="00A21F30" w:rsidP="00691725">
      <w:pPr>
        <w:widowControl/>
        <w:tabs>
          <w:tab w:val="right" w:leader="middleDot" w:pos="8360"/>
        </w:tabs>
        <w:wordWrap/>
        <w:autoSpaceDE/>
        <w:spacing w:line="240" w:lineRule="auto"/>
        <w:jc w:val="left"/>
        <w:rPr>
          <w:b/>
        </w:rPr>
      </w:pPr>
      <w:r>
        <w:rPr>
          <w:b/>
        </w:rPr>
        <w:fldChar w:fldCharType="end"/>
      </w:r>
    </w:p>
    <w:p w14:paraId="708B18E1" w14:textId="77777777" w:rsidR="0055454C" w:rsidRDefault="0055454C" w:rsidP="00566292">
      <w:pPr>
        <w:widowControl/>
        <w:tabs>
          <w:tab w:val="right" w:leader="middleDot" w:pos="8360"/>
        </w:tabs>
        <w:wordWrap/>
        <w:autoSpaceDE/>
        <w:jc w:val="left"/>
        <w:rPr>
          <w:b/>
        </w:rPr>
      </w:pPr>
    </w:p>
    <w:p w14:paraId="6035C2D0" w14:textId="77777777" w:rsidR="0055454C" w:rsidRDefault="0055454C" w:rsidP="00566292">
      <w:pPr>
        <w:widowControl/>
        <w:tabs>
          <w:tab w:val="right" w:leader="middleDot" w:pos="8360"/>
        </w:tabs>
        <w:wordWrap/>
        <w:autoSpaceDE/>
        <w:jc w:val="left"/>
        <w:rPr>
          <w:b/>
        </w:rPr>
      </w:pPr>
    </w:p>
    <w:p w14:paraId="7EB9DC62" w14:textId="77777777" w:rsidR="0055454C" w:rsidRDefault="0055454C" w:rsidP="00566292">
      <w:pPr>
        <w:widowControl/>
        <w:tabs>
          <w:tab w:val="right" w:leader="middleDot" w:pos="8360"/>
        </w:tabs>
        <w:wordWrap/>
        <w:autoSpaceDE/>
        <w:jc w:val="left"/>
        <w:rPr>
          <w:b/>
        </w:rPr>
      </w:pPr>
    </w:p>
    <w:p w14:paraId="6B9C5EDC" w14:textId="77777777" w:rsidR="0055454C" w:rsidRDefault="0055454C" w:rsidP="00566292">
      <w:pPr>
        <w:widowControl/>
        <w:tabs>
          <w:tab w:val="right" w:leader="middleDot" w:pos="8360"/>
        </w:tabs>
        <w:wordWrap/>
        <w:autoSpaceDE/>
        <w:jc w:val="left"/>
        <w:rPr>
          <w:b/>
        </w:rPr>
      </w:pPr>
    </w:p>
    <w:p w14:paraId="5B98C7C9" w14:textId="77777777" w:rsidR="0055454C" w:rsidRDefault="0055454C" w:rsidP="00566292">
      <w:pPr>
        <w:widowControl/>
        <w:tabs>
          <w:tab w:val="right" w:leader="middleDot" w:pos="8360"/>
        </w:tabs>
        <w:wordWrap/>
        <w:autoSpaceDE/>
        <w:jc w:val="left"/>
        <w:rPr>
          <w:b/>
        </w:rPr>
      </w:pPr>
    </w:p>
    <w:p w14:paraId="0C8F9D08" w14:textId="77777777" w:rsidR="0055454C" w:rsidRDefault="0055454C" w:rsidP="00566292">
      <w:pPr>
        <w:widowControl/>
        <w:tabs>
          <w:tab w:val="right" w:leader="middleDot" w:pos="8360"/>
        </w:tabs>
        <w:wordWrap/>
        <w:autoSpaceDE/>
        <w:jc w:val="left"/>
        <w:rPr>
          <w:b/>
        </w:rPr>
      </w:pPr>
    </w:p>
    <w:p w14:paraId="088996A9" w14:textId="77777777" w:rsidR="0055454C" w:rsidRDefault="0055454C" w:rsidP="00566292">
      <w:pPr>
        <w:widowControl/>
        <w:tabs>
          <w:tab w:val="right" w:leader="middleDot" w:pos="8360"/>
        </w:tabs>
        <w:wordWrap/>
        <w:autoSpaceDE/>
        <w:jc w:val="left"/>
        <w:rPr>
          <w:b/>
        </w:rPr>
      </w:pPr>
    </w:p>
    <w:p w14:paraId="50E616D1" w14:textId="77777777" w:rsidR="0055454C" w:rsidRDefault="0055454C" w:rsidP="00566292">
      <w:pPr>
        <w:widowControl/>
        <w:tabs>
          <w:tab w:val="right" w:leader="middleDot" w:pos="8360"/>
        </w:tabs>
        <w:wordWrap/>
        <w:autoSpaceDE/>
        <w:jc w:val="left"/>
        <w:rPr>
          <w:b/>
        </w:rPr>
      </w:pPr>
    </w:p>
    <w:p w14:paraId="5862B482" w14:textId="77777777" w:rsidR="0055454C" w:rsidRDefault="0055454C" w:rsidP="00566292">
      <w:pPr>
        <w:widowControl/>
        <w:tabs>
          <w:tab w:val="right" w:leader="middleDot" w:pos="8360"/>
        </w:tabs>
        <w:wordWrap/>
        <w:autoSpaceDE/>
        <w:jc w:val="left"/>
        <w:rPr>
          <w:b/>
        </w:rPr>
      </w:pPr>
    </w:p>
    <w:p w14:paraId="546200BE" w14:textId="1664FE4C" w:rsidR="00645FE0" w:rsidRDefault="00645FE0">
      <w:pPr>
        <w:widowControl/>
        <w:wordWrap/>
        <w:autoSpaceDE/>
        <w:autoSpaceDN/>
        <w:spacing w:line="240" w:lineRule="auto"/>
        <w:jc w:val="left"/>
        <w:rPr>
          <w:b/>
        </w:rPr>
      </w:pPr>
      <w:r>
        <w:rPr>
          <w:b/>
        </w:rPr>
        <w:br w:type="page"/>
      </w:r>
    </w:p>
    <w:p w14:paraId="47559E65" w14:textId="77777777" w:rsidR="008C4D59" w:rsidRPr="00E4732E" w:rsidRDefault="008C4D59" w:rsidP="00566292">
      <w:pPr>
        <w:widowControl/>
        <w:wordWrap/>
        <w:autoSpaceDE/>
        <w:jc w:val="center"/>
        <w:rPr>
          <w:b/>
          <w:sz w:val="28"/>
          <w:szCs w:val="26"/>
        </w:rPr>
      </w:pPr>
      <w:r w:rsidRPr="00E4732E">
        <w:rPr>
          <w:b/>
          <w:sz w:val="28"/>
          <w:szCs w:val="26"/>
        </w:rPr>
        <w:lastRenderedPageBreak/>
        <w:t>Table Contents</w:t>
      </w:r>
    </w:p>
    <w:p w14:paraId="3B82A8FB" w14:textId="4ADAC318" w:rsidR="00645FE0" w:rsidRDefault="003D58D0">
      <w:pPr>
        <w:pStyle w:val="TableofFigures"/>
        <w:tabs>
          <w:tab w:val="right" w:leader="dot" w:pos="8495"/>
        </w:tabs>
        <w:rPr>
          <w:rFonts w:asciiTheme="minorHAnsi" w:eastAsiaTheme="minorEastAsia" w:hAnsiTheme="minorHAnsi" w:cstheme="minorBidi"/>
          <w:noProof/>
          <w:szCs w:val="22"/>
        </w:rPr>
      </w:pPr>
      <w:r w:rsidRPr="003D58D0">
        <w:fldChar w:fldCharType="begin"/>
      </w:r>
      <w:r w:rsidRPr="003D58D0">
        <w:instrText xml:space="preserve"> TOC \h \z \c "Table 3." </w:instrText>
      </w:r>
      <w:r w:rsidRPr="003D58D0">
        <w:fldChar w:fldCharType="separate"/>
      </w:r>
      <w:hyperlink w:anchor="_Toc137462915" w:history="1">
        <w:r w:rsidR="00645FE0" w:rsidRPr="00A27627">
          <w:rPr>
            <w:rStyle w:val="Hyperlink"/>
            <w:noProof/>
          </w:rPr>
          <w:t>Table 3. 1. A summary of existing studies and their limitations</w:t>
        </w:r>
        <w:r w:rsidR="00645FE0">
          <w:rPr>
            <w:noProof/>
            <w:webHidden/>
          </w:rPr>
          <w:tab/>
        </w:r>
        <w:r w:rsidR="00645FE0">
          <w:rPr>
            <w:noProof/>
            <w:webHidden/>
          </w:rPr>
          <w:fldChar w:fldCharType="begin"/>
        </w:r>
        <w:r w:rsidR="00645FE0">
          <w:rPr>
            <w:noProof/>
            <w:webHidden/>
          </w:rPr>
          <w:instrText xml:space="preserve"> PAGEREF _Toc137462915 \h </w:instrText>
        </w:r>
        <w:r w:rsidR="00645FE0">
          <w:rPr>
            <w:noProof/>
            <w:webHidden/>
          </w:rPr>
        </w:r>
        <w:r w:rsidR="00645FE0">
          <w:rPr>
            <w:noProof/>
            <w:webHidden/>
          </w:rPr>
          <w:fldChar w:fldCharType="separate"/>
        </w:r>
        <w:r w:rsidR="00EC4C2A">
          <w:rPr>
            <w:rFonts w:hint="eastAsia"/>
            <w:noProof/>
            <w:webHidden/>
          </w:rPr>
          <w:t>１４</w:t>
        </w:r>
        <w:r w:rsidR="00645FE0">
          <w:rPr>
            <w:noProof/>
            <w:webHidden/>
          </w:rPr>
          <w:fldChar w:fldCharType="end"/>
        </w:r>
      </w:hyperlink>
    </w:p>
    <w:p w14:paraId="76D85918" w14:textId="77777777" w:rsidR="00645FE0" w:rsidRDefault="003D58D0" w:rsidP="00566292">
      <w:pPr>
        <w:widowControl/>
        <w:tabs>
          <w:tab w:val="right" w:leader="middleDot" w:pos="8360"/>
        </w:tabs>
        <w:wordWrap/>
        <w:autoSpaceDE/>
        <w:jc w:val="left"/>
        <w:rPr>
          <w:noProof/>
        </w:rPr>
      </w:pPr>
      <w:r w:rsidRPr="003D58D0">
        <w:fldChar w:fldCharType="end"/>
      </w:r>
      <w:r>
        <w:fldChar w:fldCharType="begin"/>
      </w:r>
      <w:r>
        <w:instrText xml:space="preserve"> TOC \h \z \c "Table 4." </w:instrText>
      </w:r>
      <w:r>
        <w:fldChar w:fldCharType="separate"/>
      </w:r>
    </w:p>
    <w:p w14:paraId="64DEEC92" w14:textId="28CFA172"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16" w:history="1">
        <w:r w:rsidR="00645FE0" w:rsidRPr="004A10FA">
          <w:rPr>
            <w:rStyle w:val="Hyperlink"/>
            <w:noProof/>
          </w:rPr>
          <w:t>Table 4. 1. Selected variables related to cooling energy consumption</w:t>
        </w:r>
        <w:r w:rsidR="00645FE0">
          <w:rPr>
            <w:noProof/>
            <w:webHidden/>
          </w:rPr>
          <w:tab/>
        </w:r>
        <w:r w:rsidR="00645FE0">
          <w:rPr>
            <w:noProof/>
            <w:webHidden/>
          </w:rPr>
          <w:fldChar w:fldCharType="begin"/>
        </w:r>
        <w:r w:rsidR="00645FE0">
          <w:rPr>
            <w:noProof/>
            <w:webHidden/>
          </w:rPr>
          <w:instrText xml:space="preserve"> PAGEREF _Toc137462916 \h </w:instrText>
        </w:r>
        <w:r w:rsidR="00645FE0">
          <w:rPr>
            <w:noProof/>
            <w:webHidden/>
          </w:rPr>
        </w:r>
        <w:r w:rsidR="00645FE0">
          <w:rPr>
            <w:noProof/>
            <w:webHidden/>
          </w:rPr>
          <w:fldChar w:fldCharType="separate"/>
        </w:r>
        <w:r w:rsidR="00EC4C2A">
          <w:rPr>
            <w:rFonts w:hint="eastAsia"/>
            <w:noProof/>
            <w:webHidden/>
          </w:rPr>
          <w:t>２８</w:t>
        </w:r>
        <w:r w:rsidR="00645FE0">
          <w:rPr>
            <w:noProof/>
            <w:webHidden/>
          </w:rPr>
          <w:fldChar w:fldCharType="end"/>
        </w:r>
      </w:hyperlink>
    </w:p>
    <w:p w14:paraId="57268ACF" w14:textId="58FF9A8B"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17" w:history="1">
        <w:r w:rsidR="00645FE0" w:rsidRPr="004A10FA">
          <w:rPr>
            <w:rStyle w:val="Hyperlink"/>
            <w:noProof/>
          </w:rPr>
          <w:t>Table 4. 2. Selected variables related to heating energy consumption</w:t>
        </w:r>
        <w:r w:rsidR="00645FE0">
          <w:rPr>
            <w:noProof/>
            <w:webHidden/>
          </w:rPr>
          <w:tab/>
        </w:r>
        <w:r w:rsidR="00645FE0">
          <w:rPr>
            <w:noProof/>
            <w:webHidden/>
          </w:rPr>
          <w:fldChar w:fldCharType="begin"/>
        </w:r>
        <w:r w:rsidR="00645FE0">
          <w:rPr>
            <w:noProof/>
            <w:webHidden/>
          </w:rPr>
          <w:instrText xml:space="preserve"> PAGEREF _Toc137462917 \h </w:instrText>
        </w:r>
        <w:r w:rsidR="00645FE0">
          <w:rPr>
            <w:noProof/>
            <w:webHidden/>
          </w:rPr>
        </w:r>
        <w:r w:rsidR="00645FE0">
          <w:rPr>
            <w:noProof/>
            <w:webHidden/>
          </w:rPr>
          <w:fldChar w:fldCharType="separate"/>
        </w:r>
        <w:r w:rsidR="00EC4C2A">
          <w:rPr>
            <w:rFonts w:hint="eastAsia"/>
            <w:noProof/>
            <w:webHidden/>
          </w:rPr>
          <w:t>３２</w:t>
        </w:r>
        <w:r w:rsidR="00645FE0">
          <w:rPr>
            <w:noProof/>
            <w:webHidden/>
          </w:rPr>
          <w:fldChar w:fldCharType="end"/>
        </w:r>
      </w:hyperlink>
    </w:p>
    <w:p w14:paraId="7CA80502" w14:textId="755D28F1"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18" w:history="1">
        <w:r w:rsidR="00645FE0" w:rsidRPr="004A10FA">
          <w:rPr>
            <w:rStyle w:val="Hyperlink"/>
            <w:noProof/>
          </w:rPr>
          <w:t>Table 4. 3. Selected variables related to thermal sensation</w:t>
        </w:r>
        <w:r w:rsidR="00645FE0">
          <w:rPr>
            <w:noProof/>
            <w:webHidden/>
          </w:rPr>
          <w:tab/>
        </w:r>
        <w:r w:rsidR="00645FE0">
          <w:rPr>
            <w:noProof/>
            <w:webHidden/>
          </w:rPr>
          <w:fldChar w:fldCharType="begin"/>
        </w:r>
        <w:r w:rsidR="00645FE0">
          <w:rPr>
            <w:noProof/>
            <w:webHidden/>
          </w:rPr>
          <w:instrText xml:space="preserve"> PAGEREF _Toc137462918 \h </w:instrText>
        </w:r>
        <w:r w:rsidR="00645FE0">
          <w:rPr>
            <w:noProof/>
            <w:webHidden/>
          </w:rPr>
        </w:r>
        <w:r w:rsidR="00645FE0">
          <w:rPr>
            <w:noProof/>
            <w:webHidden/>
          </w:rPr>
          <w:fldChar w:fldCharType="separate"/>
        </w:r>
        <w:r w:rsidR="00EC4C2A">
          <w:rPr>
            <w:rFonts w:hint="eastAsia"/>
            <w:noProof/>
            <w:webHidden/>
          </w:rPr>
          <w:t>３８</w:t>
        </w:r>
        <w:r w:rsidR="00645FE0">
          <w:rPr>
            <w:noProof/>
            <w:webHidden/>
          </w:rPr>
          <w:fldChar w:fldCharType="end"/>
        </w:r>
      </w:hyperlink>
    </w:p>
    <w:p w14:paraId="232B997F" w14:textId="77777777" w:rsidR="00645FE0" w:rsidRDefault="003D58D0" w:rsidP="00566292">
      <w:pPr>
        <w:widowControl/>
        <w:tabs>
          <w:tab w:val="right" w:leader="middleDot" w:pos="8360"/>
        </w:tabs>
        <w:wordWrap/>
        <w:autoSpaceDE/>
        <w:jc w:val="left"/>
        <w:rPr>
          <w:noProof/>
        </w:rPr>
      </w:pPr>
      <w:r>
        <w:fldChar w:fldCharType="end"/>
      </w:r>
      <w:r>
        <w:fldChar w:fldCharType="begin"/>
      </w:r>
      <w:r>
        <w:instrText xml:space="preserve"> TOC \h \z \c "Table 5." </w:instrText>
      </w:r>
      <w:r>
        <w:fldChar w:fldCharType="separate"/>
      </w:r>
    </w:p>
    <w:p w14:paraId="5AAC703B" w14:textId="07E8124D"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19" w:history="1">
        <w:r w:rsidR="00645FE0" w:rsidRPr="000231DC">
          <w:rPr>
            <w:rStyle w:val="Hyperlink"/>
            <w:noProof/>
          </w:rPr>
          <w:t>Table 5. 1. Causal effects of energy saving policies on EUI</w:t>
        </w:r>
        <w:r w:rsidR="00645FE0">
          <w:rPr>
            <w:noProof/>
            <w:webHidden/>
          </w:rPr>
          <w:tab/>
        </w:r>
        <w:r w:rsidR="00645FE0">
          <w:rPr>
            <w:noProof/>
            <w:webHidden/>
          </w:rPr>
          <w:fldChar w:fldCharType="begin"/>
        </w:r>
        <w:r w:rsidR="00645FE0">
          <w:rPr>
            <w:noProof/>
            <w:webHidden/>
          </w:rPr>
          <w:instrText xml:space="preserve"> PAGEREF _Toc137462919 \h </w:instrText>
        </w:r>
        <w:r w:rsidR="00645FE0">
          <w:rPr>
            <w:noProof/>
            <w:webHidden/>
          </w:rPr>
        </w:r>
        <w:r w:rsidR="00645FE0">
          <w:rPr>
            <w:noProof/>
            <w:webHidden/>
          </w:rPr>
          <w:fldChar w:fldCharType="separate"/>
        </w:r>
        <w:r w:rsidR="00EC4C2A">
          <w:rPr>
            <w:rFonts w:hint="eastAsia"/>
            <w:noProof/>
            <w:webHidden/>
          </w:rPr>
          <w:t>４７</w:t>
        </w:r>
        <w:r w:rsidR="00645FE0">
          <w:rPr>
            <w:noProof/>
            <w:webHidden/>
          </w:rPr>
          <w:fldChar w:fldCharType="end"/>
        </w:r>
      </w:hyperlink>
    </w:p>
    <w:p w14:paraId="245A7222" w14:textId="0232D2B5"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20" w:history="1">
        <w:r w:rsidR="00645FE0" w:rsidRPr="000231DC">
          <w:rPr>
            <w:rStyle w:val="Hyperlink"/>
            <w:noProof/>
          </w:rPr>
          <w:t>Table 5. 2. Causal effects of electricity payment overseer on EUI</w:t>
        </w:r>
        <w:r w:rsidR="00645FE0">
          <w:rPr>
            <w:noProof/>
            <w:webHidden/>
          </w:rPr>
          <w:tab/>
        </w:r>
        <w:r w:rsidR="00645FE0">
          <w:rPr>
            <w:noProof/>
            <w:webHidden/>
          </w:rPr>
          <w:fldChar w:fldCharType="begin"/>
        </w:r>
        <w:r w:rsidR="00645FE0">
          <w:rPr>
            <w:noProof/>
            <w:webHidden/>
          </w:rPr>
          <w:instrText xml:space="preserve"> PAGEREF _Toc137462920 \h </w:instrText>
        </w:r>
        <w:r w:rsidR="00645FE0">
          <w:rPr>
            <w:noProof/>
            <w:webHidden/>
          </w:rPr>
        </w:r>
        <w:r w:rsidR="00645FE0">
          <w:rPr>
            <w:noProof/>
            <w:webHidden/>
          </w:rPr>
          <w:fldChar w:fldCharType="separate"/>
        </w:r>
        <w:r w:rsidR="00EC4C2A">
          <w:rPr>
            <w:rFonts w:hint="eastAsia"/>
            <w:noProof/>
            <w:webHidden/>
          </w:rPr>
          <w:t>４８</w:t>
        </w:r>
        <w:r w:rsidR="00645FE0">
          <w:rPr>
            <w:noProof/>
            <w:webHidden/>
          </w:rPr>
          <w:fldChar w:fldCharType="end"/>
        </w:r>
      </w:hyperlink>
    </w:p>
    <w:p w14:paraId="3CD94F01" w14:textId="4DA53F8F"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21" w:history="1">
        <w:r w:rsidR="00645FE0" w:rsidRPr="000231DC">
          <w:rPr>
            <w:rStyle w:val="Hyperlink"/>
            <w:noProof/>
          </w:rPr>
          <w:t>Table 5. 3. Causal effects of energy saving policies on energy consumption</w:t>
        </w:r>
        <w:r w:rsidR="00645FE0">
          <w:rPr>
            <w:noProof/>
            <w:webHidden/>
          </w:rPr>
          <w:tab/>
        </w:r>
        <w:r w:rsidR="00645FE0">
          <w:rPr>
            <w:noProof/>
            <w:webHidden/>
          </w:rPr>
          <w:fldChar w:fldCharType="begin"/>
        </w:r>
        <w:r w:rsidR="00645FE0">
          <w:rPr>
            <w:noProof/>
            <w:webHidden/>
          </w:rPr>
          <w:instrText xml:space="preserve"> PAGEREF _Toc137462921 \h </w:instrText>
        </w:r>
        <w:r w:rsidR="00645FE0">
          <w:rPr>
            <w:noProof/>
            <w:webHidden/>
          </w:rPr>
        </w:r>
        <w:r w:rsidR="00645FE0">
          <w:rPr>
            <w:noProof/>
            <w:webHidden/>
          </w:rPr>
          <w:fldChar w:fldCharType="separate"/>
        </w:r>
        <w:r w:rsidR="00EC4C2A">
          <w:rPr>
            <w:rFonts w:hint="eastAsia"/>
            <w:noProof/>
            <w:webHidden/>
          </w:rPr>
          <w:t>４９</w:t>
        </w:r>
        <w:r w:rsidR="00645FE0">
          <w:rPr>
            <w:noProof/>
            <w:webHidden/>
          </w:rPr>
          <w:fldChar w:fldCharType="end"/>
        </w:r>
      </w:hyperlink>
    </w:p>
    <w:p w14:paraId="77B8AC3B" w14:textId="030BA8D6"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22" w:history="1">
        <w:r w:rsidR="00645FE0" w:rsidRPr="000231DC">
          <w:rPr>
            <w:rStyle w:val="Hyperlink"/>
            <w:noProof/>
          </w:rPr>
          <w:t>Table 5. 4. Causal effects of electricity payment overseer on energy consumption</w:t>
        </w:r>
        <w:r w:rsidR="00645FE0">
          <w:rPr>
            <w:noProof/>
            <w:webHidden/>
          </w:rPr>
          <w:tab/>
        </w:r>
        <w:r w:rsidR="00645FE0">
          <w:rPr>
            <w:noProof/>
            <w:webHidden/>
          </w:rPr>
          <w:fldChar w:fldCharType="begin"/>
        </w:r>
        <w:r w:rsidR="00645FE0">
          <w:rPr>
            <w:noProof/>
            <w:webHidden/>
          </w:rPr>
          <w:instrText xml:space="preserve"> PAGEREF _Toc137462922 \h </w:instrText>
        </w:r>
        <w:r w:rsidR="00645FE0">
          <w:rPr>
            <w:noProof/>
            <w:webHidden/>
          </w:rPr>
        </w:r>
        <w:r w:rsidR="00645FE0">
          <w:rPr>
            <w:noProof/>
            <w:webHidden/>
          </w:rPr>
          <w:fldChar w:fldCharType="separate"/>
        </w:r>
        <w:r w:rsidR="00EC4C2A">
          <w:rPr>
            <w:rFonts w:hint="eastAsia"/>
            <w:noProof/>
            <w:webHidden/>
          </w:rPr>
          <w:t>４９</w:t>
        </w:r>
        <w:r w:rsidR="00645FE0">
          <w:rPr>
            <w:noProof/>
            <w:webHidden/>
          </w:rPr>
          <w:fldChar w:fldCharType="end"/>
        </w:r>
      </w:hyperlink>
    </w:p>
    <w:p w14:paraId="02B44F98" w14:textId="774FA8CF"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23" w:history="1">
        <w:r w:rsidR="00645FE0" w:rsidRPr="000231DC">
          <w:rPr>
            <w:rStyle w:val="Hyperlink"/>
            <w:noProof/>
          </w:rPr>
          <w:t>Table 5. 5. Pairwise test in electricity payment overseer</w:t>
        </w:r>
        <w:r w:rsidR="00645FE0">
          <w:rPr>
            <w:noProof/>
            <w:webHidden/>
          </w:rPr>
          <w:tab/>
        </w:r>
        <w:r w:rsidR="00645FE0">
          <w:rPr>
            <w:noProof/>
            <w:webHidden/>
          </w:rPr>
          <w:fldChar w:fldCharType="begin"/>
        </w:r>
        <w:r w:rsidR="00645FE0">
          <w:rPr>
            <w:noProof/>
            <w:webHidden/>
          </w:rPr>
          <w:instrText xml:space="preserve"> PAGEREF _Toc137462923 \h </w:instrText>
        </w:r>
        <w:r w:rsidR="00645FE0">
          <w:rPr>
            <w:noProof/>
            <w:webHidden/>
          </w:rPr>
        </w:r>
        <w:r w:rsidR="00645FE0">
          <w:rPr>
            <w:noProof/>
            <w:webHidden/>
          </w:rPr>
          <w:fldChar w:fldCharType="separate"/>
        </w:r>
        <w:r w:rsidR="00EC4C2A">
          <w:rPr>
            <w:rFonts w:hint="eastAsia"/>
            <w:noProof/>
            <w:webHidden/>
          </w:rPr>
          <w:t>４９</w:t>
        </w:r>
        <w:r w:rsidR="00645FE0">
          <w:rPr>
            <w:noProof/>
            <w:webHidden/>
          </w:rPr>
          <w:fldChar w:fldCharType="end"/>
        </w:r>
      </w:hyperlink>
    </w:p>
    <w:p w14:paraId="5A5E2CF2" w14:textId="54295FAB"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24" w:history="1">
        <w:r w:rsidR="00645FE0" w:rsidRPr="000231DC">
          <w:rPr>
            <w:rStyle w:val="Hyperlink"/>
            <w:noProof/>
          </w:rPr>
          <w:t>Table 5. 6. Causal effects of energy saving policies on EUI in audited and non-audited buildings</w:t>
        </w:r>
        <w:r w:rsidR="00645FE0">
          <w:rPr>
            <w:noProof/>
            <w:webHidden/>
          </w:rPr>
          <w:tab/>
        </w:r>
        <w:r w:rsidR="00645FE0">
          <w:rPr>
            <w:noProof/>
            <w:webHidden/>
          </w:rPr>
          <w:fldChar w:fldCharType="begin"/>
        </w:r>
        <w:r w:rsidR="00645FE0">
          <w:rPr>
            <w:noProof/>
            <w:webHidden/>
          </w:rPr>
          <w:instrText xml:space="preserve"> PAGEREF _Toc137462924 \h </w:instrText>
        </w:r>
        <w:r w:rsidR="00645FE0">
          <w:rPr>
            <w:noProof/>
            <w:webHidden/>
          </w:rPr>
        </w:r>
        <w:r w:rsidR="00645FE0">
          <w:rPr>
            <w:noProof/>
            <w:webHidden/>
          </w:rPr>
          <w:fldChar w:fldCharType="separate"/>
        </w:r>
        <w:r w:rsidR="00EC4C2A">
          <w:rPr>
            <w:rFonts w:hint="eastAsia"/>
            <w:noProof/>
            <w:webHidden/>
          </w:rPr>
          <w:t>５０</w:t>
        </w:r>
        <w:r w:rsidR="00645FE0">
          <w:rPr>
            <w:noProof/>
            <w:webHidden/>
          </w:rPr>
          <w:fldChar w:fldCharType="end"/>
        </w:r>
      </w:hyperlink>
    </w:p>
    <w:p w14:paraId="69EF18A1" w14:textId="309A85B4"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25" w:history="1">
        <w:r w:rsidR="00645FE0" w:rsidRPr="000231DC">
          <w:rPr>
            <w:rStyle w:val="Hyperlink"/>
            <w:noProof/>
          </w:rPr>
          <w:t>Table 5. 7. Causal effects of the house completion year on EUI</w:t>
        </w:r>
        <w:r w:rsidR="00645FE0">
          <w:rPr>
            <w:noProof/>
            <w:webHidden/>
          </w:rPr>
          <w:tab/>
        </w:r>
        <w:r w:rsidR="00645FE0">
          <w:rPr>
            <w:noProof/>
            <w:webHidden/>
          </w:rPr>
          <w:fldChar w:fldCharType="begin"/>
        </w:r>
        <w:r w:rsidR="00645FE0">
          <w:rPr>
            <w:noProof/>
            <w:webHidden/>
          </w:rPr>
          <w:instrText xml:space="preserve"> PAGEREF _Toc137462925 \h </w:instrText>
        </w:r>
        <w:r w:rsidR="00645FE0">
          <w:rPr>
            <w:noProof/>
            <w:webHidden/>
          </w:rPr>
        </w:r>
        <w:r w:rsidR="00645FE0">
          <w:rPr>
            <w:noProof/>
            <w:webHidden/>
          </w:rPr>
          <w:fldChar w:fldCharType="separate"/>
        </w:r>
        <w:r w:rsidR="00EC4C2A">
          <w:rPr>
            <w:rFonts w:hint="eastAsia"/>
            <w:noProof/>
            <w:webHidden/>
          </w:rPr>
          <w:t>５２</w:t>
        </w:r>
        <w:r w:rsidR="00645FE0">
          <w:rPr>
            <w:noProof/>
            <w:webHidden/>
          </w:rPr>
          <w:fldChar w:fldCharType="end"/>
        </w:r>
      </w:hyperlink>
    </w:p>
    <w:p w14:paraId="1490CBBB" w14:textId="56270DDC"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26" w:history="1">
        <w:r w:rsidR="00645FE0" w:rsidRPr="000231DC">
          <w:rPr>
            <w:rStyle w:val="Hyperlink"/>
            <w:noProof/>
          </w:rPr>
          <w:t>Table 5. 8. Causal effect of nighttime temperature settings on EUI</w:t>
        </w:r>
        <w:r w:rsidR="00645FE0">
          <w:rPr>
            <w:noProof/>
            <w:webHidden/>
          </w:rPr>
          <w:tab/>
        </w:r>
        <w:r w:rsidR="00645FE0">
          <w:rPr>
            <w:noProof/>
            <w:webHidden/>
          </w:rPr>
          <w:fldChar w:fldCharType="begin"/>
        </w:r>
        <w:r w:rsidR="00645FE0">
          <w:rPr>
            <w:noProof/>
            <w:webHidden/>
          </w:rPr>
          <w:instrText xml:space="preserve"> PAGEREF _Toc137462926 \h </w:instrText>
        </w:r>
        <w:r w:rsidR="00645FE0">
          <w:rPr>
            <w:noProof/>
            <w:webHidden/>
          </w:rPr>
        </w:r>
        <w:r w:rsidR="00645FE0">
          <w:rPr>
            <w:noProof/>
            <w:webHidden/>
          </w:rPr>
          <w:fldChar w:fldCharType="separate"/>
        </w:r>
        <w:r w:rsidR="00EC4C2A">
          <w:rPr>
            <w:rFonts w:hint="eastAsia"/>
            <w:noProof/>
            <w:webHidden/>
          </w:rPr>
          <w:t>５５</w:t>
        </w:r>
        <w:r w:rsidR="00645FE0">
          <w:rPr>
            <w:noProof/>
            <w:webHidden/>
          </w:rPr>
          <w:fldChar w:fldCharType="end"/>
        </w:r>
      </w:hyperlink>
    </w:p>
    <w:p w14:paraId="11E48659" w14:textId="76E2EC4E"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27" w:history="1">
        <w:r w:rsidR="00645FE0" w:rsidRPr="000231DC">
          <w:rPr>
            <w:rStyle w:val="Hyperlink"/>
            <w:noProof/>
          </w:rPr>
          <w:t>Table 5. 9. Pairwise comparison for different nighttime temperature setting scenarios</w:t>
        </w:r>
        <w:r w:rsidR="00645FE0">
          <w:rPr>
            <w:noProof/>
            <w:webHidden/>
          </w:rPr>
          <w:tab/>
        </w:r>
        <w:r w:rsidR="00645FE0">
          <w:rPr>
            <w:noProof/>
            <w:webHidden/>
          </w:rPr>
          <w:fldChar w:fldCharType="begin"/>
        </w:r>
        <w:r w:rsidR="00645FE0">
          <w:rPr>
            <w:noProof/>
            <w:webHidden/>
          </w:rPr>
          <w:instrText xml:space="preserve"> PAGEREF _Toc137462927 \h </w:instrText>
        </w:r>
        <w:r w:rsidR="00645FE0">
          <w:rPr>
            <w:noProof/>
            <w:webHidden/>
          </w:rPr>
        </w:r>
        <w:r w:rsidR="00645FE0">
          <w:rPr>
            <w:noProof/>
            <w:webHidden/>
          </w:rPr>
          <w:fldChar w:fldCharType="separate"/>
        </w:r>
        <w:r w:rsidR="00EC4C2A">
          <w:rPr>
            <w:rFonts w:hint="eastAsia"/>
            <w:noProof/>
            <w:webHidden/>
          </w:rPr>
          <w:t>５６</w:t>
        </w:r>
        <w:r w:rsidR="00645FE0">
          <w:rPr>
            <w:noProof/>
            <w:webHidden/>
          </w:rPr>
          <w:fldChar w:fldCharType="end"/>
        </w:r>
      </w:hyperlink>
    </w:p>
    <w:p w14:paraId="0702CDC4" w14:textId="13024C0D"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28" w:history="1">
        <w:r w:rsidR="00645FE0" w:rsidRPr="000231DC">
          <w:rPr>
            <w:rStyle w:val="Hyperlink"/>
            <w:noProof/>
          </w:rPr>
          <w:t>Table 5. 10. Mean day and night indoor temperature</w:t>
        </w:r>
        <w:r w:rsidR="00645FE0">
          <w:rPr>
            <w:noProof/>
            <w:webHidden/>
          </w:rPr>
          <w:tab/>
        </w:r>
        <w:r w:rsidR="00645FE0">
          <w:rPr>
            <w:noProof/>
            <w:webHidden/>
          </w:rPr>
          <w:fldChar w:fldCharType="begin"/>
        </w:r>
        <w:r w:rsidR="00645FE0">
          <w:rPr>
            <w:noProof/>
            <w:webHidden/>
          </w:rPr>
          <w:instrText xml:space="preserve"> PAGEREF _Toc137462928 \h </w:instrText>
        </w:r>
        <w:r w:rsidR="00645FE0">
          <w:rPr>
            <w:noProof/>
            <w:webHidden/>
          </w:rPr>
        </w:r>
        <w:r w:rsidR="00645FE0">
          <w:rPr>
            <w:noProof/>
            <w:webHidden/>
          </w:rPr>
          <w:fldChar w:fldCharType="separate"/>
        </w:r>
        <w:r w:rsidR="00EC4C2A">
          <w:rPr>
            <w:rFonts w:hint="eastAsia"/>
            <w:noProof/>
            <w:webHidden/>
          </w:rPr>
          <w:t>５６</w:t>
        </w:r>
        <w:r w:rsidR="00645FE0">
          <w:rPr>
            <w:noProof/>
            <w:webHidden/>
          </w:rPr>
          <w:fldChar w:fldCharType="end"/>
        </w:r>
      </w:hyperlink>
    </w:p>
    <w:p w14:paraId="119C8BFB" w14:textId="6FC366E3"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29" w:history="1">
        <w:r w:rsidR="00645FE0" w:rsidRPr="000231DC">
          <w:rPr>
            <w:rStyle w:val="Hyperlink"/>
            <w:noProof/>
          </w:rPr>
          <w:t>Table 5. 11. Causal effect of air conditioner (AC) equipment usage behavior on EUI</w:t>
        </w:r>
        <w:r w:rsidR="00645FE0">
          <w:rPr>
            <w:noProof/>
            <w:webHidden/>
          </w:rPr>
          <w:tab/>
        </w:r>
        <w:r w:rsidR="00645FE0">
          <w:rPr>
            <w:noProof/>
            <w:webHidden/>
          </w:rPr>
          <w:fldChar w:fldCharType="begin"/>
        </w:r>
        <w:r w:rsidR="00645FE0">
          <w:rPr>
            <w:noProof/>
            <w:webHidden/>
          </w:rPr>
          <w:instrText xml:space="preserve"> PAGEREF _Toc137462929 \h </w:instrText>
        </w:r>
        <w:r w:rsidR="00645FE0">
          <w:rPr>
            <w:noProof/>
            <w:webHidden/>
          </w:rPr>
        </w:r>
        <w:r w:rsidR="00645FE0">
          <w:rPr>
            <w:noProof/>
            <w:webHidden/>
          </w:rPr>
          <w:fldChar w:fldCharType="separate"/>
        </w:r>
        <w:r w:rsidR="00EC4C2A">
          <w:rPr>
            <w:rFonts w:hint="eastAsia"/>
            <w:noProof/>
            <w:webHidden/>
          </w:rPr>
          <w:t>５８</w:t>
        </w:r>
        <w:r w:rsidR="00645FE0">
          <w:rPr>
            <w:noProof/>
            <w:webHidden/>
          </w:rPr>
          <w:fldChar w:fldCharType="end"/>
        </w:r>
      </w:hyperlink>
    </w:p>
    <w:p w14:paraId="3DB2E35E" w14:textId="0E41ED46"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30" w:history="1">
        <w:r w:rsidR="00645FE0" w:rsidRPr="000231DC">
          <w:rPr>
            <w:rStyle w:val="Hyperlink"/>
            <w:noProof/>
          </w:rPr>
          <w:t>Table 5. 12. Mean indoor temperature for different AC usage behavior</w:t>
        </w:r>
        <w:r w:rsidR="00645FE0">
          <w:rPr>
            <w:noProof/>
            <w:webHidden/>
          </w:rPr>
          <w:tab/>
        </w:r>
        <w:r w:rsidR="00645FE0">
          <w:rPr>
            <w:noProof/>
            <w:webHidden/>
          </w:rPr>
          <w:fldChar w:fldCharType="begin"/>
        </w:r>
        <w:r w:rsidR="00645FE0">
          <w:rPr>
            <w:noProof/>
            <w:webHidden/>
          </w:rPr>
          <w:instrText xml:space="preserve"> PAGEREF _Toc137462930 \h </w:instrText>
        </w:r>
        <w:r w:rsidR="00645FE0">
          <w:rPr>
            <w:noProof/>
            <w:webHidden/>
          </w:rPr>
        </w:r>
        <w:r w:rsidR="00645FE0">
          <w:rPr>
            <w:noProof/>
            <w:webHidden/>
          </w:rPr>
          <w:fldChar w:fldCharType="separate"/>
        </w:r>
        <w:r w:rsidR="00EC4C2A">
          <w:rPr>
            <w:rFonts w:hint="eastAsia"/>
            <w:noProof/>
            <w:webHidden/>
          </w:rPr>
          <w:t>５８</w:t>
        </w:r>
        <w:r w:rsidR="00645FE0">
          <w:rPr>
            <w:noProof/>
            <w:webHidden/>
          </w:rPr>
          <w:fldChar w:fldCharType="end"/>
        </w:r>
      </w:hyperlink>
    </w:p>
    <w:p w14:paraId="12C9560F" w14:textId="15A5ED60"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31" w:history="1">
        <w:r w:rsidR="00645FE0" w:rsidRPr="000231DC">
          <w:rPr>
            <w:rStyle w:val="Hyperlink"/>
            <w:noProof/>
          </w:rPr>
          <w:t>Table 5. 13. Pairwise comparison for different AC usage behavior</w:t>
        </w:r>
        <w:r w:rsidR="00645FE0">
          <w:rPr>
            <w:noProof/>
            <w:webHidden/>
          </w:rPr>
          <w:tab/>
        </w:r>
        <w:r w:rsidR="00645FE0">
          <w:rPr>
            <w:noProof/>
            <w:webHidden/>
          </w:rPr>
          <w:fldChar w:fldCharType="begin"/>
        </w:r>
        <w:r w:rsidR="00645FE0">
          <w:rPr>
            <w:noProof/>
            <w:webHidden/>
          </w:rPr>
          <w:instrText xml:space="preserve"> PAGEREF _Toc137462931 \h </w:instrText>
        </w:r>
        <w:r w:rsidR="00645FE0">
          <w:rPr>
            <w:noProof/>
            <w:webHidden/>
          </w:rPr>
        </w:r>
        <w:r w:rsidR="00645FE0">
          <w:rPr>
            <w:noProof/>
            <w:webHidden/>
          </w:rPr>
          <w:fldChar w:fldCharType="separate"/>
        </w:r>
        <w:r w:rsidR="00EC4C2A">
          <w:rPr>
            <w:rFonts w:hint="eastAsia"/>
            <w:noProof/>
            <w:webHidden/>
          </w:rPr>
          <w:t>５９</w:t>
        </w:r>
        <w:r w:rsidR="00645FE0">
          <w:rPr>
            <w:noProof/>
            <w:webHidden/>
          </w:rPr>
          <w:fldChar w:fldCharType="end"/>
        </w:r>
      </w:hyperlink>
    </w:p>
    <w:p w14:paraId="50F726CF" w14:textId="4F88D26C"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32" w:history="1">
        <w:r w:rsidR="00645FE0" w:rsidRPr="000231DC">
          <w:rPr>
            <w:rStyle w:val="Hyperlink"/>
            <w:noProof/>
          </w:rPr>
          <w:t>Table 5. 14. Causal effects of International Energy Conservation Code on EUI</w:t>
        </w:r>
        <w:r w:rsidR="00645FE0">
          <w:rPr>
            <w:noProof/>
            <w:webHidden/>
          </w:rPr>
          <w:tab/>
        </w:r>
        <w:r w:rsidR="00645FE0">
          <w:rPr>
            <w:noProof/>
            <w:webHidden/>
          </w:rPr>
          <w:fldChar w:fldCharType="begin"/>
        </w:r>
        <w:r w:rsidR="00645FE0">
          <w:rPr>
            <w:noProof/>
            <w:webHidden/>
          </w:rPr>
          <w:instrText xml:space="preserve"> PAGEREF _Toc137462932 \h </w:instrText>
        </w:r>
        <w:r w:rsidR="00645FE0">
          <w:rPr>
            <w:noProof/>
            <w:webHidden/>
          </w:rPr>
        </w:r>
        <w:r w:rsidR="00645FE0">
          <w:rPr>
            <w:noProof/>
            <w:webHidden/>
          </w:rPr>
          <w:fldChar w:fldCharType="separate"/>
        </w:r>
        <w:r w:rsidR="00EC4C2A">
          <w:rPr>
            <w:rFonts w:hint="eastAsia"/>
            <w:noProof/>
            <w:webHidden/>
          </w:rPr>
          <w:t>６０</w:t>
        </w:r>
        <w:r w:rsidR="00645FE0">
          <w:rPr>
            <w:noProof/>
            <w:webHidden/>
          </w:rPr>
          <w:fldChar w:fldCharType="end"/>
        </w:r>
      </w:hyperlink>
    </w:p>
    <w:p w14:paraId="3498B73B" w14:textId="676031F6"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33" w:history="1">
        <w:r w:rsidR="00645FE0" w:rsidRPr="000231DC">
          <w:rPr>
            <w:rStyle w:val="Hyperlink"/>
            <w:noProof/>
          </w:rPr>
          <w:t>Table 5. 15. Causal effects of housing type on EUI</w:t>
        </w:r>
        <w:r w:rsidR="00645FE0">
          <w:rPr>
            <w:noProof/>
            <w:webHidden/>
          </w:rPr>
          <w:tab/>
        </w:r>
        <w:r w:rsidR="00645FE0">
          <w:rPr>
            <w:noProof/>
            <w:webHidden/>
          </w:rPr>
          <w:fldChar w:fldCharType="begin"/>
        </w:r>
        <w:r w:rsidR="00645FE0">
          <w:rPr>
            <w:noProof/>
            <w:webHidden/>
          </w:rPr>
          <w:instrText xml:space="preserve"> PAGEREF _Toc137462933 \h </w:instrText>
        </w:r>
        <w:r w:rsidR="00645FE0">
          <w:rPr>
            <w:noProof/>
            <w:webHidden/>
          </w:rPr>
        </w:r>
        <w:r w:rsidR="00645FE0">
          <w:rPr>
            <w:noProof/>
            <w:webHidden/>
          </w:rPr>
          <w:fldChar w:fldCharType="separate"/>
        </w:r>
        <w:r w:rsidR="00EC4C2A">
          <w:rPr>
            <w:rFonts w:hint="eastAsia"/>
            <w:noProof/>
            <w:webHidden/>
          </w:rPr>
          <w:t>６１</w:t>
        </w:r>
        <w:r w:rsidR="00645FE0">
          <w:rPr>
            <w:noProof/>
            <w:webHidden/>
          </w:rPr>
          <w:fldChar w:fldCharType="end"/>
        </w:r>
      </w:hyperlink>
    </w:p>
    <w:p w14:paraId="61BA18B7" w14:textId="1CCAC25E"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34" w:history="1">
        <w:r w:rsidR="00645FE0" w:rsidRPr="000231DC">
          <w:rPr>
            <w:rStyle w:val="Hyperlink"/>
            <w:noProof/>
          </w:rPr>
          <w:t>Table 5. 16. Causal effects of AC type on EUI</w:t>
        </w:r>
        <w:r w:rsidR="00645FE0">
          <w:rPr>
            <w:noProof/>
            <w:webHidden/>
          </w:rPr>
          <w:tab/>
        </w:r>
        <w:r w:rsidR="00645FE0">
          <w:rPr>
            <w:noProof/>
            <w:webHidden/>
          </w:rPr>
          <w:fldChar w:fldCharType="begin"/>
        </w:r>
        <w:r w:rsidR="00645FE0">
          <w:rPr>
            <w:noProof/>
            <w:webHidden/>
          </w:rPr>
          <w:instrText xml:space="preserve"> PAGEREF _Toc137462934 \h </w:instrText>
        </w:r>
        <w:r w:rsidR="00645FE0">
          <w:rPr>
            <w:noProof/>
            <w:webHidden/>
          </w:rPr>
        </w:r>
        <w:r w:rsidR="00645FE0">
          <w:rPr>
            <w:noProof/>
            <w:webHidden/>
          </w:rPr>
          <w:fldChar w:fldCharType="separate"/>
        </w:r>
        <w:r w:rsidR="00EC4C2A">
          <w:rPr>
            <w:rFonts w:hint="eastAsia"/>
            <w:noProof/>
            <w:webHidden/>
          </w:rPr>
          <w:t>６２</w:t>
        </w:r>
        <w:r w:rsidR="00645FE0">
          <w:rPr>
            <w:noProof/>
            <w:webHidden/>
          </w:rPr>
          <w:fldChar w:fldCharType="end"/>
        </w:r>
      </w:hyperlink>
    </w:p>
    <w:p w14:paraId="3B530CDB" w14:textId="779DE8BE"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35" w:history="1">
        <w:r w:rsidR="00645FE0" w:rsidRPr="000231DC">
          <w:rPr>
            <w:rStyle w:val="Hyperlink"/>
            <w:noProof/>
          </w:rPr>
          <w:t>Table 5. 17. Causal effects of major wall materials on EUI</w:t>
        </w:r>
        <w:r w:rsidR="00645FE0">
          <w:rPr>
            <w:noProof/>
            <w:webHidden/>
          </w:rPr>
          <w:tab/>
        </w:r>
        <w:r w:rsidR="00645FE0">
          <w:rPr>
            <w:noProof/>
            <w:webHidden/>
          </w:rPr>
          <w:fldChar w:fldCharType="begin"/>
        </w:r>
        <w:r w:rsidR="00645FE0">
          <w:rPr>
            <w:noProof/>
            <w:webHidden/>
          </w:rPr>
          <w:instrText xml:space="preserve"> PAGEREF _Toc137462935 \h </w:instrText>
        </w:r>
        <w:r w:rsidR="00645FE0">
          <w:rPr>
            <w:noProof/>
            <w:webHidden/>
          </w:rPr>
        </w:r>
        <w:r w:rsidR="00645FE0">
          <w:rPr>
            <w:noProof/>
            <w:webHidden/>
          </w:rPr>
          <w:fldChar w:fldCharType="separate"/>
        </w:r>
        <w:r w:rsidR="00EC4C2A">
          <w:rPr>
            <w:rFonts w:hint="eastAsia"/>
            <w:noProof/>
            <w:webHidden/>
          </w:rPr>
          <w:t>６３</w:t>
        </w:r>
        <w:r w:rsidR="00645FE0">
          <w:rPr>
            <w:noProof/>
            <w:webHidden/>
          </w:rPr>
          <w:fldChar w:fldCharType="end"/>
        </w:r>
      </w:hyperlink>
    </w:p>
    <w:p w14:paraId="7C21085E" w14:textId="37F82479"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36" w:history="1">
        <w:r w:rsidR="00645FE0" w:rsidRPr="000231DC">
          <w:rPr>
            <w:rStyle w:val="Hyperlink"/>
            <w:noProof/>
          </w:rPr>
          <w:t>Table 5. 18. Thermal resistance of major wall materials</w:t>
        </w:r>
        <w:r w:rsidR="00645FE0">
          <w:rPr>
            <w:noProof/>
            <w:webHidden/>
          </w:rPr>
          <w:tab/>
        </w:r>
        <w:r w:rsidR="00645FE0">
          <w:rPr>
            <w:noProof/>
            <w:webHidden/>
          </w:rPr>
          <w:fldChar w:fldCharType="begin"/>
        </w:r>
        <w:r w:rsidR="00645FE0">
          <w:rPr>
            <w:noProof/>
            <w:webHidden/>
          </w:rPr>
          <w:instrText xml:space="preserve"> PAGEREF _Toc137462936 \h </w:instrText>
        </w:r>
        <w:r w:rsidR="00645FE0">
          <w:rPr>
            <w:noProof/>
            <w:webHidden/>
          </w:rPr>
        </w:r>
        <w:r w:rsidR="00645FE0">
          <w:rPr>
            <w:noProof/>
            <w:webHidden/>
          </w:rPr>
          <w:fldChar w:fldCharType="separate"/>
        </w:r>
        <w:r w:rsidR="00EC4C2A">
          <w:rPr>
            <w:rFonts w:hint="eastAsia"/>
            <w:noProof/>
            <w:webHidden/>
          </w:rPr>
          <w:t>６４</w:t>
        </w:r>
        <w:r w:rsidR="00645FE0">
          <w:rPr>
            <w:noProof/>
            <w:webHidden/>
          </w:rPr>
          <w:fldChar w:fldCharType="end"/>
        </w:r>
      </w:hyperlink>
    </w:p>
    <w:p w14:paraId="1A4B040C" w14:textId="0F505433"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37" w:history="1">
        <w:r w:rsidR="00645FE0" w:rsidRPr="000231DC">
          <w:rPr>
            <w:rStyle w:val="Hyperlink"/>
            <w:noProof/>
          </w:rPr>
          <w:t>Table 5. 19. Causal effects of other variables on EUI</w:t>
        </w:r>
        <w:r w:rsidR="00645FE0">
          <w:rPr>
            <w:noProof/>
            <w:webHidden/>
          </w:rPr>
          <w:tab/>
        </w:r>
        <w:r w:rsidR="00645FE0">
          <w:rPr>
            <w:noProof/>
            <w:webHidden/>
          </w:rPr>
          <w:fldChar w:fldCharType="begin"/>
        </w:r>
        <w:r w:rsidR="00645FE0">
          <w:rPr>
            <w:noProof/>
            <w:webHidden/>
          </w:rPr>
          <w:instrText xml:space="preserve"> PAGEREF _Toc137462937 \h </w:instrText>
        </w:r>
        <w:r w:rsidR="00645FE0">
          <w:rPr>
            <w:noProof/>
            <w:webHidden/>
          </w:rPr>
        </w:r>
        <w:r w:rsidR="00645FE0">
          <w:rPr>
            <w:noProof/>
            <w:webHidden/>
          </w:rPr>
          <w:fldChar w:fldCharType="separate"/>
        </w:r>
        <w:r w:rsidR="00EC4C2A">
          <w:rPr>
            <w:rFonts w:hint="eastAsia"/>
            <w:noProof/>
            <w:webHidden/>
          </w:rPr>
          <w:t>６５</w:t>
        </w:r>
        <w:r w:rsidR="00645FE0">
          <w:rPr>
            <w:noProof/>
            <w:webHidden/>
          </w:rPr>
          <w:fldChar w:fldCharType="end"/>
        </w:r>
      </w:hyperlink>
    </w:p>
    <w:p w14:paraId="4963E063" w14:textId="77777777" w:rsidR="00645FE0" w:rsidRDefault="003D58D0" w:rsidP="00566292">
      <w:pPr>
        <w:widowControl/>
        <w:tabs>
          <w:tab w:val="right" w:leader="middleDot" w:pos="8360"/>
        </w:tabs>
        <w:wordWrap/>
        <w:autoSpaceDE/>
        <w:jc w:val="left"/>
        <w:rPr>
          <w:noProof/>
        </w:rPr>
      </w:pPr>
      <w:r>
        <w:fldChar w:fldCharType="end"/>
      </w:r>
      <w:r>
        <w:fldChar w:fldCharType="begin"/>
      </w:r>
      <w:r>
        <w:instrText xml:space="preserve"> TOC \h \z \c "Table 6." </w:instrText>
      </w:r>
      <w:r>
        <w:fldChar w:fldCharType="separate"/>
      </w:r>
    </w:p>
    <w:p w14:paraId="17A422FD" w14:textId="75AB2EA3"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38" w:history="1">
        <w:r w:rsidR="00645FE0" w:rsidRPr="001F44A4">
          <w:rPr>
            <w:rStyle w:val="Hyperlink"/>
            <w:noProof/>
          </w:rPr>
          <w:t>Table 6. 1. Causal effects of age, education level, average income, and number of household members on EUI</w:t>
        </w:r>
        <w:r w:rsidR="00645FE0">
          <w:rPr>
            <w:noProof/>
            <w:webHidden/>
          </w:rPr>
          <w:tab/>
        </w:r>
        <w:r w:rsidR="00645FE0">
          <w:rPr>
            <w:noProof/>
            <w:webHidden/>
          </w:rPr>
          <w:fldChar w:fldCharType="begin"/>
        </w:r>
        <w:r w:rsidR="00645FE0">
          <w:rPr>
            <w:noProof/>
            <w:webHidden/>
          </w:rPr>
          <w:instrText xml:space="preserve"> PAGEREF _Toc137462938 \h </w:instrText>
        </w:r>
        <w:r w:rsidR="00645FE0">
          <w:rPr>
            <w:noProof/>
            <w:webHidden/>
          </w:rPr>
        </w:r>
        <w:r w:rsidR="00645FE0">
          <w:rPr>
            <w:noProof/>
            <w:webHidden/>
          </w:rPr>
          <w:fldChar w:fldCharType="separate"/>
        </w:r>
        <w:r w:rsidR="00EC4C2A">
          <w:rPr>
            <w:rFonts w:hint="eastAsia"/>
            <w:noProof/>
            <w:webHidden/>
          </w:rPr>
          <w:t>７０</w:t>
        </w:r>
        <w:r w:rsidR="00645FE0">
          <w:rPr>
            <w:noProof/>
            <w:webHidden/>
          </w:rPr>
          <w:fldChar w:fldCharType="end"/>
        </w:r>
      </w:hyperlink>
    </w:p>
    <w:p w14:paraId="0EDF0267" w14:textId="1B159F12"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39" w:history="1">
        <w:r w:rsidR="00645FE0" w:rsidRPr="001F44A4">
          <w:rPr>
            <w:rStyle w:val="Hyperlink"/>
            <w:noProof/>
          </w:rPr>
          <w:t>Table 6. 2. Causal effects of Age, education level, average income, and number of household members on energy consumption and floor area</w:t>
        </w:r>
        <w:r w:rsidR="00645FE0">
          <w:rPr>
            <w:noProof/>
            <w:webHidden/>
          </w:rPr>
          <w:tab/>
        </w:r>
        <w:r w:rsidR="00645FE0">
          <w:rPr>
            <w:noProof/>
            <w:webHidden/>
          </w:rPr>
          <w:fldChar w:fldCharType="begin"/>
        </w:r>
        <w:r w:rsidR="00645FE0">
          <w:rPr>
            <w:noProof/>
            <w:webHidden/>
          </w:rPr>
          <w:instrText xml:space="preserve"> PAGEREF _Toc137462939 \h </w:instrText>
        </w:r>
        <w:r w:rsidR="00645FE0">
          <w:rPr>
            <w:noProof/>
            <w:webHidden/>
          </w:rPr>
        </w:r>
        <w:r w:rsidR="00645FE0">
          <w:rPr>
            <w:noProof/>
            <w:webHidden/>
          </w:rPr>
          <w:fldChar w:fldCharType="separate"/>
        </w:r>
        <w:r w:rsidR="00EC4C2A">
          <w:rPr>
            <w:rFonts w:hint="eastAsia"/>
            <w:noProof/>
            <w:webHidden/>
          </w:rPr>
          <w:t>７０</w:t>
        </w:r>
        <w:r w:rsidR="00645FE0">
          <w:rPr>
            <w:noProof/>
            <w:webHidden/>
          </w:rPr>
          <w:fldChar w:fldCharType="end"/>
        </w:r>
      </w:hyperlink>
    </w:p>
    <w:p w14:paraId="1C6BEFA1" w14:textId="161D597F"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40" w:history="1">
        <w:r w:rsidR="00645FE0" w:rsidRPr="001F44A4">
          <w:rPr>
            <w:rStyle w:val="Hyperlink"/>
            <w:noProof/>
          </w:rPr>
          <w:t>Table 6. 3. Causal effects of household main source of income on EUI</w:t>
        </w:r>
        <w:r w:rsidR="00645FE0">
          <w:rPr>
            <w:noProof/>
            <w:webHidden/>
          </w:rPr>
          <w:tab/>
        </w:r>
        <w:r w:rsidR="00645FE0">
          <w:rPr>
            <w:noProof/>
            <w:webHidden/>
          </w:rPr>
          <w:fldChar w:fldCharType="begin"/>
        </w:r>
        <w:r w:rsidR="00645FE0">
          <w:rPr>
            <w:noProof/>
            <w:webHidden/>
          </w:rPr>
          <w:instrText xml:space="preserve"> PAGEREF _Toc137462940 \h </w:instrText>
        </w:r>
        <w:r w:rsidR="00645FE0">
          <w:rPr>
            <w:noProof/>
            <w:webHidden/>
          </w:rPr>
        </w:r>
        <w:r w:rsidR="00645FE0">
          <w:rPr>
            <w:noProof/>
            <w:webHidden/>
          </w:rPr>
          <w:fldChar w:fldCharType="separate"/>
        </w:r>
        <w:r w:rsidR="00EC4C2A">
          <w:rPr>
            <w:rFonts w:hint="eastAsia"/>
            <w:noProof/>
            <w:webHidden/>
          </w:rPr>
          <w:t>７１</w:t>
        </w:r>
        <w:r w:rsidR="00645FE0">
          <w:rPr>
            <w:noProof/>
            <w:webHidden/>
          </w:rPr>
          <w:fldChar w:fldCharType="end"/>
        </w:r>
      </w:hyperlink>
    </w:p>
    <w:p w14:paraId="73D4AE87" w14:textId="1B43FC2A"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41" w:history="1">
        <w:r w:rsidR="00645FE0" w:rsidRPr="001F44A4">
          <w:rPr>
            <w:rStyle w:val="Hyperlink"/>
            <w:noProof/>
          </w:rPr>
          <w:t>Table 6. 4. Detailed Causal effects of household main source of income on EUI</w:t>
        </w:r>
        <w:r w:rsidR="00645FE0">
          <w:rPr>
            <w:noProof/>
            <w:webHidden/>
          </w:rPr>
          <w:tab/>
        </w:r>
        <w:r w:rsidR="00645FE0">
          <w:rPr>
            <w:noProof/>
            <w:webHidden/>
          </w:rPr>
          <w:fldChar w:fldCharType="begin"/>
        </w:r>
        <w:r w:rsidR="00645FE0">
          <w:rPr>
            <w:noProof/>
            <w:webHidden/>
          </w:rPr>
          <w:instrText xml:space="preserve"> PAGEREF _Toc137462941 \h </w:instrText>
        </w:r>
        <w:r w:rsidR="00645FE0">
          <w:rPr>
            <w:noProof/>
            <w:webHidden/>
          </w:rPr>
        </w:r>
        <w:r w:rsidR="00645FE0">
          <w:rPr>
            <w:noProof/>
            <w:webHidden/>
          </w:rPr>
          <w:fldChar w:fldCharType="separate"/>
        </w:r>
        <w:r w:rsidR="00EC4C2A">
          <w:rPr>
            <w:rFonts w:hint="eastAsia"/>
            <w:noProof/>
            <w:webHidden/>
          </w:rPr>
          <w:t>７２</w:t>
        </w:r>
        <w:r w:rsidR="00645FE0">
          <w:rPr>
            <w:noProof/>
            <w:webHidden/>
          </w:rPr>
          <w:fldChar w:fldCharType="end"/>
        </w:r>
      </w:hyperlink>
    </w:p>
    <w:p w14:paraId="41387657" w14:textId="63777A34"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42" w:history="1">
        <w:r w:rsidR="00645FE0" w:rsidRPr="001F44A4">
          <w:rPr>
            <w:rStyle w:val="Hyperlink"/>
            <w:noProof/>
          </w:rPr>
          <w:t>Table 6. 5. Causal effects of house completion year on EUI</w:t>
        </w:r>
        <w:r w:rsidR="00645FE0">
          <w:rPr>
            <w:noProof/>
            <w:webHidden/>
          </w:rPr>
          <w:tab/>
        </w:r>
        <w:r w:rsidR="00645FE0">
          <w:rPr>
            <w:noProof/>
            <w:webHidden/>
          </w:rPr>
          <w:fldChar w:fldCharType="begin"/>
        </w:r>
        <w:r w:rsidR="00645FE0">
          <w:rPr>
            <w:noProof/>
            <w:webHidden/>
          </w:rPr>
          <w:instrText xml:space="preserve"> PAGEREF _Toc137462942 \h </w:instrText>
        </w:r>
        <w:r w:rsidR="00645FE0">
          <w:rPr>
            <w:noProof/>
            <w:webHidden/>
          </w:rPr>
        </w:r>
        <w:r w:rsidR="00645FE0">
          <w:rPr>
            <w:noProof/>
            <w:webHidden/>
          </w:rPr>
          <w:fldChar w:fldCharType="separate"/>
        </w:r>
        <w:r w:rsidR="00EC4C2A">
          <w:rPr>
            <w:rFonts w:hint="eastAsia"/>
            <w:noProof/>
            <w:webHidden/>
          </w:rPr>
          <w:t>７３</w:t>
        </w:r>
        <w:r w:rsidR="00645FE0">
          <w:rPr>
            <w:noProof/>
            <w:webHidden/>
          </w:rPr>
          <w:fldChar w:fldCharType="end"/>
        </w:r>
      </w:hyperlink>
    </w:p>
    <w:p w14:paraId="2E20C6D7" w14:textId="59734C7B"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43" w:history="1">
        <w:r w:rsidR="00645FE0" w:rsidRPr="001F44A4">
          <w:rPr>
            <w:rStyle w:val="Hyperlink"/>
            <w:noProof/>
          </w:rPr>
          <w:t>Table 6. 6. Causal effects of the main heating equipment on EUI</w:t>
        </w:r>
        <w:r w:rsidR="00645FE0">
          <w:rPr>
            <w:noProof/>
            <w:webHidden/>
          </w:rPr>
          <w:tab/>
        </w:r>
        <w:r w:rsidR="00645FE0">
          <w:rPr>
            <w:noProof/>
            <w:webHidden/>
          </w:rPr>
          <w:fldChar w:fldCharType="begin"/>
        </w:r>
        <w:r w:rsidR="00645FE0">
          <w:rPr>
            <w:noProof/>
            <w:webHidden/>
          </w:rPr>
          <w:instrText xml:space="preserve"> PAGEREF _Toc137462943 \h </w:instrText>
        </w:r>
        <w:r w:rsidR="00645FE0">
          <w:rPr>
            <w:noProof/>
            <w:webHidden/>
          </w:rPr>
        </w:r>
        <w:r w:rsidR="00645FE0">
          <w:rPr>
            <w:noProof/>
            <w:webHidden/>
          </w:rPr>
          <w:fldChar w:fldCharType="separate"/>
        </w:r>
        <w:r w:rsidR="00EC4C2A">
          <w:rPr>
            <w:rFonts w:hint="eastAsia"/>
            <w:noProof/>
            <w:webHidden/>
          </w:rPr>
          <w:t>７５</w:t>
        </w:r>
        <w:r w:rsidR="00645FE0">
          <w:rPr>
            <w:noProof/>
            <w:webHidden/>
          </w:rPr>
          <w:fldChar w:fldCharType="end"/>
        </w:r>
      </w:hyperlink>
    </w:p>
    <w:p w14:paraId="3A78FAC6" w14:textId="27D3C5BC"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44" w:history="1">
        <w:r w:rsidR="00645FE0" w:rsidRPr="001F44A4">
          <w:rPr>
            <w:rStyle w:val="Hyperlink"/>
            <w:noProof/>
          </w:rPr>
          <w:t>Table 6. 7. Pairwise statistical tests</w:t>
        </w:r>
        <w:r w:rsidR="00645FE0">
          <w:rPr>
            <w:noProof/>
            <w:webHidden/>
          </w:rPr>
          <w:tab/>
        </w:r>
        <w:r w:rsidR="00645FE0">
          <w:rPr>
            <w:noProof/>
            <w:webHidden/>
          </w:rPr>
          <w:fldChar w:fldCharType="begin"/>
        </w:r>
        <w:r w:rsidR="00645FE0">
          <w:rPr>
            <w:noProof/>
            <w:webHidden/>
          </w:rPr>
          <w:instrText xml:space="preserve"> PAGEREF _Toc137462944 \h </w:instrText>
        </w:r>
        <w:r w:rsidR="00645FE0">
          <w:rPr>
            <w:noProof/>
            <w:webHidden/>
          </w:rPr>
        </w:r>
        <w:r w:rsidR="00645FE0">
          <w:rPr>
            <w:noProof/>
            <w:webHidden/>
          </w:rPr>
          <w:fldChar w:fldCharType="separate"/>
        </w:r>
        <w:r w:rsidR="00EC4C2A">
          <w:rPr>
            <w:rFonts w:hint="eastAsia"/>
            <w:noProof/>
            <w:webHidden/>
          </w:rPr>
          <w:t>７６</w:t>
        </w:r>
        <w:r w:rsidR="00645FE0">
          <w:rPr>
            <w:noProof/>
            <w:webHidden/>
          </w:rPr>
          <w:fldChar w:fldCharType="end"/>
        </w:r>
      </w:hyperlink>
    </w:p>
    <w:p w14:paraId="4E396182" w14:textId="255DD060"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45" w:history="1">
        <w:r w:rsidR="00645FE0" w:rsidRPr="001F44A4">
          <w:rPr>
            <w:rStyle w:val="Hyperlink"/>
            <w:noProof/>
          </w:rPr>
          <w:t>Table 6. 8. Causal effects of using auxiliary heating</w:t>
        </w:r>
        <w:r w:rsidR="00645FE0">
          <w:rPr>
            <w:noProof/>
            <w:webHidden/>
          </w:rPr>
          <w:tab/>
        </w:r>
        <w:r w:rsidR="00645FE0">
          <w:rPr>
            <w:noProof/>
            <w:webHidden/>
          </w:rPr>
          <w:fldChar w:fldCharType="begin"/>
        </w:r>
        <w:r w:rsidR="00645FE0">
          <w:rPr>
            <w:noProof/>
            <w:webHidden/>
          </w:rPr>
          <w:instrText xml:space="preserve"> PAGEREF _Toc137462945 \h </w:instrText>
        </w:r>
        <w:r w:rsidR="00645FE0">
          <w:rPr>
            <w:noProof/>
            <w:webHidden/>
          </w:rPr>
        </w:r>
        <w:r w:rsidR="00645FE0">
          <w:rPr>
            <w:noProof/>
            <w:webHidden/>
          </w:rPr>
          <w:fldChar w:fldCharType="separate"/>
        </w:r>
        <w:r w:rsidR="00EC4C2A">
          <w:rPr>
            <w:rFonts w:hint="eastAsia"/>
            <w:noProof/>
            <w:webHidden/>
          </w:rPr>
          <w:t>７７</w:t>
        </w:r>
        <w:r w:rsidR="00645FE0">
          <w:rPr>
            <w:noProof/>
            <w:webHidden/>
          </w:rPr>
          <w:fldChar w:fldCharType="end"/>
        </w:r>
      </w:hyperlink>
    </w:p>
    <w:p w14:paraId="0A5EA16E" w14:textId="4684044C"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46" w:history="1">
        <w:r w:rsidR="00645FE0" w:rsidRPr="001F44A4">
          <w:rPr>
            <w:rStyle w:val="Hyperlink"/>
            <w:noProof/>
          </w:rPr>
          <w:t>Table 6. 9. Causal effects of provincial climate on EUI</w:t>
        </w:r>
        <w:r w:rsidR="00645FE0">
          <w:rPr>
            <w:noProof/>
            <w:webHidden/>
          </w:rPr>
          <w:tab/>
        </w:r>
        <w:r w:rsidR="00645FE0">
          <w:rPr>
            <w:noProof/>
            <w:webHidden/>
          </w:rPr>
          <w:fldChar w:fldCharType="begin"/>
        </w:r>
        <w:r w:rsidR="00645FE0">
          <w:rPr>
            <w:noProof/>
            <w:webHidden/>
          </w:rPr>
          <w:instrText xml:space="preserve"> PAGEREF _Toc137462946 \h </w:instrText>
        </w:r>
        <w:r w:rsidR="00645FE0">
          <w:rPr>
            <w:noProof/>
            <w:webHidden/>
          </w:rPr>
        </w:r>
        <w:r w:rsidR="00645FE0">
          <w:rPr>
            <w:noProof/>
            <w:webHidden/>
          </w:rPr>
          <w:fldChar w:fldCharType="separate"/>
        </w:r>
        <w:r w:rsidR="00EC4C2A">
          <w:rPr>
            <w:rFonts w:hint="eastAsia"/>
            <w:noProof/>
            <w:webHidden/>
          </w:rPr>
          <w:t>７９</w:t>
        </w:r>
        <w:r w:rsidR="00645FE0">
          <w:rPr>
            <w:noProof/>
            <w:webHidden/>
          </w:rPr>
          <w:fldChar w:fldCharType="end"/>
        </w:r>
      </w:hyperlink>
    </w:p>
    <w:p w14:paraId="6B63AD55" w14:textId="5A92D199"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47" w:history="1">
        <w:r w:rsidR="00645FE0" w:rsidRPr="001F44A4">
          <w:rPr>
            <w:rStyle w:val="Hyperlink"/>
            <w:noProof/>
          </w:rPr>
          <w:t>Table 6. 10. Causal effects of housing type on EUI</w:t>
        </w:r>
        <w:r w:rsidR="00645FE0">
          <w:rPr>
            <w:noProof/>
            <w:webHidden/>
          </w:rPr>
          <w:tab/>
        </w:r>
        <w:r w:rsidR="00645FE0">
          <w:rPr>
            <w:noProof/>
            <w:webHidden/>
          </w:rPr>
          <w:fldChar w:fldCharType="begin"/>
        </w:r>
        <w:r w:rsidR="00645FE0">
          <w:rPr>
            <w:noProof/>
            <w:webHidden/>
          </w:rPr>
          <w:instrText xml:space="preserve"> PAGEREF _Toc137462947 \h </w:instrText>
        </w:r>
        <w:r w:rsidR="00645FE0">
          <w:rPr>
            <w:noProof/>
            <w:webHidden/>
          </w:rPr>
        </w:r>
        <w:r w:rsidR="00645FE0">
          <w:rPr>
            <w:noProof/>
            <w:webHidden/>
          </w:rPr>
          <w:fldChar w:fldCharType="separate"/>
        </w:r>
        <w:r w:rsidR="00EC4C2A">
          <w:rPr>
            <w:rFonts w:hint="eastAsia"/>
            <w:noProof/>
            <w:webHidden/>
          </w:rPr>
          <w:t>８０</w:t>
        </w:r>
        <w:r w:rsidR="00645FE0">
          <w:rPr>
            <w:noProof/>
            <w:webHidden/>
          </w:rPr>
          <w:fldChar w:fldCharType="end"/>
        </w:r>
      </w:hyperlink>
    </w:p>
    <w:p w14:paraId="69FD94CE" w14:textId="3878768D"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48" w:history="1">
        <w:r w:rsidR="00645FE0" w:rsidRPr="001F44A4">
          <w:rPr>
            <w:rStyle w:val="Hyperlink"/>
            <w:noProof/>
          </w:rPr>
          <w:t>Table 6. 11. Causal effects the ratio of double-glazed windows to exterior windows on EUI</w:t>
        </w:r>
        <w:r w:rsidR="00645FE0">
          <w:rPr>
            <w:noProof/>
            <w:webHidden/>
          </w:rPr>
          <w:tab/>
        </w:r>
        <w:r w:rsidR="00645FE0">
          <w:rPr>
            <w:noProof/>
            <w:webHidden/>
          </w:rPr>
          <w:fldChar w:fldCharType="begin"/>
        </w:r>
        <w:r w:rsidR="00645FE0">
          <w:rPr>
            <w:noProof/>
            <w:webHidden/>
          </w:rPr>
          <w:instrText xml:space="preserve"> PAGEREF _Toc137462948 \h </w:instrText>
        </w:r>
        <w:r w:rsidR="00645FE0">
          <w:rPr>
            <w:noProof/>
            <w:webHidden/>
          </w:rPr>
        </w:r>
        <w:r w:rsidR="00645FE0">
          <w:rPr>
            <w:noProof/>
            <w:webHidden/>
          </w:rPr>
          <w:fldChar w:fldCharType="separate"/>
        </w:r>
        <w:r w:rsidR="00EC4C2A">
          <w:rPr>
            <w:rFonts w:hint="eastAsia"/>
            <w:noProof/>
            <w:webHidden/>
          </w:rPr>
          <w:t>８１</w:t>
        </w:r>
        <w:r w:rsidR="00645FE0">
          <w:rPr>
            <w:noProof/>
            <w:webHidden/>
          </w:rPr>
          <w:fldChar w:fldCharType="end"/>
        </w:r>
      </w:hyperlink>
    </w:p>
    <w:p w14:paraId="404297A6" w14:textId="51BAE837"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49" w:history="1">
        <w:r w:rsidR="00645FE0" w:rsidRPr="001F44A4">
          <w:rPr>
            <w:rStyle w:val="Hyperlink"/>
            <w:noProof/>
          </w:rPr>
          <w:t>Table 6. 12. Causal effects the residential floor number on EUI</w:t>
        </w:r>
        <w:r w:rsidR="00645FE0">
          <w:rPr>
            <w:noProof/>
            <w:webHidden/>
          </w:rPr>
          <w:tab/>
        </w:r>
        <w:r w:rsidR="00645FE0">
          <w:rPr>
            <w:noProof/>
            <w:webHidden/>
          </w:rPr>
          <w:fldChar w:fldCharType="begin"/>
        </w:r>
        <w:r w:rsidR="00645FE0">
          <w:rPr>
            <w:noProof/>
            <w:webHidden/>
          </w:rPr>
          <w:instrText xml:space="preserve"> PAGEREF _Toc137462949 \h </w:instrText>
        </w:r>
        <w:r w:rsidR="00645FE0">
          <w:rPr>
            <w:noProof/>
            <w:webHidden/>
          </w:rPr>
        </w:r>
        <w:r w:rsidR="00645FE0">
          <w:rPr>
            <w:noProof/>
            <w:webHidden/>
          </w:rPr>
          <w:fldChar w:fldCharType="separate"/>
        </w:r>
        <w:r w:rsidR="00EC4C2A">
          <w:rPr>
            <w:rFonts w:hint="eastAsia"/>
            <w:noProof/>
            <w:webHidden/>
          </w:rPr>
          <w:t>８２</w:t>
        </w:r>
        <w:r w:rsidR="00645FE0">
          <w:rPr>
            <w:noProof/>
            <w:webHidden/>
          </w:rPr>
          <w:fldChar w:fldCharType="end"/>
        </w:r>
      </w:hyperlink>
    </w:p>
    <w:p w14:paraId="55C09BF6" w14:textId="56D45DFD"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50" w:history="1">
        <w:r w:rsidR="00645FE0" w:rsidRPr="001F44A4">
          <w:rPr>
            <w:rStyle w:val="Hyperlink"/>
            <w:noProof/>
          </w:rPr>
          <w:t>Table 6. 13. Causal effects the housing orientation on EUI</w:t>
        </w:r>
        <w:r w:rsidR="00645FE0">
          <w:rPr>
            <w:noProof/>
            <w:webHidden/>
          </w:rPr>
          <w:tab/>
        </w:r>
        <w:r w:rsidR="00645FE0">
          <w:rPr>
            <w:noProof/>
            <w:webHidden/>
          </w:rPr>
          <w:fldChar w:fldCharType="begin"/>
        </w:r>
        <w:r w:rsidR="00645FE0">
          <w:rPr>
            <w:noProof/>
            <w:webHidden/>
          </w:rPr>
          <w:instrText xml:space="preserve"> PAGEREF _Toc137462950 \h </w:instrText>
        </w:r>
        <w:r w:rsidR="00645FE0">
          <w:rPr>
            <w:noProof/>
            <w:webHidden/>
          </w:rPr>
        </w:r>
        <w:r w:rsidR="00645FE0">
          <w:rPr>
            <w:noProof/>
            <w:webHidden/>
          </w:rPr>
          <w:fldChar w:fldCharType="separate"/>
        </w:r>
        <w:r w:rsidR="00EC4C2A">
          <w:rPr>
            <w:rFonts w:hint="eastAsia"/>
            <w:noProof/>
            <w:webHidden/>
          </w:rPr>
          <w:t>８３</w:t>
        </w:r>
        <w:r w:rsidR="00645FE0">
          <w:rPr>
            <w:noProof/>
            <w:webHidden/>
          </w:rPr>
          <w:fldChar w:fldCharType="end"/>
        </w:r>
      </w:hyperlink>
    </w:p>
    <w:p w14:paraId="592C1258" w14:textId="60B2B3BC"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51" w:history="1">
        <w:r w:rsidR="00645FE0" w:rsidRPr="001F44A4">
          <w:rPr>
            <w:rStyle w:val="Hyperlink"/>
            <w:noProof/>
          </w:rPr>
          <w:t>Table 6. 14. Causal effects other variables on EUI</w:t>
        </w:r>
        <w:r w:rsidR="00645FE0">
          <w:rPr>
            <w:noProof/>
            <w:webHidden/>
          </w:rPr>
          <w:tab/>
        </w:r>
        <w:r w:rsidR="00645FE0">
          <w:rPr>
            <w:noProof/>
            <w:webHidden/>
          </w:rPr>
          <w:fldChar w:fldCharType="begin"/>
        </w:r>
        <w:r w:rsidR="00645FE0">
          <w:rPr>
            <w:noProof/>
            <w:webHidden/>
          </w:rPr>
          <w:instrText xml:space="preserve"> PAGEREF _Toc137462951 \h </w:instrText>
        </w:r>
        <w:r w:rsidR="00645FE0">
          <w:rPr>
            <w:noProof/>
            <w:webHidden/>
          </w:rPr>
        </w:r>
        <w:r w:rsidR="00645FE0">
          <w:rPr>
            <w:noProof/>
            <w:webHidden/>
          </w:rPr>
          <w:fldChar w:fldCharType="separate"/>
        </w:r>
        <w:r w:rsidR="00EC4C2A">
          <w:rPr>
            <w:rFonts w:hint="eastAsia"/>
            <w:noProof/>
            <w:webHidden/>
          </w:rPr>
          <w:t>８４</w:t>
        </w:r>
        <w:r w:rsidR="00645FE0">
          <w:rPr>
            <w:noProof/>
            <w:webHidden/>
          </w:rPr>
          <w:fldChar w:fldCharType="end"/>
        </w:r>
      </w:hyperlink>
    </w:p>
    <w:p w14:paraId="2E04843D" w14:textId="77777777" w:rsidR="00645FE0" w:rsidRDefault="003D58D0" w:rsidP="00465E8E">
      <w:pPr>
        <w:widowControl/>
        <w:tabs>
          <w:tab w:val="right" w:leader="middleDot" w:pos="8360"/>
        </w:tabs>
        <w:wordWrap/>
        <w:autoSpaceDE/>
        <w:spacing w:line="240" w:lineRule="auto"/>
        <w:jc w:val="left"/>
        <w:rPr>
          <w:noProof/>
        </w:rPr>
      </w:pPr>
      <w:r>
        <w:fldChar w:fldCharType="end"/>
      </w:r>
      <w:r>
        <w:fldChar w:fldCharType="begin"/>
      </w:r>
      <w:r>
        <w:instrText xml:space="preserve"> TOC \h \z \c "Table 7." </w:instrText>
      </w:r>
      <w:r>
        <w:fldChar w:fldCharType="separate"/>
      </w:r>
    </w:p>
    <w:p w14:paraId="7E51E02A" w14:textId="7B2CBD06"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52" w:history="1">
        <w:r w:rsidR="00645FE0" w:rsidRPr="003C104A">
          <w:rPr>
            <w:rStyle w:val="Hyperlink"/>
            <w:noProof/>
          </w:rPr>
          <w:t>Table 7. 1. Causal effects of sex and age on thermal sensation</w:t>
        </w:r>
        <w:r w:rsidR="00645FE0">
          <w:rPr>
            <w:noProof/>
            <w:webHidden/>
          </w:rPr>
          <w:tab/>
        </w:r>
        <w:r w:rsidR="00645FE0">
          <w:rPr>
            <w:noProof/>
            <w:webHidden/>
          </w:rPr>
          <w:fldChar w:fldCharType="begin"/>
        </w:r>
        <w:r w:rsidR="00645FE0">
          <w:rPr>
            <w:noProof/>
            <w:webHidden/>
          </w:rPr>
          <w:instrText xml:space="preserve"> PAGEREF _Toc137462952 \h </w:instrText>
        </w:r>
        <w:r w:rsidR="00645FE0">
          <w:rPr>
            <w:noProof/>
            <w:webHidden/>
          </w:rPr>
        </w:r>
        <w:r w:rsidR="00645FE0">
          <w:rPr>
            <w:noProof/>
            <w:webHidden/>
          </w:rPr>
          <w:fldChar w:fldCharType="separate"/>
        </w:r>
        <w:r w:rsidR="00EC4C2A">
          <w:rPr>
            <w:rFonts w:hint="eastAsia"/>
            <w:noProof/>
            <w:webHidden/>
          </w:rPr>
          <w:t>８７</w:t>
        </w:r>
        <w:r w:rsidR="00645FE0">
          <w:rPr>
            <w:noProof/>
            <w:webHidden/>
          </w:rPr>
          <w:fldChar w:fldCharType="end"/>
        </w:r>
      </w:hyperlink>
    </w:p>
    <w:p w14:paraId="26119A74" w14:textId="40C74AD5"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53" w:history="1">
        <w:r w:rsidR="00645FE0" w:rsidRPr="003C104A">
          <w:rPr>
            <w:rStyle w:val="Hyperlink"/>
            <w:noProof/>
          </w:rPr>
          <w:t>Table 7. 2. Causal effect sex on thermal sensation in different age groups</w:t>
        </w:r>
        <w:r w:rsidR="00645FE0">
          <w:rPr>
            <w:noProof/>
            <w:webHidden/>
          </w:rPr>
          <w:tab/>
        </w:r>
        <w:r w:rsidR="00645FE0">
          <w:rPr>
            <w:noProof/>
            <w:webHidden/>
          </w:rPr>
          <w:fldChar w:fldCharType="begin"/>
        </w:r>
        <w:r w:rsidR="00645FE0">
          <w:rPr>
            <w:noProof/>
            <w:webHidden/>
          </w:rPr>
          <w:instrText xml:space="preserve"> PAGEREF _Toc137462953 \h </w:instrText>
        </w:r>
        <w:r w:rsidR="00645FE0">
          <w:rPr>
            <w:noProof/>
            <w:webHidden/>
          </w:rPr>
        </w:r>
        <w:r w:rsidR="00645FE0">
          <w:rPr>
            <w:noProof/>
            <w:webHidden/>
          </w:rPr>
          <w:fldChar w:fldCharType="separate"/>
        </w:r>
        <w:r w:rsidR="00EC4C2A">
          <w:rPr>
            <w:rFonts w:hint="eastAsia"/>
            <w:noProof/>
            <w:webHidden/>
          </w:rPr>
          <w:t>９０</w:t>
        </w:r>
        <w:r w:rsidR="00645FE0">
          <w:rPr>
            <w:noProof/>
            <w:webHidden/>
          </w:rPr>
          <w:fldChar w:fldCharType="end"/>
        </w:r>
      </w:hyperlink>
    </w:p>
    <w:p w14:paraId="0C5F1CE6" w14:textId="548C5730"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54" w:history="1">
        <w:r w:rsidR="00645FE0" w:rsidRPr="003C104A">
          <w:rPr>
            <w:rStyle w:val="Hyperlink"/>
            <w:noProof/>
          </w:rPr>
          <w:t>Table 7. 3. Casual effect of age on thermal sensation</w:t>
        </w:r>
        <w:r w:rsidR="00645FE0">
          <w:rPr>
            <w:noProof/>
            <w:webHidden/>
          </w:rPr>
          <w:tab/>
        </w:r>
        <w:r w:rsidR="00645FE0">
          <w:rPr>
            <w:noProof/>
            <w:webHidden/>
          </w:rPr>
          <w:fldChar w:fldCharType="begin"/>
        </w:r>
        <w:r w:rsidR="00645FE0">
          <w:rPr>
            <w:noProof/>
            <w:webHidden/>
          </w:rPr>
          <w:instrText xml:space="preserve"> PAGEREF _Toc137462954 \h </w:instrText>
        </w:r>
        <w:r w:rsidR="00645FE0">
          <w:rPr>
            <w:noProof/>
            <w:webHidden/>
          </w:rPr>
        </w:r>
        <w:r w:rsidR="00645FE0">
          <w:rPr>
            <w:noProof/>
            <w:webHidden/>
          </w:rPr>
          <w:fldChar w:fldCharType="separate"/>
        </w:r>
        <w:r w:rsidR="00EC4C2A">
          <w:rPr>
            <w:rFonts w:hint="eastAsia"/>
            <w:noProof/>
            <w:webHidden/>
          </w:rPr>
          <w:t>９１</w:t>
        </w:r>
        <w:r w:rsidR="00645FE0">
          <w:rPr>
            <w:noProof/>
            <w:webHidden/>
          </w:rPr>
          <w:fldChar w:fldCharType="end"/>
        </w:r>
      </w:hyperlink>
    </w:p>
    <w:p w14:paraId="37E46558" w14:textId="516A0F1A"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55" w:history="1">
        <w:r w:rsidR="00645FE0" w:rsidRPr="003C104A">
          <w:rPr>
            <w:rStyle w:val="Hyperlink"/>
            <w:noProof/>
          </w:rPr>
          <w:t>Table 7. 4. Causal effects of behavioral factors on thermal sensation</w:t>
        </w:r>
        <w:r w:rsidR="00645FE0">
          <w:rPr>
            <w:noProof/>
            <w:webHidden/>
          </w:rPr>
          <w:tab/>
        </w:r>
        <w:r w:rsidR="00645FE0">
          <w:rPr>
            <w:noProof/>
            <w:webHidden/>
          </w:rPr>
          <w:fldChar w:fldCharType="begin"/>
        </w:r>
        <w:r w:rsidR="00645FE0">
          <w:rPr>
            <w:noProof/>
            <w:webHidden/>
          </w:rPr>
          <w:instrText xml:space="preserve"> PAGEREF _Toc137462955 \h </w:instrText>
        </w:r>
        <w:r w:rsidR="00645FE0">
          <w:rPr>
            <w:noProof/>
            <w:webHidden/>
          </w:rPr>
        </w:r>
        <w:r w:rsidR="00645FE0">
          <w:rPr>
            <w:noProof/>
            <w:webHidden/>
          </w:rPr>
          <w:fldChar w:fldCharType="separate"/>
        </w:r>
        <w:r w:rsidR="00EC4C2A">
          <w:rPr>
            <w:rFonts w:hint="eastAsia"/>
            <w:noProof/>
            <w:webHidden/>
          </w:rPr>
          <w:t>９３</w:t>
        </w:r>
        <w:r w:rsidR="00645FE0">
          <w:rPr>
            <w:noProof/>
            <w:webHidden/>
          </w:rPr>
          <w:fldChar w:fldCharType="end"/>
        </w:r>
      </w:hyperlink>
    </w:p>
    <w:p w14:paraId="5010A6E0" w14:textId="5AA5C0BD"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56" w:history="1">
        <w:r w:rsidR="00645FE0" w:rsidRPr="003C104A">
          <w:rPr>
            <w:rStyle w:val="Hyperlink"/>
            <w:noProof/>
          </w:rPr>
          <w:t>Table 7. 5. Occupant behavior and associated thermal acceptability, indoor and outdoor temperatures</w:t>
        </w:r>
        <w:r w:rsidR="00645FE0">
          <w:rPr>
            <w:noProof/>
            <w:webHidden/>
          </w:rPr>
          <w:tab/>
        </w:r>
        <w:r w:rsidR="00645FE0">
          <w:rPr>
            <w:noProof/>
            <w:webHidden/>
          </w:rPr>
          <w:fldChar w:fldCharType="begin"/>
        </w:r>
        <w:r w:rsidR="00645FE0">
          <w:rPr>
            <w:noProof/>
            <w:webHidden/>
          </w:rPr>
          <w:instrText xml:space="preserve"> PAGEREF _Toc137462956 \h </w:instrText>
        </w:r>
        <w:r w:rsidR="00645FE0">
          <w:rPr>
            <w:noProof/>
            <w:webHidden/>
          </w:rPr>
        </w:r>
        <w:r w:rsidR="00645FE0">
          <w:rPr>
            <w:noProof/>
            <w:webHidden/>
          </w:rPr>
          <w:fldChar w:fldCharType="separate"/>
        </w:r>
        <w:r w:rsidR="00EC4C2A">
          <w:rPr>
            <w:rFonts w:hint="eastAsia"/>
            <w:noProof/>
            <w:webHidden/>
          </w:rPr>
          <w:t>９４</w:t>
        </w:r>
        <w:r w:rsidR="00645FE0">
          <w:rPr>
            <w:noProof/>
            <w:webHidden/>
          </w:rPr>
          <w:fldChar w:fldCharType="end"/>
        </w:r>
      </w:hyperlink>
    </w:p>
    <w:p w14:paraId="29DECB46" w14:textId="5FEB42E5"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57" w:history="1">
        <w:r w:rsidR="00645FE0" w:rsidRPr="003C104A">
          <w:rPr>
            <w:rStyle w:val="Hyperlink"/>
            <w:noProof/>
          </w:rPr>
          <w:t>Table 7. 6. Occupant behavior in relation to thermal sensation across sex categories</w:t>
        </w:r>
        <w:r w:rsidR="00645FE0">
          <w:rPr>
            <w:noProof/>
            <w:webHidden/>
          </w:rPr>
          <w:tab/>
        </w:r>
        <w:r w:rsidR="00645FE0">
          <w:rPr>
            <w:noProof/>
            <w:webHidden/>
          </w:rPr>
          <w:fldChar w:fldCharType="begin"/>
        </w:r>
        <w:r w:rsidR="00645FE0">
          <w:rPr>
            <w:noProof/>
            <w:webHidden/>
          </w:rPr>
          <w:instrText xml:space="preserve"> PAGEREF _Toc137462957 \h </w:instrText>
        </w:r>
        <w:r w:rsidR="00645FE0">
          <w:rPr>
            <w:noProof/>
            <w:webHidden/>
          </w:rPr>
        </w:r>
        <w:r w:rsidR="00645FE0">
          <w:rPr>
            <w:noProof/>
            <w:webHidden/>
          </w:rPr>
          <w:fldChar w:fldCharType="separate"/>
        </w:r>
        <w:r w:rsidR="00EC4C2A">
          <w:rPr>
            <w:rFonts w:hint="eastAsia"/>
            <w:noProof/>
            <w:webHidden/>
          </w:rPr>
          <w:t>９５</w:t>
        </w:r>
        <w:r w:rsidR="00645FE0">
          <w:rPr>
            <w:noProof/>
            <w:webHidden/>
          </w:rPr>
          <w:fldChar w:fldCharType="end"/>
        </w:r>
      </w:hyperlink>
    </w:p>
    <w:p w14:paraId="6329057C" w14:textId="3C508F8F"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58" w:history="1">
        <w:r w:rsidR="00645FE0" w:rsidRPr="003C104A">
          <w:rPr>
            <w:rStyle w:val="Hyperlink"/>
            <w:noProof/>
          </w:rPr>
          <w:t>Table 7. 7. Causal effects of building types on thermal sensation</w:t>
        </w:r>
        <w:r w:rsidR="00645FE0">
          <w:rPr>
            <w:noProof/>
            <w:webHidden/>
          </w:rPr>
          <w:tab/>
        </w:r>
        <w:r w:rsidR="00645FE0">
          <w:rPr>
            <w:noProof/>
            <w:webHidden/>
          </w:rPr>
          <w:fldChar w:fldCharType="begin"/>
        </w:r>
        <w:r w:rsidR="00645FE0">
          <w:rPr>
            <w:noProof/>
            <w:webHidden/>
          </w:rPr>
          <w:instrText xml:space="preserve"> PAGEREF _Toc137462958 \h </w:instrText>
        </w:r>
        <w:r w:rsidR="00645FE0">
          <w:rPr>
            <w:noProof/>
            <w:webHidden/>
          </w:rPr>
        </w:r>
        <w:r w:rsidR="00645FE0">
          <w:rPr>
            <w:noProof/>
            <w:webHidden/>
          </w:rPr>
          <w:fldChar w:fldCharType="separate"/>
        </w:r>
        <w:r w:rsidR="00EC4C2A">
          <w:rPr>
            <w:rFonts w:hint="eastAsia"/>
            <w:noProof/>
            <w:webHidden/>
          </w:rPr>
          <w:t>９６</w:t>
        </w:r>
        <w:r w:rsidR="00645FE0">
          <w:rPr>
            <w:noProof/>
            <w:webHidden/>
          </w:rPr>
          <w:fldChar w:fldCharType="end"/>
        </w:r>
      </w:hyperlink>
    </w:p>
    <w:p w14:paraId="37C443B5" w14:textId="0F92505F"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59" w:history="1">
        <w:r w:rsidR="00645FE0" w:rsidRPr="003C104A">
          <w:rPr>
            <w:rStyle w:val="Hyperlink"/>
            <w:noProof/>
          </w:rPr>
          <w:t>Table 7. 8. Causal effects of cooling types on thermal sensation</w:t>
        </w:r>
        <w:r w:rsidR="00645FE0">
          <w:rPr>
            <w:noProof/>
            <w:webHidden/>
          </w:rPr>
          <w:tab/>
        </w:r>
        <w:r w:rsidR="00645FE0">
          <w:rPr>
            <w:noProof/>
            <w:webHidden/>
          </w:rPr>
          <w:fldChar w:fldCharType="begin"/>
        </w:r>
        <w:r w:rsidR="00645FE0">
          <w:rPr>
            <w:noProof/>
            <w:webHidden/>
          </w:rPr>
          <w:instrText xml:space="preserve"> PAGEREF _Toc137462959 \h </w:instrText>
        </w:r>
        <w:r w:rsidR="00645FE0">
          <w:rPr>
            <w:noProof/>
            <w:webHidden/>
          </w:rPr>
        </w:r>
        <w:r w:rsidR="00645FE0">
          <w:rPr>
            <w:noProof/>
            <w:webHidden/>
          </w:rPr>
          <w:fldChar w:fldCharType="separate"/>
        </w:r>
        <w:r w:rsidR="00EC4C2A">
          <w:rPr>
            <w:rFonts w:hint="eastAsia"/>
            <w:noProof/>
            <w:webHidden/>
          </w:rPr>
          <w:t>９７</w:t>
        </w:r>
        <w:r w:rsidR="00645FE0">
          <w:rPr>
            <w:noProof/>
            <w:webHidden/>
          </w:rPr>
          <w:fldChar w:fldCharType="end"/>
        </w:r>
      </w:hyperlink>
    </w:p>
    <w:p w14:paraId="7F66528A" w14:textId="6620B3A5"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60" w:history="1">
        <w:r w:rsidR="00645FE0" w:rsidRPr="003C104A">
          <w:rPr>
            <w:rStyle w:val="Hyperlink"/>
            <w:noProof/>
          </w:rPr>
          <w:t>Table 7. 9. Causal effects of environmental and subjective thermal factors on thermal sensation</w:t>
        </w:r>
        <w:r w:rsidR="00645FE0">
          <w:rPr>
            <w:noProof/>
            <w:webHidden/>
          </w:rPr>
          <w:tab/>
        </w:r>
        <w:r w:rsidR="00645FE0">
          <w:rPr>
            <w:noProof/>
            <w:webHidden/>
          </w:rPr>
          <w:fldChar w:fldCharType="begin"/>
        </w:r>
        <w:r w:rsidR="00645FE0">
          <w:rPr>
            <w:noProof/>
            <w:webHidden/>
          </w:rPr>
          <w:instrText xml:space="preserve"> PAGEREF _Toc137462960 \h </w:instrText>
        </w:r>
        <w:r w:rsidR="00645FE0">
          <w:rPr>
            <w:noProof/>
            <w:webHidden/>
          </w:rPr>
        </w:r>
        <w:r w:rsidR="00645FE0">
          <w:rPr>
            <w:noProof/>
            <w:webHidden/>
          </w:rPr>
          <w:fldChar w:fldCharType="separate"/>
        </w:r>
        <w:r w:rsidR="00EC4C2A">
          <w:rPr>
            <w:rFonts w:hint="eastAsia"/>
            <w:noProof/>
            <w:webHidden/>
          </w:rPr>
          <w:t>９８</w:t>
        </w:r>
        <w:r w:rsidR="00645FE0">
          <w:rPr>
            <w:noProof/>
            <w:webHidden/>
          </w:rPr>
          <w:fldChar w:fldCharType="end"/>
        </w:r>
      </w:hyperlink>
    </w:p>
    <w:p w14:paraId="14964A70" w14:textId="07199165" w:rsidR="003D58D0" w:rsidRDefault="003D58D0" w:rsidP="00566292">
      <w:pPr>
        <w:widowControl/>
        <w:tabs>
          <w:tab w:val="right" w:leader="middleDot" w:pos="8360"/>
        </w:tabs>
        <w:wordWrap/>
        <w:autoSpaceDE/>
        <w:jc w:val="left"/>
      </w:pPr>
      <w:r>
        <w:fldChar w:fldCharType="end"/>
      </w:r>
    </w:p>
    <w:p w14:paraId="2B71304F" w14:textId="77777777" w:rsidR="003D58D0" w:rsidRDefault="003D58D0" w:rsidP="00566292">
      <w:pPr>
        <w:widowControl/>
        <w:tabs>
          <w:tab w:val="right" w:leader="middleDot" w:pos="8360"/>
        </w:tabs>
        <w:wordWrap/>
        <w:autoSpaceDE/>
        <w:jc w:val="left"/>
      </w:pPr>
    </w:p>
    <w:p w14:paraId="16C4FF9F" w14:textId="77777777" w:rsidR="003D58D0" w:rsidRDefault="003D58D0" w:rsidP="00566292">
      <w:pPr>
        <w:widowControl/>
        <w:tabs>
          <w:tab w:val="right" w:leader="middleDot" w:pos="8360"/>
        </w:tabs>
        <w:wordWrap/>
        <w:autoSpaceDE/>
        <w:jc w:val="left"/>
      </w:pPr>
    </w:p>
    <w:p w14:paraId="77B59C69" w14:textId="512A35B6" w:rsidR="00645FE0" w:rsidRDefault="00645FE0">
      <w:pPr>
        <w:widowControl/>
        <w:wordWrap/>
        <w:autoSpaceDE/>
        <w:autoSpaceDN/>
        <w:spacing w:line="240" w:lineRule="auto"/>
        <w:jc w:val="left"/>
      </w:pPr>
      <w:r>
        <w:br w:type="page"/>
      </w:r>
    </w:p>
    <w:p w14:paraId="4D62CF6C" w14:textId="77777777" w:rsidR="008C4D59" w:rsidRPr="00E4732E" w:rsidRDefault="008C4D59" w:rsidP="00566292">
      <w:pPr>
        <w:widowControl/>
        <w:tabs>
          <w:tab w:val="right" w:leader="middleDot" w:pos="8360"/>
        </w:tabs>
        <w:wordWrap/>
        <w:autoSpaceDE/>
        <w:jc w:val="center"/>
        <w:rPr>
          <w:b/>
          <w:sz w:val="28"/>
          <w:szCs w:val="26"/>
        </w:rPr>
      </w:pPr>
      <w:r w:rsidRPr="00E4732E">
        <w:rPr>
          <w:b/>
          <w:sz w:val="28"/>
          <w:szCs w:val="26"/>
        </w:rPr>
        <w:lastRenderedPageBreak/>
        <w:t>Figure Contents</w:t>
      </w:r>
    </w:p>
    <w:p w14:paraId="1F6ED98C" w14:textId="6E59A699" w:rsidR="00645FE0" w:rsidRDefault="00BB0B0F">
      <w:pPr>
        <w:pStyle w:val="TableofFigures"/>
        <w:tabs>
          <w:tab w:val="right" w:leader="dot" w:pos="8495"/>
        </w:tabs>
        <w:rPr>
          <w:rFonts w:asciiTheme="minorHAnsi" w:eastAsiaTheme="minorEastAsia" w:hAnsiTheme="minorHAnsi" w:cstheme="minorBidi"/>
          <w:noProof/>
          <w:szCs w:val="22"/>
        </w:rPr>
      </w:pPr>
      <w:r>
        <w:fldChar w:fldCharType="begin"/>
      </w:r>
      <w:r>
        <w:instrText xml:space="preserve"> TOC \h \z \c "Figure 1." </w:instrText>
      </w:r>
      <w:r>
        <w:fldChar w:fldCharType="separate"/>
      </w:r>
      <w:hyperlink w:anchor="_Toc137462961" w:history="1">
        <w:r w:rsidR="00645FE0" w:rsidRPr="00D55D41">
          <w:rPr>
            <w:rStyle w:val="Hyperlink"/>
            <w:noProof/>
          </w:rPr>
          <w:t>Figure 1. 1. (a) Final energy consumption by sector (IEA, 2021) and (b) average time spent indoors by a person (Klepeis et al., 2001)</w:t>
        </w:r>
        <w:r w:rsidR="00645FE0">
          <w:rPr>
            <w:noProof/>
            <w:webHidden/>
          </w:rPr>
          <w:tab/>
        </w:r>
        <w:r w:rsidR="00645FE0">
          <w:rPr>
            <w:noProof/>
            <w:webHidden/>
          </w:rPr>
          <w:fldChar w:fldCharType="begin"/>
        </w:r>
        <w:r w:rsidR="00645FE0">
          <w:rPr>
            <w:noProof/>
            <w:webHidden/>
          </w:rPr>
          <w:instrText xml:space="preserve"> PAGEREF _Toc137462961 \h </w:instrText>
        </w:r>
        <w:r w:rsidR="00645FE0">
          <w:rPr>
            <w:noProof/>
            <w:webHidden/>
          </w:rPr>
        </w:r>
        <w:r w:rsidR="00645FE0">
          <w:rPr>
            <w:noProof/>
            <w:webHidden/>
          </w:rPr>
          <w:fldChar w:fldCharType="separate"/>
        </w:r>
        <w:r w:rsidR="00EC4C2A">
          <w:rPr>
            <w:rFonts w:hint="eastAsia"/>
            <w:noProof/>
            <w:webHidden/>
          </w:rPr>
          <w:t>１</w:t>
        </w:r>
        <w:r w:rsidR="00645FE0">
          <w:rPr>
            <w:noProof/>
            <w:webHidden/>
          </w:rPr>
          <w:fldChar w:fldCharType="end"/>
        </w:r>
      </w:hyperlink>
    </w:p>
    <w:p w14:paraId="77D6579D" w14:textId="77777777" w:rsidR="00645FE0" w:rsidRDefault="00BB0B0F" w:rsidP="00566292">
      <w:pPr>
        <w:widowControl/>
        <w:tabs>
          <w:tab w:val="right" w:leader="middleDot" w:pos="8360"/>
        </w:tabs>
        <w:wordWrap/>
        <w:autoSpaceDE/>
        <w:jc w:val="left"/>
        <w:rPr>
          <w:noProof/>
        </w:rPr>
      </w:pPr>
      <w:r>
        <w:fldChar w:fldCharType="end"/>
      </w:r>
      <w:r>
        <w:fldChar w:fldCharType="begin"/>
      </w:r>
      <w:r>
        <w:instrText xml:space="preserve"> TOC \h \z \c "Figure 2." </w:instrText>
      </w:r>
      <w:r>
        <w:fldChar w:fldCharType="separate"/>
      </w:r>
    </w:p>
    <w:p w14:paraId="74EC06F6" w14:textId="7A0123A5"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62" w:history="1">
        <w:r w:rsidR="00645FE0" w:rsidRPr="00E76CEA">
          <w:rPr>
            <w:rStyle w:val="Hyperlink"/>
            <w:noProof/>
          </w:rPr>
          <w:t>Figure 2. 1. A hypothetical world in casual inference analysis</w:t>
        </w:r>
        <w:r w:rsidR="00645FE0">
          <w:rPr>
            <w:noProof/>
            <w:webHidden/>
          </w:rPr>
          <w:tab/>
        </w:r>
        <w:r w:rsidR="00645FE0">
          <w:rPr>
            <w:noProof/>
            <w:webHidden/>
          </w:rPr>
          <w:fldChar w:fldCharType="begin"/>
        </w:r>
        <w:r w:rsidR="00645FE0">
          <w:rPr>
            <w:noProof/>
            <w:webHidden/>
          </w:rPr>
          <w:instrText xml:space="preserve"> PAGEREF _Toc137462962 \h </w:instrText>
        </w:r>
        <w:r w:rsidR="00645FE0">
          <w:rPr>
            <w:noProof/>
            <w:webHidden/>
          </w:rPr>
        </w:r>
        <w:r w:rsidR="00645FE0">
          <w:rPr>
            <w:noProof/>
            <w:webHidden/>
          </w:rPr>
          <w:fldChar w:fldCharType="separate"/>
        </w:r>
        <w:r w:rsidR="00EC4C2A">
          <w:rPr>
            <w:rFonts w:hint="eastAsia"/>
            <w:noProof/>
            <w:webHidden/>
          </w:rPr>
          <w:t>８</w:t>
        </w:r>
        <w:r w:rsidR="00645FE0">
          <w:rPr>
            <w:noProof/>
            <w:webHidden/>
          </w:rPr>
          <w:fldChar w:fldCharType="end"/>
        </w:r>
      </w:hyperlink>
    </w:p>
    <w:p w14:paraId="62DA626F" w14:textId="77777777" w:rsidR="00645FE0" w:rsidRDefault="00BB0B0F" w:rsidP="00566292">
      <w:pPr>
        <w:widowControl/>
        <w:tabs>
          <w:tab w:val="right" w:leader="middleDot" w:pos="8360"/>
        </w:tabs>
        <w:wordWrap/>
        <w:autoSpaceDE/>
        <w:jc w:val="left"/>
        <w:rPr>
          <w:noProof/>
        </w:rPr>
      </w:pPr>
      <w:r>
        <w:fldChar w:fldCharType="end"/>
      </w:r>
      <w:r>
        <w:fldChar w:fldCharType="begin"/>
      </w:r>
      <w:r>
        <w:instrText xml:space="preserve"> TOC \h \z \c "Figure 3." </w:instrText>
      </w:r>
      <w:r>
        <w:fldChar w:fldCharType="separate"/>
      </w:r>
    </w:p>
    <w:p w14:paraId="6EFF3003" w14:textId="4CA080B8"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63" w:history="1">
        <w:r w:rsidR="00645FE0" w:rsidRPr="00FE22A4">
          <w:rPr>
            <w:rStyle w:val="Hyperlink"/>
            <w:noProof/>
          </w:rPr>
          <w:t>Figure 3. 1. The novelty of the proposed machine learning-based causal inference approach</w:t>
        </w:r>
        <w:r w:rsidR="00645FE0">
          <w:rPr>
            <w:noProof/>
            <w:webHidden/>
          </w:rPr>
          <w:tab/>
        </w:r>
        <w:r w:rsidR="00645FE0">
          <w:rPr>
            <w:noProof/>
            <w:webHidden/>
          </w:rPr>
          <w:fldChar w:fldCharType="begin"/>
        </w:r>
        <w:r w:rsidR="00645FE0">
          <w:rPr>
            <w:noProof/>
            <w:webHidden/>
          </w:rPr>
          <w:instrText xml:space="preserve"> PAGEREF _Toc137462963 \h </w:instrText>
        </w:r>
        <w:r w:rsidR="00645FE0">
          <w:rPr>
            <w:noProof/>
            <w:webHidden/>
          </w:rPr>
        </w:r>
        <w:r w:rsidR="00645FE0">
          <w:rPr>
            <w:noProof/>
            <w:webHidden/>
          </w:rPr>
          <w:fldChar w:fldCharType="separate"/>
        </w:r>
        <w:r w:rsidR="00EC4C2A">
          <w:rPr>
            <w:rFonts w:hint="eastAsia"/>
            <w:noProof/>
            <w:webHidden/>
          </w:rPr>
          <w:t>１３</w:t>
        </w:r>
        <w:r w:rsidR="00645FE0">
          <w:rPr>
            <w:noProof/>
            <w:webHidden/>
          </w:rPr>
          <w:fldChar w:fldCharType="end"/>
        </w:r>
      </w:hyperlink>
    </w:p>
    <w:p w14:paraId="4EE1CE50" w14:textId="22F25546"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64" w:history="1">
        <w:r w:rsidR="00645FE0" w:rsidRPr="00FE22A4">
          <w:rPr>
            <w:rStyle w:val="Hyperlink"/>
            <w:noProof/>
          </w:rPr>
          <w:t>Figure 3. 2. An example of a directed acyclic graph</w:t>
        </w:r>
        <w:r w:rsidR="00645FE0">
          <w:rPr>
            <w:noProof/>
            <w:webHidden/>
          </w:rPr>
          <w:tab/>
        </w:r>
        <w:r w:rsidR="00645FE0">
          <w:rPr>
            <w:noProof/>
            <w:webHidden/>
          </w:rPr>
          <w:fldChar w:fldCharType="begin"/>
        </w:r>
        <w:r w:rsidR="00645FE0">
          <w:rPr>
            <w:noProof/>
            <w:webHidden/>
          </w:rPr>
          <w:instrText xml:space="preserve"> PAGEREF _Toc137462964 \h </w:instrText>
        </w:r>
        <w:r w:rsidR="00645FE0">
          <w:rPr>
            <w:noProof/>
            <w:webHidden/>
          </w:rPr>
        </w:r>
        <w:r w:rsidR="00645FE0">
          <w:rPr>
            <w:noProof/>
            <w:webHidden/>
          </w:rPr>
          <w:fldChar w:fldCharType="separate"/>
        </w:r>
        <w:r w:rsidR="00EC4C2A">
          <w:rPr>
            <w:rFonts w:hint="eastAsia"/>
            <w:noProof/>
            <w:webHidden/>
          </w:rPr>
          <w:t>２０</w:t>
        </w:r>
        <w:r w:rsidR="00645FE0">
          <w:rPr>
            <w:noProof/>
            <w:webHidden/>
          </w:rPr>
          <w:fldChar w:fldCharType="end"/>
        </w:r>
      </w:hyperlink>
    </w:p>
    <w:p w14:paraId="64F09FD2" w14:textId="77777777" w:rsidR="00F85FB8" w:rsidRDefault="00BB0B0F" w:rsidP="00566292">
      <w:pPr>
        <w:widowControl/>
        <w:tabs>
          <w:tab w:val="right" w:leader="middleDot" w:pos="8360"/>
        </w:tabs>
        <w:wordWrap/>
        <w:autoSpaceDE/>
        <w:jc w:val="left"/>
        <w:rPr>
          <w:noProof/>
        </w:rPr>
      </w:pPr>
      <w:r>
        <w:fldChar w:fldCharType="end"/>
      </w:r>
      <w:r>
        <w:fldChar w:fldCharType="begin"/>
      </w:r>
      <w:r>
        <w:instrText xml:space="preserve"> TOC \h \z \c "Figure 4." </w:instrText>
      </w:r>
      <w:r>
        <w:fldChar w:fldCharType="separate"/>
      </w:r>
    </w:p>
    <w:p w14:paraId="7E301D4B" w14:textId="28151F34"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20" w:history="1">
        <w:r w:rsidR="00F85FB8" w:rsidRPr="00A50C8B">
          <w:rPr>
            <w:rStyle w:val="Hyperlink"/>
            <w:noProof/>
          </w:rPr>
          <w:t>Figure 4. 1. Categories for the selected variables</w:t>
        </w:r>
        <w:r w:rsidR="00F85FB8">
          <w:rPr>
            <w:noProof/>
            <w:webHidden/>
          </w:rPr>
          <w:tab/>
        </w:r>
        <w:r w:rsidR="00F85FB8">
          <w:rPr>
            <w:noProof/>
            <w:webHidden/>
          </w:rPr>
          <w:fldChar w:fldCharType="begin"/>
        </w:r>
        <w:r w:rsidR="00F85FB8">
          <w:rPr>
            <w:noProof/>
            <w:webHidden/>
          </w:rPr>
          <w:instrText xml:space="preserve"> PAGEREF _Toc137595520 \h </w:instrText>
        </w:r>
        <w:r w:rsidR="00F85FB8">
          <w:rPr>
            <w:noProof/>
            <w:webHidden/>
          </w:rPr>
        </w:r>
        <w:r w:rsidR="00F85FB8">
          <w:rPr>
            <w:noProof/>
            <w:webHidden/>
          </w:rPr>
          <w:fldChar w:fldCharType="separate"/>
        </w:r>
        <w:r w:rsidR="00EC4C2A">
          <w:rPr>
            <w:rFonts w:hint="eastAsia"/>
            <w:noProof/>
            <w:webHidden/>
          </w:rPr>
          <w:t>２６</w:t>
        </w:r>
        <w:r w:rsidR="00F85FB8">
          <w:rPr>
            <w:noProof/>
            <w:webHidden/>
          </w:rPr>
          <w:fldChar w:fldCharType="end"/>
        </w:r>
      </w:hyperlink>
    </w:p>
    <w:p w14:paraId="16E0B691" w14:textId="32BDEB03"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21" w:history="1">
        <w:r w:rsidR="00F85FB8" w:rsidRPr="00A50C8B">
          <w:rPr>
            <w:rStyle w:val="Hyperlink"/>
            <w:noProof/>
          </w:rPr>
          <w:t>Figure 4. 2. Energy use intensity (EUI) distribution in energy audit, Energy Star qualified windows usage, smart meter usage, interval data access, and energy assistance</w:t>
        </w:r>
        <w:r w:rsidR="00F85FB8">
          <w:rPr>
            <w:noProof/>
            <w:webHidden/>
          </w:rPr>
          <w:tab/>
        </w:r>
        <w:r w:rsidR="00F85FB8">
          <w:rPr>
            <w:noProof/>
            <w:webHidden/>
          </w:rPr>
          <w:fldChar w:fldCharType="begin"/>
        </w:r>
        <w:r w:rsidR="00F85FB8">
          <w:rPr>
            <w:noProof/>
            <w:webHidden/>
          </w:rPr>
          <w:instrText xml:space="preserve"> PAGEREF _Toc137595521 \h </w:instrText>
        </w:r>
        <w:r w:rsidR="00F85FB8">
          <w:rPr>
            <w:noProof/>
            <w:webHidden/>
          </w:rPr>
        </w:r>
        <w:r w:rsidR="00F85FB8">
          <w:rPr>
            <w:noProof/>
            <w:webHidden/>
          </w:rPr>
          <w:fldChar w:fldCharType="separate"/>
        </w:r>
        <w:r w:rsidR="00EC4C2A">
          <w:rPr>
            <w:rFonts w:hint="eastAsia"/>
            <w:noProof/>
            <w:webHidden/>
          </w:rPr>
          <w:t>２９</w:t>
        </w:r>
        <w:r w:rsidR="00F85FB8">
          <w:rPr>
            <w:noProof/>
            <w:webHidden/>
          </w:rPr>
          <w:fldChar w:fldCharType="end"/>
        </w:r>
      </w:hyperlink>
    </w:p>
    <w:p w14:paraId="45C896F1" w14:textId="4ABE7D13"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22" w:history="1">
        <w:r w:rsidR="00F85FB8" w:rsidRPr="00A50C8B">
          <w:rPr>
            <w:rStyle w:val="Hyperlink"/>
            <w:noProof/>
          </w:rPr>
          <w:t>Figure 4. 3. EUI distribution in electricity payment overseer</w:t>
        </w:r>
        <w:r w:rsidR="00F85FB8">
          <w:rPr>
            <w:noProof/>
            <w:webHidden/>
          </w:rPr>
          <w:tab/>
        </w:r>
        <w:r w:rsidR="00F85FB8">
          <w:rPr>
            <w:noProof/>
            <w:webHidden/>
          </w:rPr>
          <w:fldChar w:fldCharType="begin"/>
        </w:r>
        <w:r w:rsidR="00F85FB8">
          <w:rPr>
            <w:noProof/>
            <w:webHidden/>
          </w:rPr>
          <w:instrText xml:space="preserve"> PAGEREF _Toc137595522 \h </w:instrText>
        </w:r>
        <w:r w:rsidR="00F85FB8">
          <w:rPr>
            <w:noProof/>
            <w:webHidden/>
          </w:rPr>
        </w:r>
        <w:r w:rsidR="00F85FB8">
          <w:rPr>
            <w:noProof/>
            <w:webHidden/>
          </w:rPr>
          <w:fldChar w:fldCharType="separate"/>
        </w:r>
        <w:r w:rsidR="00EC4C2A">
          <w:rPr>
            <w:rFonts w:hint="eastAsia"/>
            <w:noProof/>
            <w:webHidden/>
          </w:rPr>
          <w:t>２９</w:t>
        </w:r>
        <w:r w:rsidR="00F85FB8">
          <w:rPr>
            <w:noProof/>
            <w:webHidden/>
          </w:rPr>
          <w:fldChar w:fldCharType="end"/>
        </w:r>
      </w:hyperlink>
    </w:p>
    <w:p w14:paraId="3B537338" w14:textId="56D4D435"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23" w:history="1">
        <w:r w:rsidR="00F85FB8" w:rsidRPr="00A50C8B">
          <w:rPr>
            <w:rStyle w:val="Hyperlink"/>
            <w:noProof/>
          </w:rPr>
          <w:t>Figure 4. 4. EUI distribution in nighttime vs daytime indoor temperature settings</w:t>
        </w:r>
        <w:r w:rsidR="00F85FB8">
          <w:rPr>
            <w:noProof/>
            <w:webHidden/>
          </w:rPr>
          <w:tab/>
        </w:r>
        <w:r w:rsidR="00F85FB8">
          <w:rPr>
            <w:noProof/>
            <w:webHidden/>
          </w:rPr>
          <w:fldChar w:fldCharType="begin"/>
        </w:r>
        <w:r w:rsidR="00F85FB8">
          <w:rPr>
            <w:noProof/>
            <w:webHidden/>
          </w:rPr>
          <w:instrText xml:space="preserve"> PAGEREF _Toc137595523 \h </w:instrText>
        </w:r>
        <w:r w:rsidR="00F85FB8">
          <w:rPr>
            <w:noProof/>
            <w:webHidden/>
          </w:rPr>
        </w:r>
        <w:r w:rsidR="00F85FB8">
          <w:rPr>
            <w:noProof/>
            <w:webHidden/>
          </w:rPr>
          <w:fldChar w:fldCharType="separate"/>
        </w:r>
        <w:r w:rsidR="00EC4C2A">
          <w:rPr>
            <w:rFonts w:hint="eastAsia"/>
            <w:noProof/>
            <w:webHidden/>
          </w:rPr>
          <w:t>３０</w:t>
        </w:r>
        <w:r w:rsidR="00F85FB8">
          <w:rPr>
            <w:noProof/>
            <w:webHidden/>
          </w:rPr>
          <w:fldChar w:fldCharType="end"/>
        </w:r>
      </w:hyperlink>
    </w:p>
    <w:p w14:paraId="0B77F2C1" w14:textId="016CFCC0"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24" w:history="1">
        <w:r w:rsidR="00F85FB8" w:rsidRPr="00A50C8B">
          <w:rPr>
            <w:rStyle w:val="Hyperlink"/>
            <w:noProof/>
          </w:rPr>
          <w:t>Figure 4. 5. EUI distribution in air condoning (AC) equipment usage behavior</w:t>
        </w:r>
        <w:r w:rsidR="00F85FB8">
          <w:rPr>
            <w:noProof/>
            <w:webHidden/>
          </w:rPr>
          <w:tab/>
        </w:r>
        <w:r w:rsidR="00F85FB8">
          <w:rPr>
            <w:noProof/>
            <w:webHidden/>
          </w:rPr>
          <w:fldChar w:fldCharType="begin"/>
        </w:r>
        <w:r w:rsidR="00F85FB8">
          <w:rPr>
            <w:noProof/>
            <w:webHidden/>
          </w:rPr>
          <w:instrText xml:space="preserve"> PAGEREF _Toc137595524 \h </w:instrText>
        </w:r>
        <w:r w:rsidR="00F85FB8">
          <w:rPr>
            <w:noProof/>
            <w:webHidden/>
          </w:rPr>
        </w:r>
        <w:r w:rsidR="00F85FB8">
          <w:rPr>
            <w:noProof/>
            <w:webHidden/>
          </w:rPr>
          <w:fldChar w:fldCharType="separate"/>
        </w:r>
        <w:r w:rsidR="00EC4C2A">
          <w:rPr>
            <w:rFonts w:hint="eastAsia"/>
            <w:noProof/>
            <w:webHidden/>
          </w:rPr>
          <w:t>３０</w:t>
        </w:r>
        <w:r w:rsidR="00F85FB8">
          <w:rPr>
            <w:noProof/>
            <w:webHidden/>
          </w:rPr>
          <w:fldChar w:fldCharType="end"/>
        </w:r>
      </w:hyperlink>
    </w:p>
    <w:p w14:paraId="13A88D90" w14:textId="36929816"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25" w:history="1">
        <w:r w:rsidR="00F85FB8" w:rsidRPr="00A50C8B">
          <w:rPr>
            <w:rStyle w:val="Hyperlink"/>
            <w:noProof/>
          </w:rPr>
          <w:t>Figure 4. 6. Categories for the selected variables</w:t>
        </w:r>
        <w:r w:rsidR="00F85FB8">
          <w:rPr>
            <w:noProof/>
            <w:webHidden/>
          </w:rPr>
          <w:tab/>
        </w:r>
        <w:r w:rsidR="00F85FB8">
          <w:rPr>
            <w:noProof/>
            <w:webHidden/>
          </w:rPr>
          <w:fldChar w:fldCharType="begin"/>
        </w:r>
        <w:r w:rsidR="00F85FB8">
          <w:rPr>
            <w:noProof/>
            <w:webHidden/>
          </w:rPr>
          <w:instrText xml:space="preserve"> PAGEREF _Toc137595525 \h </w:instrText>
        </w:r>
        <w:r w:rsidR="00F85FB8">
          <w:rPr>
            <w:noProof/>
            <w:webHidden/>
          </w:rPr>
        </w:r>
        <w:r w:rsidR="00F85FB8">
          <w:rPr>
            <w:noProof/>
            <w:webHidden/>
          </w:rPr>
          <w:fldChar w:fldCharType="separate"/>
        </w:r>
        <w:r w:rsidR="00EC4C2A">
          <w:rPr>
            <w:rFonts w:hint="eastAsia"/>
            <w:noProof/>
            <w:webHidden/>
          </w:rPr>
          <w:t>３２</w:t>
        </w:r>
        <w:r w:rsidR="00F85FB8">
          <w:rPr>
            <w:noProof/>
            <w:webHidden/>
          </w:rPr>
          <w:fldChar w:fldCharType="end"/>
        </w:r>
      </w:hyperlink>
    </w:p>
    <w:p w14:paraId="444B90AC" w14:textId="4DD168F8"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26" w:history="1">
        <w:r w:rsidR="00F85FB8" w:rsidRPr="00A50C8B">
          <w:rPr>
            <w:rStyle w:val="Hyperlink"/>
            <w:noProof/>
          </w:rPr>
          <w:t>Figure 4. 7. EUI distribution in number of household members and head of household age</w:t>
        </w:r>
        <w:r w:rsidR="00F85FB8">
          <w:rPr>
            <w:noProof/>
            <w:webHidden/>
          </w:rPr>
          <w:tab/>
        </w:r>
        <w:r w:rsidR="00F85FB8">
          <w:rPr>
            <w:noProof/>
            <w:webHidden/>
          </w:rPr>
          <w:fldChar w:fldCharType="begin"/>
        </w:r>
        <w:r w:rsidR="00F85FB8">
          <w:rPr>
            <w:noProof/>
            <w:webHidden/>
          </w:rPr>
          <w:instrText xml:space="preserve"> PAGEREF _Toc137595526 \h </w:instrText>
        </w:r>
        <w:r w:rsidR="00F85FB8">
          <w:rPr>
            <w:noProof/>
            <w:webHidden/>
          </w:rPr>
        </w:r>
        <w:r w:rsidR="00F85FB8">
          <w:rPr>
            <w:noProof/>
            <w:webHidden/>
          </w:rPr>
          <w:fldChar w:fldCharType="separate"/>
        </w:r>
        <w:r w:rsidR="00EC4C2A">
          <w:rPr>
            <w:rFonts w:hint="eastAsia"/>
            <w:noProof/>
            <w:webHidden/>
          </w:rPr>
          <w:t>３４</w:t>
        </w:r>
        <w:r w:rsidR="00F85FB8">
          <w:rPr>
            <w:noProof/>
            <w:webHidden/>
          </w:rPr>
          <w:fldChar w:fldCharType="end"/>
        </w:r>
      </w:hyperlink>
    </w:p>
    <w:p w14:paraId="21F9FBA4" w14:textId="33F4E204"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27" w:history="1">
        <w:r w:rsidR="00F85FB8" w:rsidRPr="00A50C8B">
          <w:rPr>
            <w:rStyle w:val="Hyperlink"/>
            <w:noProof/>
          </w:rPr>
          <w:t>Figure 4. 8. EUI distribution in head of household education level and household average monthly income</w:t>
        </w:r>
        <w:r w:rsidR="00F85FB8">
          <w:rPr>
            <w:noProof/>
            <w:webHidden/>
          </w:rPr>
          <w:tab/>
        </w:r>
        <w:r w:rsidR="00F85FB8">
          <w:rPr>
            <w:noProof/>
            <w:webHidden/>
          </w:rPr>
          <w:fldChar w:fldCharType="begin"/>
        </w:r>
        <w:r w:rsidR="00F85FB8">
          <w:rPr>
            <w:noProof/>
            <w:webHidden/>
          </w:rPr>
          <w:instrText xml:space="preserve"> PAGEREF _Toc137595527 \h </w:instrText>
        </w:r>
        <w:r w:rsidR="00F85FB8">
          <w:rPr>
            <w:noProof/>
            <w:webHidden/>
          </w:rPr>
        </w:r>
        <w:r w:rsidR="00F85FB8">
          <w:rPr>
            <w:noProof/>
            <w:webHidden/>
          </w:rPr>
          <w:fldChar w:fldCharType="separate"/>
        </w:r>
        <w:r w:rsidR="00EC4C2A">
          <w:rPr>
            <w:rFonts w:hint="eastAsia"/>
            <w:noProof/>
            <w:webHidden/>
          </w:rPr>
          <w:t>３５</w:t>
        </w:r>
        <w:r w:rsidR="00F85FB8">
          <w:rPr>
            <w:noProof/>
            <w:webHidden/>
          </w:rPr>
          <w:fldChar w:fldCharType="end"/>
        </w:r>
      </w:hyperlink>
    </w:p>
    <w:p w14:paraId="0E377E4D" w14:textId="1ED96E33"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28" w:history="1">
        <w:r w:rsidR="00F85FB8" w:rsidRPr="00A50C8B">
          <w:rPr>
            <w:rStyle w:val="Hyperlink"/>
            <w:noProof/>
          </w:rPr>
          <w:t>Figure 4. 9. EUI distribution in household source of income</w:t>
        </w:r>
        <w:r w:rsidR="00F85FB8">
          <w:rPr>
            <w:noProof/>
            <w:webHidden/>
          </w:rPr>
          <w:tab/>
        </w:r>
        <w:r w:rsidR="00F85FB8">
          <w:rPr>
            <w:noProof/>
            <w:webHidden/>
          </w:rPr>
          <w:fldChar w:fldCharType="begin"/>
        </w:r>
        <w:r w:rsidR="00F85FB8">
          <w:rPr>
            <w:noProof/>
            <w:webHidden/>
          </w:rPr>
          <w:instrText xml:space="preserve"> PAGEREF _Toc137595528 \h </w:instrText>
        </w:r>
        <w:r w:rsidR="00F85FB8">
          <w:rPr>
            <w:noProof/>
            <w:webHidden/>
          </w:rPr>
        </w:r>
        <w:r w:rsidR="00F85FB8">
          <w:rPr>
            <w:noProof/>
            <w:webHidden/>
          </w:rPr>
          <w:fldChar w:fldCharType="separate"/>
        </w:r>
        <w:r w:rsidR="00EC4C2A">
          <w:rPr>
            <w:rFonts w:hint="eastAsia"/>
            <w:noProof/>
            <w:webHidden/>
          </w:rPr>
          <w:t>３６</w:t>
        </w:r>
        <w:r w:rsidR="00F85FB8">
          <w:rPr>
            <w:noProof/>
            <w:webHidden/>
          </w:rPr>
          <w:fldChar w:fldCharType="end"/>
        </w:r>
      </w:hyperlink>
    </w:p>
    <w:p w14:paraId="01F4FA89" w14:textId="4BF1DA0C"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29" w:history="1">
        <w:r w:rsidR="00F85FB8" w:rsidRPr="00A50C8B">
          <w:rPr>
            <w:rStyle w:val="Hyperlink"/>
            <w:noProof/>
          </w:rPr>
          <w:t>Figure 4. 10. EUI distribution in main heating equipment used</w:t>
        </w:r>
        <w:r w:rsidR="00F85FB8">
          <w:rPr>
            <w:noProof/>
            <w:webHidden/>
          </w:rPr>
          <w:tab/>
        </w:r>
        <w:r w:rsidR="00F85FB8">
          <w:rPr>
            <w:noProof/>
            <w:webHidden/>
          </w:rPr>
          <w:fldChar w:fldCharType="begin"/>
        </w:r>
        <w:r w:rsidR="00F85FB8">
          <w:rPr>
            <w:noProof/>
            <w:webHidden/>
          </w:rPr>
          <w:instrText xml:space="preserve"> PAGEREF _Toc137595529 \h </w:instrText>
        </w:r>
        <w:r w:rsidR="00F85FB8">
          <w:rPr>
            <w:noProof/>
            <w:webHidden/>
          </w:rPr>
        </w:r>
        <w:r w:rsidR="00F85FB8">
          <w:rPr>
            <w:noProof/>
            <w:webHidden/>
          </w:rPr>
          <w:fldChar w:fldCharType="separate"/>
        </w:r>
        <w:r w:rsidR="00EC4C2A">
          <w:rPr>
            <w:rFonts w:hint="eastAsia"/>
            <w:noProof/>
            <w:webHidden/>
          </w:rPr>
          <w:t>３６</w:t>
        </w:r>
        <w:r w:rsidR="00F85FB8">
          <w:rPr>
            <w:noProof/>
            <w:webHidden/>
          </w:rPr>
          <w:fldChar w:fldCharType="end"/>
        </w:r>
      </w:hyperlink>
    </w:p>
    <w:p w14:paraId="2E3C13D7" w14:textId="6FC17B21"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30" w:history="1">
        <w:r w:rsidR="00F85FB8" w:rsidRPr="00A50C8B">
          <w:rPr>
            <w:rStyle w:val="Hyperlink"/>
            <w:noProof/>
          </w:rPr>
          <w:t>Figure 4. 11. Categories for the selected variables</w:t>
        </w:r>
        <w:r w:rsidR="00F85FB8">
          <w:rPr>
            <w:noProof/>
            <w:webHidden/>
          </w:rPr>
          <w:tab/>
        </w:r>
        <w:r w:rsidR="00F85FB8">
          <w:rPr>
            <w:noProof/>
            <w:webHidden/>
          </w:rPr>
          <w:fldChar w:fldCharType="begin"/>
        </w:r>
        <w:r w:rsidR="00F85FB8">
          <w:rPr>
            <w:noProof/>
            <w:webHidden/>
          </w:rPr>
          <w:instrText xml:space="preserve"> PAGEREF _Toc137595530 \h </w:instrText>
        </w:r>
        <w:r w:rsidR="00F85FB8">
          <w:rPr>
            <w:noProof/>
            <w:webHidden/>
          </w:rPr>
        </w:r>
        <w:r w:rsidR="00F85FB8">
          <w:rPr>
            <w:noProof/>
            <w:webHidden/>
          </w:rPr>
          <w:fldChar w:fldCharType="separate"/>
        </w:r>
        <w:r w:rsidR="00EC4C2A">
          <w:rPr>
            <w:rFonts w:hint="eastAsia"/>
            <w:noProof/>
            <w:webHidden/>
          </w:rPr>
          <w:t>３８</w:t>
        </w:r>
        <w:r w:rsidR="00F85FB8">
          <w:rPr>
            <w:noProof/>
            <w:webHidden/>
          </w:rPr>
          <w:fldChar w:fldCharType="end"/>
        </w:r>
      </w:hyperlink>
    </w:p>
    <w:p w14:paraId="51D1F02E" w14:textId="74B0F864"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31" w:history="1">
        <w:r w:rsidR="00F85FB8" w:rsidRPr="00A50C8B">
          <w:rPr>
            <w:rStyle w:val="Hyperlink"/>
            <w:noProof/>
          </w:rPr>
          <w:t>Figure 4. 12. Thermal sensation distribution in occupants’ BMI and sex</w:t>
        </w:r>
        <w:r w:rsidR="00F85FB8">
          <w:rPr>
            <w:noProof/>
            <w:webHidden/>
          </w:rPr>
          <w:tab/>
        </w:r>
        <w:r w:rsidR="00F85FB8">
          <w:rPr>
            <w:noProof/>
            <w:webHidden/>
          </w:rPr>
          <w:fldChar w:fldCharType="begin"/>
        </w:r>
        <w:r w:rsidR="00F85FB8">
          <w:rPr>
            <w:noProof/>
            <w:webHidden/>
          </w:rPr>
          <w:instrText xml:space="preserve"> PAGEREF _Toc137595531 \h </w:instrText>
        </w:r>
        <w:r w:rsidR="00F85FB8">
          <w:rPr>
            <w:noProof/>
            <w:webHidden/>
          </w:rPr>
        </w:r>
        <w:r w:rsidR="00F85FB8">
          <w:rPr>
            <w:noProof/>
            <w:webHidden/>
          </w:rPr>
          <w:fldChar w:fldCharType="separate"/>
        </w:r>
        <w:r w:rsidR="00EC4C2A">
          <w:rPr>
            <w:rFonts w:hint="eastAsia"/>
            <w:noProof/>
            <w:webHidden/>
          </w:rPr>
          <w:t>３９</w:t>
        </w:r>
        <w:r w:rsidR="00F85FB8">
          <w:rPr>
            <w:noProof/>
            <w:webHidden/>
          </w:rPr>
          <w:fldChar w:fldCharType="end"/>
        </w:r>
      </w:hyperlink>
    </w:p>
    <w:p w14:paraId="7DF7F3B7" w14:textId="69B8B769"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32" w:history="1">
        <w:r w:rsidR="00F85FB8" w:rsidRPr="00A50C8B">
          <w:rPr>
            <w:rStyle w:val="Hyperlink"/>
            <w:noProof/>
          </w:rPr>
          <w:t>Figure 4. 13. Thermal sensation distribution in occupants’ age</w:t>
        </w:r>
        <w:r w:rsidR="00F85FB8">
          <w:rPr>
            <w:noProof/>
            <w:webHidden/>
          </w:rPr>
          <w:tab/>
        </w:r>
        <w:r w:rsidR="00F85FB8">
          <w:rPr>
            <w:noProof/>
            <w:webHidden/>
          </w:rPr>
          <w:fldChar w:fldCharType="begin"/>
        </w:r>
        <w:r w:rsidR="00F85FB8">
          <w:rPr>
            <w:noProof/>
            <w:webHidden/>
          </w:rPr>
          <w:instrText xml:space="preserve"> PAGEREF _Toc137595532 \h </w:instrText>
        </w:r>
        <w:r w:rsidR="00F85FB8">
          <w:rPr>
            <w:noProof/>
            <w:webHidden/>
          </w:rPr>
        </w:r>
        <w:r w:rsidR="00F85FB8">
          <w:rPr>
            <w:noProof/>
            <w:webHidden/>
          </w:rPr>
          <w:fldChar w:fldCharType="separate"/>
        </w:r>
        <w:r w:rsidR="00EC4C2A">
          <w:rPr>
            <w:rFonts w:hint="eastAsia"/>
            <w:noProof/>
            <w:webHidden/>
          </w:rPr>
          <w:t>４０</w:t>
        </w:r>
        <w:r w:rsidR="00F85FB8">
          <w:rPr>
            <w:noProof/>
            <w:webHidden/>
          </w:rPr>
          <w:fldChar w:fldCharType="end"/>
        </w:r>
      </w:hyperlink>
    </w:p>
    <w:p w14:paraId="2C4DBFF9" w14:textId="1F0BABBE"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33" w:history="1">
        <w:r w:rsidR="00F85FB8" w:rsidRPr="00A50C8B">
          <w:rPr>
            <w:rStyle w:val="Hyperlink"/>
            <w:noProof/>
          </w:rPr>
          <w:t>Figure 4. 14. Thermal sensation distribution in state of blinds and fan mode</w:t>
        </w:r>
        <w:r w:rsidR="00F85FB8">
          <w:rPr>
            <w:noProof/>
            <w:webHidden/>
          </w:rPr>
          <w:tab/>
        </w:r>
        <w:r w:rsidR="00F85FB8">
          <w:rPr>
            <w:noProof/>
            <w:webHidden/>
          </w:rPr>
          <w:fldChar w:fldCharType="begin"/>
        </w:r>
        <w:r w:rsidR="00F85FB8">
          <w:rPr>
            <w:noProof/>
            <w:webHidden/>
          </w:rPr>
          <w:instrText xml:space="preserve"> PAGEREF _Toc137595533 \h </w:instrText>
        </w:r>
        <w:r w:rsidR="00F85FB8">
          <w:rPr>
            <w:noProof/>
            <w:webHidden/>
          </w:rPr>
        </w:r>
        <w:r w:rsidR="00F85FB8">
          <w:rPr>
            <w:noProof/>
            <w:webHidden/>
          </w:rPr>
          <w:fldChar w:fldCharType="separate"/>
        </w:r>
        <w:r w:rsidR="00EC4C2A">
          <w:rPr>
            <w:rFonts w:hint="eastAsia"/>
            <w:noProof/>
            <w:webHidden/>
          </w:rPr>
          <w:t>４１</w:t>
        </w:r>
        <w:r w:rsidR="00F85FB8">
          <w:rPr>
            <w:noProof/>
            <w:webHidden/>
          </w:rPr>
          <w:fldChar w:fldCharType="end"/>
        </w:r>
      </w:hyperlink>
    </w:p>
    <w:p w14:paraId="3DCA7D1D" w14:textId="2CC80857"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34" w:history="1">
        <w:r w:rsidR="00F85FB8" w:rsidRPr="00A50C8B">
          <w:rPr>
            <w:rStyle w:val="Hyperlink"/>
            <w:noProof/>
          </w:rPr>
          <w:t>Figure 4. 15. Thermal sensation distribution in state of windows and doors</w:t>
        </w:r>
        <w:r w:rsidR="00F85FB8">
          <w:rPr>
            <w:noProof/>
            <w:webHidden/>
          </w:rPr>
          <w:tab/>
        </w:r>
        <w:r w:rsidR="00F85FB8">
          <w:rPr>
            <w:noProof/>
            <w:webHidden/>
          </w:rPr>
          <w:fldChar w:fldCharType="begin"/>
        </w:r>
        <w:r w:rsidR="00F85FB8">
          <w:rPr>
            <w:noProof/>
            <w:webHidden/>
          </w:rPr>
          <w:instrText xml:space="preserve"> PAGEREF _Toc137595534 \h </w:instrText>
        </w:r>
        <w:r w:rsidR="00F85FB8">
          <w:rPr>
            <w:noProof/>
            <w:webHidden/>
          </w:rPr>
        </w:r>
        <w:r w:rsidR="00F85FB8">
          <w:rPr>
            <w:noProof/>
            <w:webHidden/>
          </w:rPr>
          <w:fldChar w:fldCharType="separate"/>
        </w:r>
        <w:r w:rsidR="00EC4C2A">
          <w:rPr>
            <w:rFonts w:hint="eastAsia"/>
            <w:noProof/>
            <w:webHidden/>
          </w:rPr>
          <w:t>４２</w:t>
        </w:r>
        <w:r w:rsidR="00F85FB8">
          <w:rPr>
            <w:noProof/>
            <w:webHidden/>
          </w:rPr>
          <w:fldChar w:fldCharType="end"/>
        </w:r>
      </w:hyperlink>
    </w:p>
    <w:p w14:paraId="1C2E8A38" w14:textId="16F78B13"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35" w:history="1">
        <w:r w:rsidR="00F85FB8" w:rsidRPr="00A50C8B">
          <w:rPr>
            <w:rStyle w:val="Hyperlink"/>
            <w:noProof/>
          </w:rPr>
          <w:t>Figure 4. 16. Thermal sensation distribution in heater mode</w:t>
        </w:r>
        <w:r w:rsidR="00F85FB8">
          <w:rPr>
            <w:noProof/>
            <w:webHidden/>
          </w:rPr>
          <w:tab/>
        </w:r>
        <w:r w:rsidR="00F85FB8">
          <w:rPr>
            <w:noProof/>
            <w:webHidden/>
          </w:rPr>
          <w:fldChar w:fldCharType="begin"/>
        </w:r>
        <w:r w:rsidR="00F85FB8">
          <w:rPr>
            <w:noProof/>
            <w:webHidden/>
          </w:rPr>
          <w:instrText xml:space="preserve"> PAGEREF _Toc137595535 \h </w:instrText>
        </w:r>
        <w:r w:rsidR="00F85FB8">
          <w:rPr>
            <w:noProof/>
            <w:webHidden/>
          </w:rPr>
        </w:r>
        <w:r w:rsidR="00F85FB8">
          <w:rPr>
            <w:noProof/>
            <w:webHidden/>
          </w:rPr>
          <w:fldChar w:fldCharType="separate"/>
        </w:r>
        <w:r w:rsidR="00EC4C2A">
          <w:rPr>
            <w:rFonts w:hint="eastAsia"/>
            <w:noProof/>
            <w:webHidden/>
          </w:rPr>
          <w:t>４３</w:t>
        </w:r>
        <w:r w:rsidR="00F85FB8">
          <w:rPr>
            <w:noProof/>
            <w:webHidden/>
          </w:rPr>
          <w:fldChar w:fldCharType="end"/>
        </w:r>
      </w:hyperlink>
    </w:p>
    <w:p w14:paraId="4079412A" w14:textId="419AAAD6"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36" w:history="1">
        <w:r w:rsidR="00F85FB8" w:rsidRPr="00A50C8B">
          <w:rPr>
            <w:rStyle w:val="Hyperlink"/>
            <w:noProof/>
          </w:rPr>
          <w:t>Figure 4. 17. Causal inference analysis framework</w:t>
        </w:r>
        <w:r w:rsidR="00F85FB8">
          <w:rPr>
            <w:noProof/>
            <w:webHidden/>
          </w:rPr>
          <w:tab/>
        </w:r>
        <w:r w:rsidR="00F85FB8">
          <w:rPr>
            <w:noProof/>
            <w:webHidden/>
          </w:rPr>
          <w:fldChar w:fldCharType="begin"/>
        </w:r>
        <w:r w:rsidR="00F85FB8">
          <w:rPr>
            <w:noProof/>
            <w:webHidden/>
          </w:rPr>
          <w:instrText xml:space="preserve"> PAGEREF _Toc137595536 \h </w:instrText>
        </w:r>
        <w:r w:rsidR="00F85FB8">
          <w:rPr>
            <w:noProof/>
            <w:webHidden/>
          </w:rPr>
        </w:r>
        <w:r w:rsidR="00F85FB8">
          <w:rPr>
            <w:noProof/>
            <w:webHidden/>
          </w:rPr>
          <w:fldChar w:fldCharType="separate"/>
        </w:r>
        <w:r w:rsidR="00EC4C2A">
          <w:rPr>
            <w:rFonts w:hint="eastAsia"/>
            <w:noProof/>
            <w:webHidden/>
          </w:rPr>
          <w:t>４４</w:t>
        </w:r>
        <w:r w:rsidR="00F85FB8">
          <w:rPr>
            <w:noProof/>
            <w:webHidden/>
          </w:rPr>
          <w:fldChar w:fldCharType="end"/>
        </w:r>
      </w:hyperlink>
    </w:p>
    <w:p w14:paraId="06C5B24A" w14:textId="2CA1464E" w:rsidR="00F85FB8" w:rsidRDefault="00B52BCD">
      <w:pPr>
        <w:pStyle w:val="TableofFigures"/>
        <w:tabs>
          <w:tab w:val="right" w:leader="middleDot" w:pos="8495"/>
        </w:tabs>
        <w:rPr>
          <w:rFonts w:asciiTheme="minorHAnsi" w:eastAsiaTheme="minorEastAsia" w:hAnsiTheme="minorHAnsi" w:cstheme="minorBidi"/>
          <w:noProof/>
          <w:kern w:val="2"/>
          <w:sz w:val="24"/>
          <w:szCs w:val="24"/>
          <w:lang/>
          <w14:ligatures w14:val="standardContextual"/>
        </w:rPr>
      </w:pPr>
      <w:hyperlink w:anchor="_Toc137595537" w:history="1">
        <w:r w:rsidR="00F85FB8" w:rsidRPr="00A50C8B">
          <w:rPr>
            <w:rStyle w:val="Hyperlink"/>
            <w:noProof/>
          </w:rPr>
          <w:t>Figure 4. 18. Joint hyperparameters optimization and estimate refutation methods</w:t>
        </w:r>
        <w:r w:rsidR="00F85FB8">
          <w:rPr>
            <w:noProof/>
            <w:webHidden/>
          </w:rPr>
          <w:tab/>
        </w:r>
        <w:r w:rsidR="00F85FB8">
          <w:rPr>
            <w:noProof/>
            <w:webHidden/>
          </w:rPr>
          <w:fldChar w:fldCharType="begin"/>
        </w:r>
        <w:r w:rsidR="00F85FB8">
          <w:rPr>
            <w:noProof/>
            <w:webHidden/>
          </w:rPr>
          <w:instrText xml:space="preserve"> PAGEREF _Toc137595537 \h </w:instrText>
        </w:r>
        <w:r w:rsidR="00F85FB8">
          <w:rPr>
            <w:noProof/>
            <w:webHidden/>
          </w:rPr>
        </w:r>
        <w:r w:rsidR="00F85FB8">
          <w:rPr>
            <w:noProof/>
            <w:webHidden/>
          </w:rPr>
          <w:fldChar w:fldCharType="separate"/>
        </w:r>
        <w:r w:rsidR="00EC4C2A">
          <w:rPr>
            <w:rFonts w:hint="eastAsia"/>
            <w:noProof/>
            <w:webHidden/>
          </w:rPr>
          <w:t>４４</w:t>
        </w:r>
        <w:r w:rsidR="00F85FB8">
          <w:rPr>
            <w:noProof/>
            <w:webHidden/>
          </w:rPr>
          <w:fldChar w:fldCharType="end"/>
        </w:r>
      </w:hyperlink>
    </w:p>
    <w:p w14:paraId="04208A51" w14:textId="77777777" w:rsidR="00645FE0" w:rsidRDefault="00BB0B0F" w:rsidP="00566292">
      <w:pPr>
        <w:widowControl/>
        <w:tabs>
          <w:tab w:val="right" w:leader="middleDot" w:pos="8360"/>
        </w:tabs>
        <w:wordWrap/>
        <w:autoSpaceDE/>
        <w:jc w:val="left"/>
        <w:rPr>
          <w:noProof/>
        </w:rPr>
      </w:pPr>
      <w:r>
        <w:fldChar w:fldCharType="end"/>
      </w:r>
      <w:r>
        <w:fldChar w:fldCharType="begin"/>
      </w:r>
      <w:r>
        <w:instrText xml:space="preserve"> TOC \h \z \c "Figure 5." </w:instrText>
      </w:r>
      <w:r>
        <w:fldChar w:fldCharType="separate"/>
      </w:r>
    </w:p>
    <w:p w14:paraId="6F66FF58" w14:textId="6849DBBF"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83" w:history="1">
        <w:r w:rsidR="00645FE0" w:rsidRPr="007C1D35">
          <w:rPr>
            <w:rStyle w:val="Hyperlink"/>
            <w:noProof/>
          </w:rPr>
          <w:t>Figure 5. 1. Causal effects of energy saving policies on EUI</w:t>
        </w:r>
        <w:r w:rsidR="00645FE0">
          <w:rPr>
            <w:noProof/>
            <w:webHidden/>
          </w:rPr>
          <w:tab/>
        </w:r>
        <w:r w:rsidR="00645FE0">
          <w:rPr>
            <w:noProof/>
            <w:webHidden/>
          </w:rPr>
          <w:fldChar w:fldCharType="begin"/>
        </w:r>
        <w:r w:rsidR="00645FE0">
          <w:rPr>
            <w:noProof/>
            <w:webHidden/>
          </w:rPr>
          <w:instrText xml:space="preserve"> PAGEREF _Toc137462983 \h </w:instrText>
        </w:r>
        <w:r w:rsidR="00645FE0">
          <w:rPr>
            <w:noProof/>
            <w:webHidden/>
          </w:rPr>
        </w:r>
        <w:r w:rsidR="00645FE0">
          <w:rPr>
            <w:noProof/>
            <w:webHidden/>
          </w:rPr>
          <w:fldChar w:fldCharType="separate"/>
        </w:r>
        <w:r w:rsidR="00EC4C2A">
          <w:rPr>
            <w:rFonts w:hint="eastAsia"/>
            <w:noProof/>
            <w:webHidden/>
          </w:rPr>
          <w:t>４７</w:t>
        </w:r>
        <w:r w:rsidR="00645FE0">
          <w:rPr>
            <w:noProof/>
            <w:webHidden/>
          </w:rPr>
          <w:fldChar w:fldCharType="end"/>
        </w:r>
      </w:hyperlink>
    </w:p>
    <w:p w14:paraId="5D5EBC77" w14:textId="7448EB5F"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84" w:history="1">
        <w:r w:rsidR="00645FE0" w:rsidRPr="007C1D35">
          <w:rPr>
            <w:rStyle w:val="Hyperlink"/>
            <w:noProof/>
          </w:rPr>
          <w:t>Figure 5. 2. Causal effect of building insulation level on EUI</w:t>
        </w:r>
        <w:r w:rsidR="00645FE0">
          <w:rPr>
            <w:noProof/>
            <w:webHidden/>
          </w:rPr>
          <w:tab/>
        </w:r>
        <w:r w:rsidR="00645FE0">
          <w:rPr>
            <w:noProof/>
            <w:webHidden/>
          </w:rPr>
          <w:fldChar w:fldCharType="begin"/>
        </w:r>
        <w:r w:rsidR="00645FE0">
          <w:rPr>
            <w:noProof/>
            <w:webHidden/>
          </w:rPr>
          <w:instrText xml:space="preserve"> PAGEREF _Toc137462984 \h </w:instrText>
        </w:r>
        <w:r w:rsidR="00645FE0">
          <w:rPr>
            <w:noProof/>
            <w:webHidden/>
          </w:rPr>
        </w:r>
        <w:r w:rsidR="00645FE0">
          <w:rPr>
            <w:noProof/>
            <w:webHidden/>
          </w:rPr>
          <w:fldChar w:fldCharType="separate"/>
        </w:r>
        <w:r w:rsidR="00EC4C2A">
          <w:rPr>
            <w:rFonts w:hint="eastAsia"/>
            <w:noProof/>
            <w:webHidden/>
          </w:rPr>
          <w:t>５１</w:t>
        </w:r>
        <w:r w:rsidR="00645FE0">
          <w:rPr>
            <w:noProof/>
            <w:webHidden/>
          </w:rPr>
          <w:fldChar w:fldCharType="end"/>
        </w:r>
      </w:hyperlink>
    </w:p>
    <w:p w14:paraId="167117D8" w14:textId="72FA3829"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85" w:history="1">
        <w:r w:rsidR="00645FE0" w:rsidRPr="007C1D35">
          <w:rPr>
            <w:rStyle w:val="Hyperlink"/>
            <w:noProof/>
          </w:rPr>
          <w:t>Figure 5. 3. Causal effect of nighttime temperature settings on EUI</w:t>
        </w:r>
        <w:r w:rsidR="00645FE0">
          <w:rPr>
            <w:noProof/>
            <w:webHidden/>
          </w:rPr>
          <w:tab/>
        </w:r>
        <w:r w:rsidR="00645FE0">
          <w:rPr>
            <w:noProof/>
            <w:webHidden/>
          </w:rPr>
          <w:fldChar w:fldCharType="begin"/>
        </w:r>
        <w:r w:rsidR="00645FE0">
          <w:rPr>
            <w:noProof/>
            <w:webHidden/>
          </w:rPr>
          <w:instrText xml:space="preserve"> PAGEREF _Toc137462985 \h </w:instrText>
        </w:r>
        <w:r w:rsidR="00645FE0">
          <w:rPr>
            <w:noProof/>
            <w:webHidden/>
          </w:rPr>
        </w:r>
        <w:r w:rsidR="00645FE0">
          <w:rPr>
            <w:noProof/>
            <w:webHidden/>
          </w:rPr>
          <w:fldChar w:fldCharType="separate"/>
        </w:r>
        <w:r w:rsidR="00EC4C2A">
          <w:rPr>
            <w:rFonts w:hint="eastAsia"/>
            <w:noProof/>
            <w:webHidden/>
          </w:rPr>
          <w:t>５５</w:t>
        </w:r>
        <w:r w:rsidR="00645FE0">
          <w:rPr>
            <w:noProof/>
            <w:webHidden/>
          </w:rPr>
          <w:fldChar w:fldCharType="end"/>
        </w:r>
      </w:hyperlink>
    </w:p>
    <w:p w14:paraId="0BAC818E" w14:textId="115CA4E6"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86" w:history="1">
        <w:r w:rsidR="00645FE0" w:rsidRPr="007C1D35">
          <w:rPr>
            <w:rStyle w:val="Hyperlink"/>
            <w:noProof/>
          </w:rPr>
          <w:t>Figure 5. 4. Casual effect of air conditioning (AC) usage behavior on EUI</w:t>
        </w:r>
        <w:r w:rsidR="00645FE0">
          <w:rPr>
            <w:noProof/>
            <w:webHidden/>
          </w:rPr>
          <w:tab/>
        </w:r>
        <w:r w:rsidR="00645FE0">
          <w:rPr>
            <w:noProof/>
            <w:webHidden/>
          </w:rPr>
          <w:fldChar w:fldCharType="begin"/>
        </w:r>
        <w:r w:rsidR="00645FE0">
          <w:rPr>
            <w:noProof/>
            <w:webHidden/>
          </w:rPr>
          <w:instrText xml:space="preserve"> PAGEREF _Toc137462986 \h </w:instrText>
        </w:r>
        <w:r w:rsidR="00645FE0">
          <w:rPr>
            <w:noProof/>
            <w:webHidden/>
          </w:rPr>
        </w:r>
        <w:r w:rsidR="00645FE0">
          <w:rPr>
            <w:noProof/>
            <w:webHidden/>
          </w:rPr>
          <w:fldChar w:fldCharType="separate"/>
        </w:r>
        <w:r w:rsidR="00EC4C2A">
          <w:rPr>
            <w:rFonts w:hint="eastAsia"/>
            <w:noProof/>
            <w:webHidden/>
          </w:rPr>
          <w:t>５７</w:t>
        </w:r>
        <w:r w:rsidR="00645FE0">
          <w:rPr>
            <w:noProof/>
            <w:webHidden/>
          </w:rPr>
          <w:fldChar w:fldCharType="end"/>
        </w:r>
      </w:hyperlink>
    </w:p>
    <w:p w14:paraId="0E5CE16F" w14:textId="77777777" w:rsidR="00645FE0" w:rsidRDefault="00BB0B0F" w:rsidP="00566292">
      <w:pPr>
        <w:widowControl/>
        <w:tabs>
          <w:tab w:val="right" w:leader="middleDot" w:pos="8360"/>
        </w:tabs>
        <w:wordWrap/>
        <w:autoSpaceDE/>
        <w:jc w:val="left"/>
        <w:rPr>
          <w:noProof/>
        </w:rPr>
      </w:pPr>
      <w:r>
        <w:fldChar w:fldCharType="end"/>
      </w:r>
      <w:r>
        <w:fldChar w:fldCharType="begin"/>
      </w:r>
      <w:r>
        <w:instrText xml:space="preserve"> TOC \h \z \c "Figure 6." </w:instrText>
      </w:r>
      <w:r>
        <w:fldChar w:fldCharType="separate"/>
      </w:r>
    </w:p>
    <w:p w14:paraId="1C4120BD" w14:textId="612967A2"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87" w:history="1">
        <w:r w:rsidR="00645FE0" w:rsidRPr="0032197F">
          <w:rPr>
            <w:rStyle w:val="Hyperlink"/>
            <w:noProof/>
          </w:rPr>
          <w:t>Figure 6. 1. Thermal transmittance (U-value) over the years</w:t>
        </w:r>
        <w:r w:rsidR="00645FE0">
          <w:rPr>
            <w:noProof/>
            <w:webHidden/>
          </w:rPr>
          <w:tab/>
        </w:r>
        <w:r w:rsidR="00645FE0">
          <w:rPr>
            <w:noProof/>
            <w:webHidden/>
          </w:rPr>
          <w:fldChar w:fldCharType="begin"/>
        </w:r>
        <w:r w:rsidR="00645FE0">
          <w:rPr>
            <w:noProof/>
            <w:webHidden/>
          </w:rPr>
          <w:instrText xml:space="preserve"> PAGEREF _Toc137462987 \h </w:instrText>
        </w:r>
        <w:r w:rsidR="00645FE0">
          <w:rPr>
            <w:noProof/>
            <w:webHidden/>
          </w:rPr>
        </w:r>
        <w:r w:rsidR="00645FE0">
          <w:rPr>
            <w:noProof/>
            <w:webHidden/>
          </w:rPr>
          <w:fldChar w:fldCharType="separate"/>
        </w:r>
        <w:r w:rsidR="00EC4C2A">
          <w:rPr>
            <w:rFonts w:hint="eastAsia"/>
            <w:noProof/>
            <w:webHidden/>
          </w:rPr>
          <w:t>７３</w:t>
        </w:r>
        <w:r w:rsidR="00645FE0">
          <w:rPr>
            <w:noProof/>
            <w:webHidden/>
          </w:rPr>
          <w:fldChar w:fldCharType="end"/>
        </w:r>
      </w:hyperlink>
    </w:p>
    <w:p w14:paraId="47799706" w14:textId="77777777" w:rsidR="00645FE0" w:rsidRDefault="00BB0B0F" w:rsidP="00566292">
      <w:pPr>
        <w:widowControl/>
        <w:tabs>
          <w:tab w:val="right" w:leader="middleDot" w:pos="8360"/>
        </w:tabs>
        <w:wordWrap/>
        <w:autoSpaceDE/>
        <w:jc w:val="left"/>
        <w:rPr>
          <w:noProof/>
        </w:rPr>
      </w:pPr>
      <w:r>
        <w:fldChar w:fldCharType="end"/>
      </w:r>
      <w:r>
        <w:fldChar w:fldCharType="begin"/>
      </w:r>
      <w:r>
        <w:instrText xml:space="preserve"> TOC \h \z \c "Figure 7." </w:instrText>
      </w:r>
      <w:r>
        <w:fldChar w:fldCharType="separate"/>
      </w:r>
    </w:p>
    <w:p w14:paraId="1EA3A357" w14:textId="308E98D7"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88" w:history="1">
        <w:r w:rsidR="00645FE0" w:rsidRPr="0098384F">
          <w:rPr>
            <w:rStyle w:val="Hyperlink"/>
            <w:noProof/>
          </w:rPr>
          <w:t>Figure 7. 1. Causal effects of BMI on thermal sensation</w:t>
        </w:r>
        <w:r w:rsidR="00645FE0">
          <w:rPr>
            <w:noProof/>
            <w:webHidden/>
          </w:rPr>
          <w:tab/>
        </w:r>
        <w:r w:rsidR="00645FE0">
          <w:rPr>
            <w:noProof/>
            <w:webHidden/>
          </w:rPr>
          <w:fldChar w:fldCharType="begin"/>
        </w:r>
        <w:r w:rsidR="00645FE0">
          <w:rPr>
            <w:noProof/>
            <w:webHidden/>
          </w:rPr>
          <w:instrText xml:space="preserve"> PAGEREF _Toc137462988 \h </w:instrText>
        </w:r>
        <w:r w:rsidR="00645FE0">
          <w:rPr>
            <w:noProof/>
            <w:webHidden/>
          </w:rPr>
        </w:r>
        <w:r w:rsidR="00645FE0">
          <w:rPr>
            <w:noProof/>
            <w:webHidden/>
          </w:rPr>
          <w:fldChar w:fldCharType="separate"/>
        </w:r>
        <w:r w:rsidR="00EC4C2A">
          <w:rPr>
            <w:rFonts w:hint="eastAsia"/>
            <w:noProof/>
            <w:webHidden/>
          </w:rPr>
          <w:t>８８</w:t>
        </w:r>
        <w:r w:rsidR="00645FE0">
          <w:rPr>
            <w:noProof/>
            <w:webHidden/>
          </w:rPr>
          <w:fldChar w:fldCharType="end"/>
        </w:r>
      </w:hyperlink>
    </w:p>
    <w:p w14:paraId="06BDF223" w14:textId="79073D4C" w:rsidR="00645FE0" w:rsidRDefault="00B52BCD">
      <w:pPr>
        <w:pStyle w:val="TableofFigures"/>
        <w:tabs>
          <w:tab w:val="right" w:leader="middleDot" w:pos="8495"/>
        </w:tabs>
        <w:rPr>
          <w:rFonts w:asciiTheme="minorHAnsi" w:eastAsiaTheme="minorEastAsia" w:hAnsiTheme="minorHAnsi" w:cstheme="minorBidi"/>
          <w:noProof/>
          <w:szCs w:val="22"/>
        </w:rPr>
      </w:pPr>
      <w:hyperlink w:anchor="_Toc137462989" w:history="1">
        <w:r w:rsidR="00645FE0" w:rsidRPr="0098384F">
          <w:rPr>
            <w:rStyle w:val="Hyperlink"/>
            <w:noProof/>
          </w:rPr>
          <w:t>Figure 7. 2. Causal effects of behavioral factors on thermal sensation</w:t>
        </w:r>
        <w:r w:rsidR="00645FE0">
          <w:rPr>
            <w:noProof/>
            <w:webHidden/>
          </w:rPr>
          <w:tab/>
        </w:r>
        <w:r w:rsidR="00645FE0">
          <w:rPr>
            <w:noProof/>
            <w:webHidden/>
          </w:rPr>
          <w:fldChar w:fldCharType="begin"/>
        </w:r>
        <w:r w:rsidR="00645FE0">
          <w:rPr>
            <w:noProof/>
            <w:webHidden/>
          </w:rPr>
          <w:instrText xml:space="preserve"> PAGEREF _Toc137462989 \h </w:instrText>
        </w:r>
        <w:r w:rsidR="00645FE0">
          <w:rPr>
            <w:noProof/>
            <w:webHidden/>
          </w:rPr>
        </w:r>
        <w:r w:rsidR="00645FE0">
          <w:rPr>
            <w:noProof/>
            <w:webHidden/>
          </w:rPr>
          <w:fldChar w:fldCharType="separate"/>
        </w:r>
        <w:r w:rsidR="00EC4C2A">
          <w:rPr>
            <w:rFonts w:hint="eastAsia"/>
            <w:noProof/>
            <w:webHidden/>
          </w:rPr>
          <w:t>９２</w:t>
        </w:r>
        <w:r w:rsidR="00645FE0">
          <w:rPr>
            <w:noProof/>
            <w:webHidden/>
          </w:rPr>
          <w:fldChar w:fldCharType="end"/>
        </w:r>
      </w:hyperlink>
    </w:p>
    <w:p w14:paraId="62BC3AB9" w14:textId="1ABDAC43" w:rsidR="008C4D59" w:rsidRPr="00E4732E" w:rsidRDefault="00BB0B0F" w:rsidP="00566292">
      <w:pPr>
        <w:widowControl/>
        <w:tabs>
          <w:tab w:val="right" w:leader="middleDot" w:pos="8360"/>
        </w:tabs>
        <w:wordWrap/>
        <w:autoSpaceDE/>
        <w:jc w:val="left"/>
      </w:pPr>
      <w:r>
        <w:fldChar w:fldCharType="end"/>
      </w:r>
    </w:p>
    <w:p w14:paraId="06F348A4" w14:textId="786C1B5A" w:rsidR="001F6ECC" w:rsidRPr="00E4732E" w:rsidRDefault="001F6ECC" w:rsidP="001F6ECC">
      <w:pPr>
        <w:widowControl/>
        <w:wordWrap/>
        <w:autoSpaceDE/>
        <w:adjustRightInd w:val="0"/>
        <w:snapToGrid w:val="0"/>
      </w:pPr>
    </w:p>
    <w:p w14:paraId="6E40D365" w14:textId="0F813DCA" w:rsidR="00D0038C" w:rsidRDefault="00D0038C" w:rsidP="003B099F">
      <w:pPr>
        <w:widowControl/>
        <w:wordWrap/>
        <w:autoSpaceDE/>
        <w:adjustRightInd w:val="0"/>
        <w:snapToGrid w:val="0"/>
      </w:pPr>
    </w:p>
    <w:p w14:paraId="6C2C2C59" w14:textId="77777777" w:rsidR="00D0038C" w:rsidRDefault="00D0038C">
      <w:pPr>
        <w:widowControl/>
        <w:wordWrap/>
        <w:autoSpaceDE/>
        <w:autoSpaceDN/>
        <w:spacing w:line="240" w:lineRule="auto"/>
        <w:jc w:val="left"/>
      </w:pPr>
      <w:r>
        <w:br w:type="page"/>
      </w:r>
    </w:p>
    <w:p w14:paraId="2C57B5CA" w14:textId="77777777" w:rsidR="00D0038C" w:rsidRDefault="00D0038C" w:rsidP="00D0038C">
      <w:pPr>
        <w:pStyle w:val="Heading1"/>
        <w:jc w:val="center"/>
        <w:rPr>
          <w:sz w:val="28"/>
          <w:szCs w:val="36"/>
        </w:rPr>
      </w:pPr>
      <w:bookmarkStart w:id="1" w:name="_Toc137595443"/>
      <w:r w:rsidRPr="007209AF">
        <w:rPr>
          <w:sz w:val="28"/>
          <w:szCs w:val="36"/>
        </w:rPr>
        <w:lastRenderedPageBreak/>
        <w:t>Abstract</w:t>
      </w:r>
      <w:bookmarkEnd w:id="1"/>
    </w:p>
    <w:p w14:paraId="3BE5C40D" w14:textId="77777777" w:rsidR="00D0038C" w:rsidRPr="007209AF" w:rsidRDefault="00D0038C" w:rsidP="00D0038C"/>
    <w:p w14:paraId="789EED01" w14:textId="77777777" w:rsidR="00D0038C" w:rsidRPr="007B634B" w:rsidRDefault="00D0038C" w:rsidP="00D0038C">
      <w:pPr>
        <w:jc w:val="center"/>
        <w:rPr>
          <w:b/>
          <w:bCs/>
        </w:rPr>
      </w:pPr>
      <w:r w:rsidRPr="007B634B">
        <w:rPr>
          <w:b/>
          <w:bCs/>
        </w:rPr>
        <w:t>Machine Learning-based Causal Inference in Buildings:</w:t>
      </w:r>
    </w:p>
    <w:p w14:paraId="03F727BE" w14:textId="77777777" w:rsidR="00D0038C" w:rsidRPr="007B634B" w:rsidRDefault="00D0038C" w:rsidP="00D0038C">
      <w:pPr>
        <w:jc w:val="center"/>
        <w:rPr>
          <w:b/>
          <w:bCs/>
        </w:rPr>
      </w:pPr>
      <w:r w:rsidRPr="00157C9D">
        <w:rPr>
          <w:b/>
          <w:bCs/>
        </w:rPr>
        <w:t>Understanding key drivers for energy usage and occupant thermal comfort</w:t>
      </w:r>
    </w:p>
    <w:p w14:paraId="3BBC588C" w14:textId="77777777" w:rsidR="00D0038C" w:rsidRDefault="00D0038C" w:rsidP="00D0038C"/>
    <w:p w14:paraId="439DD95D" w14:textId="77777777" w:rsidR="00D0038C" w:rsidRDefault="00D0038C" w:rsidP="00D0038C">
      <w:pPr>
        <w:jc w:val="right"/>
      </w:pPr>
      <w:r>
        <w:t xml:space="preserve">By Patrick </w:t>
      </w:r>
      <w:proofErr w:type="spellStart"/>
      <w:r>
        <w:t>Nzivugira</w:t>
      </w:r>
      <w:proofErr w:type="spellEnd"/>
      <w:r>
        <w:t xml:space="preserve"> </w:t>
      </w:r>
      <w:proofErr w:type="spellStart"/>
      <w:r>
        <w:t>Duhirwe</w:t>
      </w:r>
      <w:proofErr w:type="spellEnd"/>
    </w:p>
    <w:p w14:paraId="19A88AD9" w14:textId="77777777" w:rsidR="00D0038C" w:rsidRDefault="00D0038C" w:rsidP="00D0038C">
      <w:pPr>
        <w:jc w:val="right"/>
      </w:pPr>
      <w:r>
        <w:t>Doctor of Philosophy in Architectural Engineering</w:t>
      </w:r>
    </w:p>
    <w:p w14:paraId="71E353F0" w14:textId="77777777" w:rsidR="00D0038C" w:rsidRDefault="00D0038C" w:rsidP="00D0038C">
      <w:pPr>
        <w:jc w:val="right"/>
      </w:pPr>
      <w:r>
        <w:t xml:space="preserve">Graduate School of Kyung </w:t>
      </w:r>
      <w:proofErr w:type="spellStart"/>
      <w:r>
        <w:t>Hee</w:t>
      </w:r>
      <w:proofErr w:type="spellEnd"/>
      <w:r>
        <w:t xml:space="preserve"> University</w:t>
      </w:r>
    </w:p>
    <w:p w14:paraId="3918055D" w14:textId="77777777" w:rsidR="00D0038C" w:rsidRDefault="00D0038C" w:rsidP="00D0038C">
      <w:pPr>
        <w:jc w:val="right"/>
      </w:pPr>
      <w:r>
        <w:t xml:space="preserve">Advised by Prof. </w:t>
      </w:r>
      <w:proofErr w:type="spellStart"/>
      <w:r>
        <w:t>Geun</w:t>
      </w:r>
      <w:proofErr w:type="spellEnd"/>
      <w:r>
        <w:t xml:space="preserve"> Young Yun, Ph.D.</w:t>
      </w:r>
    </w:p>
    <w:p w14:paraId="69929F44" w14:textId="77777777" w:rsidR="00D0038C" w:rsidRDefault="00D0038C" w:rsidP="00D0038C"/>
    <w:p w14:paraId="38F4F5C8" w14:textId="77777777" w:rsidR="00D0038C" w:rsidRDefault="00D0038C" w:rsidP="00D0038C"/>
    <w:p w14:paraId="2885B9B9" w14:textId="77777777" w:rsidR="00D0038C" w:rsidRDefault="00D0038C" w:rsidP="00D0038C">
      <w:r w:rsidRPr="00F26CC5">
        <w:t xml:space="preserve">The increasing energy consumption in buildings, along with the necessity for comfortable indoor environments, has naturally prompted architectural engineers and policymakers to ask </w:t>
      </w:r>
      <w:r>
        <w:t>“</w:t>
      </w:r>
      <w:r w:rsidRPr="00F26CC5">
        <w:t>what-if</w:t>
      </w:r>
      <w:r>
        <w:t>”</w:t>
      </w:r>
      <w:r w:rsidRPr="00F26CC5">
        <w:t xml:space="preserve"> questions </w:t>
      </w:r>
      <w:r>
        <w:t>in the pursuit of developing</w:t>
      </w:r>
      <w:r w:rsidRPr="00F26CC5">
        <w:t xml:space="preserve"> sustainable designs and energy-saving policies.</w:t>
      </w:r>
      <w:r>
        <w:t xml:space="preserve"> </w:t>
      </w:r>
      <w:r w:rsidRPr="008D3909">
        <w:t xml:space="preserve">The existing simulation, statistical, and machine learning methods fall short in answering these </w:t>
      </w:r>
      <w:r>
        <w:t>“</w:t>
      </w:r>
      <w:r w:rsidRPr="008D3909">
        <w:t>what-if</w:t>
      </w:r>
      <w:r>
        <w:t>”</w:t>
      </w:r>
      <w:r w:rsidRPr="008D3909">
        <w:t xml:space="preserve"> questions as they primarily rely on correlation or association while calculating probabilities under static conditions. This shortfall highlights the necessity for causal inference methodologies. These methods are adept at calculating probabilities or beliefs not only under static conditions but also under varying circumstances, making them reliable for answering </w:t>
      </w:r>
      <w:r>
        <w:t>“</w:t>
      </w:r>
      <w:r w:rsidRPr="008D3909">
        <w:t>what-if</w:t>
      </w:r>
      <w:r>
        <w:t>”</w:t>
      </w:r>
      <w:r w:rsidRPr="008D3909">
        <w:t xml:space="preserve"> questions. </w:t>
      </w:r>
    </w:p>
    <w:p w14:paraId="2D32AD4C" w14:textId="77777777" w:rsidR="00D0038C" w:rsidRDefault="00D0038C" w:rsidP="00D0038C"/>
    <w:p w14:paraId="0C2F1434" w14:textId="77777777" w:rsidR="00D0038C" w:rsidRDefault="00D0038C" w:rsidP="00D0038C">
      <w:r w:rsidRPr="008D3909">
        <w:t>Previous studies have utilized conventional causal inference methodologies such as path analysis, structural equation modeling, and propensity score matching to understand how changes in building dynamics affect energy consumption and thermal comfort. These conventional methods excel in experimental conditions where data follow certain assumptions such as linearity and the absence of measurement errors. However, the rise of the Internet of Things has resulted in an abundance of observational data</w:t>
      </w:r>
      <w:r>
        <w:t>,</w:t>
      </w:r>
      <w:r w:rsidRPr="008D3909">
        <w:t xml:space="preserve"> reflecting actual scenarios of building energy consumption and thermal comfort. This type of data, being nonlinear and high</w:t>
      </w:r>
      <w:r>
        <w:t xml:space="preserve"> </w:t>
      </w:r>
      <w:r w:rsidRPr="008D3909">
        <w:t>dimensional, constrains the application of conventional causal inference methods as they encounter selection bias problems. Furthermore, these methods do</w:t>
      </w:r>
      <w:r>
        <w:t xml:space="preserve"> not</w:t>
      </w:r>
      <w:r w:rsidRPr="008D3909">
        <w:t xml:space="preserve"> offer a way to incorporate domain knowledge into the analysis. To address these issues, this dissertation proposes a novel machine learning-based approach that </w:t>
      </w:r>
      <w:r w:rsidRPr="008D3909">
        <w:lastRenderedPageBreak/>
        <w:t>utilizes double machine learning and integrates domain knowledge through directed acyclic graphs. The robustness of this proposed approach is demonstrated by its application to three different datasets, aiming to uncover various causal factors related to energy consumption and thermal comfort.</w:t>
      </w:r>
    </w:p>
    <w:p w14:paraId="0526CF55" w14:textId="77777777" w:rsidR="00D0038C" w:rsidRDefault="00D0038C" w:rsidP="00D0038C"/>
    <w:p w14:paraId="3CECAB73" w14:textId="77777777" w:rsidR="00D0038C" w:rsidRDefault="00D0038C" w:rsidP="00D0038C">
      <w:pPr>
        <w:rPr>
          <w:szCs w:val="22"/>
        </w:rPr>
      </w:pPr>
      <w:r w:rsidRPr="00C85721">
        <w:rPr>
          <w:szCs w:val="22"/>
        </w:rPr>
        <w:t xml:space="preserve">This dissertation </w:t>
      </w:r>
      <w:r>
        <w:rPr>
          <w:szCs w:val="22"/>
        </w:rPr>
        <w:t xml:space="preserve">first </w:t>
      </w:r>
      <w:r w:rsidRPr="00C85721">
        <w:rPr>
          <w:szCs w:val="22"/>
        </w:rPr>
        <w:t xml:space="preserve">applies </w:t>
      </w:r>
      <w:r>
        <w:rPr>
          <w:szCs w:val="22"/>
        </w:rPr>
        <w:t>the proposed</w:t>
      </w:r>
      <w:r w:rsidRPr="00C85721">
        <w:rPr>
          <w:szCs w:val="22"/>
        </w:rPr>
        <w:t xml:space="preserve"> novel causal inference approach to the 2015 United States Residential Energy Consumption Survey data, assessing the impact of energy policies and occupant behavior on cooling energy consumption. The results highlight the effectiveness of energy audit programs, revealing no increase in Energy Use Intensity (EUI) in audited buildings, </w:t>
      </w:r>
      <w:r w:rsidRPr="00C97750">
        <w:rPr>
          <w:szCs w:val="22"/>
        </w:rPr>
        <w:t xml:space="preserve">which is in contrast to </w:t>
      </w:r>
      <w:r w:rsidRPr="00C85721">
        <w:rPr>
          <w:szCs w:val="22"/>
        </w:rPr>
        <w:t xml:space="preserve">a 2.543 kWh/m² increase in non-audited buildings due to smart meter usage. In audited buildings, interval data access led to a notable EUI reduction of 7.035 kWh/m², while the use of Energy Star </w:t>
      </w:r>
      <w:r>
        <w:rPr>
          <w:noProof/>
        </w:rPr>
        <w:t xml:space="preserve">qualified </w:t>
      </w:r>
      <w:r w:rsidRPr="00C85721">
        <w:rPr>
          <w:szCs w:val="22"/>
        </w:rPr>
        <w:t xml:space="preserve">windows also proved beneficial, reducing EUI by 2.260 kWh/m². Well-insulated buildings also demonstrated lower EUIs. As for occupant behavior, it was found that optimal </w:t>
      </w:r>
      <w:r>
        <w:rPr>
          <w:szCs w:val="22"/>
        </w:rPr>
        <w:t>air conditioner (</w:t>
      </w:r>
      <w:r w:rsidRPr="00C85721">
        <w:rPr>
          <w:szCs w:val="22"/>
        </w:rPr>
        <w:t>AC</w:t>
      </w:r>
      <w:r>
        <w:rPr>
          <w:szCs w:val="22"/>
        </w:rPr>
        <w:t>)</w:t>
      </w:r>
      <w:r w:rsidRPr="00C85721">
        <w:rPr>
          <w:szCs w:val="22"/>
        </w:rPr>
        <w:t xml:space="preserve"> usage and </w:t>
      </w:r>
      <w:r w:rsidRPr="00CE3929">
        <w:rPr>
          <w:szCs w:val="22"/>
        </w:rPr>
        <w:t>temperature settings adjustments</w:t>
      </w:r>
      <w:r w:rsidRPr="00C85721">
        <w:rPr>
          <w:szCs w:val="22"/>
        </w:rPr>
        <w:t xml:space="preserve">, particularly setting </w:t>
      </w:r>
      <w:r>
        <w:rPr>
          <w:szCs w:val="22"/>
        </w:rPr>
        <w:t xml:space="preserve">the </w:t>
      </w:r>
      <w:r w:rsidRPr="00C85721">
        <w:rPr>
          <w:szCs w:val="22"/>
        </w:rPr>
        <w:t xml:space="preserve">nighttime temperature higher than </w:t>
      </w:r>
      <w:r>
        <w:rPr>
          <w:szCs w:val="22"/>
        </w:rPr>
        <w:t xml:space="preserve">that of the </w:t>
      </w:r>
      <w:r w:rsidRPr="00C85721">
        <w:rPr>
          <w:szCs w:val="22"/>
        </w:rPr>
        <w:t xml:space="preserve">daytime, effectively reduced EUI. Contrarily, maintaining a constant AC </w:t>
      </w:r>
      <w:r>
        <w:rPr>
          <w:szCs w:val="22"/>
        </w:rPr>
        <w:t xml:space="preserve">setpoint </w:t>
      </w:r>
      <w:r w:rsidRPr="00C85721">
        <w:rPr>
          <w:szCs w:val="22"/>
        </w:rPr>
        <w:t xml:space="preserve">temperature most of the time resulted in an increased EUI. In light of these findings, three policy recommendations </w:t>
      </w:r>
      <w:r>
        <w:rPr>
          <w:szCs w:val="22"/>
        </w:rPr>
        <w:t>are</w:t>
      </w:r>
      <w:r w:rsidRPr="00C85721">
        <w:rPr>
          <w:szCs w:val="22"/>
        </w:rPr>
        <w:t xml:space="preserve"> proposed: first, a mandate on using Energy Star </w:t>
      </w:r>
      <w:r>
        <w:rPr>
          <w:szCs w:val="22"/>
        </w:rPr>
        <w:t xml:space="preserve">qualified </w:t>
      </w:r>
      <w:r w:rsidRPr="00C85721">
        <w:rPr>
          <w:szCs w:val="22"/>
        </w:rPr>
        <w:t>windows in all buildings</w:t>
      </w:r>
      <w:r>
        <w:rPr>
          <w:szCs w:val="22"/>
        </w:rPr>
        <w:t>,</w:t>
      </w:r>
      <w:r w:rsidRPr="00C85721">
        <w:rPr>
          <w:szCs w:val="22"/>
        </w:rPr>
        <w:t xml:space="preserve"> with government assistance; second, government support for landlords to incorporate energy-efficient features without </w:t>
      </w:r>
      <w:r>
        <w:rPr>
          <w:szCs w:val="22"/>
        </w:rPr>
        <w:t>the need</w:t>
      </w:r>
      <w:r w:rsidRPr="00C85721">
        <w:rPr>
          <w:szCs w:val="22"/>
        </w:rPr>
        <w:t xml:space="preserve"> to increase rent; and third, public education to promote </w:t>
      </w:r>
      <w:r>
        <w:rPr>
          <w:szCs w:val="22"/>
        </w:rPr>
        <w:t xml:space="preserve">awareness of </w:t>
      </w:r>
      <w:r w:rsidRPr="00C85721">
        <w:rPr>
          <w:szCs w:val="22"/>
        </w:rPr>
        <w:t xml:space="preserve">optimal AC usage and </w:t>
      </w:r>
      <w:r w:rsidRPr="00CE3929">
        <w:rPr>
          <w:szCs w:val="22"/>
        </w:rPr>
        <w:t>the benefits of varying temperature settings throughout the day</w:t>
      </w:r>
      <w:r w:rsidRPr="00C85721">
        <w:rPr>
          <w:szCs w:val="22"/>
        </w:rPr>
        <w:t xml:space="preserve">. These measures </w:t>
      </w:r>
      <w:r>
        <w:rPr>
          <w:szCs w:val="22"/>
        </w:rPr>
        <w:t xml:space="preserve">would </w:t>
      </w:r>
      <w:r w:rsidRPr="00C85721">
        <w:rPr>
          <w:szCs w:val="22"/>
        </w:rPr>
        <w:t>significantly enhance energy-saving strategies and promote sustainability.</w:t>
      </w:r>
    </w:p>
    <w:p w14:paraId="5E7A1DC3" w14:textId="77777777" w:rsidR="00D0038C" w:rsidRDefault="00D0038C" w:rsidP="00D0038C">
      <w:pPr>
        <w:rPr>
          <w:szCs w:val="22"/>
        </w:rPr>
      </w:pPr>
    </w:p>
    <w:p w14:paraId="0DD4AA85" w14:textId="77777777" w:rsidR="00D0038C" w:rsidRPr="005C3E18" w:rsidRDefault="00D0038C" w:rsidP="00D0038C">
      <w:r w:rsidRPr="005C3E18">
        <w:t>The second application of the proposed approach analyzes the Korean Household Energy Panel Survey, identifying the impact of socio-economic factors and heating equipment choices on energy consumption. Transitioning from a kerosene to a gas boiler was found to decrease EUI by 6.161 kWh/m</w:t>
      </w:r>
      <w:r w:rsidRPr="005C3E18">
        <w:rPr>
          <w:vertAlign w:val="superscript"/>
        </w:rPr>
        <w:t>2</w:t>
      </w:r>
      <w:r w:rsidRPr="005C3E18">
        <w:t xml:space="preserve">. However, utilizing individual heating with a briquette boiler or an electric blanket as the primary heating equipment generally led to increased EUI. </w:t>
      </w:r>
      <w:r w:rsidRPr="00B90079">
        <w:t xml:space="preserve">Socio-economic factors like age (per 10-year increments), education level (ranging from below middle school to graduate school or higher), and average monthly income (in 2 million increments) were found </w:t>
      </w:r>
      <w:r>
        <w:t xml:space="preserve">to </w:t>
      </w:r>
      <w:r w:rsidRPr="005C3E18">
        <w:t xml:space="preserve">impact EUI by </w:t>
      </w:r>
      <w:r w:rsidRPr="005C3E18">
        <w:lastRenderedPageBreak/>
        <w:t>10.208 kWh/m</w:t>
      </w:r>
      <w:r w:rsidRPr="005C3E18">
        <w:rPr>
          <w:vertAlign w:val="superscript"/>
        </w:rPr>
        <w:t>2</w:t>
      </w:r>
      <w:r w:rsidRPr="005C3E18">
        <w:t>, -18.012 kWh/m</w:t>
      </w:r>
      <w:r w:rsidRPr="005C3E18">
        <w:rPr>
          <w:vertAlign w:val="superscript"/>
        </w:rPr>
        <w:t>2</w:t>
      </w:r>
      <w:r w:rsidRPr="005C3E18">
        <w:t>, and -18.865 kWh/m</w:t>
      </w:r>
      <w:r w:rsidRPr="005C3E18">
        <w:rPr>
          <w:vertAlign w:val="superscript"/>
        </w:rPr>
        <w:t>2</w:t>
      </w:r>
      <w:r w:rsidRPr="005C3E18">
        <w:t xml:space="preserve"> respectively, indicating the significance of these aspects in managing building energy consumption. Households with primary income sources not derived from occupation generally had </w:t>
      </w:r>
      <w:r>
        <w:t xml:space="preserve">a </w:t>
      </w:r>
      <w:r w:rsidRPr="005C3E18">
        <w:t xml:space="preserve">higher EUI, </w:t>
      </w:r>
      <w:r w:rsidRPr="005516F8">
        <w:t>which emphasizes</w:t>
      </w:r>
      <w:r w:rsidRPr="005C3E18">
        <w:t xml:space="preserve"> the importance of socio-economic considerations in energy-saving policies. The findings highlight a need for more inclusive policy formulation, integrating socio-economic considerations into energy-saving strategies, and targeted awareness campaigns, particularly for households with non-occupational primary income sources, promoting the choice of energy-efficient equipment</w:t>
      </w:r>
      <w:r>
        <w:t>.</w:t>
      </w:r>
    </w:p>
    <w:p w14:paraId="329E5A47" w14:textId="77777777" w:rsidR="00D0038C" w:rsidRPr="00145968" w:rsidRDefault="00D0038C" w:rsidP="00D0038C">
      <w:pPr>
        <w:rPr>
          <w:szCs w:val="22"/>
        </w:rPr>
      </w:pPr>
    </w:p>
    <w:p w14:paraId="7FFA24D7" w14:textId="77777777" w:rsidR="00D0038C" w:rsidRPr="005C3E18" w:rsidRDefault="00D0038C" w:rsidP="00D0038C">
      <w:r w:rsidRPr="005C3E18">
        <w:t>The third application of the novel approach evaluates the American Society of Heating, Refrigerating, and Air-Conditioning Engineers (ASHRAE) Global Thermal Comfort Database II, examining the impact of personal and behavioral factors on thermal sensation. Findings indicate no significant influence of age on thermal sensation, but a distinct sex-based variation is observed with females experiencing a warmer sensation by a factor of 0.031. This difference is particularly marked in the 26-35 and 56-65 age brackets, with females reporting a warmer thermal sensation by 0.066 and 0.253, respectively. In terms of Body Mass Index (BMI), there was a notable divergence of 0.205 in thermal sensation between the overweight and obes</w:t>
      </w:r>
      <w:r>
        <w:t>e</w:t>
      </w:r>
      <w:r w:rsidRPr="005C3E18">
        <w:t xml:space="preserve"> categories. Occupant behavior, such as opening windows and doors, showed changes in thermal sensation by 0.078 and -0.187 respectively. The study also quantified that heater usage is triggered by a decrease in thermal sensation of 0.479. These insights highlight the complex relationship between personal characteristics, behavioral factors, and thermal sensation, </w:t>
      </w:r>
      <w:r>
        <w:t xml:space="preserve">which </w:t>
      </w:r>
      <w:r w:rsidRPr="005C3E18">
        <w:t>suggest</w:t>
      </w:r>
      <w:r>
        <w:t xml:space="preserve"> </w:t>
      </w:r>
      <w:r w:rsidRPr="005C3E18">
        <w:t>the potential for individualized thermal comfort strategies.</w:t>
      </w:r>
    </w:p>
    <w:p w14:paraId="3A643E26" w14:textId="77777777" w:rsidR="00D0038C" w:rsidRDefault="00D0038C" w:rsidP="00D0038C"/>
    <w:p w14:paraId="32B0FCF7" w14:textId="77777777" w:rsidR="00D0038C" w:rsidRPr="00E40BD5" w:rsidRDefault="00D0038C" w:rsidP="00D0038C">
      <w:r>
        <w:t>The findings of this dissertation demonstrated how c</w:t>
      </w:r>
      <w:r w:rsidRPr="00E40BD5">
        <w:t xml:space="preserve">ausal inference has significant implications when selecting variables for building energy and thermal comfort prediction and optimization. By utilizing </w:t>
      </w:r>
      <w:r>
        <w:t xml:space="preserve">the proposed </w:t>
      </w:r>
      <w:r w:rsidRPr="00E40BD5">
        <w:t xml:space="preserve">causal inference method, researchers can identify and quantify the causal relationships between various factors and energy consumption or thermal comfort outcomes. This enables a more accurate understanding of which variables truly influence energy use and thermal comfort, eliminating spurious correlations or confounding factors. Consequently, the findings from causal inference analysis can guide the selection of key variables to be included in predictive models and optimization strategies, ensuring that the focus is on the factors that have </w:t>
      </w:r>
      <w:r w:rsidRPr="00E40BD5">
        <w:lastRenderedPageBreak/>
        <w:t>a genuine causal impact. This approach enhances the precision and reliability of building energy and thermal comfort predictions, leading to more effective optimization techniques and ultimately facilitating the development of sustainable and comfortable built environments.</w:t>
      </w:r>
      <w:r>
        <w:t xml:space="preserve"> </w:t>
      </w:r>
      <w:r w:rsidRPr="0054468A">
        <w:t>By incorporating these insights into policy, design, and technology, stakeholders can collaboratively create buildings that effectively balance energy efficiency, comfort, and functionality</w:t>
      </w:r>
      <w:r>
        <w:t>.</w:t>
      </w:r>
    </w:p>
    <w:p w14:paraId="4AE55C4F" w14:textId="77777777" w:rsidR="00D0038C" w:rsidRDefault="00D0038C" w:rsidP="00D0038C"/>
    <w:p w14:paraId="5C130E9A" w14:textId="77777777" w:rsidR="00D0038C" w:rsidRDefault="00D0038C" w:rsidP="00D0038C"/>
    <w:p w14:paraId="622403DC" w14:textId="77777777" w:rsidR="00D0038C" w:rsidRDefault="00D0038C" w:rsidP="00D0038C"/>
    <w:p w14:paraId="1AB4E791" w14:textId="77777777" w:rsidR="00D0038C" w:rsidRDefault="00D0038C" w:rsidP="00D0038C">
      <w:r>
        <w:t>Keywords: Causal inference, double machine learning, directed acyclic graphs, building energy consumption, thermal sensation, energy saving policies, occupant behavior, occupant socio-economic factors</w:t>
      </w:r>
    </w:p>
    <w:p w14:paraId="29245495" w14:textId="77777777" w:rsidR="00D0038C" w:rsidRDefault="00D0038C" w:rsidP="00D0038C"/>
    <w:p w14:paraId="71CDA6BA" w14:textId="77777777" w:rsidR="00D0038C" w:rsidRDefault="00D0038C" w:rsidP="00D0038C"/>
    <w:p w14:paraId="79821C29" w14:textId="77777777" w:rsidR="00D0038C" w:rsidRDefault="00D0038C" w:rsidP="00D0038C"/>
    <w:p w14:paraId="0F7F54FF" w14:textId="77777777" w:rsidR="00D0038C" w:rsidRDefault="00D0038C" w:rsidP="00D0038C"/>
    <w:p w14:paraId="6F28E90B" w14:textId="7800F29E" w:rsidR="00D0038C" w:rsidRDefault="00D0038C" w:rsidP="003B099F">
      <w:pPr>
        <w:widowControl/>
        <w:wordWrap/>
        <w:autoSpaceDE/>
        <w:adjustRightInd w:val="0"/>
        <w:snapToGrid w:val="0"/>
      </w:pPr>
    </w:p>
    <w:p w14:paraId="530AB5C5" w14:textId="35256212" w:rsidR="00AE377A" w:rsidRDefault="00AE377A" w:rsidP="003B099F">
      <w:pPr>
        <w:widowControl/>
        <w:wordWrap/>
        <w:autoSpaceDE/>
        <w:adjustRightInd w:val="0"/>
        <w:snapToGrid w:val="0"/>
      </w:pPr>
    </w:p>
    <w:p w14:paraId="73936119" w14:textId="36E03980" w:rsidR="00D0038C" w:rsidRDefault="00D0038C" w:rsidP="003B099F">
      <w:pPr>
        <w:widowControl/>
        <w:wordWrap/>
        <w:autoSpaceDE/>
        <w:adjustRightInd w:val="0"/>
        <w:snapToGrid w:val="0"/>
        <w:sectPr w:rsidR="00D0038C" w:rsidSect="00AE377A">
          <w:footerReference w:type="default" r:id="rId8"/>
          <w:pgSz w:w="10773" w:h="14742" w:code="13"/>
          <w:pgMar w:top="1418" w:right="1134" w:bottom="1418" w:left="1134" w:header="851" w:footer="992" w:gutter="0"/>
          <w:pgNumType w:fmt="lowerRoman" w:start="1"/>
          <w:cols w:space="425"/>
          <w:docGrid w:linePitch="360"/>
        </w:sectPr>
      </w:pPr>
    </w:p>
    <w:p w14:paraId="7F1178BB" w14:textId="41CD376D" w:rsidR="00DC3C00" w:rsidRDefault="00DC3C00" w:rsidP="002F44C8">
      <w:pPr>
        <w:pStyle w:val="Heading1"/>
        <w:numPr>
          <w:ilvl w:val="0"/>
          <w:numId w:val="1"/>
        </w:numPr>
      </w:pPr>
      <w:bookmarkStart w:id="2" w:name="_Toc137595444"/>
      <w:r>
        <w:lastRenderedPageBreak/>
        <w:t>Introduction</w:t>
      </w:r>
      <w:bookmarkEnd w:id="2"/>
    </w:p>
    <w:p w14:paraId="5C518EB3" w14:textId="088F0B3A" w:rsidR="00DC3C00" w:rsidRDefault="00DC3C00" w:rsidP="002F44C8">
      <w:pPr>
        <w:pStyle w:val="Heading2"/>
        <w:numPr>
          <w:ilvl w:val="1"/>
          <w:numId w:val="3"/>
        </w:numPr>
      </w:pPr>
      <w:bookmarkStart w:id="3" w:name="_Toc137595445"/>
      <w:r>
        <w:t>Motivation</w:t>
      </w:r>
      <w:bookmarkEnd w:id="3"/>
    </w:p>
    <w:p w14:paraId="395F8E63" w14:textId="6C1029BC" w:rsidR="00642E57" w:rsidRDefault="00741D01" w:rsidP="00642E57">
      <w:r>
        <w:t>The</w:t>
      </w:r>
      <w:r w:rsidR="005516F8" w:rsidRPr="005516F8">
        <w:t xml:space="preserve"> building sector contributes significantly to global energy demand, accounting for nearly one-third of global final energy consumption according to the International Energy Agency </w:t>
      </w:r>
      <w:r w:rsidR="004E1650">
        <w:fldChar w:fldCharType="begin"/>
      </w:r>
      <w:r w:rsidR="004E1650">
        <w:instrText xml:space="preserve"> ADDIN ZOTERO_ITEM CSL_CITATION {"citationID":"CqNca2FU","properties":{"formattedCitation":"(IEA, 2021)","plainCitation":"(IEA, 2021)","noteIndex":0},"citationItems":[{"id":939,"uris":["http://zotero.org/users/10432387/items/PL2TQM5L"],"itemData":{"id":939,"type":"post-weblog","title":"Final energy consumption in the buildings sector, 2021","author":[{"family":"IEA","given":""}],"issued":{"date-parts":[["2021"]]}}}],"schema":"https://github.com/citation-style-language/schema/raw/master/csl-citation.json"} </w:instrText>
      </w:r>
      <w:r w:rsidR="004E1650">
        <w:fldChar w:fldCharType="separate"/>
      </w:r>
      <w:r w:rsidR="004E1650">
        <w:rPr>
          <w:noProof/>
        </w:rPr>
        <w:t>(IEA, 2021)</w:t>
      </w:r>
      <w:r w:rsidR="004E1650">
        <w:fldChar w:fldCharType="end"/>
      </w:r>
      <w:r>
        <w:t xml:space="preserve">, as shown in Figure 1.1.a. This proportion is projected to rise in the coming years due to swift population growth, urbanization, and a mounting demand for energy-intensive appliances like air conditioning systems, particularly in developing nations. Moreover, research suggests that individuals, on average, spend around 90% of their time indoors </w:t>
      </w:r>
      <w:r w:rsidR="004E1650">
        <w:fldChar w:fldCharType="begin"/>
      </w:r>
      <w:r w:rsidR="004E1650">
        <w:instrText xml:space="preserve"> ADDIN ZOTERO_ITEM CSL_CITATION {"citationID":"zOzIT1Ua","properties":{"formattedCitation":"(Klepeis et al., 2001)","plainCitation":"(Klepeis et al., 2001)","noteIndex":0},"citationItems":[{"id":942,"uris":["http://zotero.org/users/10432387/items/NSS576UF"],"itemData":{"id":942,"type":"article-journal","container-title":"Journal of Exposure Science &amp; Environmental Epidemiology","ISSN":"1559-064X","issue":"3","journalAbbreviation":"Journal of Exposure Science &amp; Environmental Epidemiology","note":"publisher: Nature Publishing Group","page":"231-252","title":"The National Human Activity Pattern Survey (NHAPS): a resource for assessing exposure to environmental pollutants","volume":"11","author":[{"family":"Klepeis","given":"Neil E"},{"family":"Nelson","given":"William C"},{"family":"Ott","given":"Wayne R"},{"family":"Robinson","given":"John P"},{"family":"Tsang","given":"Andy M"},{"family":"Switzer","given":"Paul"},{"family":"Behar","given":"Joseph V"},{"family":"Hern","given":"Stephen C"},{"family":"Engelmann","given":"William H"}],"issued":{"date-parts":[["2001"]]}}}],"schema":"https://github.com/citation-style-language/schema/raw/master/csl-citation.json"} </w:instrText>
      </w:r>
      <w:r w:rsidR="004E1650">
        <w:fldChar w:fldCharType="separate"/>
      </w:r>
      <w:r w:rsidR="004E1650">
        <w:rPr>
          <w:noProof/>
        </w:rPr>
        <w:t>(Klepeis et al., 2001)</w:t>
      </w:r>
      <w:r w:rsidR="004E1650">
        <w:fldChar w:fldCharType="end"/>
      </w:r>
      <w:r w:rsidR="004E1650">
        <w:t xml:space="preserve"> </w:t>
      </w:r>
      <w:r>
        <w:t>(</w:t>
      </w:r>
      <w:r w:rsidR="004E1650">
        <w:t xml:space="preserve">see </w:t>
      </w:r>
      <w:r>
        <w:t>Figure 1.1.b). This underscores the importance of indoor environments on our daily lives. Consequently, the role of architectural engineers has become increasingly important in designing buildings that are not just energy-efficient and conducive to good health, but also provide a thermally comfortable environment</w:t>
      </w:r>
      <w:r w:rsidR="00B9263B" w:rsidRPr="00B9263B">
        <w:t xml:space="preserve">. </w:t>
      </w:r>
      <w:r w:rsidR="004E1650" w:rsidRPr="004E1650">
        <w:t xml:space="preserve">Gaining </w:t>
      </w:r>
      <w:r w:rsidR="004E1650">
        <w:t xml:space="preserve">deeper </w:t>
      </w:r>
      <w:r w:rsidR="004E1650" w:rsidRPr="004E1650">
        <w:t>insight from energy-saving policies, along with the dynamic occupant socio-economic and behavioral causal factors that shape building energy use and thermal comfort, offers a promising approach for deriving sustainable and efficient strategies and practices.</w:t>
      </w:r>
      <w:r w:rsidR="004E1650">
        <w:t xml:space="preserve"> By investing in these insights and integrating them into building design and operation stages, it is possible to create buildings that are more sustainable, more comfortable, and ultimately, more beneficial for both their occupants and the environment as a whole</w:t>
      </w:r>
      <w:r w:rsidR="00B9263B" w:rsidRPr="00B9263B">
        <w:t>.</w:t>
      </w:r>
    </w:p>
    <w:p w14:paraId="2C8857F3" w14:textId="77777777" w:rsidR="00B9263B" w:rsidRDefault="00B9263B" w:rsidP="00642E57"/>
    <w:tbl>
      <w:tblPr>
        <w:tblStyle w:val="TableGrid"/>
        <w:tblW w:w="0" w:type="auto"/>
        <w:tblBorders>
          <w:top w:val="none" w:sz="0" w:space="0" w:color="auto"/>
          <w:left w:val="none" w:sz="0" w:space="0" w:color="auto"/>
          <w:bottom w:val="none" w:sz="0" w:space="0" w:color="auto"/>
          <w:right w:val="none" w:sz="0" w:space="0" w:color="auto"/>
          <w:insideH w:val="single" w:sz="18" w:space="0" w:color="auto"/>
          <w:insideV w:val="single" w:sz="18" w:space="0" w:color="auto"/>
        </w:tblBorders>
        <w:tblLook w:val="04A0" w:firstRow="1" w:lastRow="0" w:firstColumn="1" w:lastColumn="0" w:noHBand="0" w:noVBand="1"/>
      </w:tblPr>
      <w:tblGrid>
        <w:gridCol w:w="3976"/>
        <w:gridCol w:w="4529"/>
      </w:tblGrid>
      <w:tr w:rsidR="00EF1208" w14:paraId="1BC33E47" w14:textId="77777777" w:rsidTr="00EF1208">
        <w:tc>
          <w:tcPr>
            <w:tcW w:w="4247" w:type="dxa"/>
            <w:tcBorders>
              <w:right w:val="single" w:sz="12" w:space="0" w:color="auto"/>
            </w:tcBorders>
          </w:tcPr>
          <w:p w14:paraId="440CDFDD" w14:textId="5C7D0986" w:rsidR="00EF1208" w:rsidRDefault="00EF1208" w:rsidP="00642E57">
            <w:r>
              <w:rPr>
                <w:noProof/>
              </w:rPr>
              <w:drawing>
                <wp:inline distT="0" distB="0" distL="0" distR="0" wp14:anchorId="43E345CD" wp14:editId="00F9A770">
                  <wp:extent cx="2454046" cy="1943027"/>
                  <wp:effectExtent l="0" t="0" r="381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65292" cy="1951932"/>
                          </a:xfrm>
                          <a:prstGeom prst="rect">
                            <a:avLst/>
                          </a:prstGeom>
                          <a:noFill/>
                          <a:ln>
                            <a:noFill/>
                          </a:ln>
                        </pic:spPr>
                      </pic:pic>
                    </a:graphicData>
                  </a:graphic>
                </wp:inline>
              </w:drawing>
            </w:r>
          </w:p>
        </w:tc>
        <w:tc>
          <w:tcPr>
            <w:tcW w:w="4248" w:type="dxa"/>
            <w:tcBorders>
              <w:left w:val="single" w:sz="12" w:space="0" w:color="auto"/>
            </w:tcBorders>
          </w:tcPr>
          <w:p w14:paraId="3CF4F0B6" w14:textId="24BC0318" w:rsidR="00EF1208" w:rsidRDefault="00EF1208" w:rsidP="00642E57">
            <w:r w:rsidRPr="00C61A23">
              <w:rPr>
                <w:noProof/>
              </w:rPr>
              <w:drawing>
                <wp:inline distT="0" distB="0" distL="0" distR="0" wp14:anchorId="5BCF6717" wp14:editId="3EB2C01D">
                  <wp:extent cx="2812097" cy="1664970"/>
                  <wp:effectExtent l="0" t="0" r="7620" b="0"/>
                  <wp:docPr id="10" name="Picture 2">
                    <a:extLst xmlns:a="http://schemas.openxmlformats.org/drawingml/2006/main">
                      <a:ext uri="{FF2B5EF4-FFF2-40B4-BE49-F238E27FC236}">
                        <a16:creationId xmlns:a16="http://schemas.microsoft.com/office/drawing/2014/main" id="{58C42B31-044B-4620-8432-497BC0D6DD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8C42B31-044B-4620-8432-497BC0D6DDDD}"/>
                              </a:ext>
                            </a:extLst>
                          </pic:cNvPr>
                          <pic:cNvPicPr>
                            <a:picLocks noChangeAspect="1"/>
                          </pic:cNvPicPr>
                        </pic:nvPicPr>
                        <pic:blipFill>
                          <a:blip r:embed="rId10"/>
                          <a:stretch>
                            <a:fillRect/>
                          </a:stretch>
                        </pic:blipFill>
                        <pic:spPr>
                          <a:xfrm>
                            <a:off x="0" y="0"/>
                            <a:ext cx="2816807" cy="1667758"/>
                          </a:xfrm>
                          <a:prstGeom prst="rect">
                            <a:avLst/>
                          </a:prstGeom>
                        </pic:spPr>
                      </pic:pic>
                    </a:graphicData>
                  </a:graphic>
                </wp:inline>
              </w:drawing>
            </w:r>
          </w:p>
        </w:tc>
      </w:tr>
    </w:tbl>
    <w:p w14:paraId="0C5EB11B" w14:textId="27BD1AE6" w:rsidR="00EF1208" w:rsidRDefault="00EF1208" w:rsidP="00642E57"/>
    <w:p w14:paraId="4F3C14BC" w14:textId="64C8A528" w:rsidR="00642E57" w:rsidRDefault="00BB0B0F" w:rsidP="00BB0B0F">
      <w:pPr>
        <w:pStyle w:val="Caption"/>
      </w:pPr>
      <w:bookmarkStart w:id="4" w:name="_Toc137462961"/>
      <w:r>
        <w:t xml:space="preserve">Figure 1. </w:t>
      </w:r>
      <w:r w:rsidR="00B52BCD">
        <w:fldChar w:fldCharType="begin"/>
      </w:r>
      <w:r w:rsidR="00B52BCD">
        <w:instrText xml:space="preserve"> SEQ Figure_1. \* ARABIC </w:instrText>
      </w:r>
      <w:r w:rsidR="00B52BCD">
        <w:fldChar w:fldCharType="separate"/>
      </w:r>
      <w:r w:rsidR="00EC4C2A">
        <w:rPr>
          <w:noProof/>
        </w:rPr>
        <w:t>1</w:t>
      </w:r>
      <w:r w:rsidR="00B52BCD">
        <w:rPr>
          <w:noProof/>
        </w:rPr>
        <w:fldChar w:fldCharType="end"/>
      </w:r>
      <w:r>
        <w:t xml:space="preserve">. </w:t>
      </w:r>
      <w:r w:rsidR="001556F9">
        <w:t xml:space="preserve">(a) Final energy consumption by sector </w:t>
      </w:r>
      <w:r w:rsidR="00C12F8E">
        <w:fldChar w:fldCharType="begin"/>
      </w:r>
      <w:r w:rsidR="004E1650">
        <w:instrText xml:space="preserve"> ADDIN ZOTERO_ITEM CSL_CITATION {"citationID":"J9kuEnWt","properties":{"formattedCitation":"(IEA, 2021)","plainCitation":"(IEA, 2021)","noteIndex":0},"citationItems":[{"id":939,"uris":["http://zotero.org/users/10432387/items/PL2TQM5L"],"itemData":{"id":939,"type":"post-weblog","title":"Final energy consumption in the buildings sector, 2021","author":[{"family":"IEA","given":""}],"issued":{"date-parts":[["2021"]]}}}],"schema":"https://github.com/citation-style-language/schema/raw/master/csl-citation.json"} </w:instrText>
      </w:r>
      <w:r w:rsidR="00C12F8E">
        <w:fldChar w:fldCharType="separate"/>
      </w:r>
      <w:r w:rsidR="00B9263B" w:rsidRPr="00B9263B">
        <w:t>(IEA, 2021)</w:t>
      </w:r>
      <w:r w:rsidR="00C12F8E">
        <w:fldChar w:fldCharType="end"/>
      </w:r>
      <w:r w:rsidR="00C12F8E">
        <w:t xml:space="preserve"> </w:t>
      </w:r>
      <w:r w:rsidR="001556F9">
        <w:t xml:space="preserve">and (b) average time spent indoors by a person </w:t>
      </w:r>
      <w:r w:rsidR="001556F9">
        <w:fldChar w:fldCharType="begin"/>
      </w:r>
      <w:r w:rsidR="004E1650">
        <w:instrText xml:space="preserve"> ADDIN ZOTERO_ITEM CSL_CITATION {"citationID":"iODAalF1","properties":{"formattedCitation":"(Klepeis et al., 2001)","plainCitation":"(Klepeis et al., 2001)","noteIndex":0},"citationItems":[{"id":942,"uris":["http://zotero.org/users/10432387/items/NSS576UF"],"itemData":{"id":942,"type":"article-journal","container-title":"Journal of Exposure Science &amp; Environmental Epidemiology","ISSN":"1559-064X","issue":"3","journalAbbreviation":"Journal of Exposure Science &amp; Environmental Epidemiology","note":"publisher: Nature Publishing Group","page":"231-252","title":"The National Human Activity Pattern Survey (NHAPS): a resource for assessing exposure to environmental pollutants","volume":"11","author":[{"family":"Klepeis","given":"Neil E"},{"family":"Nelson","given":"William C"},{"family":"Ott","given":"Wayne R"},{"family":"Robinson","given":"John P"},{"family":"Tsang","given":"Andy M"},{"family":"Switzer","given":"Paul"},{"family":"Behar","given":"Joseph V"},{"family":"Hern","given":"Stephen C"},{"family":"Engelmann","given":"William H"}],"issued":{"date-parts":[["2001"]]}}}],"schema":"https://github.com/citation-style-language/schema/raw/master/csl-citation.json"} </w:instrText>
      </w:r>
      <w:r w:rsidR="001556F9">
        <w:fldChar w:fldCharType="separate"/>
      </w:r>
      <w:r w:rsidR="001556F9" w:rsidRPr="001556F9">
        <w:t>(</w:t>
      </w:r>
      <w:proofErr w:type="spellStart"/>
      <w:r w:rsidR="001556F9" w:rsidRPr="001556F9">
        <w:t>Klepeis</w:t>
      </w:r>
      <w:proofErr w:type="spellEnd"/>
      <w:r w:rsidR="001556F9" w:rsidRPr="001556F9">
        <w:t xml:space="preserve"> et al., 2001)</w:t>
      </w:r>
      <w:bookmarkEnd w:id="4"/>
      <w:r w:rsidR="001556F9">
        <w:fldChar w:fldCharType="end"/>
      </w:r>
      <w:r w:rsidR="001556F9">
        <w:t xml:space="preserve"> </w:t>
      </w:r>
    </w:p>
    <w:p w14:paraId="5D24B5DD" w14:textId="122AF6BD" w:rsidR="00084099" w:rsidRDefault="00434E11" w:rsidP="002F44C8">
      <w:pPr>
        <w:pStyle w:val="Heading2"/>
        <w:numPr>
          <w:ilvl w:val="1"/>
          <w:numId w:val="3"/>
        </w:numPr>
      </w:pPr>
      <w:bookmarkStart w:id="5" w:name="_Toc137595446"/>
      <w:r>
        <w:lastRenderedPageBreak/>
        <w:t>Problem statement</w:t>
      </w:r>
      <w:bookmarkEnd w:id="5"/>
    </w:p>
    <w:p w14:paraId="108193DF" w14:textId="38358F5E" w:rsidR="00434E11" w:rsidRDefault="00434E11" w:rsidP="00434E11">
      <w:r>
        <w:t xml:space="preserve">The modern focus on sustainable and efficient building practices has led to a particular emphasis on the importance of </w:t>
      </w:r>
      <w:r w:rsidR="005516F8" w:rsidRPr="005516F8">
        <w:t>reducing energy consumption for both cooling and heating</w:t>
      </w:r>
      <w:r>
        <w:t xml:space="preserve">. Yet, it is essential that this does not occur at the expense of the occupant's thermal comfort. Comfortable living and working environments are </w:t>
      </w:r>
      <w:r w:rsidR="005516F8">
        <w:t>essential</w:t>
      </w:r>
      <w:r>
        <w:t xml:space="preserve"> for individual productivity and overall well-being. </w:t>
      </w:r>
      <w:r w:rsidR="0018345A">
        <w:t>To</w:t>
      </w:r>
      <w:r>
        <w:t xml:space="preserve"> balance these objectives, it is crucial to comprehensively quantify the variables affecting energy consumption, both at the design and operation stages of the building. Moreover, beyond the physical and design characteristics of the building, the role of occupant behavior and socio-economic characteristics can significantly affect energy usage and thermal comfort. In many cases, these factors can have as much or more of an impact than </w:t>
      </w:r>
      <w:r w:rsidR="005516F8">
        <w:t xml:space="preserve">the </w:t>
      </w:r>
      <w:r>
        <w:t>building design itself. Achieving occupant-centric and healthy environments requires a thorough understanding and quantification of these variables. However, it must be emphasized that the unjustified choice of variables and inaccurate estimations can have substantial implications. These might affect not just the occupant's well-being but also have an overall impact on the building's energy use intensity (EUI). This underlines the importance of correctly identifying and comprehensively evaluating causal parameters for both energy consumption and thermal comfort.</w:t>
      </w:r>
    </w:p>
    <w:p w14:paraId="06316E30" w14:textId="77777777" w:rsidR="00434E11" w:rsidRDefault="00434E11" w:rsidP="00434E11"/>
    <w:p w14:paraId="5ADC995F" w14:textId="52813DFC" w:rsidR="00DC3C00" w:rsidRPr="00DC3C00" w:rsidRDefault="00434E11" w:rsidP="00DC3C00">
      <w:r>
        <w:t>In practice, the choice of variables for energy and thermal comfort estimation is often based on beliefs or mere associations such as correlation. Such methods can be helpful for initial estimates but are inherently limited and can lead to errors or inaccuracies when the dynamics of the data change. This emphasizes the necessity for a more robust and flexible approach that can adapt to different contexts and changing circumstances. In addition, while there exist robust data-driven models that can predict overall energy use and thermal comfort levels, these models often fall short in providing specific and quantifiable insights. Specifically, these models are unable to quantify the contribution of each independent variable, thereby limiting their applicability for detailed analysis and improvement efforts. Such models fail to answer key questions like “</w:t>
      </w:r>
      <w:r w:rsidR="005516F8">
        <w:t>H</w:t>
      </w:r>
      <w:r>
        <w:t>ow much will the thermal sensation increase by changing a specific parameter?” or "</w:t>
      </w:r>
      <w:r w:rsidRPr="00434E11">
        <w:t>Is the observed energy reduction due to the building's insulation level or the cooling equipment used?</w:t>
      </w:r>
      <w:r>
        <w:t>". This reveals a significant gap in our current methods and tools for understanding and optimizing energy usage and thermal comfort in buildings.</w:t>
      </w:r>
    </w:p>
    <w:p w14:paraId="2D1E38CC" w14:textId="25357714" w:rsidR="00DC3C00" w:rsidRDefault="0018345A" w:rsidP="002F44C8">
      <w:pPr>
        <w:pStyle w:val="Heading2"/>
        <w:numPr>
          <w:ilvl w:val="1"/>
          <w:numId w:val="3"/>
        </w:numPr>
      </w:pPr>
      <w:bookmarkStart w:id="6" w:name="_Toc137595447"/>
      <w:r>
        <w:lastRenderedPageBreak/>
        <w:t>Objectives and research questions</w:t>
      </w:r>
      <w:bookmarkEnd w:id="6"/>
    </w:p>
    <w:p w14:paraId="0263E5DA" w14:textId="27008E4B" w:rsidR="007F54EB" w:rsidRPr="007F54EB" w:rsidRDefault="007F54EB" w:rsidP="007F54EB">
      <w:pPr>
        <w:wordWrap/>
        <w:adjustRightInd w:val="0"/>
        <w:snapToGrid w:val="0"/>
      </w:pPr>
      <w:r w:rsidRPr="007F54EB">
        <w:t>To address the existing problem</w:t>
      </w:r>
      <w:r>
        <w:t>s</w:t>
      </w:r>
      <w:r w:rsidRPr="007F54EB">
        <w:t xml:space="preserve"> </w:t>
      </w:r>
      <w:r>
        <w:t>highlighted</w:t>
      </w:r>
      <w:r w:rsidRPr="007F54EB">
        <w:t xml:space="preserve"> in the previous section, the objectives of this dissertation are threefold. They aim to apply a causal inference analysis approach to efficiently identify and quantify causal factors that affect building energy consumption and thermal comfort, with the goal of deriving sustainable </w:t>
      </w:r>
      <w:r>
        <w:t xml:space="preserve">optimization </w:t>
      </w:r>
      <w:r w:rsidRPr="007F54EB">
        <w:t>solutions.</w:t>
      </w:r>
    </w:p>
    <w:p w14:paraId="63F226D4" w14:textId="77777777" w:rsidR="007F54EB" w:rsidRPr="007F54EB" w:rsidRDefault="007F54EB" w:rsidP="007F54EB">
      <w:pPr>
        <w:pStyle w:val="ListParagraph"/>
        <w:wordWrap/>
        <w:adjustRightInd w:val="0"/>
        <w:snapToGrid w:val="0"/>
        <w:ind w:left="880"/>
        <w:rPr>
          <w:rFonts w:ascii="Times New Roman" w:hAnsi="Times New Roman"/>
          <w:sz w:val="22"/>
        </w:rPr>
      </w:pPr>
    </w:p>
    <w:p w14:paraId="56267F28" w14:textId="268ACFEE" w:rsidR="007F54EB" w:rsidRDefault="007F54EB" w:rsidP="008E2E82">
      <w:pPr>
        <w:wordWrap/>
        <w:adjustRightInd w:val="0"/>
        <w:snapToGrid w:val="0"/>
      </w:pPr>
      <w:r w:rsidRPr="007F54EB">
        <w:t>The first objective focuses on evaluating the impacts of energy policies and occupant behavior on cooling energy consumption. To meet this goal, the dissertation utilize</w:t>
      </w:r>
      <w:r w:rsidR="00B90079">
        <w:t>d</w:t>
      </w:r>
      <w:r w:rsidRPr="007F54EB">
        <w:t xml:space="preserve"> causal inference to ascertain if the implementation of energy-saving policies and occupant behavior, particularly towards the use of cooling equipment, have a causal impact on EUI in residential buildings.</w:t>
      </w:r>
      <w:r>
        <w:t xml:space="preserve"> </w:t>
      </w:r>
      <w:r w:rsidRPr="007F54EB">
        <w:t>The analysis will further quantify the causal relationships between energy-saving policies and occupant behavior, and their effect on the EUI in buildings. In doing so, it will assess the extent to which specific policies and usage habits of cooling equipment contribute to a reduction in EUI. The effectiveness of current energy-saving policies on building EUI will be evaluated, areas for improvement will be identified, and new policy recommendations and best practices for further reductions in EUI will be developed.</w:t>
      </w:r>
      <w:r w:rsidR="008E2E82">
        <w:t xml:space="preserve"> </w:t>
      </w:r>
      <w:r w:rsidRPr="007F54EB">
        <w:t>In pursuit of this objective, the dissertation will attempt to answer the following research questions:</w:t>
      </w:r>
    </w:p>
    <w:p w14:paraId="29D09A5C" w14:textId="77777777" w:rsidR="008E2E82" w:rsidRPr="008E2E82" w:rsidRDefault="008E2E82" w:rsidP="002F44C8">
      <w:pPr>
        <w:numPr>
          <w:ilvl w:val="0"/>
          <w:numId w:val="17"/>
        </w:numPr>
        <w:wordWrap/>
        <w:adjustRightInd w:val="0"/>
        <w:snapToGrid w:val="0"/>
      </w:pPr>
      <w:r w:rsidRPr="008E2E82">
        <w:rPr>
          <w:rFonts w:hint="eastAsia"/>
        </w:rPr>
        <w:t>Are there causal relationships between energy-saving policies and occupant behavior and their impact on EUI in buildings?</w:t>
      </w:r>
    </w:p>
    <w:p w14:paraId="42BE9244" w14:textId="77777777" w:rsidR="008E2E82" w:rsidRPr="008E2E82" w:rsidRDefault="008E2E82" w:rsidP="002F44C8">
      <w:pPr>
        <w:numPr>
          <w:ilvl w:val="0"/>
          <w:numId w:val="17"/>
        </w:numPr>
        <w:wordWrap/>
        <w:adjustRightInd w:val="0"/>
        <w:snapToGrid w:val="0"/>
      </w:pPr>
      <w:r w:rsidRPr="008E2E82">
        <w:rPr>
          <w:rFonts w:hint="eastAsia"/>
        </w:rPr>
        <w:t>If such relationships exist, can these causal relationships be quantified?</w:t>
      </w:r>
    </w:p>
    <w:p w14:paraId="23FE0230" w14:textId="77777777" w:rsidR="008E2E82" w:rsidRPr="008E2E82" w:rsidRDefault="008E2E82" w:rsidP="002F44C8">
      <w:pPr>
        <w:numPr>
          <w:ilvl w:val="0"/>
          <w:numId w:val="17"/>
        </w:numPr>
        <w:wordWrap/>
        <w:adjustRightInd w:val="0"/>
        <w:snapToGrid w:val="0"/>
      </w:pPr>
      <w:r w:rsidRPr="008E2E82">
        <w:rPr>
          <w:rFonts w:hint="eastAsia"/>
        </w:rPr>
        <w:t>What is the effectiveness of existing energy-saving policies on building EUI, what new policies could be proposed for further EUI reduction, and what role does occupant behavior play?</w:t>
      </w:r>
    </w:p>
    <w:p w14:paraId="01688D49" w14:textId="77777777" w:rsidR="008E2E82" w:rsidRDefault="008E2E82" w:rsidP="008E2E82">
      <w:pPr>
        <w:wordWrap/>
        <w:adjustRightInd w:val="0"/>
        <w:snapToGrid w:val="0"/>
      </w:pPr>
    </w:p>
    <w:p w14:paraId="427C6C5F" w14:textId="77777777" w:rsidR="008E2E82" w:rsidRDefault="008E2E82" w:rsidP="008E2E82">
      <w:pPr>
        <w:wordWrap/>
        <w:adjustRightInd w:val="0"/>
        <w:snapToGrid w:val="0"/>
      </w:pPr>
    </w:p>
    <w:p w14:paraId="1CE9F523" w14:textId="0DC3B9A2" w:rsidR="008E2E82" w:rsidRDefault="008E2E82" w:rsidP="008E2E82">
      <w:pPr>
        <w:wordWrap/>
        <w:adjustRightInd w:val="0"/>
        <w:snapToGrid w:val="0"/>
      </w:pPr>
      <w:r w:rsidRPr="008E2E82">
        <w:t>The second objective is to identify and quantify the role of socio-economic factors and heating equipment selection in energy consumption. To accomplish this, the dissertation employ</w:t>
      </w:r>
      <w:r w:rsidR="00B90079">
        <w:t>ed</w:t>
      </w:r>
      <w:r w:rsidRPr="008E2E82">
        <w:t xml:space="preserve"> causal inference to investigate whether socio-economic factors and the choice of specific heating equipment exert a causal impact on the EUI of buildings.</w:t>
      </w:r>
      <w:r w:rsidR="00985617">
        <w:t xml:space="preserve"> </w:t>
      </w:r>
      <w:r w:rsidRPr="008E2E82">
        <w:t xml:space="preserve">The study will further quantify the causal effect of the identified socio-economic factors and the selected heating equipment on </w:t>
      </w:r>
      <w:r w:rsidRPr="008E2E82">
        <w:lastRenderedPageBreak/>
        <w:t>building EUI. This will enable an evaluation of the extent to which specific occupant characteristics and heating systems influence heating energy consumption.</w:t>
      </w:r>
      <w:r w:rsidR="00985617">
        <w:t xml:space="preserve"> </w:t>
      </w:r>
      <w:r w:rsidRPr="008E2E82">
        <w:t>From the causal inference analysis, the dissertation will glean insights on occupant socio-economic characteristics and factors that prompt the adoption and utilization of certain heating systems. Furthermore, the analysis will explore potential strategies for promoting building energy reduction.</w:t>
      </w:r>
      <w:r w:rsidR="00985617">
        <w:t xml:space="preserve"> </w:t>
      </w:r>
      <w:r w:rsidRPr="008E2E82">
        <w:t>To meet this objective, the dissertation will attempt to answer the following research questions:</w:t>
      </w:r>
    </w:p>
    <w:p w14:paraId="2DE75414" w14:textId="77777777" w:rsidR="00985617" w:rsidRPr="00985617" w:rsidRDefault="00985617" w:rsidP="002F44C8">
      <w:pPr>
        <w:numPr>
          <w:ilvl w:val="0"/>
          <w:numId w:val="18"/>
        </w:numPr>
        <w:wordWrap/>
        <w:adjustRightInd w:val="0"/>
        <w:snapToGrid w:val="0"/>
      </w:pPr>
      <w:r w:rsidRPr="00985617">
        <w:rPr>
          <w:rFonts w:hint="eastAsia"/>
        </w:rPr>
        <w:t>Do occupant socio-economic characteristics and the choice of heating equipment serve as causal factors in determining the Energy Use Intensity (EUI) in buildings?</w:t>
      </w:r>
    </w:p>
    <w:p w14:paraId="1E91455B" w14:textId="77777777" w:rsidR="00985617" w:rsidRPr="00985617" w:rsidRDefault="00985617" w:rsidP="002F44C8">
      <w:pPr>
        <w:numPr>
          <w:ilvl w:val="0"/>
          <w:numId w:val="18"/>
        </w:numPr>
        <w:wordWrap/>
        <w:adjustRightInd w:val="0"/>
        <w:snapToGrid w:val="0"/>
      </w:pPr>
      <w:r w:rsidRPr="00985617">
        <w:rPr>
          <w:rFonts w:hint="eastAsia"/>
        </w:rPr>
        <w:t>If these are indeed causal factors, can their effect be quantified?</w:t>
      </w:r>
    </w:p>
    <w:p w14:paraId="461E6F7A" w14:textId="5E5BB672" w:rsidR="00985617" w:rsidRPr="00985617" w:rsidRDefault="00985617" w:rsidP="002F44C8">
      <w:pPr>
        <w:numPr>
          <w:ilvl w:val="0"/>
          <w:numId w:val="18"/>
        </w:numPr>
        <w:wordWrap/>
        <w:adjustRightInd w:val="0"/>
        <w:snapToGrid w:val="0"/>
      </w:pPr>
      <w:r w:rsidRPr="00985617">
        <w:rPr>
          <w:rFonts w:hint="eastAsia"/>
        </w:rPr>
        <w:t xml:space="preserve">What insights can be derived from causal inference analysis regarding the role of socio-economic factors and the adoption </w:t>
      </w:r>
      <w:r w:rsidR="00953F26">
        <w:t xml:space="preserve">of </w:t>
      </w:r>
      <w:r w:rsidRPr="00985617">
        <w:rPr>
          <w:rFonts w:hint="eastAsia"/>
        </w:rPr>
        <w:t>heating equipment towards EUI reduction?</w:t>
      </w:r>
    </w:p>
    <w:p w14:paraId="54D4FC6D" w14:textId="77777777" w:rsidR="008E2E82" w:rsidRDefault="008E2E82" w:rsidP="008E2E82">
      <w:pPr>
        <w:wordWrap/>
        <w:adjustRightInd w:val="0"/>
        <w:snapToGrid w:val="0"/>
      </w:pPr>
    </w:p>
    <w:p w14:paraId="2AEDDC40" w14:textId="77777777" w:rsidR="0018345A" w:rsidRDefault="0018345A" w:rsidP="0018345A">
      <w:pPr>
        <w:pStyle w:val="ListParagraph"/>
        <w:wordWrap/>
        <w:adjustRightInd w:val="0"/>
        <w:snapToGrid w:val="0"/>
        <w:spacing w:line="360" w:lineRule="auto"/>
        <w:ind w:leftChars="0" w:left="0"/>
        <w:jc w:val="left"/>
        <w:rPr>
          <w:rFonts w:ascii="Times New Roman" w:hAnsi="Times New Roman"/>
          <w:sz w:val="22"/>
        </w:rPr>
      </w:pPr>
    </w:p>
    <w:p w14:paraId="5BADFC1B" w14:textId="716B80E4" w:rsidR="00985617" w:rsidRPr="00985617" w:rsidRDefault="00985617" w:rsidP="00985617">
      <w:pPr>
        <w:pStyle w:val="ListParagraph"/>
        <w:wordWrap/>
        <w:adjustRightInd w:val="0"/>
        <w:snapToGrid w:val="0"/>
        <w:spacing w:line="360" w:lineRule="auto"/>
        <w:ind w:leftChars="0" w:left="0"/>
        <w:jc w:val="left"/>
        <w:rPr>
          <w:rFonts w:ascii="Times New Roman" w:hAnsi="Times New Roman"/>
          <w:sz w:val="22"/>
        </w:rPr>
      </w:pPr>
      <w:r w:rsidRPr="00985617">
        <w:rPr>
          <w:rFonts w:ascii="Times New Roman" w:hAnsi="Times New Roman"/>
          <w:sz w:val="22"/>
        </w:rPr>
        <w:t>The third objective focuses on the impact of occupant personal and behavioral factors on thermal sensation. To estimate this effect, the dissertation utilize</w:t>
      </w:r>
      <w:r w:rsidR="00B90079">
        <w:rPr>
          <w:rFonts w:ascii="Times New Roman" w:hAnsi="Times New Roman"/>
          <w:sz w:val="22"/>
        </w:rPr>
        <w:t>d</w:t>
      </w:r>
      <w:r w:rsidRPr="00985617">
        <w:rPr>
          <w:rFonts w:ascii="Times New Roman" w:hAnsi="Times New Roman"/>
          <w:sz w:val="22"/>
        </w:rPr>
        <w:t xml:space="preserve"> causal inference to scrutinize whether occupant personal and behavioral factors hold a causal influence on their perceived thermal sensation within a built environment.</w:t>
      </w:r>
      <w:r>
        <w:t xml:space="preserve"> </w:t>
      </w:r>
      <w:r w:rsidRPr="00985617">
        <w:rPr>
          <w:rFonts w:ascii="Times New Roman" w:hAnsi="Times New Roman"/>
          <w:sz w:val="22"/>
        </w:rPr>
        <w:t xml:space="preserve">This research will also quantify the impact of personal and behavioral factors on thermal sensation, fostering a more nuanced understanding of the extent to which these factors influence occupant comfort. The dissertation will leverage the identified causal factors relating to personal and behavioral aspects to suggest enhancements to existing thermal comfort models. The goal is ultimately </w:t>
      </w:r>
      <w:r w:rsidR="00953F26">
        <w:rPr>
          <w:rFonts w:ascii="Times New Roman" w:hAnsi="Times New Roman"/>
          <w:sz w:val="22"/>
        </w:rPr>
        <w:t xml:space="preserve">to </w:t>
      </w:r>
      <w:r w:rsidRPr="00985617">
        <w:rPr>
          <w:rFonts w:ascii="Times New Roman" w:hAnsi="Times New Roman"/>
          <w:sz w:val="22"/>
        </w:rPr>
        <w:t>enable the development of more effective and sustainable thermal comfort solutions.</w:t>
      </w:r>
      <w:r>
        <w:t xml:space="preserve"> </w:t>
      </w:r>
      <w:r w:rsidRPr="00985617">
        <w:rPr>
          <w:rFonts w:ascii="Times New Roman" w:hAnsi="Times New Roman"/>
          <w:sz w:val="22"/>
        </w:rPr>
        <w:t>To fulfill this objective, the dissertation will seek to answer the following research questions:</w:t>
      </w:r>
    </w:p>
    <w:p w14:paraId="78EFCAAC" w14:textId="77777777" w:rsidR="00985617" w:rsidRPr="00985617" w:rsidRDefault="00985617" w:rsidP="002F44C8">
      <w:pPr>
        <w:pStyle w:val="ListParagraph"/>
        <w:numPr>
          <w:ilvl w:val="0"/>
          <w:numId w:val="20"/>
        </w:numPr>
        <w:wordWrap/>
        <w:adjustRightInd w:val="0"/>
        <w:snapToGrid w:val="0"/>
        <w:spacing w:line="360" w:lineRule="auto"/>
        <w:ind w:leftChars="0"/>
        <w:jc w:val="left"/>
        <w:rPr>
          <w:rFonts w:ascii="Times New Roman" w:hAnsi="Times New Roman"/>
          <w:sz w:val="22"/>
          <w:szCs w:val="22"/>
        </w:rPr>
      </w:pPr>
      <w:r w:rsidRPr="00985617">
        <w:rPr>
          <w:rFonts w:ascii="Times New Roman" w:hAnsi="Times New Roman"/>
          <w:sz w:val="22"/>
          <w:szCs w:val="22"/>
        </w:rPr>
        <w:t>Are there causal relationships between occupant personal and behavioral factors and thermal sensation?</w:t>
      </w:r>
    </w:p>
    <w:p w14:paraId="223F3221" w14:textId="62E479F6" w:rsidR="00985617" w:rsidRPr="00985617" w:rsidRDefault="00985617" w:rsidP="002F44C8">
      <w:pPr>
        <w:pStyle w:val="ListParagraph"/>
        <w:numPr>
          <w:ilvl w:val="0"/>
          <w:numId w:val="19"/>
        </w:numPr>
        <w:wordWrap/>
        <w:adjustRightInd w:val="0"/>
        <w:snapToGrid w:val="0"/>
        <w:spacing w:line="360" w:lineRule="auto"/>
        <w:ind w:leftChars="0"/>
        <w:jc w:val="left"/>
        <w:rPr>
          <w:rFonts w:ascii="Times New Roman" w:hAnsi="Times New Roman"/>
          <w:sz w:val="22"/>
        </w:rPr>
      </w:pPr>
      <w:r w:rsidRPr="00985617">
        <w:rPr>
          <w:rFonts w:ascii="Times New Roman" w:hAnsi="Times New Roman"/>
          <w:sz w:val="22"/>
        </w:rPr>
        <w:t>If such relationships exist, can</w:t>
      </w:r>
      <w:r w:rsidR="0045793B">
        <w:rPr>
          <w:rFonts w:ascii="Times New Roman" w:hAnsi="Times New Roman"/>
          <w:sz w:val="22"/>
        </w:rPr>
        <w:t xml:space="preserve"> the effects of</w:t>
      </w:r>
      <w:r w:rsidRPr="00985617">
        <w:rPr>
          <w:rFonts w:ascii="Times New Roman" w:hAnsi="Times New Roman"/>
          <w:sz w:val="22"/>
        </w:rPr>
        <w:t xml:space="preserve"> these identified personal and behavioral factors be quantified?</w:t>
      </w:r>
    </w:p>
    <w:p w14:paraId="0C34F6C0" w14:textId="6D72E963" w:rsidR="00985617" w:rsidRPr="00985617" w:rsidRDefault="00985617" w:rsidP="002F44C8">
      <w:pPr>
        <w:pStyle w:val="ListParagraph"/>
        <w:numPr>
          <w:ilvl w:val="0"/>
          <w:numId w:val="19"/>
        </w:numPr>
        <w:wordWrap/>
        <w:adjustRightInd w:val="0"/>
        <w:snapToGrid w:val="0"/>
        <w:spacing w:line="360" w:lineRule="auto"/>
        <w:ind w:leftChars="0"/>
        <w:jc w:val="left"/>
        <w:rPr>
          <w:rFonts w:ascii="Times New Roman" w:hAnsi="Times New Roman"/>
          <w:sz w:val="22"/>
        </w:rPr>
      </w:pPr>
      <w:r w:rsidRPr="00985617">
        <w:rPr>
          <w:rFonts w:ascii="Times New Roman" w:hAnsi="Times New Roman"/>
          <w:sz w:val="22"/>
        </w:rPr>
        <w:t>How can these identified causal factors be utilized in the development of adaptive comfort models?</w:t>
      </w:r>
    </w:p>
    <w:p w14:paraId="0DE4E15E" w14:textId="77777777" w:rsidR="00985617" w:rsidRPr="0053770E" w:rsidRDefault="00985617" w:rsidP="0018345A">
      <w:pPr>
        <w:pStyle w:val="ListParagraph"/>
        <w:wordWrap/>
        <w:adjustRightInd w:val="0"/>
        <w:snapToGrid w:val="0"/>
        <w:spacing w:line="360" w:lineRule="auto"/>
        <w:ind w:leftChars="0" w:left="0"/>
        <w:jc w:val="left"/>
        <w:rPr>
          <w:rFonts w:ascii="Times New Roman" w:hAnsi="Times New Roman"/>
          <w:sz w:val="22"/>
        </w:rPr>
      </w:pPr>
    </w:p>
    <w:p w14:paraId="5CEEDD66" w14:textId="3547A23B" w:rsidR="00DC3C00" w:rsidRDefault="008A4855" w:rsidP="002F44C8">
      <w:pPr>
        <w:pStyle w:val="Heading2"/>
        <w:numPr>
          <w:ilvl w:val="1"/>
          <w:numId w:val="3"/>
        </w:numPr>
      </w:pPr>
      <w:bookmarkStart w:id="7" w:name="_Toc137595448"/>
      <w:r>
        <w:lastRenderedPageBreak/>
        <w:t>Scope of work and dissertation structure</w:t>
      </w:r>
      <w:bookmarkEnd w:id="7"/>
    </w:p>
    <w:p w14:paraId="7C7C558E" w14:textId="77777777" w:rsidR="005B20C2" w:rsidRPr="005B20C2" w:rsidRDefault="005B20C2" w:rsidP="005B20C2">
      <w:pPr>
        <w:wordWrap/>
        <w:adjustRightInd w:val="0"/>
        <w:snapToGrid w:val="0"/>
      </w:pPr>
      <w:r w:rsidRPr="005B20C2">
        <w:t>This dissertation primarily concentrates on utilizing a machine learning-based causal inference approach to uncover and quantify the effect of energy-saving policies, as well as the influence of occupant socio-economic and behavioral factors on building heating and cooling energy consumption, and occupant thermal sensation. The dissertation is structured into eight chapters, with this subsection constituting the first chapter.</w:t>
      </w:r>
    </w:p>
    <w:p w14:paraId="48EB256B" w14:textId="77777777" w:rsidR="005B20C2" w:rsidRPr="005B20C2" w:rsidRDefault="005B20C2" w:rsidP="005B20C2">
      <w:pPr>
        <w:pStyle w:val="ListParagraph"/>
        <w:wordWrap/>
        <w:adjustRightInd w:val="0"/>
        <w:snapToGrid w:val="0"/>
        <w:ind w:left="880"/>
        <w:rPr>
          <w:rFonts w:ascii="Times New Roman" w:hAnsi="Times New Roman"/>
          <w:sz w:val="22"/>
        </w:rPr>
      </w:pPr>
    </w:p>
    <w:p w14:paraId="00074507" w14:textId="77777777" w:rsidR="005B20C2" w:rsidRPr="005B20C2" w:rsidRDefault="005B20C2" w:rsidP="005B20C2">
      <w:pPr>
        <w:wordWrap/>
        <w:adjustRightInd w:val="0"/>
        <w:snapToGrid w:val="0"/>
      </w:pPr>
      <w:r w:rsidRPr="005B20C2">
        <w:t>The second chapter offers an introduction to causal inference analysis and underscores its significance in the built environment. The third chapter provides a review of existing studies on causal inference in building energy consumption and thermal comfort estimations, discusses their limitations, and outlines the novelty of the proposed machine learning-based causal inference framework.</w:t>
      </w:r>
    </w:p>
    <w:p w14:paraId="31EFD823" w14:textId="77777777" w:rsidR="005B20C2" w:rsidRPr="005B20C2" w:rsidRDefault="005B20C2" w:rsidP="005B20C2">
      <w:pPr>
        <w:pStyle w:val="ListParagraph"/>
        <w:wordWrap/>
        <w:adjustRightInd w:val="0"/>
        <w:snapToGrid w:val="0"/>
        <w:ind w:left="880"/>
        <w:rPr>
          <w:rFonts w:ascii="Times New Roman" w:hAnsi="Times New Roman"/>
          <w:sz w:val="22"/>
        </w:rPr>
      </w:pPr>
    </w:p>
    <w:p w14:paraId="59439234" w14:textId="59851997" w:rsidR="005B20C2" w:rsidRPr="007F7BBC" w:rsidRDefault="005B20C2" w:rsidP="007F7BBC">
      <w:pPr>
        <w:wordWrap/>
        <w:adjustRightInd w:val="0"/>
        <w:snapToGrid w:val="0"/>
      </w:pPr>
      <w:r w:rsidRPr="007F7BBC">
        <w:t xml:space="preserve">Chapter four delineates the methodology adopted for this study and provides information on the datasets employed. </w:t>
      </w:r>
      <w:r w:rsidR="00953F26" w:rsidRPr="00953F26">
        <w:t>In chapter five, the impacts of energy policies and occupant behavior on cooling energy consumption are evaluated</w:t>
      </w:r>
      <w:r w:rsidRPr="007F7BBC">
        <w:t>. The focus of chapter six is to investigate the role of socio-economic factors and the selection of heating equipment in energy consumption. Chapter seven explores the effect of occupant personal and behavioral factors on thermal sensation.</w:t>
      </w:r>
    </w:p>
    <w:p w14:paraId="48408779" w14:textId="77777777" w:rsidR="007F7BBC" w:rsidRDefault="007F7BBC" w:rsidP="005B20C2">
      <w:pPr>
        <w:pStyle w:val="ListParagraph"/>
        <w:wordWrap/>
        <w:adjustRightInd w:val="0"/>
        <w:snapToGrid w:val="0"/>
        <w:spacing w:line="360" w:lineRule="auto"/>
        <w:ind w:leftChars="0" w:left="0"/>
        <w:rPr>
          <w:rFonts w:ascii="Times New Roman" w:hAnsi="Times New Roman"/>
          <w:sz w:val="22"/>
        </w:rPr>
      </w:pPr>
    </w:p>
    <w:p w14:paraId="26484E74" w14:textId="6E9A16AE" w:rsidR="00D9483B" w:rsidRPr="00E4732E" w:rsidRDefault="005B20C2" w:rsidP="005B20C2">
      <w:pPr>
        <w:pStyle w:val="ListParagraph"/>
        <w:wordWrap/>
        <w:adjustRightInd w:val="0"/>
        <w:snapToGrid w:val="0"/>
        <w:spacing w:line="360" w:lineRule="auto"/>
        <w:ind w:leftChars="0" w:left="0"/>
        <w:rPr>
          <w:rFonts w:ascii="Times New Roman" w:hAnsi="Times New Roman"/>
          <w:sz w:val="22"/>
        </w:rPr>
      </w:pPr>
      <w:r w:rsidRPr="005B20C2">
        <w:rPr>
          <w:rFonts w:ascii="Times New Roman" w:hAnsi="Times New Roman"/>
          <w:sz w:val="22"/>
        </w:rPr>
        <w:t>The concluding chapter, chapter eight, summarizes the findings of this dissertation and discusses potential future studies in the area</w:t>
      </w:r>
      <w:r w:rsidR="007F7BBC">
        <w:rPr>
          <w:rFonts w:ascii="Times New Roman" w:hAnsi="Times New Roman"/>
          <w:sz w:val="22"/>
        </w:rPr>
        <w:t>s</w:t>
      </w:r>
      <w:r w:rsidRPr="005B20C2">
        <w:rPr>
          <w:rFonts w:ascii="Times New Roman" w:hAnsi="Times New Roman"/>
          <w:sz w:val="22"/>
        </w:rPr>
        <w:t xml:space="preserve"> of building energy optimization and thermal comfort design.</w:t>
      </w:r>
    </w:p>
    <w:p w14:paraId="3EF66D0A" w14:textId="77777777" w:rsidR="00D9483B" w:rsidRPr="00E4732E" w:rsidRDefault="00D9483B" w:rsidP="003B099F">
      <w:pPr>
        <w:pStyle w:val="ListParagraph"/>
        <w:wordWrap/>
        <w:adjustRightInd w:val="0"/>
        <w:snapToGrid w:val="0"/>
        <w:spacing w:line="360" w:lineRule="auto"/>
        <w:ind w:leftChars="0" w:left="0"/>
        <w:rPr>
          <w:rFonts w:ascii="Times New Roman" w:hAnsi="Times New Roman"/>
          <w:sz w:val="22"/>
        </w:rPr>
      </w:pPr>
    </w:p>
    <w:p w14:paraId="0EC1FB9E" w14:textId="77777777" w:rsidR="00D9483B" w:rsidRDefault="00D9483B" w:rsidP="003B099F">
      <w:pPr>
        <w:pStyle w:val="ListParagraph"/>
        <w:wordWrap/>
        <w:adjustRightInd w:val="0"/>
        <w:snapToGrid w:val="0"/>
        <w:spacing w:line="360" w:lineRule="auto"/>
        <w:ind w:leftChars="0" w:left="0"/>
        <w:rPr>
          <w:rFonts w:ascii="Times New Roman" w:hAnsi="Times New Roman"/>
          <w:sz w:val="22"/>
        </w:rPr>
      </w:pPr>
    </w:p>
    <w:p w14:paraId="5491F371" w14:textId="77777777" w:rsidR="0055454C" w:rsidRDefault="0055454C" w:rsidP="003B099F">
      <w:pPr>
        <w:pStyle w:val="ListParagraph"/>
        <w:wordWrap/>
        <w:adjustRightInd w:val="0"/>
        <w:snapToGrid w:val="0"/>
        <w:spacing w:line="360" w:lineRule="auto"/>
        <w:ind w:leftChars="0" w:left="0"/>
        <w:rPr>
          <w:rFonts w:ascii="Times New Roman" w:hAnsi="Times New Roman"/>
          <w:sz w:val="22"/>
        </w:rPr>
      </w:pPr>
    </w:p>
    <w:p w14:paraId="57AC0D19" w14:textId="77777777" w:rsidR="0055454C" w:rsidRDefault="0055454C" w:rsidP="003B099F">
      <w:pPr>
        <w:pStyle w:val="ListParagraph"/>
        <w:wordWrap/>
        <w:adjustRightInd w:val="0"/>
        <w:snapToGrid w:val="0"/>
        <w:spacing w:line="360" w:lineRule="auto"/>
        <w:ind w:leftChars="0" w:left="0"/>
        <w:rPr>
          <w:rFonts w:ascii="Times New Roman" w:hAnsi="Times New Roman"/>
          <w:sz w:val="22"/>
        </w:rPr>
      </w:pPr>
    </w:p>
    <w:p w14:paraId="77D800FC" w14:textId="77777777" w:rsidR="0055454C" w:rsidRDefault="0055454C" w:rsidP="003B099F">
      <w:pPr>
        <w:pStyle w:val="ListParagraph"/>
        <w:wordWrap/>
        <w:adjustRightInd w:val="0"/>
        <w:snapToGrid w:val="0"/>
        <w:spacing w:line="360" w:lineRule="auto"/>
        <w:ind w:leftChars="0" w:left="0"/>
        <w:rPr>
          <w:rFonts w:ascii="Times New Roman" w:hAnsi="Times New Roman"/>
          <w:sz w:val="22"/>
        </w:rPr>
      </w:pPr>
    </w:p>
    <w:p w14:paraId="17666004" w14:textId="77777777" w:rsidR="0055454C" w:rsidRDefault="0055454C" w:rsidP="003B099F">
      <w:pPr>
        <w:pStyle w:val="ListParagraph"/>
        <w:wordWrap/>
        <w:adjustRightInd w:val="0"/>
        <w:snapToGrid w:val="0"/>
        <w:spacing w:line="360" w:lineRule="auto"/>
        <w:ind w:leftChars="0" w:left="0"/>
        <w:rPr>
          <w:rFonts w:ascii="Times New Roman" w:hAnsi="Times New Roman"/>
          <w:sz w:val="22"/>
        </w:rPr>
      </w:pPr>
    </w:p>
    <w:p w14:paraId="7D5A8EF2" w14:textId="77777777" w:rsidR="0055454C" w:rsidRDefault="0055454C" w:rsidP="003B099F">
      <w:pPr>
        <w:pStyle w:val="ListParagraph"/>
        <w:wordWrap/>
        <w:adjustRightInd w:val="0"/>
        <w:snapToGrid w:val="0"/>
        <w:spacing w:line="360" w:lineRule="auto"/>
        <w:ind w:leftChars="0" w:left="0"/>
        <w:rPr>
          <w:rFonts w:ascii="Times New Roman" w:hAnsi="Times New Roman"/>
          <w:sz w:val="22"/>
        </w:rPr>
      </w:pPr>
    </w:p>
    <w:p w14:paraId="07124AA6" w14:textId="77777777" w:rsidR="0055454C" w:rsidRDefault="0055454C" w:rsidP="003B099F">
      <w:pPr>
        <w:pStyle w:val="ListParagraph"/>
        <w:wordWrap/>
        <w:adjustRightInd w:val="0"/>
        <w:snapToGrid w:val="0"/>
        <w:spacing w:line="360" w:lineRule="auto"/>
        <w:ind w:leftChars="0" w:left="0"/>
        <w:rPr>
          <w:rFonts w:ascii="Times New Roman" w:hAnsi="Times New Roman"/>
          <w:sz w:val="22"/>
        </w:rPr>
      </w:pPr>
    </w:p>
    <w:p w14:paraId="00174AA5" w14:textId="189751E4" w:rsidR="0055454C" w:rsidRPr="00E4732E" w:rsidRDefault="0055454C" w:rsidP="0055454C">
      <w:pPr>
        <w:widowControl/>
        <w:wordWrap/>
        <w:autoSpaceDE/>
        <w:autoSpaceDN/>
        <w:spacing w:line="240" w:lineRule="auto"/>
        <w:jc w:val="left"/>
      </w:pPr>
      <w:r>
        <w:br w:type="page"/>
      </w:r>
    </w:p>
    <w:p w14:paraId="12DFC440" w14:textId="4D150DB0" w:rsidR="00C2399A" w:rsidRDefault="00F13E9D" w:rsidP="002F44C8">
      <w:pPr>
        <w:pStyle w:val="Heading1"/>
        <w:numPr>
          <w:ilvl w:val="0"/>
          <w:numId w:val="1"/>
        </w:numPr>
      </w:pPr>
      <w:bookmarkStart w:id="8" w:name="_Toc137595449"/>
      <w:r>
        <w:lastRenderedPageBreak/>
        <w:t>Causal inference analysis</w:t>
      </w:r>
      <w:bookmarkEnd w:id="8"/>
    </w:p>
    <w:p w14:paraId="4D2C88CA" w14:textId="14854780" w:rsidR="00C2399A" w:rsidRDefault="00701A0D" w:rsidP="002F44C8">
      <w:pPr>
        <w:pStyle w:val="Heading2"/>
        <w:numPr>
          <w:ilvl w:val="1"/>
          <w:numId w:val="16"/>
        </w:numPr>
      </w:pPr>
      <w:bookmarkStart w:id="9" w:name="_Toc137595450"/>
      <w:r>
        <w:t>Introduction</w:t>
      </w:r>
      <w:bookmarkEnd w:id="9"/>
    </w:p>
    <w:p w14:paraId="49F3D6D8" w14:textId="7702ACE3" w:rsidR="00807683" w:rsidRPr="00807683" w:rsidRDefault="00807683" w:rsidP="00807683">
      <w:r>
        <w:t>The questions that primarily drive most studies in Architectural sciences seek to establish causal relationships rather than just associations. For instance, what is the efficacity of a proposed energy saving policy? Whether the gathered data can highlight occupants’ behavior in terms or HVAC system usage? What factors influence cooling energy consumption? Do highly efficient HVAC systems contribute to building energy optimization? These types of questions are causal because they demand some knowledge that cannot be calculated neither form the data alone, nor from its distribution.</w:t>
      </w:r>
    </w:p>
    <w:p w14:paraId="3D7EB8B4" w14:textId="38F76A8B" w:rsidR="00EF4ACF" w:rsidRDefault="00B04F5F" w:rsidP="002F44C8">
      <w:pPr>
        <w:pStyle w:val="Heading3"/>
        <w:numPr>
          <w:ilvl w:val="2"/>
          <w:numId w:val="11"/>
        </w:numPr>
      </w:pPr>
      <w:bookmarkStart w:id="10" w:name="_Toc137595451"/>
      <w:bookmarkStart w:id="11" w:name="_Hlk131004695"/>
      <w:r>
        <w:t>The distinction between association and causation</w:t>
      </w:r>
      <w:bookmarkEnd w:id="10"/>
    </w:p>
    <w:p w14:paraId="4815C0BE" w14:textId="2FCACE67" w:rsidR="00970644" w:rsidRDefault="00B04F5F" w:rsidP="00807683">
      <w:r>
        <w:t>The objective of standard statistical and machine learning-based analysis, categorized by regression, classification, and hypothesis testing methods, is to evaluate parameters of a distribution with sample taken out from that distribution. Using such parameters, association among variables can be inferred, probabilities or beliefs of past and future scenarios can be estimated and updated as well with the presence of new data. As long as the data gathering conditions remain unchanged, standard statistical and machine learning methods handles these tasks efficiently. Causal analysis moves one step further by inferring probabilities or beliefs not only unde</w:t>
      </w:r>
      <w:r w:rsidR="00970644">
        <w:t xml:space="preserve">r static conditions but also the dynamics of these probabilities under varying conditions, for instance changes induced by external interventions. This distinction entails that association and causation concepts do not blend. For example, there is nothing in the joint distribution of type of HVAC systems an EUI that informs us that intervening on the former would or would not reduce the latter. </w:t>
      </w:r>
      <w:r w:rsidR="00A71BC1">
        <w:t>Thus,</w:t>
      </w:r>
      <w:r w:rsidR="00970644">
        <w:t xml:space="preserve"> causal assumptions help to </w:t>
      </w:r>
      <w:r w:rsidR="00A71BC1">
        <w:t>provide this</w:t>
      </w:r>
      <w:r w:rsidR="00970644">
        <w:t xml:space="preserve"> information by discovering relationships that remain unchanged when external conditions vary. </w:t>
      </w:r>
    </w:p>
    <w:p w14:paraId="7A5DCBF5" w14:textId="7B666E8F" w:rsidR="00970644" w:rsidRDefault="00970644" w:rsidP="00807683"/>
    <w:p w14:paraId="23AC6E32" w14:textId="1BFBDC47" w:rsidR="00970644" w:rsidRDefault="00970644" w:rsidP="00807683">
      <w:r>
        <w:t xml:space="preserve">The differentiation between associational and causal analysis can be explicated as: An association is any type of relationship that can be explained by a joint distribution in the data while a causal relationship cannot be explained from a joint distribution alone. Instances of associations are correlation, regression, likelihood, condition independence, and </w:t>
      </w:r>
      <w:proofErr w:type="spellStart"/>
      <w:r>
        <w:t>son</w:t>
      </w:r>
      <w:proofErr w:type="spellEnd"/>
      <w:r>
        <w:t xml:space="preserve"> forth. Instances of causal concepts are confounding, effect, influence, randomization, spurious correlation, and so forth. </w:t>
      </w:r>
      <w:r>
        <w:lastRenderedPageBreak/>
        <w:t>These differences are important in causal analysis for they assist researchers to follow assumptions needed for evaluation various types of research claims.</w:t>
      </w:r>
    </w:p>
    <w:p w14:paraId="30AC5F66" w14:textId="77777777" w:rsidR="00970644" w:rsidRPr="00807683" w:rsidRDefault="00970644" w:rsidP="00807683"/>
    <w:p w14:paraId="418095A7" w14:textId="4A6E75F0" w:rsidR="00EF4ACF" w:rsidRDefault="00EF4ACF" w:rsidP="002F44C8">
      <w:pPr>
        <w:pStyle w:val="Heading3"/>
        <w:numPr>
          <w:ilvl w:val="2"/>
          <w:numId w:val="11"/>
        </w:numPr>
        <w:ind w:left="794" w:hanging="794"/>
      </w:pPr>
      <w:bookmarkStart w:id="12" w:name="_Toc137595452"/>
      <w:r>
        <w:t xml:space="preserve">Potential outcomes </w:t>
      </w:r>
      <w:r w:rsidR="00A71BC1">
        <w:t>and counterfactuals</w:t>
      </w:r>
      <w:bookmarkEnd w:id="12"/>
    </w:p>
    <w:p w14:paraId="12A93A6C" w14:textId="3C66E875" w:rsidR="00DF6314" w:rsidRDefault="00A71BC1" w:rsidP="00A71BC1">
      <w:r>
        <w:t xml:space="preserve">Potential outcomes and counterfactuals are crucial and fundamental when defining causal effects. Suppose one is interested in the causal effect of exposure </w:t>
      </w:r>
      <m:oMath>
        <m:r>
          <w:rPr>
            <w:rFonts w:ascii="Cambria Math" w:hAnsi="Cambria Math"/>
          </w:rPr>
          <m:t>A</m:t>
        </m:r>
      </m:oMath>
      <w:r>
        <w:t xml:space="preserve"> on some outcome </w:t>
      </w:r>
      <m:oMath>
        <m:r>
          <w:rPr>
            <w:rFonts w:ascii="Cambria Math" w:hAnsi="Cambria Math"/>
          </w:rPr>
          <m:t>Y</m:t>
        </m:r>
      </m:oMath>
      <w:r>
        <w:t>.</w:t>
      </w:r>
      <w:r w:rsidR="002179E1">
        <w:t xml:space="preserve"> In the Architectural engineering field, </w:t>
      </w:r>
      <m:oMath>
        <m:r>
          <w:rPr>
            <w:rFonts w:ascii="Cambria Math" w:hAnsi="Cambria Math"/>
          </w:rPr>
          <m:t>A</m:t>
        </m:r>
      </m:oMath>
      <w:r w:rsidR="002179E1">
        <w:t xml:space="preserve"> can be the presence of a thermostat and </w:t>
      </w:r>
      <m:oMath>
        <m:r>
          <w:rPr>
            <w:rFonts w:ascii="Cambria Math" w:hAnsi="Cambria Math"/>
          </w:rPr>
          <m:t>Y</m:t>
        </m:r>
      </m:oMath>
      <w:r w:rsidR="002179E1">
        <w:t xml:space="preserve"> EUI. Then </w:t>
      </w:r>
      <m:oMath>
        <m:r>
          <w:rPr>
            <w:rFonts w:ascii="Cambria Math" w:hAnsi="Cambria Math"/>
          </w:rPr>
          <m:t>A=1</m:t>
        </m:r>
      </m:oMath>
      <w:r w:rsidR="002179E1">
        <w:t xml:space="preserve"> if the building has a thermostat; </w:t>
      </w:r>
      <m:oMath>
        <m:r>
          <w:rPr>
            <w:rFonts w:ascii="Cambria Math" w:hAnsi="Cambria Math"/>
          </w:rPr>
          <m:t>A=0</m:t>
        </m:r>
      </m:oMath>
      <w:r w:rsidR="002179E1">
        <w:t xml:space="preserve"> otherwise. The poten</w:t>
      </w:r>
      <w:proofErr w:type="spellStart"/>
      <w:r w:rsidR="002179E1">
        <w:t>tial</w:t>
      </w:r>
      <w:proofErr w:type="spellEnd"/>
      <w:r w:rsidR="002179E1">
        <w:t xml:space="preserve"> outcomes </w:t>
      </w:r>
      <m:oMath>
        <m:sSup>
          <m:sSupPr>
            <m:ctrlPr>
              <w:rPr>
                <w:rFonts w:ascii="Cambria Math" w:hAnsi="Cambria Math"/>
                <w:i/>
              </w:rPr>
            </m:ctrlPr>
          </m:sSupPr>
          <m:e>
            <m:r>
              <w:rPr>
                <w:rFonts w:ascii="Cambria Math" w:hAnsi="Cambria Math"/>
              </w:rPr>
              <m:t>Y</m:t>
            </m:r>
          </m:e>
          <m:sup>
            <m:r>
              <w:rPr>
                <w:rFonts w:ascii="Cambria Math" w:hAnsi="Cambria Math"/>
              </w:rPr>
              <m:t>a</m:t>
            </m:r>
          </m:sup>
        </m:sSup>
      </m:oMath>
      <w:r w:rsidR="002179E1">
        <w:t xml:space="preserve"> are the outcomes that would be observed under each possible exposure option </w:t>
      </w:r>
      <m:oMath>
        <m:r>
          <w:rPr>
            <w:rFonts w:ascii="Cambria Math" w:hAnsi="Cambria Math"/>
          </w:rPr>
          <m:t>a</m:t>
        </m:r>
      </m:oMath>
      <w:r w:rsidR="002179E1">
        <w:t xml:space="preserve">. That is, </w:t>
      </w:r>
      <m:oMath>
        <m:sSup>
          <m:sSupPr>
            <m:ctrlPr>
              <w:rPr>
                <w:rFonts w:ascii="Cambria Math" w:hAnsi="Cambria Math"/>
                <w:i/>
              </w:rPr>
            </m:ctrlPr>
          </m:sSupPr>
          <m:e>
            <m:r>
              <w:rPr>
                <w:rFonts w:ascii="Cambria Math" w:hAnsi="Cambria Math"/>
              </w:rPr>
              <m:t>Y</m:t>
            </m:r>
          </m:e>
          <m:sup>
            <m:r>
              <w:rPr>
                <w:rFonts w:ascii="Cambria Math" w:hAnsi="Cambria Math"/>
              </w:rPr>
              <m:t>1</m:t>
            </m:r>
          </m:sup>
        </m:sSup>
      </m:oMath>
      <w:r w:rsidR="002179E1">
        <w:t xml:space="preserve"> is the EUI that the building would have if it had a thermostat. Alternatively, </w:t>
      </w:r>
      <m:oMath>
        <m:sSup>
          <m:sSupPr>
            <m:ctrlPr>
              <w:rPr>
                <w:rFonts w:ascii="Cambria Math" w:hAnsi="Cambria Math"/>
                <w:i/>
              </w:rPr>
            </m:ctrlPr>
          </m:sSupPr>
          <m:e>
            <m:r>
              <w:rPr>
                <w:rFonts w:ascii="Cambria Math" w:hAnsi="Cambria Math"/>
              </w:rPr>
              <m:t>Y</m:t>
            </m:r>
          </m:e>
          <m:sup>
            <m:r>
              <w:rPr>
                <w:rFonts w:ascii="Cambria Math" w:hAnsi="Cambria Math"/>
              </w:rPr>
              <m:t>0</m:t>
            </m:r>
          </m:sup>
        </m:sSup>
      </m:oMath>
      <w:r w:rsidR="002179E1">
        <w:t xml:space="preserve"> is the EUI if that building had no thermostat.</w:t>
      </w:r>
    </w:p>
    <w:p w14:paraId="52F0A074" w14:textId="744854B5" w:rsidR="00DF6314" w:rsidRPr="00DF6314" w:rsidRDefault="00DF6314" w:rsidP="00A71BC1">
      <w:pPr>
        <w:rPr>
          <w:szCs w:val="22"/>
        </w:rPr>
      </w:pPr>
    </w:p>
    <w:p w14:paraId="127739AC" w14:textId="3899674D" w:rsidR="00DF6314" w:rsidRPr="00DF6314" w:rsidRDefault="00DF6314" w:rsidP="00DF6314">
      <w:pPr>
        <w:rPr>
          <w:szCs w:val="22"/>
        </w:rPr>
      </w:pPr>
      <w:r w:rsidRPr="00DF6314">
        <w:rPr>
          <w:szCs w:val="22"/>
        </w:rPr>
        <w:t xml:space="preserve">Counterfactual outcomes are those outcomes that would have been observed, had the exposure been different. If the exposure was </w:t>
      </w:r>
      <m:oMath>
        <m:r>
          <w:rPr>
            <w:rFonts w:ascii="Cambria Math" w:hAnsi="Cambria Math"/>
            <w:szCs w:val="22"/>
          </w:rPr>
          <m:t>A=1</m:t>
        </m:r>
      </m:oMath>
      <w:r w:rsidRPr="00DF6314">
        <w:rPr>
          <w:szCs w:val="22"/>
        </w:rPr>
        <w:t xml:space="preserve">, then the counterfactual outcome is </w:t>
      </w:r>
      <m:oMath>
        <m:sSup>
          <m:sSupPr>
            <m:ctrlPr>
              <w:rPr>
                <w:rFonts w:ascii="Cambria Math" w:hAnsi="Cambria Math"/>
                <w:i/>
                <w:szCs w:val="22"/>
              </w:rPr>
            </m:ctrlPr>
          </m:sSupPr>
          <m:e>
            <m:r>
              <w:rPr>
                <w:rFonts w:ascii="Cambria Math" w:hAnsi="Cambria Math"/>
                <w:szCs w:val="22"/>
              </w:rPr>
              <m:t>Y</m:t>
            </m:r>
          </m:e>
          <m:sup>
            <m:r>
              <w:rPr>
                <w:rFonts w:ascii="Cambria Math" w:hAnsi="Cambria Math"/>
                <w:szCs w:val="22"/>
              </w:rPr>
              <m:t>0</m:t>
            </m:r>
          </m:sup>
        </m:sSup>
      </m:oMath>
      <w:r w:rsidRPr="00DF6314">
        <w:rPr>
          <w:szCs w:val="22"/>
        </w:rPr>
        <w:t xml:space="preserve">. Conversely, if the exposure was </w:t>
      </w:r>
      <m:oMath>
        <m:r>
          <w:rPr>
            <w:rFonts w:ascii="Cambria Math" w:hAnsi="Cambria Math"/>
            <w:szCs w:val="22"/>
          </w:rPr>
          <m:t>A=0</m:t>
        </m:r>
      </m:oMath>
      <w:r w:rsidRPr="00DF6314">
        <w:rPr>
          <w:szCs w:val="22"/>
        </w:rPr>
        <w:t xml:space="preserve">, the counterfactual outcome is </w:t>
      </w:r>
      <m:oMath>
        <m:sSup>
          <m:sSupPr>
            <m:ctrlPr>
              <w:rPr>
                <w:rFonts w:ascii="Cambria Math" w:hAnsi="Cambria Math"/>
                <w:i/>
                <w:szCs w:val="22"/>
              </w:rPr>
            </m:ctrlPr>
          </m:sSupPr>
          <m:e>
            <m:r>
              <w:rPr>
                <w:rFonts w:ascii="Cambria Math" w:hAnsi="Cambria Math"/>
                <w:szCs w:val="22"/>
              </w:rPr>
              <m:t>Y</m:t>
            </m:r>
          </m:e>
          <m:sup>
            <m:r>
              <w:rPr>
                <w:rFonts w:ascii="Cambria Math" w:hAnsi="Cambria Math"/>
                <w:szCs w:val="22"/>
              </w:rPr>
              <m:t>1</m:t>
            </m:r>
          </m:sup>
        </m:sSup>
      </m:oMath>
      <w:r w:rsidRPr="00DF6314">
        <w:rPr>
          <w:szCs w:val="22"/>
        </w:rPr>
        <w:t>. Taking the query “Does the presence of a thermostat reduces EUI?” as an instance:</w:t>
      </w:r>
    </w:p>
    <w:p w14:paraId="44DC214A" w14:textId="70652661" w:rsidR="00DF6314" w:rsidRPr="00DF6314" w:rsidRDefault="00DF6314" w:rsidP="002F44C8">
      <w:pPr>
        <w:pStyle w:val="ListParagraph"/>
        <w:numPr>
          <w:ilvl w:val="0"/>
          <w:numId w:val="5"/>
        </w:numPr>
        <w:spacing w:line="360" w:lineRule="auto"/>
        <w:ind w:leftChars="0"/>
        <w:rPr>
          <w:rFonts w:ascii="Times New Roman" w:hAnsi="Times New Roman"/>
          <w:sz w:val="22"/>
          <w:szCs w:val="22"/>
        </w:rPr>
      </w:pPr>
      <w:r w:rsidRPr="00DF6314">
        <w:rPr>
          <w:rFonts w:ascii="Times New Roman" w:hAnsi="Times New Roman"/>
          <w:sz w:val="22"/>
          <w:szCs w:val="22"/>
        </w:rPr>
        <w:t xml:space="preserve">What actually happened: </w:t>
      </w:r>
    </w:p>
    <w:p w14:paraId="737E3A71" w14:textId="597F199D" w:rsidR="00DF6314" w:rsidRPr="00DF6314" w:rsidRDefault="00DF6314" w:rsidP="002F44C8">
      <w:pPr>
        <w:pStyle w:val="ListParagraph"/>
        <w:numPr>
          <w:ilvl w:val="0"/>
          <w:numId w:val="6"/>
        </w:numPr>
        <w:spacing w:line="360" w:lineRule="auto"/>
        <w:ind w:leftChars="0"/>
        <w:rPr>
          <w:rFonts w:ascii="Times New Roman" w:hAnsi="Times New Roman"/>
          <w:sz w:val="22"/>
          <w:szCs w:val="22"/>
        </w:rPr>
      </w:pPr>
      <w:r w:rsidRPr="00DF6314">
        <w:rPr>
          <w:rFonts w:ascii="Times New Roman" w:hAnsi="Times New Roman"/>
          <w:sz w:val="22"/>
          <w:szCs w:val="22"/>
        </w:rPr>
        <w:t>The building has a thermostat.</w:t>
      </w:r>
    </w:p>
    <w:p w14:paraId="7C0683BC" w14:textId="2910F442" w:rsidR="00DF6314" w:rsidRPr="00DF6314" w:rsidRDefault="00DF6314" w:rsidP="002F44C8">
      <w:pPr>
        <w:pStyle w:val="ListParagraph"/>
        <w:numPr>
          <w:ilvl w:val="0"/>
          <w:numId w:val="6"/>
        </w:numPr>
        <w:spacing w:line="360" w:lineRule="auto"/>
        <w:ind w:leftChars="0"/>
        <w:rPr>
          <w:rFonts w:ascii="Times New Roman" w:hAnsi="Times New Roman"/>
          <w:sz w:val="22"/>
          <w:szCs w:val="22"/>
        </w:rPr>
      </w:pPr>
      <w:r w:rsidRPr="00DF6314">
        <w:rPr>
          <w:rFonts w:ascii="Times New Roman" w:hAnsi="Times New Roman"/>
          <w:sz w:val="22"/>
          <w:szCs w:val="22"/>
        </w:rPr>
        <w:t xml:space="preserve">The actual exposure was </w:t>
      </w:r>
      <m:oMath>
        <m:r>
          <w:rPr>
            <w:rFonts w:ascii="Cambria Math" w:hAnsi="Cambria Math"/>
            <w:sz w:val="22"/>
            <w:szCs w:val="22"/>
          </w:rPr>
          <m:t>A=1</m:t>
        </m:r>
      </m:oMath>
      <w:r w:rsidRPr="00DF6314">
        <w:rPr>
          <w:rFonts w:ascii="Times New Roman" w:hAnsi="Times New Roman"/>
          <w:sz w:val="22"/>
          <w:szCs w:val="22"/>
        </w:rPr>
        <w:t>.</w:t>
      </w:r>
    </w:p>
    <w:p w14:paraId="0A7751EF" w14:textId="37B03511" w:rsidR="00DF6314" w:rsidRDefault="00DF6314" w:rsidP="002F44C8">
      <w:pPr>
        <w:pStyle w:val="ListParagraph"/>
        <w:numPr>
          <w:ilvl w:val="0"/>
          <w:numId w:val="6"/>
        </w:numPr>
        <w:spacing w:line="360" w:lineRule="auto"/>
        <w:ind w:leftChars="0"/>
        <w:rPr>
          <w:rFonts w:ascii="Times New Roman" w:hAnsi="Times New Roman"/>
          <w:sz w:val="22"/>
          <w:szCs w:val="22"/>
        </w:rPr>
      </w:pPr>
      <w:r w:rsidRPr="00DF6314">
        <w:rPr>
          <w:rFonts w:ascii="Times New Roman" w:hAnsi="Times New Roman"/>
          <w:sz w:val="22"/>
          <w:szCs w:val="22"/>
        </w:rPr>
        <w:t>The o</w:t>
      </w:r>
      <w:r>
        <w:rPr>
          <w:rFonts w:ascii="Times New Roman" w:hAnsi="Times New Roman"/>
          <w:sz w:val="22"/>
          <w:szCs w:val="22"/>
        </w:rPr>
        <w:t xml:space="preserve">bserved outcome was </w:t>
      </w:r>
      <m:oMath>
        <m:r>
          <w:rPr>
            <w:rFonts w:ascii="Cambria Math" w:hAnsi="Cambria Math"/>
            <w:sz w:val="22"/>
            <w:szCs w:val="22"/>
          </w:rPr>
          <m:t>Y=</m:t>
        </m:r>
        <m:sSup>
          <m:sSupPr>
            <m:ctrlPr>
              <w:rPr>
                <w:rFonts w:ascii="Cambria Math" w:hAnsi="Cambria Math"/>
                <w:i/>
                <w:sz w:val="22"/>
                <w:szCs w:val="22"/>
              </w:rPr>
            </m:ctrlPr>
          </m:sSupPr>
          <m:e>
            <m:r>
              <w:rPr>
                <w:rFonts w:ascii="Cambria Math" w:hAnsi="Cambria Math"/>
                <w:sz w:val="22"/>
                <w:szCs w:val="22"/>
              </w:rPr>
              <m:t>Y</m:t>
            </m:r>
          </m:e>
          <m:sup>
            <m:r>
              <w:rPr>
                <w:rFonts w:ascii="Cambria Math" w:hAnsi="Cambria Math"/>
                <w:sz w:val="22"/>
                <w:szCs w:val="22"/>
              </w:rPr>
              <m:t>1</m:t>
            </m:r>
          </m:sup>
        </m:sSup>
      </m:oMath>
      <w:r>
        <w:rPr>
          <w:rFonts w:ascii="Times New Roman" w:hAnsi="Times New Roman"/>
          <w:sz w:val="22"/>
          <w:szCs w:val="22"/>
        </w:rPr>
        <w:t>.</w:t>
      </w:r>
    </w:p>
    <w:p w14:paraId="7DF0AB48" w14:textId="77777777" w:rsidR="00DF6314" w:rsidRDefault="00DF6314" w:rsidP="00DF6314">
      <w:pPr>
        <w:pStyle w:val="ListParagraph"/>
        <w:spacing w:line="360" w:lineRule="auto"/>
        <w:ind w:leftChars="0" w:left="1018"/>
        <w:rPr>
          <w:rFonts w:ascii="Times New Roman" w:hAnsi="Times New Roman"/>
          <w:sz w:val="22"/>
          <w:szCs w:val="22"/>
        </w:rPr>
      </w:pPr>
    </w:p>
    <w:p w14:paraId="1D944FCD" w14:textId="0A28DBD8" w:rsidR="00DF6314" w:rsidRPr="00DF6314" w:rsidRDefault="00DF6314" w:rsidP="002F44C8">
      <w:pPr>
        <w:pStyle w:val="ListParagraph"/>
        <w:numPr>
          <w:ilvl w:val="0"/>
          <w:numId w:val="5"/>
        </w:numPr>
        <w:spacing w:line="360" w:lineRule="auto"/>
        <w:ind w:leftChars="0"/>
        <w:rPr>
          <w:rFonts w:ascii="Times New Roman" w:hAnsi="Times New Roman"/>
          <w:sz w:val="22"/>
          <w:szCs w:val="22"/>
        </w:rPr>
      </w:pPr>
      <w:r w:rsidRPr="00DF6314">
        <w:rPr>
          <w:rFonts w:ascii="Times New Roman" w:hAnsi="Times New Roman"/>
          <w:sz w:val="22"/>
          <w:szCs w:val="22"/>
        </w:rPr>
        <w:t xml:space="preserve">What </w:t>
      </w:r>
      <w:r>
        <w:rPr>
          <w:rFonts w:ascii="Times New Roman" w:hAnsi="Times New Roman"/>
          <w:sz w:val="22"/>
          <w:szCs w:val="22"/>
        </w:rPr>
        <w:t>would have</w:t>
      </w:r>
      <w:r w:rsidRPr="00DF6314">
        <w:rPr>
          <w:rFonts w:ascii="Times New Roman" w:hAnsi="Times New Roman"/>
          <w:sz w:val="22"/>
          <w:szCs w:val="22"/>
        </w:rPr>
        <w:t xml:space="preserve"> happened</w:t>
      </w:r>
      <w:r>
        <w:rPr>
          <w:rFonts w:ascii="Times New Roman" w:hAnsi="Times New Roman"/>
          <w:sz w:val="22"/>
          <w:szCs w:val="22"/>
        </w:rPr>
        <w:t xml:space="preserve"> (contrary to</w:t>
      </w:r>
      <w:proofErr w:type="gramStart"/>
      <w:r>
        <w:rPr>
          <w:rFonts w:ascii="Times New Roman" w:hAnsi="Times New Roman"/>
          <w:sz w:val="22"/>
          <w:szCs w:val="22"/>
        </w:rPr>
        <w:t>)</w:t>
      </w:r>
      <w:r w:rsidRPr="00DF6314">
        <w:rPr>
          <w:rFonts w:ascii="Times New Roman" w:hAnsi="Times New Roman"/>
          <w:sz w:val="22"/>
          <w:szCs w:val="22"/>
        </w:rPr>
        <w:t>:</w:t>
      </w:r>
      <w:proofErr w:type="gramEnd"/>
      <w:r w:rsidRPr="00DF6314">
        <w:rPr>
          <w:rFonts w:ascii="Times New Roman" w:hAnsi="Times New Roman"/>
          <w:sz w:val="22"/>
          <w:szCs w:val="22"/>
        </w:rPr>
        <w:t xml:space="preserve"> </w:t>
      </w:r>
    </w:p>
    <w:p w14:paraId="5DC62192" w14:textId="2A1BE974" w:rsidR="00DF6314" w:rsidRPr="00DF6314" w:rsidRDefault="00DF6314" w:rsidP="002F44C8">
      <w:pPr>
        <w:pStyle w:val="ListParagraph"/>
        <w:numPr>
          <w:ilvl w:val="0"/>
          <w:numId w:val="6"/>
        </w:numPr>
        <w:spacing w:line="360" w:lineRule="auto"/>
        <w:ind w:leftChars="0"/>
        <w:rPr>
          <w:rFonts w:ascii="Times New Roman" w:hAnsi="Times New Roman"/>
          <w:sz w:val="22"/>
          <w:szCs w:val="22"/>
        </w:rPr>
      </w:pPr>
      <w:r w:rsidRPr="00DF6314">
        <w:rPr>
          <w:rFonts w:ascii="Times New Roman" w:hAnsi="Times New Roman"/>
          <w:sz w:val="22"/>
          <w:szCs w:val="22"/>
        </w:rPr>
        <w:t xml:space="preserve">The building has </w:t>
      </w:r>
      <w:r w:rsidR="004E1C92">
        <w:rPr>
          <w:rFonts w:ascii="Times New Roman" w:hAnsi="Times New Roman"/>
          <w:sz w:val="22"/>
          <w:szCs w:val="22"/>
        </w:rPr>
        <w:t>no</w:t>
      </w:r>
      <w:r w:rsidRPr="00DF6314">
        <w:rPr>
          <w:rFonts w:ascii="Times New Roman" w:hAnsi="Times New Roman"/>
          <w:sz w:val="22"/>
          <w:szCs w:val="22"/>
        </w:rPr>
        <w:t xml:space="preserve"> thermostat.</w:t>
      </w:r>
    </w:p>
    <w:p w14:paraId="1502BD6D" w14:textId="71CB06C7" w:rsidR="00DF6314" w:rsidRPr="00DF6314" w:rsidRDefault="00DF6314" w:rsidP="002F44C8">
      <w:pPr>
        <w:pStyle w:val="ListParagraph"/>
        <w:numPr>
          <w:ilvl w:val="0"/>
          <w:numId w:val="6"/>
        </w:numPr>
        <w:spacing w:line="360" w:lineRule="auto"/>
        <w:ind w:leftChars="0"/>
        <w:rPr>
          <w:rFonts w:ascii="Times New Roman" w:hAnsi="Times New Roman"/>
          <w:sz w:val="22"/>
          <w:szCs w:val="22"/>
        </w:rPr>
      </w:pPr>
      <w:r w:rsidRPr="00DF6314">
        <w:rPr>
          <w:rFonts w:ascii="Times New Roman" w:hAnsi="Times New Roman"/>
          <w:sz w:val="22"/>
          <w:szCs w:val="22"/>
        </w:rPr>
        <w:t xml:space="preserve">The actual exposure was </w:t>
      </w:r>
      <m:oMath>
        <m:r>
          <w:rPr>
            <w:rFonts w:ascii="Cambria Math" w:hAnsi="Cambria Math"/>
            <w:sz w:val="22"/>
            <w:szCs w:val="22"/>
          </w:rPr>
          <m:t>A=0</m:t>
        </m:r>
      </m:oMath>
      <w:r w:rsidRPr="00DF6314">
        <w:rPr>
          <w:rFonts w:ascii="Times New Roman" w:hAnsi="Times New Roman"/>
          <w:sz w:val="22"/>
          <w:szCs w:val="22"/>
        </w:rPr>
        <w:t>.</w:t>
      </w:r>
    </w:p>
    <w:p w14:paraId="2529BAD8" w14:textId="01BC555B" w:rsidR="00DF6314" w:rsidRDefault="00DF6314" w:rsidP="002F44C8">
      <w:pPr>
        <w:pStyle w:val="ListParagraph"/>
        <w:numPr>
          <w:ilvl w:val="0"/>
          <w:numId w:val="6"/>
        </w:numPr>
        <w:spacing w:line="360" w:lineRule="auto"/>
        <w:ind w:leftChars="0"/>
        <w:rPr>
          <w:rFonts w:ascii="Times New Roman" w:hAnsi="Times New Roman"/>
          <w:sz w:val="22"/>
          <w:szCs w:val="22"/>
        </w:rPr>
      </w:pPr>
      <w:r w:rsidRPr="00DF6314">
        <w:rPr>
          <w:rFonts w:ascii="Times New Roman" w:hAnsi="Times New Roman"/>
          <w:sz w:val="22"/>
          <w:szCs w:val="22"/>
        </w:rPr>
        <w:t>The o</w:t>
      </w:r>
      <w:r>
        <w:rPr>
          <w:rFonts w:ascii="Times New Roman" w:hAnsi="Times New Roman"/>
          <w:sz w:val="22"/>
          <w:szCs w:val="22"/>
        </w:rPr>
        <w:t xml:space="preserve">bserved outcome was </w:t>
      </w:r>
      <m:oMath>
        <m:r>
          <w:rPr>
            <w:rFonts w:ascii="Cambria Math" w:hAnsi="Cambria Math"/>
            <w:sz w:val="22"/>
            <w:szCs w:val="22"/>
          </w:rPr>
          <m:t>Y=</m:t>
        </m:r>
        <m:sSup>
          <m:sSupPr>
            <m:ctrlPr>
              <w:rPr>
                <w:rFonts w:ascii="Cambria Math" w:hAnsi="Cambria Math"/>
                <w:i/>
                <w:sz w:val="22"/>
                <w:szCs w:val="22"/>
              </w:rPr>
            </m:ctrlPr>
          </m:sSupPr>
          <m:e>
            <m:r>
              <w:rPr>
                <w:rFonts w:ascii="Cambria Math" w:hAnsi="Cambria Math"/>
                <w:sz w:val="22"/>
                <w:szCs w:val="22"/>
              </w:rPr>
              <m:t>Y</m:t>
            </m:r>
          </m:e>
          <m:sup>
            <m:r>
              <w:rPr>
                <w:rFonts w:ascii="Cambria Math" w:hAnsi="Cambria Math"/>
                <w:sz w:val="22"/>
                <w:szCs w:val="22"/>
              </w:rPr>
              <m:t>0</m:t>
            </m:r>
          </m:sup>
        </m:sSup>
      </m:oMath>
      <w:r>
        <w:rPr>
          <w:rFonts w:ascii="Times New Roman" w:hAnsi="Times New Roman"/>
          <w:sz w:val="22"/>
          <w:szCs w:val="22"/>
        </w:rPr>
        <w:t>.</w:t>
      </w:r>
    </w:p>
    <w:p w14:paraId="312337AF" w14:textId="58F84020" w:rsidR="004E1C92" w:rsidRDefault="004E1C92" w:rsidP="004E1C92">
      <w:pPr>
        <w:rPr>
          <w:szCs w:val="22"/>
        </w:rPr>
      </w:pPr>
    </w:p>
    <w:p w14:paraId="1CD55A93" w14:textId="27A05BA0" w:rsidR="003D625B" w:rsidRDefault="004E1C92" w:rsidP="00A71BC1">
      <w:pPr>
        <w:rPr>
          <w:szCs w:val="22"/>
        </w:rPr>
      </w:pPr>
      <w:r>
        <w:rPr>
          <w:szCs w:val="22"/>
        </w:rPr>
        <w:t xml:space="preserve">Potential outcomes and counterfactuals can be linked as follows. Before the exposure is applied, any outcome is a potential outcome </w:t>
      </w:r>
      <m:oMath>
        <m:sSup>
          <m:sSupPr>
            <m:ctrlPr>
              <w:rPr>
                <w:rFonts w:ascii="Cambria Math" w:hAnsi="Cambria Math"/>
                <w:i/>
                <w:szCs w:val="22"/>
              </w:rPr>
            </m:ctrlPr>
          </m:sSupPr>
          <m:e>
            <m:r>
              <w:rPr>
                <w:rFonts w:ascii="Cambria Math" w:hAnsi="Cambria Math"/>
                <w:szCs w:val="22"/>
              </w:rPr>
              <m:t>Y</m:t>
            </m:r>
          </m:e>
          <m:sup>
            <m:r>
              <w:rPr>
                <w:rFonts w:ascii="Cambria Math" w:hAnsi="Cambria Math"/>
                <w:szCs w:val="22"/>
              </w:rPr>
              <m:t>0</m:t>
            </m:r>
          </m:sup>
        </m:sSup>
      </m:oMath>
      <w:r>
        <w:rPr>
          <w:szCs w:val="22"/>
        </w:rPr>
        <w:t xml:space="preserve"> and </w:t>
      </w:r>
      <m:oMath>
        <m:sSup>
          <m:sSupPr>
            <m:ctrlPr>
              <w:rPr>
                <w:rFonts w:ascii="Cambria Math" w:hAnsi="Cambria Math"/>
                <w:i/>
                <w:szCs w:val="22"/>
              </w:rPr>
            </m:ctrlPr>
          </m:sSupPr>
          <m:e>
            <m:r>
              <w:rPr>
                <w:rFonts w:ascii="Cambria Math" w:hAnsi="Cambria Math"/>
                <w:szCs w:val="22"/>
              </w:rPr>
              <m:t>Y</m:t>
            </m:r>
          </m:e>
          <m:sup>
            <m:r>
              <w:rPr>
                <w:rFonts w:ascii="Cambria Math" w:hAnsi="Cambria Math"/>
                <w:szCs w:val="22"/>
              </w:rPr>
              <m:t>1</m:t>
            </m:r>
          </m:sup>
        </m:sSup>
      </m:oMath>
      <w:r>
        <w:rPr>
          <w:szCs w:val="22"/>
        </w:rPr>
        <w:t xml:space="preserve">. After the exposure is applied, there is an observed outcome, </w:t>
      </w:r>
      <m:oMath>
        <m:sSup>
          <m:sSupPr>
            <m:ctrlPr>
              <w:rPr>
                <w:rFonts w:ascii="Cambria Math" w:hAnsi="Cambria Math"/>
                <w:i/>
                <w:szCs w:val="22"/>
              </w:rPr>
            </m:ctrlPr>
          </m:sSupPr>
          <m:e>
            <m:r>
              <w:rPr>
                <w:rFonts w:ascii="Cambria Math" w:hAnsi="Cambria Math"/>
                <w:szCs w:val="22"/>
              </w:rPr>
              <m:t>Y=Y</m:t>
            </m:r>
          </m:e>
          <m:sup>
            <m:r>
              <w:rPr>
                <w:rFonts w:ascii="Cambria Math" w:hAnsi="Cambria Math"/>
                <w:szCs w:val="22"/>
              </w:rPr>
              <m:t>A</m:t>
            </m:r>
          </m:sup>
        </m:sSup>
      </m:oMath>
      <w:r>
        <w:rPr>
          <w:szCs w:val="22"/>
        </w:rPr>
        <w:t xml:space="preserve"> and counterfactual outcomes </w:t>
      </w:r>
      <m:oMath>
        <m:sSup>
          <m:sSupPr>
            <m:ctrlPr>
              <w:rPr>
                <w:rFonts w:ascii="Cambria Math" w:hAnsi="Cambria Math"/>
                <w:i/>
                <w:szCs w:val="22"/>
              </w:rPr>
            </m:ctrlPr>
          </m:sSupPr>
          <m:e>
            <m:r>
              <w:rPr>
                <w:rFonts w:ascii="Cambria Math" w:hAnsi="Cambria Math"/>
                <w:szCs w:val="22"/>
              </w:rPr>
              <m:t>Y</m:t>
            </m:r>
          </m:e>
          <m:sup>
            <m:r>
              <w:rPr>
                <w:rFonts w:ascii="Cambria Math" w:hAnsi="Cambria Math"/>
                <w:szCs w:val="22"/>
              </w:rPr>
              <m:t>1-A</m:t>
            </m:r>
          </m:sup>
        </m:sSup>
      </m:oMath>
      <w:r>
        <w:rPr>
          <w:szCs w:val="22"/>
        </w:rPr>
        <w:t>.</w:t>
      </w:r>
    </w:p>
    <w:p w14:paraId="52D74B2E" w14:textId="5FDB82ED" w:rsidR="007160E1" w:rsidRDefault="007160E1" w:rsidP="002F44C8">
      <w:pPr>
        <w:pStyle w:val="Heading3"/>
        <w:numPr>
          <w:ilvl w:val="2"/>
          <w:numId w:val="11"/>
        </w:numPr>
        <w:ind w:left="794" w:hanging="794"/>
      </w:pPr>
      <w:bookmarkStart w:id="13" w:name="_Toc137595453"/>
      <w:r>
        <w:lastRenderedPageBreak/>
        <w:t>Causal effects formalism</w:t>
      </w:r>
      <w:bookmarkEnd w:id="13"/>
    </w:p>
    <w:p w14:paraId="0F3987E9" w14:textId="03FCAAFA" w:rsidR="007160E1" w:rsidRDefault="00D23856" w:rsidP="00A71BC1">
      <w:pPr>
        <w:rPr>
          <w:szCs w:val="22"/>
        </w:rPr>
      </w:pPr>
      <w:r>
        <w:rPr>
          <w:szCs w:val="22"/>
        </w:rPr>
        <w:t>Consider hypothetical world of buildings of interest and the thermostat</w:t>
      </w:r>
      <w:r w:rsidR="00B40D2F">
        <w:rPr>
          <w:szCs w:val="22"/>
        </w:rPr>
        <w:t xml:space="preserve"> </w:t>
      </w:r>
      <m:oMath>
        <m:r>
          <w:rPr>
            <w:rFonts w:ascii="Cambria Math" w:hAnsi="Cambria Math"/>
            <w:szCs w:val="22"/>
          </w:rPr>
          <m:t>A</m:t>
        </m:r>
      </m:oMath>
      <w:r>
        <w:rPr>
          <w:szCs w:val="22"/>
        </w:rPr>
        <w:t xml:space="preserve"> as the exposure</w:t>
      </w:r>
      <w:r w:rsidR="00B40D2F">
        <w:rPr>
          <w:szCs w:val="22"/>
        </w:rPr>
        <w:t xml:space="preserve">, as shown in Figure </w:t>
      </w:r>
      <w:r w:rsidR="00C92740">
        <w:rPr>
          <w:szCs w:val="22"/>
        </w:rPr>
        <w:t>2.1</w:t>
      </w:r>
      <w:r w:rsidR="00B40D2F">
        <w:rPr>
          <w:szCs w:val="22"/>
        </w:rPr>
        <w:t xml:space="preserve">. World 1 gets exposure </w:t>
      </w:r>
      <m:oMath>
        <m:r>
          <w:rPr>
            <w:rFonts w:ascii="Cambria Math" w:hAnsi="Cambria Math"/>
            <w:szCs w:val="22"/>
          </w:rPr>
          <m:t>A=0</m:t>
        </m:r>
      </m:oMath>
      <w:r w:rsidR="00B40D2F">
        <w:rPr>
          <w:szCs w:val="22"/>
        </w:rPr>
        <w:t xml:space="preserve"> and world 2 exposure </w:t>
      </w:r>
      <m:oMath>
        <m:r>
          <w:rPr>
            <w:rFonts w:ascii="Cambria Math" w:hAnsi="Cambria Math"/>
            <w:szCs w:val="22"/>
          </w:rPr>
          <m:t>A=1</m:t>
        </m:r>
      </m:oMath>
      <w:r w:rsidR="00B40D2F">
        <w:rPr>
          <w:szCs w:val="22"/>
        </w:rPr>
        <w:t>. Hypothetically, World 1 and World 2 have the exact same buildings</w:t>
      </w:r>
      <w:r w:rsidR="003D625B">
        <w:rPr>
          <w:szCs w:val="22"/>
        </w:rPr>
        <w:t xml:space="preserve">. If we were able to observe both worlds simultaneously, we could obtain the outcome data and the difference between their respective means, which would be the average causal effect. This is statistically noted as </w:t>
      </w:r>
    </w:p>
    <w:p w14:paraId="5028708F" w14:textId="2E5C8B7D" w:rsidR="003D625B" w:rsidRDefault="00B52BCD" w:rsidP="00A71BC1">
      <w:pPr>
        <w:rPr>
          <w:szCs w:val="22"/>
        </w:rPr>
      </w:pPr>
      <m:oMath>
        <m:sSup>
          <m:sSupPr>
            <m:ctrlPr>
              <w:rPr>
                <w:rFonts w:ascii="Cambria Math" w:hAnsi="Cambria Math"/>
                <w:i/>
                <w:szCs w:val="22"/>
              </w:rPr>
            </m:ctrlPr>
          </m:sSupPr>
          <m:e>
            <m:r>
              <w:rPr>
                <w:rFonts w:ascii="Cambria Math" w:hAnsi="Cambria Math"/>
                <w:szCs w:val="22"/>
              </w:rPr>
              <m:t>E</m:t>
            </m:r>
            <m:r>
              <w:rPr>
                <w:rFonts w:ascii="Cambria Math" w:hAnsi="Cambria Math"/>
                <w:szCs w:val="22"/>
              </w:rPr>
              <m:t>=</m:t>
            </m:r>
            <m:r>
              <w:rPr>
                <w:rFonts w:ascii="Cambria Math" w:hAnsi="Cambria Math"/>
                <w:szCs w:val="22"/>
              </w:rPr>
              <m:t>Y</m:t>
            </m:r>
          </m:e>
          <m:sup>
            <m:r>
              <w:rPr>
                <w:rFonts w:ascii="Cambria Math" w:hAnsi="Cambria Math"/>
                <w:szCs w:val="22"/>
              </w:rPr>
              <m:t>1</m:t>
            </m:r>
          </m:sup>
        </m:sSup>
        <m:r>
          <w:rPr>
            <w:rFonts w:ascii="Cambria Math" w:hAnsi="Cambria Math"/>
            <w:szCs w:val="22"/>
          </w:rPr>
          <m:t>-</m:t>
        </m:r>
        <m:sSup>
          <m:sSupPr>
            <m:ctrlPr>
              <w:rPr>
                <w:rFonts w:ascii="Cambria Math" w:hAnsi="Cambria Math"/>
                <w:i/>
                <w:szCs w:val="22"/>
              </w:rPr>
            </m:ctrlPr>
          </m:sSupPr>
          <m:e>
            <m:r>
              <w:rPr>
                <w:rFonts w:ascii="Cambria Math" w:hAnsi="Cambria Math"/>
                <w:szCs w:val="22"/>
              </w:rPr>
              <m:t>Y</m:t>
            </m:r>
          </m:e>
          <m:sup>
            <m:r>
              <w:rPr>
                <w:rFonts w:ascii="Cambria Math" w:hAnsi="Cambria Math"/>
                <w:szCs w:val="22"/>
              </w:rPr>
              <m:t>0</m:t>
            </m:r>
          </m:sup>
        </m:sSup>
      </m:oMath>
      <w:r w:rsidR="003D625B">
        <w:rPr>
          <w:szCs w:val="22"/>
        </w:rPr>
        <w:t xml:space="preserve"> </w:t>
      </w:r>
      <w:r w:rsidR="003D625B">
        <w:rPr>
          <w:szCs w:val="22"/>
        </w:rPr>
        <w:tab/>
      </w:r>
      <w:r w:rsidR="003D625B">
        <w:rPr>
          <w:szCs w:val="22"/>
        </w:rPr>
        <w:tab/>
      </w:r>
      <w:r w:rsidR="003D625B">
        <w:rPr>
          <w:szCs w:val="22"/>
        </w:rPr>
        <w:tab/>
      </w:r>
      <w:r w:rsidR="003D625B">
        <w:rPr>
          <w:szCs w:val="22"/>
        </w:rPr>
        <w:tab/>
      </w:r>
      <w:r w:rsidR="003D625B">
        <w:rPr>
          <w:szCs w:val="22"/>
        </w:rPr>
        <w:tab/>
      </w:r>
      <w:r w:rsidR="003D625B">
        <w:rPr>
          <w:szCs w:val="22"/>
        </w:rPr>
        <w:tab/>
      </w:r>
      <w:r w:rsidR="003D625B">
        <w:rPr>
          <w:szCs w:val="22"/>
        </w:rPr>
        <w:tab/>
      </w:r>
      <w:r w:rsidR="003D625B">
        <w:rPr>
          <w:szCs w:val="22"/>
        </w:rPr>
        <w:tab/>
      </w:r>
      <w:r w:rsidR="003D625B">
        <w:rPr>
          <w:szCs w:val="22"/>
        </w:rPr>
        <w:tab/>
      </w:r>
      <w:r w:rsidR="003D625B">
        <w:rPr>
          <w:szCs w:val="22"/>
        </w:rPr>
        <w:tab/>
      </w:r>
      <w:r w:rsidR="003D625B">
        <w:rPr>
          <w:szCs w:val="22"/>
        </w:rPr>
        <w:tab/>
        <w:t>(1)</w:t>
      </w:r>
    </w:p>
    <w:p w14:paraId="2F5FF767" w14:textId="3ACFAC33" w:rsidR="003D625B" w:rsidRPr="003D625B" w:rsidRDefault="003D625B" w:rsidP="00A71BC1">
      <w:pPr>
        <w:rPr>
          <w:szCs w:val="22"/>
        </w:rPr>
      </w:pPr>
      <w:r>
        <w:rPr>
          <w:szCs w:val="22"/>
        </w:rPr>
        <w:t xml:space="preserve">where </w:t>
      </w:r>
      <m:oMath>
        <m:r>
          <w:rPr>
            <w:rFonts w:ascii="Cambria Math" w:hAnsi="Cambria Math"/>
            <w:szCs w:val="22"/>
          </w:rPr>
          <m:t>E</m:t>
        </m:r>
      </m:oMath>
      <w:r>
        <w:rPr>
          <w:szCs w:val="22"/>
        </w:rPr>
        <w:t xml:space="preserve"> is the e</w:t>
      </w:r>
      <w:proofErr w:type="spellStart"/>
      <w:r>
        <w:rPr>
          <w:szCs w:val="22"/>
        </w:rPr>
        <w:t>xpected</w:t>
      </w:r>
      <w:proofErr w:type="spellEnd"/>
      <w:r>
        <w:rPr>
          <w:szCs w:val="22"/>
        </w:rPr>
        <w:t xml:space="preserve"> value, </w:t>
      </w:r>
      <m:oMath>
        <m:sSup>
          <m:sSupPr>
            <m:ctrlPr>
              <w:rPr>
                <w:rFonts w:ascii="Cambria Math" w:hAnsi="Cambria Math"/>
                <w:i/>
                <w:szCs w:val="22"/>
              </w:rPr>
            </m:ctrlPr>
          </m:sSupPr>
          <m:e>
            <m:r>
              <w:rPr>
                <w:rFonts w:ascii="Cambria Math" w:hAnsi="Cambria Math"/>
                <w:szCs w:val="22"/>
              </w:rPr>
              <m:t>Y</m:t>
            </m:r>
          </m:e>
          <m:sup>
            <m:r>
              <w:rPr>
                <w:rFonts w:ascii="Cambria Math" w:hAnsi="Cambria Math"/>
                <w:szCs w:val="22"/>
              </w:rPr>
              <m:t>1</m:t>
            </m:r>
          </m:sup>
        </m:sSup>
      </m:oMath>
      <w:r>
        <w:rPr>
          <w:szCs w:val="22"/>
        </w:rPr>
        <w:t xml:space="preserve"> and </w:t>
      </w:r>
      <m:oMath>
        <m:sSup>
          <m:sSupPr>
            <m:ctrlPr>
              <w:rPr>
                <w:rFonts w:ascii="Cambria Math" w:hAnsi="Cambria Math"/>
                <w:i/>
                <w:szCs w:val="22"/>
              </w:rPr>
            </m:ctrlPr>
          </m:sSupPr>
          <m:e>
            <m:r>
              <w:rPr>
                <w:rFonts w:ascii="Cambria Math" w:hAnsi="Cambria Math"/>
                <w:szCs w:val="22"/>
              </w:rPr>
              <m:t>Y</m:t>
            </m:r>
          </m:e>
          <m:sup>
            <m:r>
              <w:rPr>
                <w:rFonts w:ascii="Cambria Math" w:hAnsi="Cambria Math"/>
                <w:szCs w:val="22"/>
              </w:rPr>
              <m:t>0</m:t>
            </m:r>
          </m:sup>
        </m:sSup>
      </m:oMath>
      <w:r>
        <w:rPr>
          <w:szCs w:val="22"/>
        </w:rPr>
        <w:t xml:space="preserve"> are the average values if the buildings received exposures </w:t>
      </w:r>
      <m:oMath>
        <m:r>
          <w:rPr>
            <w:rFonts w:ascii="Cambria Math" w:hAnsi="Cambria Math"/>
            <w:szCs w:val="22"/>
          </w:rPr>
          <m:t>A=1</m:t>
        </m:r>
      </m:oMath>
      <w:r>
        <w:rPr>
          <w:szCs w:val="22"/>
        </w:rPr>
        <w:t xml:space="preserve"> and </w:t>
      </w:r>
      <m:oMath>
        <m:r>
          <w:rPr>
            <w:rFonts w:ascii="Cambria Math" w:hAnsi="Cambria Math"/>
            <w:szCs w:val="22"/>
          </w:rPr>
          <m:t>A=0</m:t>
        </m:r>
      </m:oMath>
      <w:r>
        <w:rPr>
          <w:szCs w:val="22"/>
        </w:rPr>
        <w:t xml:space="preserve">, </w:t>
      </w:r>
      <w:proofErr w:type="gramStart"/>
      <w:r>
        <w:rPr>
          <w:szCs w:val="22"/>
        </w:rPr>
        <w:t>respectively.</w:t>
      </w:r>
      <w:proofErr w:type="gramEnd"/>
    </w:p>
    <w:p w14:paraId="5EFB148D" w14:textId="77777777" w:rsidR="00B40D2F" w:rsidRDefault="00B40D2F" w:rsidP="00A71BC1">
      <w:pPr>
        <w:rPr>
          <w:szCs w:val="22"/>
        </w:rPr>
      </w:pPr>
    </w:p>
    <w:p w14:paraId="729957F1" w14:textId="61505F0E" w:rsidR="00D23856" w:rsidRDefault="00D23856" w:rsidP="00B40D2F">
      <w:pPr>
        <w:jc w:val="center"/>
        <w:rPr>
          <w:szCs w:val="22"/>
        </w:rPr>
      </w:pPr>
      <w:r>
        <w:rPr>
          <w:noProof/>
        </w:rPr>
        <w:drawing>
          <wp:inline distT="0" distB="0" distL="0" distR="0" wp14:anchorId="0B5127F9" wp14:editId="1073FB2D">
            <wp:extent cx="2472224" cy="17050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5789" cy="1707477"/>
                    </a:xfrm>
                    <a:prstGeom prst="rect">
                      <a:avLst/>
                    </a:prstGeom>
                    <a:noFill/>
                    <a:ln>
                      <a:noFill/>
                    </a:ln>
                  </pic:spPr>
                </pic:pic>
              </a:graphicData>
            </a:graphic>
          </wp:inline>
        </w:drawing>
      </w:r>
    </w:p>
    <w:p w14:paraId="635B8343" w14:textId="73AC1418" w:rsidR="00B40D2F" w:rsidRPr="00B40D2F" w:rsidRDefault="00BA7DBF" w:rsidP="00BA7DBF">
      <w:pPr>
        <w:pStyle w:val="Caption"/>
      </w:pPr>
      <w:bookmarkStart w:id="14" w:name="_Toc136629969"/>
      <w:bookmarkStart w:id="15" w:name="_Toc137462962"/>
      <w:r>
        <w:t xml:space="preserve">Figure 2. </w:t>
      </w:r>
      <w:r w:rsidR="00B52BCD">
        <w:fldChar w:fldCharType="begin"/>
      </w:r>
      <w:r w:rsidR="00B52BCD">
        <w:instrText xml:space="preserve"> SEQ Figure_2. \* ARABIC </w:instrText>
      </w:r>
      <w:r w:rsidR="00B52BCD">
        <w:fldChar w:fldCharType="separate"/>
      </w:r>
      <w:r w:rsidR="00EC4C2A">
        <w:rPr>
          <w:noProof/>
        </w:rPr>
        <w:t>1</w:t>
      </w:r>
      <w:r w:rsidR="00B52BCD">
        <w:rPr>
          <w:noProof/>
        </w:rPr>
        <w:fldChar w:fldCharType="end"/>
      </w:r>
      <w:r>
        <w:t xml:space="preserve">. </w:t>
      </w:r>
      <w:r w:rsidR="00B40D2F" w:rsidRPr="00B40D2F">
        <w:t>A hypothetical world</w:t>
      </w:r>
      <w:r w:rsidR="00093D75">
        <w:t xml:space="preserve"> in casual inference analysis</w:t>
      </w:r>
      <w:bookmarkEnd w:id="14"/>
      <w:bookmarkEnd w:id="15"/>
    </w:p>
    <w:p w14:paraId="221ED4CE" w14:textId="4C0DF605" w:rsidR="00D92D76" w:rsidRDefault="00D92D76" w:rsidP="00D92D76"/>
    <w:p w14:paraId="0B4285DC" w14:textId="278E53B3" w:rsidR="00BB784A" w:rsidRDefault="003D625B" w:rsidP="00D92D76">
      <w:pPr>
        <w:rPr>
          <w:szCs w:val="22"/>
        </w:rPr>
      </w:pPr>
      <w:r>
        <w:t xml:space="preserve">In general, </w:t>
      </w:r>
      <m:oMath>
        <m:sSup>
          <m:sSupPr>
            <m:ctrlPr>
              <w:rPr>
                <w:rFonts w:ascii="Cambria Math" w:hAnsi="Cambria Math"/>
                <w:i/>
                <w:szCs w:val="22"/>
              </w:rPr>
            </m:ctrlPr>
          </m:sSupPr>
          <m:e>
            <m:r>
              <w:rPr>
                <w:rFonts w:ascii="Cambria Math" w:hAnsi="Cambria Math"/>
                <w:szCs w:val="22"/>
              </w:rPr>
              <m:t>E=Y</m:t>
            </m:r>
          </m:e>
          <m:sup>
            <m:r>
              <w:rPr>
                <w:rFonts w:ascii="Cambria Math" w:hAnsi="Cambria Math"/>
                <w:szCs w:val="22"/>
              </w:rPr>
              <m:t>1</m:t>
            </m:r>
          </m:sup>
        </m:sSup>
        <m:r>
          <w:rPr>
            <w:rFonts w:ascii="Cambria Math" w:hAnsi="Cambria Math"/>
            <w:szCs w:val="22"/>
          </w:rPr>
          <m:t>-</m:t>
        </m:r>
        <m:sSup>
          <m:sSupPr>
            <m:ctrlPr>
              <w:rPr>
                <w:rFonts w:ascii="Cambria Math" w:hAnsi="Cambria Math"/>
                <w:i/>
                <w:szCs w:val="22"/>
              </w:rPr>
            </m:ctrlPr>
          </m:sSupPr>
          <m:e>
            <m:r>
              <w:rPr>
                <w:rFonts w:ascii="Cambria Math" w:hAnsi="Cambria Math"/>
                <w:szCs w:val="22"/>
              </w:rPr>
              <m:t>Y</m:t>
            </m:r>
          </m:e>
          <m:sup>
            <m:r>
              <w:rPr>
                <w:rFonts w:ascii="Cambria Math" w:hAnsi="Cambria Math"/>
                <w:szCs w:val="22"/>
              </w:rPr>
              <m:t>0</m:t>
            </m:r>
          </m:sup>
        </m:sSup>
        <m:r>
          <w:rPr>
            <w:rFonts w:ascii="Cambria Math" w:hAnsi="Cambria Math"/>
            <w:szCs w:val="22"/>
          </w:rPr>
          <m:t xml:space="preserve"> ≠E</m:t>
        </m:r>
        <m:d>
          <m:dPr>
            <m:ctrlPr>
              <w:rPr>
                <w:rFonts w:ascii="Cambria Math" w:hAnsi="Cambria Math"/>
                <w:i/>
                <w:szCs w:val="22"/>
              </w:rPr>
            </m:ctrlPr>
          </m:dPr>
          <m:e>
            <m:r>
              <w:rPr>
                <w:rFonts w:ascii="Cambria Math" w:hAnsi="Cambria Math"/>
                <w:szCs w:val="22"/>
              </w:rPr>
              <m:t>Y|A=1</m:t>
            </m:r>
          </m:e>
        </m:d>
        <m:r>
          <w:rPr>
            <w:rFonts w:ascii="Cambria Math" w:hAnsi="Cambria Math"/>
            <w:szCs w:val="22"/>
          </w:rPr>
          <m:t>-E</m:t>
        </m:r>
        <m:d>
          <m:dPr>
            <m:ctrlPr>
              <w:rPr>
                <w:rFonts w:ascii="Cambria Math" w:hAnsi="Cambria Math"/>
                <w:i/>
                <w:szCs w:val="22"/>
              </w:rPr>
            </m:ctrlPr>
          </m:dPr>
          <m:e>
            <m:r>
              <w:rPr>
                <w:rFonts w:ascii="Cambria Math" w:hAnsi="Cambria Math"/>
                <w:szCs w:val="22"/>
              </w:rPr>
              <m:t>Y|A=0</m:t>
            </m:r>
          </m:e>
        </m:d>
      </m:oMath>
      <w:r w:rsidR="00C3658D">
        <w:rPr>
          <w:szCs w:val="22"/>
        </w:rPr>
        <w:t xml:space="preserve"> as </w:t>
      </w:r>
      <m:oMath>
        <m:r>
          <w:rPr>
            <w:rFonts w:ascii="Cambria Math" w:hAnsi="Cambria Math"/>
            <w:szCs w:val="22"/>
          </w:rPr>
          <m:t>E</m:t>
        </m:r>
        <m:d>
          <m:dPr>
            <m:ctrlPr>
              <w:rPr>
                <w:rFonts w:ascii="Cambria Math" w:hAnsi="Cambria Math"/>
                <w:i/>
                <w:szCs w:val="22"/>
              </w:rPr>
            </m:ctrlPr>
          </m:dPr>
          <m:e>
            <m:r>
              <w:rPr>
                <w:rFonts w:ascii="Cambria Math" w:hAnsi="Cambria Math"/>
                <w:szCs w:val="22"/>
              </w:rPr>
              <m:t>Y|A=1</m:t>
            </m:r>
          </m:e>
        </m:d>
      </m:oMath>
      <w:r w:rsidR="00C3658D">
        <w:rPr>
          <w:szCs w:val="22"/>
        </w:rPr>
        <w:t xml:space="preserve"> and </w:t>
      </w:r>
      <m:oMath>
        <m:r>
          <w:rPr>
            <w:rFonts w:ascii="Cambria Math" w:hAnsi="Cambria Math"/>
            <w:szCs w:val="22"/>
          </w:rPr>
          <m:t>E</m:t>
        </m:r>
        <m:d>
          <m:dPr>
            <m:ctrlPr>
              <w:rPr>
                <w:rFonts w:ascii="Cambria Math" w:hAnsi="Cambria Math"/>
                <w:i/>
                <w:szCs w:val="22"/>
              </w:rPr>
            </m:ctrlPr>
          </m:dPr>
          <m:e>
            <m:r>
              <w:rPr>
                <w:rFonts w:ascii="Cambria Math" w:hAnsi="Cambria Math"/>
                <w:szCs w:val="22"/>
              </w:rPr>
              <m:t>Y|A=0</m:t>
            </m:r>
          </m:e>
        </m:d>
      </m:oMath>
      <w:r w:rsidR="00C3658D">
        <w:rPr>
          <w:szCs w:val="22"/>
        </w:rPr>
        <w:t xml:space="preserve"> are restricting to subgroups that received the exposures </w:t>
      </w:r>
      <m:oMath>
        <m:r>
          <w:rPr>
            <w:rFonts w:ascii="Cambria Math" w:hAnsi="Cambria Math"/>
            <w:szCs w:val="22"/>
          </w:rPr>
          <m:t>A=1</m:t>
        </m:r>
      </m:oMath>
      <w:r w:rsidR="00C3658D">
        <w:rPr>
          <w:szCs w:val="22"/>
        </w:rPr>
        <w:t xml:space="preserve"> and </w:t>
      </w:r>
      <m:oMath>
        <m:r>
          <w:rPr>
            <w:rFonts w:ascii="Cambria Math" w:hAnsi="Cambria Math"/>
            <w:szCs w:val="22"/>
          </w:rPr>
          <m:t>A=0</m:t>
        </m:r>
      </m:oMath>
      <w:r w:rsidR="00C3658D">
        <w:rPr>
          <w:szCs w:val="22"/>
        </w:rPr>
        <w:t xml:space="preserve">, respectively. Hence </w:t>
      </w:r>
      <m:oMath>
        <m:r>
          <w:rPr>
            <w:rFonts w:ascii="Cambria Math" w:hAnsi="Cambria Math"/>
            <w:szCs w:val="22"/>
          </w:rPr>
          <m:t>E</m:t>
        </m:r>
        <m:d>
          <m:dPr>
            <m:ctrlPr>
              <w:rPr>
                <w:rFonts w:ascii="Cambria Math" w:hAnsi="Cambria Math"/>
                <w:i/>
                <w:szCs w:val="22"/>
              </w:rPr>
            </m:ctrlPr>
          </m:dPr>
          <m:e>
            <m:r>
              <w:rPr>
                <w:rFonts w:ascii="Cambria Math" w:hAnsi="Cambria Math"/>
                <w:szCs w:val="22"/>
              </w:rPr>
              <m:t>Y|A=1</m:t>
            </m:r>
          </m:e>
        </m:d>
        <m:r>
          <w:rPr>
            <w:rFonts w:ascii="Cambria Math" w:hAnsi="Cambria Math"/>
            <w:szCs w:val="22"/>
          </w:rPr>
          <m:t>-E</m:t>
        </m:r>
        <m:d>
          <m:dPr>
            <m:ctrlPr>
              <w:rPr>
                <w:rFonts w:ascii="Cambria Math" w:hAnsi="Cambria Math"/>
                <w:i/>
                <w:szCs w:val="22"/>
              </w:rPr>
            </m:ctrlPr>
          </m:dPr>
          <m:e>
            <m:r>
              <w:rPr>
                <w:rFonts w:ascii="Cambria Math" w:hAnsi="Cambria Math"/>
                <w:szCs w:val="22"/>
              </w:rPr>
              <m:t>Y|A=0</m:t>
            </m:r>
          </m:e>
        </m:d>
      </m:oMath>
      <w:r w:rsidR="00C3658D">
        <w:rPr>
          <w:szCs w:val="22"/>
        </w:rPr>
        <w:t xml:space="preserve"> is not a causal effect because it is comparing two different groups whilst </w:t>
      </w:r>
      <m:oMath>
        <m:sSup>
          <m:sSupPr>
            <m:ctrlPr>
              <w:rPr>
                <w:rFonts w:ascii="Cambria Math" w:hAnsi="Cambria Math"/>
                <w:i/>
                <w:szCs w:val="22"/>
              </w:rPr>
            </m:ctrlPr>
          </m:sSupPr>
          <m:e>
            <m:r>
              <w:rPr>
                <w:rFonts w:ascii="Cambria Math" w:hAnsi="Cambria Math"/>
                <w:szCs w:val="22"/>
              </w:rPr>
              <m:t>E=Y</m:t>
            </m:r>
          </m:e>
          <m:sup>
            <m:r>
              <w:rPr>
                <w:rFonts w:ascii="Cambria Math" w:hAnsi="Cambria Math"/>
                <w:szCs w:val="22"/>
              </w:rPr>
              <m:t>1</m:t>
            </m:r>
          </m:sup>
        </m:sSup>
        <m:r>
          <w:rPr>
            <w:rFonts w:ascii="Cambria Math" w:hAnsi="Cambria Math"/>
            <w:szCs w:val="22"/>
          </w:rPr>
          <m:t>-</m:t>
        </m:r>
        <m:sSup>
          <m:sSupPr>
            <m:ctrlPr>
              <w:rPr>
                <w:rFonts w:ascii="Cambria Math" w:hAnsi="Cambria Math"/>
                <w:i/>
                <w:szCs w:val="22"/>
              </w:rPr>
            </m:ctrlPr>
          </m:sSupPr>
          <m:e>
            <m:r>
              <w:rPr>
                <w:rFonts w:ascii="Cambria Math" w:hAnsi="Cambria Math"/>
                <w:szCs w:val="22"/>
              </w:rPr>
              <m:t>Y</m:t>
            </m:r>
          </m:e>
          <m:sup>
            <m:r>
              <w:rPr>
                <w:rFonts w:ascii="Cambria Math" w:hAnsi="Cambria Math"/>
                <w:szCs w:val="22"/>
              </w:rPr>
              <m:t>0</m:t>
            </m:r>
          </m:sup>
        </m:sSup>
      </m:oMath>
      <w:r w:rsidR="00BB784A">
        <w:rPr>
          <w:szCs w:val="22"/>
        </w:rPr>
        <w:t xml:space="preserve"> is a causal effect because it is comparing what would happen if the same group received exposure </w:t>
      </w:r>
      <m:oMath>
        <m:r>
          <w:rPr>
            <w:rFonts w:ascii="Cambria Math" w:hAnsi="Cambria Math"/>
            <w:szCs w:val="22"/>
          </w:rPr>
          <m:t>A=1</m:t>
        </m:r>
      </m:oMath>
      <w:r w:rsidR="00BB784A">
        <w:rPr>
          <w:szCs w:val="22"/>
        </w:rPr>
        <w:t xml:space="preserve"> versus if the same group received exposure </w:t>
      </w:r>
      <m:oMath>
        <m:r>
          <w:rPr>
            <w:rFonts w:ascii="Cambria Math" w:hAnsi="Cambria Math"/>
            <w:szCs w:val="22"/>
          </w:rPr>
          <m:t>A=0</m:t>
        </m:r>
      </m:oMath>
      <w:r w:rsidR="00BB784A">
        <w:rPr>
          <w:szCs w:val="22"/>
        </w:rPr>
        <w:t xml:space="preserve">. The challenge is only one </w:t>
      </w:r>
      <w:r w:rsidR="00C92740">
        <w:rPr>
          <w:szCs w:val="22"/>
        </w:rPr>
        <w:t xml:space="preserve">exposure </w:t>
      </w:r>
      <w:r w:rsidR="00BB784A">
        <w:rPr>
          <w:szCs w:val="22"/>
        </w:rPr>
        <w:t>and one outcome can be observed for each candidate in the group. This is the fundamental problem of causal inference in observed data and some assumptions will be required to link the observed outcome to potential outcomes.</w:t>
      </w:r>
    </w:p>
    <w:p w14:paraId="5F112243" w14:textId="28303A95" w:rsidR="00BB784A" w:rsidRDefault="00BB784A" w:rsidP="00D92D76">
      <w:pPr>
        <w:rPr>
          <w:szCs w:val="22"/>
        </w:rPr>
      </w:pPr>
    </w:p>
    <w:p w14:paraId="27EEF1A8" w14:textId="6893C0F0" w:rsidR="00BB784A" w:rsidRDefault="00BB784A" w:rsidP="002F44C8">
      <w:pPr>
        <w:pStyle w:val="Heading3"/>
        <w:numPr>
          <w:ilvl w:val="2"/>
          <w:numId w:val="11"/>
        </w:numPr>
        <w:ind w:left="794" w:hanging="794"/>
      </w:pPr>
      <w:bookmarkStart w:id="16" w:name="_Toc137595454"/>
      <w:r>
        <w:lastRenderedPageBreak/>
        <w:t>Causal assumptions</w:t>
      </w:r>
      <w:bookmarkEnd w:id="16"/>
    </w:p>
    <w:p w14:paraId="5D442A9D" w14:textId="23C9408E" w:rsidR="00BB784A" w:rsidRDefault="00401BD9" w:rsidP="00D92D76">
      <w:pPr>
        <w:rPr>
          <w:szCs w:val="22"/>
        </w:rPr>
      </w:pPr>
      <w:r>
        <w:rPr>
          <w:szCs w:val="22"/>
        </w:rPr>
        <w:t>The identifiability of causal effects</w:t>
      </w:r>
      <w:r w:rsidR="00EA0FAA">
        <w:rPr>
          <w:szCs w:val="22"/>
        </w:rPr>
        <w:t xml:space="preserve"> requires making some untestable assumptions. These are generally called causal assumptions. Statistically </w:t>
      </w:r>
      <w:r w:rsidR="003D51B1">
        <w:rPr>
          <w:szCs w:val="22"/>
        </w:rPr>
        <w:t>identifiability</w:t>
      </w:r>
      <w:r w:rsidR="00EA0FAA">
        <w:rPr>
          <w:szCs w:val="22"/>
        </w:rPr>
        <w:t xml:space="preserve"> aims at identifying some parameters from the actual data and a parameter is considered </w:t>
      </w:r>
      <w:r w:rsidR="003D51B1">
        <w:rPr>
          <w:szCs w:val="22"/>
        </w:rPr>
        <w:t>identifiable</w:t>
      </w:r>
      <w:r w:rsidR="00EA0FAA">
        <w:rPr>
          <w:szCs w:val="22"/>
        </w:rPr>
        <w:t xml:space="preserve"> if it can be estimated from the data. The most common assumptions in causal inference</w:t>
      </w:r>
      <w:r w:rsidR="003D51B1">
        <w:rPr>
          <w:szCs w:val="22"/>
        </w:rPr>
        <w:t xml:space="preserve"> are:</w:t>
      </w:r>
    </w:p>
    <w:p w14:paraId="7ABE47DF" w14:textId="77777777" w:rsidR="003D51B1" w:rsidRDefault="003D51B1" w:rsidP="00D92D76">
      <w:pPr>
        <w:rPr>
          <w:szCs w:val="22"/>
        </w:rPr>
      </w:pPr>
    </w:p>
    <w:p w14:paraId="13FCE0C5" w14:textId="563A3ECB" w:rsidR="003D51B1" w:rsidRDefault="003D51B1" w:rsidP="002F44C8">
      <w:pPr>
        <w:pStyle w:val="ListParagraph"/>
        <w:numPr>
          <w:ilvl w:val="0"/>
          <w:numId w:val="7"/>
        </w:numPr>
        <w:spacing w:line="360" w:lineRule="auto"/>
        <w:ind w:leftChars="0"/>
        <w:rPr>
          <w:rFonts w:ascii="Times New Roman" w:hAnsi="Times New Roman"/>
          <w:sz w:val="22"/>
          <w:szCs w:val="24"/>
        </w:rPr>
      </w:pPr>
      <w:r w:rsidRPr="003D51B1">
        <w:rPr>
          <w:rFonts w:ascii="Times New Roman" w:hAnsi="Times New Roman"/>
          <w:sz w:val="22"/>
          <w:szCs w:val="24"/>
        </w:rPr>
        <w:t>S</w:t>
      </w:r>
      <w:r>
        <w:rPr>
          <w:rFonts w:ascii="Times New Roman" w:hAnsi="Times New Roman"/>
          <w:sz w:val="22"/>
          <w:szCs w:val="24"/>
        </w:rPr>
        <w:t xml:space="preserve">table unit value </w:t>
      </w:r>
      <w:r w:rsidR="00435C1B">
        <w:rPr>
          <w:rFonts w:ascii="Times New Roman" w:hAnsi="Times New Roman"/>
          <w:sz w:val="22"/>
          <w:szCs w:val="24"/>
        </w:rPr>
        <w:t>exposure</w:t>
      </w:r>
      <w:r>
        <w:rPr>
          <w:rFonts w:ascii="Times New Roman" w:hAnsi="Times New Roman"/>
          <w:sz w:val="22"/>
          <w:szCs w:val="24"/>
        </w:rPr>
        <w:t xml:space="preserve"> assumption: there is no interference among units, the treatment assigned to one unit does not affect the outcomes of another unit, and there is only one version of the treatment.</w:t>
      </w:r>
    </w:p>
    <w:p w14:paraId="251F1C9F" w14:textId="453E3270" w:rsidR="003D51B1" w:rsidRDefault="003D51B1" w:rsidP="002F44C8">
      <w:pPr>
        <w:pStyle w:val="ListParagraph"/>
        <w:numPr>
          <w:ilvl w:val="0"/>
          <w:numId w:val="7"/>
        </w:numPr>
        <w:spacing w:line="360" w:lineRule="auto"/>
        <w:ind w:leftChars="0"/>
        <w:rPr>
          <w:rFonts w:ascii="Times New Roman" w:hAnsi="Times New Roman"/>
          <w:b/>
          <w:bCs/>
          <w:iCs/>
          <w:sz w:val="22"/>
          <w:szCs w:val="28"/>
        </w:rPr>
      </w:pPr>
      <w:r w:rsidRPr="00435C1B">
        <w:rPr>
          <w:rFonts w:ascii="Times New Roman" w:hAnsi="Times New Roman"/>
          <w:sz w:val="22"/>
          <w:szCs w:val="24"/>
        </w:rPr>
        <w:t xml:space="preserve">The consistency assumption: the potential outcome under </w:t>
      </w:r>
      <w:r w:rsidR="00435C1B">
        <w:rPr>
          <w:rFonts w:ascii="Times New Roman" w:hAnsi="Times New Roman"/>
          <w:sz w:val="22"/>
          <w:szCs w:val="24"/>
        </w:rPr>
        <w:t>exposure</w:t>
      </w:r>
      <w:r w:rsidRPr="00435C1B">
        <w:rPr>
          <w:rFonts w:ascii="Times New Roman" w:hAnsi="Times New Roman"/>
          <w:sz w:val="22"/>
          <w:szCs w:val="24"/>
        </w:rPr>
        <w:t xml:space="preserve"> </w:t>
      </w:r>
      <m:oMath>
        <m:r>
          <w:rPr>
            <w:rFonts w:ascii="Cambria Math" w:hAnsi="Cambria Math"/>
            <w:szCs w:val="22"/>
          </w:rPr>
          <m:t>A=a</m:t>
        </m:r>
      </m:oMath>
      <w:r w:rsidR="00435C1B" w:rsidRPr="00435C1B">
        <w:rPr>
          <w:rFonts w:ascii="Times New Roman" w:hAnsi="Times New Roman"/>
          <w:szCs w:val="22"/>
        </w:rPr>
        <w:t xml:space="preserve">, </w:t>
      </w:r>
      <m:oMath>
        <m:sSup>
          <m:sSupPr>
            <m:ctrlPr>
              <w:rPr>
                <w:rFonts w:ascii="Cambria Math" w:hAnsi="Cambria Math"/>
                <w:i/>
                <w:szCs w:val="22"/>
              </w:rPr>
            </m:ctrlPr>
          </m:sSupPr>
          <m:e>
            <m:r>
              <w:rPr>
                <w:rFonts w:ascii="Cambria Math" w:hAnsi="Cambria Math"/>
                <w:szCs w:val="22"/>
              </w:rPr>
              <m:t>Y</m:t>
            </m:r>
          </m:e>
          <m:sup>
            <m:r>
              <w:rPr>
                <w:rFonts w:ascii="Cambria Math" w:hAnsi="Cambria Math"/>
                <w:szCs w:val="22"/>
              </w:rPr>
              <m:t>a</m:t>
            </m:r>
          </m:sup>
        </m:sSup>
      </m:oMath>
      <w:r w:rsidR="00435C1B" w:rsidRPr="00435C1B">
        <w:rPr>
          <w:rFonts w:ascii="Times New Roman" w:hAnsi="Times New Roman"/>
          <w:szCs w:val="22"/>
        </w:rPr>
        <w:t xml:space="preserve"> </w:t>
      </w:r>
      <w:r w:rsidR="00435C1B" w:rsidRPr="00435C1B">
        <w:rPr>
          <w:rFonts w:ascii="Times New Roman" w:hAnsi="Times New Roman"/>
          <w:sz w:val="22"/>
          <w:szCs w:val="24"/>
        </w:rPr>
        <w:t>is equal to the</w:t>
      </w:r>
      <w:r w:rsidR="00435C1B">
        <w:rPr>
          <w:rFonts w:ascii="Times New Roman" w:hAnsi="Times New Roman"/>
          <w:sz w:val="22"/>
          <w:szCs w:val="24"/>
        </w:rPr>
        <w:t xml:space="preserve"> observed outcome if the actual exposure applied is </w:t>
      </w:r>
      <m:oMath>
        <m:r>
          <w:rPr>
            <w:rFonts w:ascii="Cambria Math" w:hAnsi="Cambria Math"/>
            <w:szCs w:val="22"/>
          </w:rPr>
          <m:t>A=a</m:t>
        </m:r>
      </m:oMath>
      <w:r w:rsidR="00435C1B">
        <w:rPr>
          <w:rFonts w:ascii="Times New Roman" w:hAnsi="Times New Roman"/>
          <w:sz w:val="22"/>
          <w:szCs w:val="24"/>
        </w:rPr>
        <w:t>.</w:t>
      </w:r>
      <w:r w:rsidR="00435C1B" w:rsidRPr="00435C1B">
        <w:rPr>
          <w:rFonts w:ascii="Times New Roman" w:hAnsi="Times New Roman"/>
          <w:b/>
          <w:bCs/>
          <w:iCs/>
          <w:sz w:val="22"/>
          <w:szCs w:val="28"/>
        </w:rPr>
        <w:t xml:space="preserve"> </w:t>
      </w:r>
    </w:p>
    <w:p w14:paraId="7E21BC4D" w14:textId="0400D3CB" w:rsidR="00453011" w:rsidRPr="00372E49" w:rsidRDefault="00AC1317" w:rsidP="002F44C8">
      <w:pPr>
        <w:pStyle w:val="ListParagraph"/>
        <w:numPr>
          <w:ilvl w:val="0"/>
          <w:numId w:val="7"/>
        </w:numPr>
        <w:spacing w:line="360" w:lineRule="auto"/>
        <w:ind w:leftChars="0"/>
        <w:rPr>
          <w:rFonts w:ascii="Times New Roman" w:hAnsi="Times New Roman"/>
          <w:b/>
          <w:bCs/>
          <w:iCs/>
          <w:sz w:val="24"/>
          <w:szCs w:val="32"/>
        </w:rPr>
      </w:pPr>
      <w:r>
        <w:rPr>
          <w:rFonts w:ascii="Times New Roman" w:hAnsi="Times New Roman"/>
          <w:iCs/>
          <w:sz w:val="22"/>
          <w:szCs w:val="28"/>
        </w:rPr>
        <w:t xml:space="preserve">The ‘no unmeasured confounders’ </w:t>
      </w:r>
      <w:r w:rsidR="009605DF">
        <w:rPr>
          <w:rFonts w:ascii="Times New Roman" w:hAnsi="Times New Roman"/>
          <w:iCs/>
          <w:sz w:val="22"/>
          <w:szCs w:val="28"/>
        </w:rPr>
        <w:t>assumption:</w:t>
      </w:r>
      <w:r>
        <w:rPr>
          <w:rFonts w:ascii="Times New Roman" w:hAnsi="Times New Roman"/>
          <w:iCs/>
          <w:sz w:val="22"/>
          <w:szCs w:val="28"/>
        </w:rPr>
        <w:t xml:space="preserve"> given pre-exposure covariates </w:t>
      </w:r>
      <m:oMath>
        <m:r>
          <w:rPr>
            <w:rFonts w:ascii="Cambria Math" w:hAnsi="Cambria Math"/>
            <w:sz w:val="22"/>
            <w:szCs w:val="28"/>
          </w:rPr>
          <m:t>X</m:t>
        </m:r>
      </m:oMath>
      <w:r w:rsidR="0013663F">
        <w:rPr>
          <w:rFonts w:ascii="Times New Roman" w:hAnsi="Times New Roman"/>
          <w:iCs/>
          <w:sz w:val="22"/>
          <w:szCs w:val="28"/>
        </w:rPr>
        <w:t>, exposure assignment is ind</w:t>
      </w:r>
      <w:proofErr w:type="spellStart"/>
      <w:r w:rsidR="0013663F">
        <w:rPr>
          <w:rFonts w:ascii="Times New Roman" w:hAnsi="Times New Roman"/>
          <w:iCs/>
          <w:sz w:val="22"/>
          <w:szCs w:val="28"/>
        </w:rPr>
        <w:t>ependent</w:t>
      </w:r>
      <w:proofErr w:type="spellEnd"/>
      <w:r w:rsidR="0013663F">
        <w:rPr>
          <w:rFonts w:ascii="Times New Roman" w:hAnsi="Times New Roman"/>
          <w:iCs/>
          <w:sz w:val="22"/>
          <w:szCs w:val="28"/>
        </w:rPr>
        <w:t xml:space="preserve"> from the potential outcomes (</w:t>
      </w:r>
      <m:oMath>
        <m:sSup>
          <m:sSupPr>
            <m:ctrlPr>
              <w:rPr>
                <w:rFonts w:ascii="Cambria Math" w:hAnsi="Cambria Math"/>
                <w:i/>
                <w:szCs w:val="22"/>
              </w:rPr>
            </m:ctrlPr>
          </m:sSupPr>
          <m:e>
            <m:r>
              <w:rPr>
                <w:rFonts w:ascii="Cambria Math" w:hAnsi="Cambria Math"/>
                <w:szCs w:val="22"/>
              </w:rPr>
              <m:t>Y</m:t>
            </m:r>
          </m:e>
          <m:sup>
            <m:r>
              <w:rPr>
                <w:rFonts w:ascii="Cambria Math" w:hAnsi="Cambria Math"/>
                <w:szCs w:val="22"/>
              </w:rPr>
              <m:t>1</m:t>
            </m:r>
          </m:sup>
        </m:sSup>
        <m:r>
          <w:rPr>
            <w:rFonts w:ascii="Cambria Math" w:hAnsi="Cambria Math"/>
            <w:szCs w:val="22"/>
          </w:rPr>
          <m:t xml:space="preserve">, </m:t>
        </m:r>
        <m:sSup>
          <m:sSupPr>
            <m:ctrlPr>
              <w:rPr>
                <w:rFonts w:ascii="Cambria Math" w:hAnsi="Cambria Math"/>
                <w:i/>
                <w:szCs w:val="22"/>
              </w:rPr>
            </m:ctrlPr>
          </m:sSupPr>
          <m:e>
            <m:r>
              <w:rPr>
                <w:rFonts w:ascii="Cambria Math" w:hAnsi="Cambria Math"/>
                <w:szCs w:val="22"/>
              </w:rPr>
              <m:t>Y</m:t>
            </m:r>
          </m:e>
          <m:sup>
            <m:r>
              <w:rPr>
                <w:rFonts w:ascii="Cambria Math" w:hAnsi="Cambria Math"/>
                <w:szCs w:val="22"/>
              </w:rPr>
              <m:t>0</m:t>
            </m:r>
          </m:sup>
        </m:sSup>
        <m:r>
          <w:rPr>
            <w:rFonts w:ascii="Cambria Math" w:hAnsi="Cambria Math"/>
            <w:szCs w:val="22"/>
          </w:rPr>
          <m:t xml:space="preserve"> ∐ A|X</m:t>
        </m:r>
      </m:oMath>
      <w:r w:rsidR="00372E49">
        <w:rPr>
          <w:rFonts w:ascii="Times New Roman" w:hAnsi="Times New Roman"/>
          <w:szCs w:val="22"/>
        </w:rPr>
        <w:t xml:space="preserve">). This implies that </w:t>
      </w:r>
      <w:r w:rsidR="00372E49" w:rsidRPr="00372E49">
        <w:rPr>
          <w:rFonts w:ascii="Times New Roman" w:hAnsi="Times New Roman"/>
          <w:sz w:val="22"/>
          <w:szCs w:val="24"/>
        </w:rPr>
        <w:t xml:space="preserve">among candidates with </w:t>
      </w:r>
      <w:r w:rsidR="00372E49">
        <w:rPr>
          <w:rFonts w:ascii="Times New Roman" w:hAnsi="Times New Roman"/>
          <w:sz w:val="22"/>
          <w:szCs w:val="24"/>
        </w:rPr>
        <w:t xml:space="preserve">the same values of </w:t>
      </w:r>
      <m:oMath>
        <m:r>
          <w:rPr>
            <w:rFonts w:ascii="Cambria Math" w:hAnsi="Cambria Math"/>
            <w:sz w:val="22"/>
            <w:szCs w:val="28"/>
          </w:rPr>
          <m:t>X</m:t>
        </m:r>
      </m:oMath>
      <w:r w:rsidR="00372E49">
        <w:rPr>
          <w:rFonts w:ascii="Times New Roman" w:hAnsi="Times New Roman"/>
          <w:iCs/>
          <w:sz w:val="22"/>
          <w:szCs w:val="28"/>
        </w:rPr>
        <w:t xml:space="preserve">, it can be thought that exposure </w:t>
      </w:r>
      <m:oMath>
        <m:r>
          <w:rPr>
            <w:rFonts w:ascii="Cambria Math" w:hAnsi="Cambria Math"/>
            <w:sz w:val="22"/>
            <w:szCs w:val="28"/>
          </w:rPr>
          <m:t>A</m:t>
        </m:r>
      </m:oMath>
      <w:r w:rsidR="00372E49">
        <w:rPr>
          <w:rFonts w:ascii="Times New Roman" w:hAnsi="Times New Roman"/>
          <w:iCs/>
          <w:sz w:val="22"/>
          <w:szCs w:val="28"/>
        </w:rPr>
        <w:t xml:space="preserve"> as being randomly assigned.</w:t>
      </w:r>
    </w:p>
    <w:p w14:paraId="41EDFE31" w14:textId="3AFE1C04" w:rsidR="00372E49" w:rsidRPr="00C92740" w:rsidRDefault="00372E49" w:rsidP="002F44C8">
      <w:pPr>
        <w:pStyle w:val="ListParagraph"/>
        <w:numPr>
          <w:ilvl w:val="0"/>
          <w:numId w:val="7"/>
        </w:numPr>
        <w:spacing w:line="360" w:lineRule="auto"/>
        <w:ind w:leftChars="0"/>
        <w:rPr>
          <w:b/>
          <w:bCs/>
          <w:iCs/>
          <w:sz w:val="24"/>
          <w:szCs w:val="32"/>
        </w:rPr>
      </w:pPr>
      <w:r w:rsidRPr="00E9641D">
        <w:rPr>
          <w:rFonts w:ascii="Times New Roman" w:hAnsi="Times New Roman"/>
          <w:iCs/>
          <w:sz w:val="22"/>
          <w:szCs w:val="28"/>
        </w:rPr>
        <w:t xml:space="preserve">The positivity assumption: it states that for every set of values for </w:t>
      </w:r>
      <m:oMath>
        <m:r>
          <w:rPr>
            <w:rFonts w:ascii="Cambria Math" w:hAnsi="Cambria Math"/>
            <w:sz w:val="22"/>
            <w:szCs w:val="28"/>
          </w:rPr>
          <m:t>X</m:t>
        </m:r>
      </m:oMath>
      <w:r w:rsidRPr="00E9641D">
        <w:rPr>
          <w:rFonts w:ascii="Times New Roman" w:hAnsi="Times New Roman"/>
          <w:iCs/>
          <w:sz w:val="22"/>
          <w:szCs w:val="28"/>
        </w:rPr>
        <w:t>, the exposure assignment was deterministic.</w:t>
      </w:r>
      <w:r w:rsidR="005075F6" w:rsidRPr="00E9641D">
        <w:rPr>
          <w:rFonts w:ascii="Times New Roman" w:hAnsi="Times New Roman"/>
          <w:iCs/>
          <w:sz w:val="22"/>
          <w:szCs w:val="28"/>
        </w:rPr>
        <w:t xml:space="preserve"> That is, </w:t>
      </w:r>
      <m:oMath>
        <m:r>
          <w:rPr>
            <w:rFonts w:ascii="Cambria Math" w:hAnsi="Cambria Math"/>
            <w:sz w:val="22"/>
            <w:szCs w:val="28"/>
          </w:rPr>
          <m:t>P</m:t>
        </m:r>
        <m:d>
          <m:dPr>
            <m:ctrlPr>
              <w:rPr>
                <w:rFonts w:ascii="Cambria Math" w:hAnsi="Cambria Math"/>
                <w:i/>
                <w:iCs/>
                <w:sz w:val="22"/>
                <w:szCs w:val="28"/>
              </w:rPr>
            </m:ctrlPr>
          </m:dPr>
          <m:e>
            <m:r>
              <w:rPr>
                <w:rFonts w:ascii="Cambria Math" w:hAnsi="Cambria Math"/>
                <w:sz w:val="22"/>
                <w:szCs w:val="28"/>
              </w:rPr>
              <m:t>A=a</m:t>
            </m:r>
          </m:e>
          <m:e>
            <m:r>
              <w:rPr>
                <w:rFonts w:ascii="Cambria Math" w:hAnsi="Cambria Math"/>
                <w:sz w:val="22"/>
                <w:szCs w:val="28"/>
              </w:rPr>
              <m:t>X=x</m:t>
            </m:r>
          </m:e>
        </m:d>
        <m:r>
          <w:rPr>
            <w:rFonts w:ascii="Cambria Math" w:hAnsi="Cambria Math"/>
            <w:sz w:val="22"/>
            <w:szCs w:val="28"/>
          </w:rPr>
          <m:t>&gt;0</m:t>
        </m:r>
      </m:oMath>
      <w:r w:rsidR="005075F6" w:rsidRPr="00E9641D">
        <w:rPr>
          <w:rFonts w:ascii="Times New Roman" w:hAnsi="Times New Roman"/>
          <w:iCs/>
          <w:sz w:val="22"/>
          <w:szCs w:val="28"/>
        </w:rPr>
        <w:t xml:space="preserve"> for all </w:t>
      </w:r>
      <m:oMath>
        <m:r>
          <w:rPr>
            <w:rFonts w:ascii="Cambria Math" w:hAnsi="Cambria Math"/>
            <w:sz w:val="22"/>
            <w:szCs w:val="28"/>
          </w:rPr>
          <m:t>a</m:t>
        </m:r>
      </m:oMath>
      <w:r w:rsidR="005075F6" w:rsidRPr="00E9641D">
        <w:rPr>
          <w:rFonts w:ascii="Times New Roman" w:hAnsi="Times New Roman"/>
          <w:iCs/>
          <w:sz w:val="22"/>
          <w:szCs w:val="28"/>
        </w:rPr>
        <w:t xml:space="preserve"> and </w:t>
      </w:r>
      <m:oMath>
        <m:r>
          <w:rPr>
            <w:rFonts w:ascii="Cambria Math" w:hAnsi="Cambria Math"/>
            <w:sz w:val="22"/>
            <w:szCs w:val="28"/>
          </w:rPr>
          <m:t>x</m:t>
        </m:r>
      </m:oMath>
      <w:r w:rsidR="005075F6" w:rsidRPr="00E9641D">
        <w:rPr>
          <w:rFonts w:ascii="Times New Roman" w:hAnsi="Times New Roman"/>
          <w:iCs/>
          <w:sz w:val="22"/>
          <w:szCs w:val="28"/>
        </w:rPr>
        <w:t>.</w:t>
      </w:r>
      <w:r w:rsidR="00E9641D" w:rsidRPr="00E9641D">
        <w:rPr>
          <w:rFonts w:ascii="Times New Roman" w:hAnsi="Times New Roman"/>
          <w:iCs/>
          <w:sz w:val="22"/>
          <w:szCs w:val="28"/>
        </w:rPr>
        <w:t xml:space="preserve"> Had the exposure not been deterministic, then we would </w:t>
      </w:r>
      <w:r w:rsidR="00BA7DBF" w:rsidRPr="00E9641D">
        <w:rPr>
          <w:rFonts w:ascii="Times New Roman" w:hAnsi="Times New Roman"/>
          <w:iCs/>
          <w:sz w:val="22"/>
          <w:szCs w:val="28"/>
        </w:rPr>
        <w:t>have</w:t>
      </w:r>
      <w:r w:rsidR="00E9641D" w:rsidRPr="00E9641D">
        <w:rPr>
          <w:rFonts w:ascii="Times New Roman" w:hAnsi="Times New Roman"/>
          <w:iCs/>
          <w:sz w:val="22"/>
          <w:szCs w:val="28"/>
        </w:rPr>
        <w:t xml:space="preserve"> no observed values </w:t>
      </w:r>
      <m:oMath>
        <m:r>
          <w:rPr>
            <w:rFonts w:ascii="Cambria Math" w:hAnsi="Cambria Math"/>
            <w:sz w:val="22"/>
            <w:szCs w:val="28"/>
          </w:rPr>
          <m:t>Y</m:t>
        </m:r>
      </m:oMath>
      <w:r w:rsidR="00E9641D" w:rsidRPr="00E9641D">
        <w:rPr>
          <w:rFonts w:ascii="Times New Roman" w:hAnsi="Times New Roman"/>
          <w:iCs/>
          <w:sz w:val="22"/>
          <w:szCs w:val="28"/>
        </w:rPr>
        <w:t xml:space="preserve"> for one of the exposure groups for those values of </w:t>
      </w:r>
      <m:oMath>
        <m:r>
          <w:rPr>
            <w:rFonts w:ascii="Cambria Math" w:hAnsi="Cambria Math"/>
            <w:sz w:val="22"/>
            <w:szCs w:val="28"/>
          </w:rPr>
          <m:t>X</m:t>
        </m:r>
      </m:oMath>
      <w:r w:rsidR="00E9641D" w:rsidRPr="00E9641D">
        <w:rPr>
          <w:rFonts w:ascii="Times New Roman" w:hAnsi="Times New Roman"/>
          <w:iCs/>
          <w:sz w:val="22"/>
          <w:szCs w:val="28"/>
        </w:rPr>
        <w:t>.</w:t>
      </w:r>
    </w:p>
    <w:p w14:paraId="444C3004" w14:textId="77777777" w:rsidR="007F7BBC" w:rsidRDefault="007F7BBC" w:rsidP="00372E49">
      <w:pPr>
        <w:rPr>
          <w:b/>
          <w:bCs/>
          <w:iCs/>
          <w:sz w:val="24"/>
          <w:szCs w:val="32"/>
        </w:rPr>
      </w:pPr>
    </w:p>
    <w:p w14:paraId="5769CCA5" w14:textId="64788703" w:rsidR="007F7BBC" w:rsidRDefault="007F7BBC" w:rsidP="002F44C8">
      <w:pPr>
        <w:pStyle w:val="Heading2"/>
        <w:numPr>
          <w:ilvl w:val="1"/>
          <w:numId w:val="16"/>
        </w:numPr>
      </w:pPr>
      <w:bookmarkStart w:id="17" w:name="_Toc137595455"/>
      <w:r>
        <w:t xml:space="preserve">The </w:t>
      </w:r>
      <w:r w:rsidRPr="007F7BBC">
        <w:t>need for causal inference in the built environment</w:t>
      </w:r>
      <w:bookmarkEnd w:id="17"/>
    </w:p>
    <w:p w14:paraId="6111F35D" w14:textId="5F58F241" w:rsidR="003D1BA5" w:rsidRDefault="003D1BA5" w:rsidP="002F44C8">
      <w:pPr>
        <w:pStyle w:val="Heading3"/>
        <w:numPr>
          <w:ilvl w:val="2"/>
          <w:numId w:val="4"/>
        </w:numPr>
      </w:pPr>
      <w:bookmarkStart w:id="18" w:name="_Toc137595456"/>
      <w:r w:rsidRPr="003D1BA5">
        <w:t>Limitations of statistical and machine learning-based predictive models</w:t>
      </w:r>
      <w:bookmarkEnd w:id="18"/>
    </w:p>
    <w:p w14:paraId="358C2BD3" w14:textId="77777777" w:rsidR="003D1BA5" w:rsidRPr="00C026FB" w:rsidRDefault="003D1BA5" w:rsidP="003D1BA5">
      <w:pPr>
        <w:rPr>
          <w:iCs/>
          <w:szCs w:val="28"/>
        </w:rPr>
      </w:pPr>
      <w:r w:rsidRPr="00C026FB">
        <w:rPr>
          <w:iCs/>
          <w:szCs w:val="28"/>
        </w:rPr>
        <w:t>Statistical methods and machine learning (ML) have undoubtedly revolutionized the way we uncover crucial patterns, dependencies, and predictions in data related to energy consumption and thermal comfort in buildings. By identifying correlations and predicting future outcomes based on current and past data, these techniques have paved the way for significant advancements in the field. However, their utility has boundaries, particularly when it comes to causal inference.</w:t>
      </w:r>
    </w:p>
    <w:p w14:paraId="5D7A03A2" w14:textId="77777777" w:rsidR="003D1BA5" w:rsidRPr="00C026FB" w:rsidRDefault="003D1BA5" w:rsidP="003D1BA5">
      <w:pPr>
        <w:rPr>
          <w:iCs/>
          <w:szCs w:val="28"/>
        </w:rPr>
      </w:pPr>
    </w:p>
    <w:p w14:paraId="2CEA50B8" w14:textId="77777777" w:rsidR="003D1BA5" w:rsidRPr="00C026FB" w:rsidRDefault="003D1BA5" w:rsidP="003D1BA5">
      <w:pPr>
        <w:rPr>
          <w:iCs/>
          <w:szCs w:val="28"/>
        </w:rPr>
      </w:pPr>
      <w:r w:rsidRPr="00C026FB">
        <w:rPr>
          <w:iCs/>
          <w:szCs w:val="28"/>
        </w:rPr>
        <w:lastRenderedPageBreak/>
        <w:t xml:space="preserve">These techniques, by their very nature, tend to focus predominantly on prediction rather than explanation. As such, they often encounter difficulties in inferring causal relationships from data. A fundamental limitation lies in their inability to distinguish correlation from causation. For instance, a machine learning model might discern </w:t>
      </w:r>
      <w:proofErr w:type="gramStart"/>
      <w:r w:rsidRPr="00C026FB">
        <w:rPr>
          <w:iCs/>
          <w:szCs w:val="28"/>
        </w:rPr>
        <w:t>that buildings</w:t>
      </w:r>
      <w:proofErr w:type="gramEnd"/>
      <w:r w:rsidRPr="00C026FB">
        <w:rPr>
          <w:iCs/>
          <w:szCs w:val="28"/>
        </w:rPr>
        <w:t xml:space="preserve"> with better insulation tend to use less energy for heating. While this may appear to be a straightforward correlation, the causation might be more complex. It's entirely possible that buildings with superior insulation are also newer constructions equipped with more efficient heating systems. In such a case, it might be the modern heating system, rather than the insulation, that's primarily responsible for reduced energy usage.</w:t>
      </w:r>
    </w:p>
    <w:p w14:paraId="342767C7" w14:textId="77777777" w:rsidR="003D1BA5" w:rsidRPr="00C026FB" w:rsidRDefault="003D1BA5" w:rsidP="003D1BA5">
      <w:pPr>
        <w:rPr>
          <w:iCs/>
          <w:szCs w:val="28"/>
        </w:rPr>
      </w:pPr>
    </w:p>
    <w:p w14:paraId="66C51B53" w14:textId="59577C9C" w:rsidR="003D1BA5" w:rsidRPr="00C026FB" w:rsidRDefault="003D1BA5" w:rsidP="003D1BA5">
      <w:pPr>
        <w:rPr>
          <w:iCs/>
          <w:szCs w:val="28"/>
        </w:rPr>
      </w:pPr>
      <w:r w:rsidRPr="00C026FB">
        <w:rPr>
          <w:iCs/>
          <w:szCs w:val="28"/>
        </w:rPr>
        <w:t>In contrast, causal inference is explicitly designed to unearth causal relationships. It combines assumptions about the data-generating process with statistical and ML methods, allowing us to estimate the effect of interventions, such as adding insulation or modifying a heating system, even when we only have observational data. This is of paramount importance in fields like energy consumption and thermal comfort in buildings, where understanding causal relationships is vital for effective decision-making.</w:t>
      </w:r>
    </w:p>
    <w:p w14:paraId="32B63DC8" w14:textId="77777777" w:rsidR="003D1BA5" w:rsidRPr="00C026FB" w:rsidRDefault="003D1BA5" w:rsidP="003D1BA5">
      <w:pPr>
        <w:rPr>
          <w:iCs/>
          <w:szCs w:val="28"/>
        </w:rPr>
      </w:pPr>
    </w:p>
    <w:p w14:paraId="25E1E375" w14:textId="1BBA28D9" w:rsidR="003D1BA5" w:rsidRPr="00C026FB" w:rsidRDefault="003D1BA5" w:rsidP="003D1BA5">
      <w:pPr>
        <w:rPr>
          <w:iCs/>
          <w:szCs w:val="28"/>
        </w:rPr>
      </w:pPr>
      <w:r w:rsidRPr="00C026FB">
        <w:rPr>
          <w:iCs/>
          <w:szCs w:val="28"/>
        </w:rPr>
        <w:t>Therefore, while statistical and ML models offer valuable insights, it is crucial to recognize their limitations in terms of causal inference. In this context, the role of causal inference becomes pivotal, complementing these predictive models and providing a more holistic and accurate understanding of the relationships within the data.</w:t>
      </w:r>
    </w:p>
    <w:p w14:paraId="5C96618D" w14:textId="77777777" w:rsidR="003D1BA5" w:rsidRDefault="003D1BA5" w:rsidP="00372E49">
      <w:pPr>
        <w:rPr>
          <w:b/>
          <w:bCs/>
          <w:iCs/>
          <w:sz w:val="24"/>
          <w:szCs w:val="32"/>
        </w:rPr>
      </w:pPr>
    </w:p>
    <w:p w14:paraId="2FD7DA0B" w14:textId="2D37D190" w:rsidR="003D1BA5" w:rsidRPr="003D1BA5" w:rsidRDefault="003D1BA5" w:rsidP="002F44C8">
      <w:pPr>
        <w:pStyle w:val="Heading3"/>
        <w:numPr>
          <w:ilvl w:val="2"/>
          <w:numId w:val="4"/>
        </w:numPr>
      </w:pPr>
      <w:bookmarkStart w:id="19" w:name="_Toc137595457"/>
      <w:r w:rsidRPr="003D1BA5">
        <w:t>The implications of applying causal inference during the design and operation stages of a building</w:t>
      </w:r>
      <w:bookmarkEnd w:id="19"/>
    </w:p>
    <w:p w14:paraId="63715F79" w14:textId="77777777" w:rsidR="003D1BA5" w:rsidRDefault="003D1BA5" w:rsidP="003D1BA5">
      <w:r>
        <w:t>The application of causal inference during the design and operation stages of a building carries substantial implications across several key areas.</w:t>
      </w:r>
    </w:p>
    <w:p w14:paraId="0F688578" w14:textId="77777777" w:rsidR="003D1BA5" w:rsidRDefault="003D1BA5" w:rsidP="003D1BA5"/>
    <w:p w14:paraId="37D4FE46" w14:textId="42D798A6" w:rsidR="003D1BA5" w:rsidRDefault="003D1BA5" w:rsidP="003D1BA5">
      <w:r>
        <w:t>In terms of energy efficiency</w:t>
      </w:r>
      <w:r w:rsidR="00C026FB">
        <w:t xml:space="preserve"> and thermal comfort</w:t>
      </w:r>
      <w:r>
        <w:t xml:space="preserve">, discerning which factors bear a causal impact on energy consumption aids in pinpointing what modifications can be implemented to enhance a building's energy efficiency. Concurrently, understanding the causal factors influencing thermal </w:t>
      </w:r>
      <w:r>
        <w:lastRenderedPageBreak/>
        <w:t>comfort can instigate design modifications that make buildings more comfortable, while also diminishing the necessity for energy-intensive heating and cooling systems.</w:t>
      </w:r>
    </w:p>
    <w:p w14:paraId="012B8752" w14:textId="77777777" w:rsidR="003D1BA5" w:rsidRDefault="003D1BA5" w:rsidP="003D1BA5"/>
    <w:p w14:paraId="7DF2F7A1" w14:textId="77777777" w:rsidR="003D1BA5" w:rsidRDefault="003D1BA5" w:rsidP="003D1BA5">
      <w:r>
        <w:t>For policy and regulation, causal inferences offer a vital tool for policymakers to create effective regulations and incentives targeted at reducing energy consumption in buildings. They can shape policies that are precisely attuned to the most influential causal factors, thereby optimizing their impact on energy conservation.</w:t>
      </w:r>
    </w:p>
    <w:p w14:paraId="6D12C716" w14:textId="77777777" w:rsidR="003D1BA5" w:rsidRDefault="003D1BA5" w:rsidP="003D1BA5"/>
    <w:p w14:paraId="046C7615" w14:textId="77777777" w:rsidR="003D1BA5" w:rsidRDefault="003D1BA5" w:rsidP="003D1BA5">
      <w:r>
        <w:t>In the realm of building design, architectural engineers can harness causal inferences to design buildings that harmonize energy efficiency and comfort. A deep understanding of the causal relationships between various design choices and their effects on energy use and thermal comfort can guide the design process towards the optimal balance between comfort, efficiency, and sustainability.</w:t>
      </w:r>
    </w:p>
    <w:p w14:paraId="4FFAA412" w14:textId="77777777" w:rsidR="003D1BA5" w:rsidRDefault="003D1BA5" w:rsidP="003D1BA5"/>
    <w:p w14:paraId="5D753954" w14:textId="77777777" w:rsidR="003D1BA5" w:rsidRDefault="003D1BA5" w:rsidP="003D1BA5">
      <w:r>
        <w:t>From a sustainability perspective, diminishing energy consumption in residential buildings is a critical component of efforts to combat climate change. Understanding the causal factors contributing to energy use can help direct these efforts more effectively, enabling targeted interventions that have the most substantial impact on reducing greenhouse gas emissions.</w:t>
      </w:r>
    </w:p>
    <w:p w14:paraId="75252FD7" w14:textId="77777777" w:rsidR="003D1BA5" w:rsidRDefault="003D1BA5" w:rsidP="003D1BA5"/>
    <w:p w14:paraId="02E3F025" w14:textId="2EA953A0" w:rsidR="003D1BA5" w:rsidRPr="003D1BA5" w:rsidRDefault="003D1BA5" w:rsidP="003D1BA5">
      <w:r>
        <w:t>Lastly, occupant behavior is a crucial determinant of a building's energy consumption and thermal comfort. Through causal inference, we can comprehend how specific behaviors—such as adjusting thermostats or opening windows—affect energy use and comfort. This knowledge can inform better educational initiatives or automated systems designed to nudge occupants towards more energy-efficient behaviors. Overall, the application of causal inference in building design and operation underscores the nuanced interplay of factors that shape a building's energy profile and occupant comfort, offering pathways towards more sustainable and comfortable built environments.</w:t>
      </w:r>
    </w:p>
    <w:p w14:paraId="57E32C63" w14:textId="77777777" w:rsidR="003D1BA5" w:rsidRDefault="003D1BA5" w:rsidP="00372E49">
      <w:pPr>
        <w:rPr>
          <w:b/>
          <w:bCs/>
          <w:iCs/>
          <w:sz w:val="24"/>
          <w:szCs w:val="32"/>
        </w:rPr>
      </w:pPr>
    </w:p>
    <w:p w14:paraId="2325221D" w14:textId="77777777" w:rsidR="007F7BBC" w:rsidRDefault="007F7BBC" w:rsidP="00372E49">
      <w:pPr>
        <w:rPr>
          <w:b/>
          <w:bCs/>
          <w:iCs/>
          <w:sz w:val="24"/>
          <w:szCs w:val="32"/>
        </w:rPr>
      </w:pPr>
    </w:p>
    <w:p w14:paraId="6FFB12C3" w14:textId="0ACFB35F" w:rsidR="0055454C" w:rsidRDefault="0088487D" w:rsidP="0088487D">
      <w:pPr>
        <w:widowControl/>
        <w:wordWrap/>
        <w:autoSpaceDE/>
        <w:autoSpaceDN/>
        <w:spacing w:line="240" w:lineRule="auto"/>
        <w:jc w:val="left"/>
        <w:rPr>
          <w:b/>
          <w:bCs/>
          <w:iCs/>
          <w:sz w:val="24"/>
          <w:szCs w:val="32"/>
        </w:rPr>
      </w:pPr>
      <w:r>
        <w:rPr>
          <w:b/>
          <w:bCs/>
          <w:iCs/>
          <w:sz w:val="24"/>
          <w:szCs w:val="32"/>
        </w:rPr>
        <w:br w:type="page"/>
      </w:r>
    </w:p>
    <w:p w14:paraId="4FEE5D0B" w14:textId="2A1A3CAE" w:rsidR="00DB3761" w:rsidRPr="00FD105A" w:rsidRDefault="00C026FB" w:rsidP="002F44C8">
      <w:pPr>
        <w:pStyle w:val="Heading1"/>
        <w:numPr>
          <w:ilvl w:val="0"/>
          <w:numId w:val="1"/>
        </w:numPr>
      </w:pPr>
      <w:bookmarkStart w:id="20" w:name="_Toc137595458"/>
      <w:r>
        <w:lastRenderedPageBreak/>
        <w:t>Existing research and the novelty of the proposed machine-leaning base causal inference</w:t>
      </w:r>
      <w:bookmarkEnd w:id="20"/>
    </w:p>
    <w:p w14:paraId="71B978AD" w14:textId="77777777" w:rsidR="00FD105A" w:rsidRDefault="00FD105A" w:rsidP="002F44C8">
      <w:pPr>
        <w:pStyle w:val="Heading2"/>
        <w:numPr>
          <w:ilvl w:val="1"/>
          <w:numId w:val="13"/>
        </w:numPr>
      </w:pPr>
      <w:bookmarkStart w:id="21" w:name="_Toc137595459"/>
      <w:r>
        <w:t>Existing research</w:t>
      </w:r>
      <w:bookmarkEnd w:id="21"/>
    </w:p>
    <w:p w14:paraId="15FF7E90" w14:textId="5D22E87D" w:rsidR="00BA7DBF" w:rsidRDefault="00BA7DBF" w:rsidP="00BA7DBF">
      <w:pPr>
        <w:rPr>
          <w:iCs/>
          <w:sz w:val="24"/>
          <w:szCs w:val="32"/>
        </w:rPr>
      </w:pPr>
      <w:r w:rsidRPr="00BA7DBF">
        <w:rPr>
          <w:iCs/>
          <w:sz w:val="24"/>
          <w:szCs w:val="32"/>
        </w:rPr>
        <w:t>Existing studies have employed several methods, such as propensity score matching, difference-in-differences, path analysis, structural causal models, and other statistical methods, to estimate the effects of variables on energy consumption and thermal comfort. However,</w:t>
      </w:r>
      <w:r>
        <w:rPr>
          <w:iCs/>
          <w:sz w:val="24"/>
          <w:szCs w:val="32"/>
        </w:rPr>
        <w:t xml:space="preserve"> </w:t>
      </w:r>
      <w:r w:rsidRPr="00BA7DBF">
        <w:rPr>
          <w:iCs/>
          <w:sz w:val="24"/>
          <w:szCs w:val="32"/>
        </w:rPr>
        <w:t xml:space="preserve">these methods have several limitations primarily based on their underlying assumptions about the data distribution, such as linearity and measurement errors. Additionally, they often suffer from the selection bias problem </w:t>
      </w:r>
      <w:r>
        <w:rPr>
          <w:iCs/>
          <w:sz w:val="24"/>
          <w:szCs w:val="32"/>
        </w:rPr>
        <w:fldChar w:fldCharType="begin"/>
      </w:r>
      <w:r>
        <w:rPr>
          <w:iCs/>
          <w:sz w:val="24"/>
          <w:szCs w:val="32"/>
        </w:rPr>
        <w:instrText xml:space="preserve"> ADDIN ZOTERO_ITEM CSL_CITATION {"citationID":"L9dTmxxj","properties":{"formattedCitation":"(Bareinboim &amp; Pearl, 2016; Flanders &amp; Ye, 2019; Infante-Rivard &amp; Cusson, 2018)","plainCitation":"(Bareinboim &amp; Pearl, 2016; Flanders &amp; Ye, 2019; Infante-Rivard &amp; Cusson, 2018)","noteIndex":0},"citationItems":[{"id":975,"uris":["http://zotero.org/users/10432387/items/5NJH4JGP"],"itemData":{"id":975,"type":"article-journal","container-title":"Proceedings of the National Academy of Sciences","ISSN":"0027-8424","issue":"27","journalAbbreviation":"Proceedings of the National Academy of Sciences","note":"publisher: National Acad Sciences","page":"7345-7352","title":"Causal inference and the data-fusion problem","volume":"113","author":[{"family":"Bareinboim","given":"Elias"},{"family":"Pearl","given":"Judea"}],"issued":{"date-parts":[["2016"]]}}},{"id":976,"uris":["http://zotero.org/users/10432387/items/8DAF4245"],"itemData":{"id":976,"type":"article-journal","container-title":"Epidemiology","ISSN":"1044-3983","issue":"4","journalAbbreviation":"Epidemiology","note":"publisher: LWW","page":"501-508","title":"Limits for the magnitude of M-bias and certain other types of structural selection bias","volume":"30","author":[{"family":"Flanders","given":"W Dana"},{"family":"Ye","given":"Dongni"}],"issued":{"date-parts":[["2019"]]}}},{"id":977,"uris":["http://zotero.org/users/10432387/items/BLY89P7N"],"itemData":{"id":977,"type":"article-journal","container-title":"International journal of epidemiology","ISSN":"0300-5771","issue":"5","journalAbbreviation":"International journal of epidemiology","note":"publisher: Oxford University Press","page":"1714-1722","title":"Reflection on modern methods: selection bias—a review of recent developments","volume":"47","author":[{"family":"Infante-Rivard","given":"Claire"},{"family":"Cusson","given":"Alexandre"}],"issued":{"date-parts":[["2018"]]}}}],"schema":"https://github.com/citation-style-language/schema/raw/master/csl-citation.json"} </w:instrText>
      </w:r>
      <w:r>
        <w:rPr>
          <w:iCs/>
          <w:sz w:val="24"/>
          <w:szCs w:val="32"/>
        </w:rPr>
        <w:fldChar w:fldCharType="separate"/>
      </w:r>
      <w:r>
        <w:rPr>
          <w:iCs/>
          <w:noProof/>
          <w:sz w:val="24"/>
          <w:szCs w:val="32"/>
        </w:rPr>
        <w:t>(Bareinboim &amp; Pearl, 2016; Flanders &amp; Ye, 2019; Infante-Rivard &amp; Cusson, 2018)</w:t>
      </w:r>
      <w:r>
        <w:rPr>
          <w:iCs/>
          <w:sz w:val="24"/>
          <w:szCs w:val="32"/>
        </w:rPr>
        <w:fldChar w:fldCharType="end"/>
      </w:r>
      <w:r>
        <w:rPr>
          <w:iCs/>
          <w:sz w:val="24"/>
          <w:szCs w:val="32"/>
        </w:rPr>
        <w:t xml:space="preserve"> due to their architectures. Table 1</w:t>
      </w:r>
      <w:r w:rsidRPr="00DB3761">
        <w:rPr>
          <w:iCs/>
          <w:sz w:val="24"/>
          <w:szCs w:val="32"/>
        </w:rPr>
        <w:t xml:space="preserve"> summarize</w:t>
      </w:r>
      <w:r>
        <w:rPr>
          <w:iCs/>
          <w:sz w:val="24"/>
          <w:szCs w:val="32"/>
        </w:rPr>
        <w:t>s</w:t>
      </w:r>
      <w:r w:rsidRPr="00DB3761">
        <w:rPr>
          <w:iCs/>
          <w:sz w:val="24"/>
          <w:szCs w:val="32"/>
        </w:rPr>
        <w:t xml:space="preserve"> these studies and highlight their limitations.</w:t>
      </w:r>
    </w:p>
    <w:p w14:paraId="75AAA314" w14:textId="77777777" w:rsidR="00BA7DBF" w:rsidRDefault="00BA7DBF" w:rsidP="00BA7DBF">
      <w:pPr>
        <w:rPr>
          <w:iCs/>
          <w:sz w:val="24"/>
          <w:szCs w:val="32"/>
        </w:rPr>
      </w:pPr>
    </w:p>
    <w:p w14:paraId="3C5BB1D3" w14:textId="694CBB63" w:rsidR="00C92740" w:rsidRPr="00C92740" w:rsidRDefault="00C92740" w:rsidP="002F44C8">
      <w:pPr>
        <w:pStyle w:val="Heading2"/>
        <w:numPr>
          <w:ilvl w:val="1"/>
          <w:numId w:val="13"/>
        </w:numPr>
      </w:pPr>
      <w:bookmarkStart w:id="22" w:name="_Toc137595460"/>
      <w:r>
        <w:t>The p</w:t>
      </w:r>
      <w:r w:rsidRPr="00C92740">
        <w:t>roposed machine learning</w:t>
      </w:r>
      <w:r w:rsidR="000A4FB1">
        <w:t xml:space="preserve"> (ML)</w:t>
      </w:r>
      <w:r w:rsidRPr="00C92740">
        <w:t xml:space="preserve">-based </w:t>
      </w:r>
      <w:r>
        <w:t>causal inference approach</w:t>
      </w:r>
      <w:bookmarkEnd w:id="22"/>
    </w:p>
    <w:p w14:paraId="48D1BA15" w14:textId="4B46DB28" w:rsidR="00BA7DBF" w:rsidRDefault="000A4FB1" w:rsidP="00BA7DBF">
      <w:pPr>
        <w:rPr>
          <w:iCs/>
          <w:szCs w:val="28"/>
        </w:rPr>
      </w:pPr>
      <w:r w:rsidRPr="000A4FB1">
        <w:rPr>
          <w:iCs/>
          <w:szCs w:val="28"/>
        </w:rPr>
        <w:t>This dissertation proposes a ML-based causal inference analysis approach to address the highlighted limitations in existing studies. The novelty of the proposed approach, as illustrated in Figure 3.1, lies in three aspects: 1) the method employed for modeling the causal relationships, 2) the algorithms utilized for estimating the causal effects, and 3) the manner in which the estimated effects are presented. These three aspects</w:t>
      </w:r>
      <w:r>
        <w:rPr>
          <w:iCs/>
          <w:szCs w:val="28"/>
        </w:rPr>
        <w:t xml:space="preserve">, detailed in subsequent sections, </w:t>
      </w:r>
      <w:r w:rsidRPr="000A4FB1">
        <w:rPr>
          <w:iCs/>
          <w:szCs w:val="28"/>
        </w:rPr>
        <w:t>contribute to making the estimated effects more reliable and interpretable compared to those in previous studies.</w:t>
      </w:r>
    </w:p>
    <w:p w14:paraId="537B78E0" w14:textId="77777777" w:rsidR="000A4FB1" w:rsidRDefault="000A4FB1" w:rsidP="00BA7DBF">
      <w:pPr>
        <w:rPr>
          <w:iCs/>
          <w:szCs w:val="28"/>
        </w:rPr>
      </w:pPr>
    </w:p>
    <w:p w14:paraId="1D9061CC" w14:textId="604460E1" w:rsidR="000A4FB1" w:rsidRDefault="000A4FB1" w:rsidP="000A4FB1">
      <w:pPr>
        <w:jc w:val="center"/>
        <w:rPr>
          <w:iCs/>
          <w:sz w:val="24"/>
          <w:szCs w:val="32"/>
        </w:rPr>
      </w:pPr>
      <w:r w:rsidRPr="000A4FB1">
        <w:rPr>
          <w:iCs/>
          <w:noProof/>
          <w:sz w:val="24"/>
          <w:szCs w:val="32"/>
        </w:rPr>
        <w:lastRenderedPageBreak/>
        <w:drawing>
          <wp:inline distT="0" distB="0" distL="0" distR="0" wp14:anchorId="3A459279" wp14:editId="3AC4EE5F">
            <wp:extent cx="5400675" cy="2274570"/>
            <wp:effectExtent l="0" t="0" r="0" b="0"/>
            <wp:docPr id="843830879"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830879" name="Picture 1" descr="A screenshot of a computer&#10;&#10;Description automatically generated with low confidence"/>
                    <pic:cNvPicPr/>
                  </pic:nvPicPr>
                  <pic:blipFill>
                    <a:blip r:embed="rId12"/>
                    <a:stretch>
                      <a:fillRect/>
                    </a:stretch>
                  </pic:blipFill>
                  <pic:spPr>
                    <a:xfrm>
                      <a:off x="0" y="0"/>
                      <a:ext cx="5400675" cy="2274570"/>
                    </a:xfrm>
                    <a:prstGeom prst="rect">
                      <a:avLst/>
                    </a:prstGeom>
                  </pic:spPr>
                </pic:pic>
              </a:graphicData>
            </a:graphic>
          </wp:inline>
        </w:drawing>
      </w:r>
    </w:p>
    <w:p w14:paraId="6BFBAA47" w14:textId="4E16B5C1" w:rsidR="000A4FB1" w:rsidRDefault="000A4FB1" w:rsidP="000A4FB1">
      <w:pPr>
        <w:pStyle w:val="Caption"/>
        <w:rPr>
          <w:iCs/>
          <w:sz w:val="24"/>
          <w:szCs w:val="32"/>
        </w:rPr>
      </w:pPr>
      <w:bookmarkStart w:id="23" w:name="_Toc137462963"/>
      <w:r>
        <w:t xml:space="preserve">Figure 3. </w:t>
      </w:r>
      <w:r w:rsidR="00B52BCD">
        <w:fldChar w:fldCharType="begin"/>
      </w:r>
      <w:r w:rsidR="00B52BCD">
        <w:instrText xml:space="preserve"> SEQ Figure_3. \* ARABIC </w:instrText>
      </w:r>
      <w:r w:rsidR="00B52BCD">
        <w:fldChar w:fldCharType="separate"/>
      </w:r>
      <w:r w:rsidR="00EC4C2A">
        <w:rPr>
          <w:noProof/>
        </w:rPr>
        <w:t>1</w:t>
      </w:r>
      <w:r w:rsidR="00B52BCD">
        <w:rPr>
          <w:noProof/>
        </w:rPr>
        <w:fldChar w:fldCharType="end"/>
      </w:r>
      <w:r>
        <w:t>. The novelty of the proposed machine learning-based causal inference approach</w:t>
      </w:r>
      <w:bookmarkEnd w:id="23"/>
    </w:p>
    <w:p w14:paraId="5EFD59FD" w14:textId="77777777" w:rsidR="000A4FB1" w:rsidRPr="00DB3761" w:rsidRDefault="000A4FB1" w:rsidP="00BA7DBF">
      <w:pPr>
        <w:rPr>
          <w:iCs/>
          <w:sz w:val="24"/>
          <w:szCs w:val="32"/>
        </w:rPr>
      </w:pPr>
    </w:p>
    <w:p w14:paraId="51EA750E" w14:textId="05A71D6A" w:rsidR="00047272" w:rsidRPr="00047272" w:rsidRDefault="00047272" w:rsidP="00372E49">
      <w:pPr>
        <w:rPr>
          <w:iCs/>
          <w:sz w:val="24"/>
          <w:szCs w:val="32"/>
        </w:rPr>
      </w:pPr>
    </w:p>
    <w:p w14:paraId="624999D0" w14:textId="77777777" w:rsidR="00C9163D" w:rsidRDefault="00C9163D" w:rsidP="00372E49">
      <w:pPr>
        <w:rPr>
          <w:b/>
          <w:bCs/>
          <w:iCs/>
          <w:sz w:val="24"/>
          <w:szCs w:val="32"/>
        </w:rPr>
        <w:sectPr w:rsidR="00C9163D" w:rsidSect="00AE377A">
          <w:pgSz w:w="10773" w:h="14742" w:code="13"/>
          <w:pgMar w:top="1418" w:right="1134" w:bottom="1418" w:left="1134" w:header="851" w:footer="992" w:gutter="0"/>
          <w:pgNumType w:fmt="decimalFullWidth" w:start="1"/>
          <w:cols w:space="425"/>
          <w:docGrid w:linePitch="360"/>
        </w:sectPr>
      </w:pPr>
    </w:p>
    <w:p w14:paraId="1DB15716" w14:textId="011AC4D7" w:rsidR="007F7BBC" w:rsidRPr="00BA7DBF" w:rsidRDefault="00BA7DBF" w:rsidP="00BA7DBF">
      <w:pPr>
        <w:rPr>
          <w:b/>
          <w:bCs/>
          <w:iCs/>
          <w:sz w:val="24"/>
          <w:szCs w:val="32"/>
        </w:rPr>
      </w:pPr>
      <w:bookmarkStart w:id="24" w:name="_Toc137462915"/>
      <w:r w:rsidRPr="00BA7DBF">
        <w:lastRenderedPageBreak/>
        <w:t xml:space="preserve">Table 3. </w:t>
      </w:r>
      <w:r w:rsidR="00B52BCD">
        <w:fldChar w:fldCharType="begin"/>
      </w:r>
      <w:r w:rsidR="00B52BCD">
        <w:instrText xml:space="preserve"> SEQ Table_3. \* ARABIC </w:instrText>
      </w:r>
      <w:r w:rsidR="00B52BCD">
        <w:fldChar w:fldCharType="separate"/>
      </w:r>
      <w:r w:rsidR="00EC4C2A">
        <w:rPr>
          <w:noProof/>
        </w:rPr>
        <w:t>1</w:t>
      </w:r>
      <w:r w:rsidR="00B52BCD">
        <w:rPr>
          <w:noProof/>
        </w:rPr>
        <w:fldChar w:fldCharType="end"/>
      </w:r>
      <w:r w:rsidRPr="00BA7DBF">
        <w:t xml:space="preserve">. A summary of existing </w:t>
      </w:r>
      <w:r>
        <w:t>studies and their limitations</w:t>
      </w:r>
      <w:bookmarkEnd w:id="24"/>
    </w:p>
    <w:tbl>
      <w:tblPr>
        <w:tblW w:w="0" w:type="auto"/>
        <w:tblCellMar>
          <w:left w:w="0" w:type="dxa"/>
          <w:right w:w="0" w:type="dxa"/>
        </w:tblCellMar>
        <w:tblLook w:val="0420" w:firstRow="1" w:lastRow="0" w:firstColumn="0" w:lastColumn="0" w:noHBand="0" w:noVBand="1"/>
      </w:tblPr>
      <w:tblGrid>
        <w:gridCol w:w="508"/>
        <w:gridCol w:w="1456"/>
        <w:gridCol w:w="753"/>
        <w:gridCol w:w="2696"/>
        <w:gridCol w:w="1763"/>
        <w:gridCol w:w="1696"/>
        <w:gridCol w:w="3014"/>
      </w:tblGrid>
      <w:tr w:rsidR="00D33A37" w:rsidRPr="00FE17FA" w14:paraId="7E5C8201" w14:textId="77777777" w:rsidTr="00A27715">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20EA33" w14:textId="77777777" w:rsidR="00C9163D" w:rsidRPr="00C9163D" w:rsidRDefault="00C9163D" w:rsidP="00FE17FA">
            <w:pPr>
              <w:spacing w:line="276" w:lineRule="auto"/>
              <w:rPr>
                <w:iCs/>
                <w:szCs w:val="22"/>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C5695E" w14:textId="77777777" w:rsidR="00C9163D" w:rsidRPr="00C9163D" w:rsidRDefault="00C9163D" w:rsidP="00FE17FA">
            <w:pPr>
              <w:spacing w:line="276" w:lineRule="auto"/>
              <w:jc w:val="center"/>
              <w:rPr>
                <w:iCs/>
                <w:szCs w:val="22"/>
              </w:rPr>
            </w:pPr>
            <w:r w:rsidRPr="00C9163D">
              <w:rPr>
                <w:b/>
                <w:bCs/>
                <w:iCs/>
                <w:szCs w:val="22"/>
              </w:rPr>
              <w:t>Stud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67EF87" w14:textId="77777777" w:rsidR="00C9163D" w:rsidRPr="00C9163D" w:rsidRDefault="00C9163D" w:rsidP="00FE17FA">
            <w:pPr>
              <w:spacing w:line="276" w:lineRule="auto"/>
              <w:jc w:val="center"/>
              <w:rPr>
                <w:iCs/>
                <w:szCs w:val="22"/>
              </w:rPr>
            </w:pPr>
            <w:r w:rsidRPr="00C9163D">
              <w:rPr>
                <w:b/>
                <w:bCs/>
                <w:iCs/>
                <w:szCs w:val="22"/>
              </w:rPr>
              <w:t>Year</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5CC03E" w14:textId="77777777" w:rsidR="00C9163D" w:rsidRPr="00C9163D" w:rsidRDefault="00C9163D" w:rsidP="00FE17FA">
            <w:pPr>
              <w:spacing w:line="276" w:lineRule="auto"/>
              <w:jc w:val="center"/>
              <w:rPr>
                <w:iCs/>
                <w:szCs w:val="22"/>
              </w:rPr>
            </w:pPr>
            <w:r w:rsidRPr="00C9163D">
              <w:rPr>
                <w:b/>
                <w:bCs/>
                <w:iCs/>
                <w:szCs w:val="22"/>
              </w:rPr>
              <w:t>Approa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47FF31" w14:textId="77777777" w:rsidR="00C9163D" w:rsidRPr="00C9163D" w:rsidRDefault="00C9163D" w:rsidP="00FE17FA">
            <w:pPr>
              <w:spacing w:line="276" w:lineRule="auto"/>
              <w:jc w:val="center"/>
              <w:rPr>
                <w:iCs/>
                <w:szCs w:val="22"/>
              </w:rPr>
            </w:pPr>
            <w:r w:rsidRPr="00C9163D">
              <w:rPr>
                <w:b/>
                <w:bCs/>
                <w:iCs/>
                <w:szCs w:val="22"/>
              </w:rPr>
              <w:t>Datase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15A728" w14:textId="77777777" w:rsidR="00C9163D" w:rsidRPr="00C9163D" w:rsidRDefault="00C9163D" w:rsidP="00FE17FA">
            <w:pPr>
              <w:spacing w:line="276" w:lineRule="auto"/>
              <w:jc w:val="center"/>
              <w:rPr>
                <w:iCs/>
                <w:szCs w:val="22"/>
              </w:rPr>
            </w:pPr>
            <w:r w:rsidRPr="00C9163D">
              <w:rPr>
                <w:b/>
                <w:bCs/>
                <w:iCs/>
                <w:szCs w:val="22"/>
              </w:rPr>
              <w:t>Estimation metho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BA97C0" w14:textId="77777777" w:rsidR="00C9163D" w:rsidRPr="00C9163D" w:rsidRDefault="00C9163D" w:rsidP="00FE17FA">
            <w:pPr>
              <w:spacing w:line="276" w:lineRule="auto"/>
              <w:jc w:val="center"/>
              <w:rPr>
                <w:iCs/>
                <w:szCs w:val="22"/>
              </w:rPr>
            </w:pPr>
            <w:r w:rsidRPr="00C9163D">
              <w:rPr>
                <w:b/>
                <w:bCs/>
                <w:iCs/>
                <w:szCs w:val="22"/>
              </w:rPr>
              <w:t>Potential limitations</w:t>
            </w:r>
          </w:p>
        </w:tc>
      </w:tr>
      <w:tr w:rsidR="00D33A37" w:rsidRPr="00FE17FA" w14:paraId="2B0A43B2" w14:textId="77777777" w:rsidTr="00A27715">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F457B9" w14:textId="77777777" w:rsidR="00C9163D" w:rsidRPr="00C9163D" w:rsidRDefault="00C9163D" w:rsidP="00FE17FA">
            <w:pPr>
              <w:spacing w:line="276" w:lineRule="auto"/>
              <w:jc w:val="left"/>
              <w:rPr>
                <w:iCs/>
                <w:szCs w:val="22"/>
              </w:rPr>
            </w:pPr>
            <w:r w:rsidRPr="00C9163D">
              <w:rPr>
                <w:iCs/>
                <w:szCs w:val="22"/>
              </w:rPr>
              <w: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D63BAE" w14:textId="639418C9" w:rsidR="00435535" w:rsidRPr="00C9163D" w:rsidRDefault="00435535" w:rsidP="00FE17FA">
            <w:pPr>
              <w:spacing w:line="276" w:lineRule="auto"/>
              <w:jc w:val="left"/>
              <w:rPr>
                <w:iCs/>
                <w:szCs w:val="22"/>
              </w:rPr>
            </w:pPr>
            <w:r>
              <w:rPr>
                <w:iCs/>
                <w:szCs w:val="22"/>
              </w:rPr>
              <w:fldChar w:fldCharType="begin"/>
            </w:r>
            <w:r w:rsidR="00D33A37">
              <w:rPr>
                <w:iCs/>
                <w:szCs w:val="22"/>
              </w:rPr>
              <w:instrText xml:space="preserve"> ADDIN ZOTERO_ITEM CSL_CITATION {"citationID":"C7oyFY3i","properties":{"formattedCitation":"(Im et al., 2017)","plainCitation":"(Im et al., 2017)","noteIndex":0},"citationItems":[{"id":962,"uris":["http://zotero.org/users/10432387/items/MBXZDC8L"],"itemData":{"id":962,"type":"article-journal","container-title":"Applied Energy","ISSN":"0306-2619","journalAbbreviation":"Applied Energy","note":"publisher: Elsevier","page":"1021-1033","title":"Energy efficiency in US residential rental housing: Adoption rates and impact on rent","volume":"205","author":[{"family":"Im","given":"Jongho"},{"family":"Seo","given":"Youngme"},{"family":"Cetin","given":"Kristen S"},{"family":"Singh","given":"Jasmeet"}],"issued":{"date-parts":[["2017"]]}}}],"schema":"https://github.com/citation-style-language/schema/raw/master/csl-citation.json"} </w:instrText>
            </w:r>
            <w:r>
              <w:rPr>
                <w:iCs/>
                <w:szCs w:val="22"/>
              </w:rPr>
              <w:fldChar w:fldCharType="separate"/>
            </w:r>
            <w:r w:rsidR="00D33A37">
              <w:rPr>
                <w:iCs/>
                <w:noProof/>
                <w:szCs w:val="22"/>
              </w:rPr>
              <w:t>(Im et al., 2017)</w:t>
            </w:r>
            <w:r>
              <w:rPr>
                <w:iCs/>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BC7C7E" w14:textId="77777777" w:rsidR="00C9163D" w:rsidRPr="00C9163D" w:rsidRDefault="00C9163D" w:rsidP="00FE17FA">
            <w:pPr>
              <w:spacing w:line="276" w:lineRule="auto"/>
              <w:jc w:val="left"/>
              <w:rPr>
                <w:iCs/>
                <w:szCs w:val="22"/>
              </w:rPr>
            </w:pPr>
            <w:r w:rsidRPr="00C9163D">
              <w:rPr>
                <w:iCs/>
                <w:szCs w:val="22"/>
              </w:rPr>
              <w:t>201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00D865" w14:textId="77777777" w:rsidR="00C9163D" w:rsidRPr="00C9163D" w:rsidRDefault="00C9163D" w:rsidP="00FE17FA">
            <w:pPr>
              <w:spacing w:line="276" w:lineRule="auto"/>
              <w:jc w:val="left"/>
              <w:rPr>
                <w:iCs/>
                <w:szCs w:val="22"/>
              </w:rPr>
            </w:pPr>
            <w:r w:rsidRPr="00C9163D">
              <w:rPr>
                <w:iCs/>
                <w:szCs w:val="22"/>
              </w:rPr>
              <w:t>Propensity score matching to identify the relative impact of energy efficiency features of buildings residential buildings in the USA on the rent charg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7A86CF" w14:textId="77777777" w:rsidR="00C9163D" w:rsidRPr="00C9163D" w:rsidRDefault="00C9163D" w:rsidP="00FE17FA">
            <w:pPr>
              <w:spacing w:line="276" w:lineRule="auto"/>
              <w:jc w:val="left"/>
              <w:rPr>
                <w:iCs/>
                <w:szCs w:val="22"/>
              </w:rPr>
            </w:pPr>
            <w:r w:rsidRPr="00C9163D">
              <w:rPr>
                <w:iCs/>
                <w:szCs w:val="22"/>
              </w:rPr>
              <w:t xml:space="preserve">Online data from </w:t>
            </w:r>
            <w:proofErr w:type="spellStart"/>
            <w:r w:rsidRPr="00C9163D">
              <w:rPr>
                <w:iCs/>
                <w:szCs w:val="22"/>
              </w:rPr>
              <w:t>Craiglist</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92B786" w14:textId="77777777" w:rsidR="00C9163D" w:rsidRPr="00C9163D" w:rsidRDefault="00C9163D" w:rsidP="00FE17FA">
            <w:pPr>
              <w:spacing w:line="276" w:lineRule="auto"/>
              <w:jc w:val="left"/>
              <w:rPr>
                <w:iCs/>
                <w:szCs w:val="22"/>
              </w:rPr>
            </w:pPr>
            <w:r w:rsidRPr="00C9163D">
              <w:rPr>
                <w:iCs/>
                <w:szCs w:val="22"/>
              </w:rPr>
              <w:t xml:space="preserve">Propensity score matching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976120" w14:textId="0F9B6BB5" w:rsidR="00C9163D" w:rsidRPr="00FE17FA" w:rsidRDefault="00C9163D" w:rsidP="002F44C8">
            <w:pPr>
              <w:pStyle w:val="ListParagraph"/>
              <w:numPr>
                <w:ilvl w:val="0"/>
                <w:numId w:val="22"/>
              </w:numPr>
              <w:spacing w:line="276" w:lineRule="auto"/>
              <w:ind w:leftChars="0"/>
              <w:jc w:val="left"/>
              <w:rPr>
                <w:rFonts w:ascii="Times New Roman" w:hAnsi="Times New Roman"/>
                <w:iCs/>
                <w:sz w:val="22"/>
                <w:szCs w:val="22"/>
              </w:rPr>
            </w:pPr>
            <w:r w:rsidRPr="00FE17FA">
              <w:rPr>
                <w:rFonts w:ascii="Times New Roman" w:hAnsi="Times New Roman"/>
                <w:iCs/>
                <w:sz w:val="22"/>
                <w:szCs w:val="22"/>
              </w:rPr>
              <w:t>Assumes a linear relationship between the treatment and the outcome.</w:t>
            </w:r>
          </w:p>
          <w:p w14:paraId="3F75F379" w14:textId="14C28B24" w:rsidR="00C9163D" w:rsidRPr="00FE17FA" w:rsidRDefault="00C9163D" w:rsidP="002F44C8">
            <w:pPr>
              <w:pStyle w:val="ListParagraph"/>
              <w:numPr>
                <w:ilvl w:val="0"/>
                <w:numId w:val="22"/>
              </w:numPr>
              <w:spacing w:line="276" w:lineRule="auto"/>
              <w:ind w:leftChars="0"/>
              <w:jc w:val="left"/>
              <w:rPr>
                <w:rFonts w:ascii="Times New Roman" w:hAnsi="Times New Roman"/>
                <w:iCs/>
                <w:sz w:val="22"/>
                <w:szCs w:val="22"/>
              </w:rPr>
            </w:pPr>
            <w:r w:rsidRPr="00FE17FA">
              <w:rPr>
                <w:rFonts w:ascii="Times New Roman" w:hAnsi="Times New Roman"/>
                <w:iCs/>
                <w:sz w:val="22"/>
                <w:szCs w:val="22"/>
              </w:rPr>
              <w:t xml:space="preserve">No treatment effect heterogeneity. </w:t>
            </w:r>
          </w:p>
        </w:tc>
      </w:tr>
      <w:tr w:rsidR="00D33A37" w:rsidRPr="00FE17FA" w14:paraId="627C7F5B" w14:textId="77777777" w:rsidTr="00A27715">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D3DC3B" w14:textId="77777777" w:rsidR="00C9163D" w:rsidRPr="00C9163D" w:rsidRDefault="00C9163D" w:rsidP="00FE17FA">
            <w:pPr>
              <w:spacing w:line="276" w:lineRule="auto"/>
              <w:jc w:val="left"/>
              <w:rPr>
                <w:iCs/>
                <w:szCs w:val="22"/>
              </w:rPr>
            </w:pPr>
            <w:r w:rsidRPr="00C9163D">
              <w:rPr>
                <w:iCs/>
                <w:szCs w:val="22"/>
              </w:rPr>
              <w:t>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B491BC" w14:textId="7A9CBD7A" w:rsidR="00D33A37" w:rsidRPr="00C9163D" w:rsidRDefault="00D33A37" w:rsidP="00FE17FA">
            <w:pPr>
              <w:spacing w:line="276" w:lineRule="auto"/>
              <w:jc w:val="left"/>
              <w:rPr>
                <w:iCs/>
                <w:szCs w:val="22"/>
              </w:rPr>
            </w:pPr>
            <w:r>
              <w:rPr>
                <w:iCs/>
                <w:szCs w:val="22"/>
              </w:rPr>
              <w:fldChar w:fldCharType="begin"/>
            </w:r>
            <w:r>
              <w:rPr>
                <w:iCs/>
                <w:szCs w:val="22"/>
              </w:rPr>
              <w:instrText xml:space="preserve"> ADDIN ZOTERO_ITEM CSL_CITATION {"citationID":"zr1pP3G8","properties":{"formattedCitation":"(Liang et al., 2022)","plainCitation":"(Liang et al., 2022)","noteIndex":0},"citationItems":[{"id":953,"uris":["http://zotero.org/users/10432387/items/HGHIDUKM"],"itemData":{"id":953,"type":"article-journal","abstract":"Heat pumps play an important role in the electrification of the residential sector. The electrification of building energy consumption can have a significant impact on the load management of the electric grid. This study provides the first empirical investigation of the changes in hour-of-day loads after adopting heat pumps. We apply unique hourly electricity data for 13,010 residential consumers in Arizona during 2014–2019. Statistical matching, fixed effects regression, and difference-in-differences approach are applied to analyze electricity consumption. Contrary to the predictions from engineering models which indicate energy savings after heat pump adoption, our main analysis suggests that heat pumps do not necessarily save electricity for cooling and heating in Arizona. Besides, we also quantify the increase in electricity consumption when switching from natural gas furnaces to heat pumps. The increased environmental damages from electricity changes are estimated to be $0.59 per household during the summer and $1.64 during the winter. This also indicates an increase for electric loads by 8.8 (2.7) MW in the winter (summer) if all SRP utility consumers shifted to heat pumps. The findings have implications for the energy performance of heat pumps at households. The results could also help improve the sustainability of the electric sector, which can integrate more clean energy into a smarter grid.","container-title":"Cleaner and Responsible Consumption","DOI":"10.1016/j.clrc.2021.100045","ISSN":"2666-7843","journalAbbreviation":"Cleaner and Responsible Consumption","page":"100045","title":"Impacts of electric-driven heat pumps on residential electricity consumption: An empirical analysis from Arizona, USA","volume":"4","author":[{"family":"Liang","given":"Jing"},{"family":"Qiu","given":"Yueming (Lucy)"},{"family":"Xing","given":"Bo"}],"issued":{"date-parts":[["2022",3,1]]}}}],"schema":"https://github.com/citation-style-language/schema/raw/master/csl-citation.json"} </w:instrText>
            </w:r>
            <w:r>
              <w:rPr>
                <w:iCs/>
                <w:szCs w:val="22"/>
              </w:rPr>
              <w:fldChar w:fldCharType="separate"/>
            </w:r>
            <w:r>
              <w:rPr>
                <w:iCs/>
                <w:noProof/>
                <w:szCs w:val="22"/>
              </w:rPr>
              <w:t>(Liang et al., 2022)</w:t>
            </w:r>
            <w:r>
              <w:rPr>
                <w:iCs/>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47AC04" w14:textId="77777777" w:rsidR="00C9163D" w:rsidRPr="00C9163D" w:rsidRDefault="00C9163D" w:rsidP="00FE17FA">
            <w:pPr>
              <w:spacing w:line="276" w:lineRule="auto"/>
              <w:jc w:val="left"/>
              <w:rPr>
                <w:iCs/>
                <w:szCs w:val="22"/>
              </w:rPr>
            </w:pPr>
            <w:r w:rsidRPr="00C9163D">
              <w:rPr>
                <w:iCs/>
                <w:szCs w:val="22"/>
              </w:rPr>
              <w:t>202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9F03AD" w14:textId="77777777" w:rsidR="00C9163D" w:rsidRPr="00C9163D" w:rsidRDefault="00C9163D" w:rsidP="00FE17FA">
            <w:pPr>
              <w:spacing w:line="276" w:lineRule="auto"/>
              <w:jc w:val="left"/>
              <w:rPr>
                <w:iCs/>
                <w:szCs w:val="22"/>
              </w:rPr>
            </w:pPr>
            <w:r w:rsidRPr="00C9163D">
              <w:rPr>
                <w:iCs/>
                <w:szCs w:val="22"/>
              </w:rPr>
              <w:t>Statistical matching, fixed effects regression, and difference-in-differences to identify the effect of switching from gas boilers to electric heat pumps n Arizon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5CBED1" w14:textId="77777777" w:rsidR="00C9163D" w:rsidRPr="00C9163D" w:rsidRDefault="00C9163D" w:rsidP="00FE17FA">
            <w:pPr>
              <w:spacing w:line="276" w:lineRule="auto"/>
              <w:jc w:val="left"/>
              <w:rPr>
                <w:iCs/>
                <w:szCs w:val="22"/>
              </w:rPr>
            </w:pPr>
            <w:r w:rsidRPr="00C9163D">
              <w:rPr>
                <w:iCs/>
                <w:szCs w:val="22"/>
              </w:rPr>
              <w:t>Metered and surveys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112FE4" w14:textId="77777777" w:rsidR="00C9163D" w:rsidRPr="00C9163D" w:rsidRDefault="00C9163D" w:rsidP="00FE17FA">
            <w:pPr>
              <w:spacing w:line="276" w:lineRule="auto"/>
              <w:jc w:val="left"/>
              <w:rPr>
                <w:iCs/>
                <w:szCs w:val="22"/>
              </w:rPr>
            </w:pPr>
            <w:r w:rsidRPr="00C9163D">
              <w:rPr>
                <w:iCs/>
                <w:szCs w:val="22"/>
              </w:rPr>
              <w:t>Propensity score matching and difference-in-differ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DC5438" w14:textId="7197D5A9" w:rsidR="00FE17FA" w:rsidRPr="00FE17FA" w:rsidRDefault="00C9163D" w:rsidP="002F44C8">
            <w:pPr>
              <w:pStyle w:val="ListParagraph"/>
              <w:numPr>
                <w:ilvl w:val="0"/>
                <w:numId w:val="23"/>
              </w:numPr>
              <w:spacing w:line="276" w:lineRule="auto"/>
              <w:ind w:leftChars="0"/>
              <w:jc w:val="left"/>
              <w:rPr>
                <w:rFonts w:ascii="Times New Roman" w:hAnsi="Times New Roman"/>
                <w:iCs/>
                <w:sz w:val="22"/>
                <w:szCs w:val="22"/>
              </w:rPr>
            </w:pPr>
            <w:r w:rsidRPr="00FE17FA">
              <w:rPr>
                <w:rFonts w:ascii="Times New Roman" w:hAnsi="Times New Roman"/>
                <w:iCs/>
                <w:sz w:val="22"/>
                <w:szCs w:val="22"/>
              </w:rPr>
              <w:t>Linear assumption by propensity score matching</w:t>
            </w:r>
            <w:r w:rsidR="00FE17FA" w:rsidRPr="00FE17FA">
              <w:rPr>
                <w:rFonts w:ascii="Times New Roman" w:hAnsi="Times New Roman"/>
                <w:iCs/>
                <w:sz w:val="22"/>
                <w:szCs w:val="22"/>
              </w:rPr>
              <w:t>.</w:t>
            </w:r>
          </w:p>
          <w:p w14:paraId="3C6DFC80" w14:textId="7FEB244B" w:rsidR="00C9163D" w:rsidRPr="00FE17FA" w:rsidRDefault="00C9163D" w:rsidP="002F44C8">
            <w:pPr>
              <w:pStyle w:val="ListParagraph"/>
              <w:numPr>
                <w:ilvl w:val="0"/>
                <w:numId w:val="23"/>
              </w:numPr>
              <w:spacing w:line="276" w:lineRule="auto"/>
              <w:ind w:leftChars="0"/>
              <w:jc w:val="left"/>
              <w:rPr>
                <w:rFonts w:ascii="Times New Roman" w:hAnsi="Times New Roman"/>
                <w:iCs/>
                <w:sz w:val="22"/>
                <w:szCs w:val="22"/>
              </w:rPr>
            </w:pPr>
            <w:r w:rsidRPr="00FE17FA">
              <w:rPr>
                <w:rFonts w:ascii="Times New Roman" w:hAnsi="Times New Roman"/>
                <w:iCs/>
                <w:sz w:val="22"/>
                <w:szCs w:val="22"/>
              </w:rPr>
              <w:t>Selection bias and spillover effects by the difference-in-difference method</w:t>
            </w:r>
          </w:p>
        </w:tc>
      </w:tr>
      <w:tr w:rsidR="00D33A37" w:rsidRPr="00FE17FA" w14:paraId="049BC60C" w14:textId="77777777" w:rsidTr="00A27715">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2EC37D" w14:textId="77777777" w:rsidR="00C9163D" w:rsidRPr="00C9163D" w:rsidRDefault="00C9163D" w:rsidP="00FE17FA">
            <w:pPr>
              <w:spacing w:line="276" w:lineRule="auto"/>
              <w:jc w:val="left"/>
              <w:rPr>
                <w:iCs/>
                <w:szCs w:val="22"/>
              </w:rPr>
            </w:pPr>
            <w:r w:rsidRPr="00C9163D">
              <w:rPr>
                <w:iCs/>
                <w:szCs w:val="22"/>
              </w:rPr>
              <w:lastRenderedPageBreak/>
              <w:t>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0E6ECB" w14:textId="5D7C3E1B" w:rsidR="00D33A37" w:rsidRPr="00C9163D" w:rsidRDefault="00D33A37" w:rsidP="00FE17FA">
            <w:pPr>
              <w:spacing w:line="276" w:lineRule="auto"/>
              <w:jc w:val="left"/>
              <w:rPr>
                <w:iCs/>
                <w:szCs w:val="22"/>
              </w:rPr>
            </w:pPr>
            <w:r>
              <w:rPr>
                <w:iCs/>
                <w:szCs w:val="22"/>
              </w:rPr>
              <w:fldChar w:fldCharType="begin"/>
            </w:r>
            <w:r>
              <w:rPr>
                <w:iCs/>
                <w:szCs w:val="22"/>
              </w:rPr>
              <w:instrText xml:space="preserve"> ADDIN ZOTERO_ITEM CSL_CITATION {"citationID":"n0V2SObI","properties":{"formattedCitation":"(Ming et al., 2023)","plainCitation":"(Ming et al., 2023)","noteIndex":0},"citationItems":[{"id":943,"uris":["http://zotero.org/users/10432387/items/YBE8I5JU"],"itemData":{"id":943,"type":"article-journal","container-title":"Energy and Buildings","ISSN":"0378-7788","journalAbbreviation":"Energy and Buildings","note":"publisher: Elsevier","page":"112834","title":"A comprehensive understanding of adaptive thermal comfort in dynamic environments–An interaction matrix-based path analysis modeling framework","volume":"284","author":[{"family":"Ming","given":"Ru"},{"family":"Li","given":"Baizhan"},{"family":"Du","given":"Chenqiu"},{"family":"Yu","given":"Wei"},{"family":"Liu","given":"Hong"},{"family":"Kosonen","given":"Risto"},{"family":"Yao","given":"Runming"}],"issued":{"date-parts":[["2023"]]}}}],"schema":"https://github.com/citation-style-language/schema/raw/master/csl-citation.json"} </w:instrText>
            </w:r>
            <w:r>
              <w:rPr>
                <w:iCs/>
                <w:szCs w:val="22"/>
              </w:rPr>
              <w:fldChar w:fldCharType="separate"/>
            </w:r>
            <w:r>
              <w:rPr>
                <w:iCs/>
                <w:noProof/>
                <w:szCs w:val="22"/>
              </w:rPr>
              <w:t>(Ming et al., 2023)</w:t>
            </w:r>
            <w:r>
              <w:rPr>
                <w:iCs/>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BD6086" w14:textId="1A236F4A" w:rsidR="00C9163D" w:rsidRPr="00C9163D" w:rsidRDefault="00C9163D" w:rsidP="00FE17FA">
            <w:pPr>
              <w:spacing w:line="276" w:lineRule="auto"/>
              <w:jc w:val="left"/>
              <w:rPr>
                <w:iCs/>
                <w:szCs w:val="22"/>
              </w:rPr>
            </w:pPr>
            <w:r w:rsidRPr="00C9163D">
              <w:rPr>
                <w:iCs/>
                <w:szCs w:val="22"/>
              </w:rPr>
              <w:t>202</w:t>
            </w:r>
            <w:r w:rsidR="00D33A37">
              <w:rPr>
                <w:iCs/>
                <w:szCs w:val="22"/>
              </w:rPr>
              <w:t>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2CDB68" w14:textId="0F0706FB" w:rsidR="00C9163D" w:rsidRPr="00C9163D" w:rsidRDefault="00C9163D" w:rsidP="00FE17FA">
            <w:pPr>
              <w:spacing w:line="276" w:lineRule="auto"/>
              <w:jc w:val="left"/>
              <w:rPr>
                <w:iCs/>
                <w:szCs w:val="22"/>
              </w:rPr>
            </w:pPr>
            <w:r w:rsidRPr="00C9163D">
              <w:rPr>
                <w:iCs/>
                <w:szCs w:val="22"/>
              </w:rPr>
              <w:t xml:space="preserve">Back propagation-artificial neural network and path analysis to identify the effect of environmental, </w:t>
            </w:r>
            <w:r w:rsidRPr="00FE17FA">
              <w:rPr>
                <w:iCs/>
                <w:szCs w:val="22"/>
              </w:rPr>
              <w:t>psychological,</w:t>
            </w:r>
            <w:r w:rsidRPr="00C9163D">
              <w:rPr>
                <w:iCs/>
                <w:szCs w:val="22"/>
              </w:rPr>
              <w:t xml:space="preserve"> and physiological factors on the adaptive thermal comfort in Chin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E9FFBF" w14:textId="77777777" w:rsidR="00C9163D" w:rsidRPr="00C9163D" w:rsidRDefault="00C9163D" w:rsidP="00FE17FA">
            <w:pPr>
              <w:spacing w:line="276" w:lineRule="auto"/>
              <w:jc w:val="left"/>
              <w:rPr>
                <w:iCs/>
                <w:szCs w:val="22"/>
              </w:rPr>
            </w:pPr>
            <w:r w:rsidRPr="00C9163D">
              <w:rPr>
                <w:iCs/>
                <w:szCs w:val="22"/>
              </w:rPr>
              <w:t>Field measurements and subjective questionnaire survey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05097E" w14:textId="77777777" w:rsidR="00C9163D" w:rsidRPr="00C9163D" w:rsidRDefault="00C9163D" w:rsidP="00FE17FA">
            <w:pPr>
              <w:spacing w:line="276" w:lineRule="auto"/>
              <w:jc w:val="left"/>
              <w:rPr>
                <w:iCs/>
                <w:szCs w:val="22"/>
              </w:rPr>
            </w:pPr>
            <w:r w:rsidRPr="00C9163D">
              <w:rPr>
                <w:iCs/>
                <w:szCs w:val="22"/>
              </w:rPr>
              <w:t>Path analysi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CD3955" w14:textId="571D40C7" w:rsidR="00FE17FA" w:rsidRPr="00FE17FA" w:rsidRDefault="00C9163D" w:rsidP="002F44C8">
            <w:pPr>
              <w:pStyle w:val="ListParagraph"/>
              <w:numPr>
                <w:ilvl w:val="0"/>
                <w:numId w:val="24"/>
              </w:numPr>
              <w:spacing w:line="276" w:lineRule="auto"/>
              <w:ind w:leftChars="0"/>
              <w:jc w:val="left"/>
              <w:rPr>
                <w:rFonts w:ascii="Times New Roman" w:hAnsi="Times New Roman"/>
                <w:iCs/>
                <w:sz w:val="22"/>
                <w:szCs w:val="22"/>
              </w:rPr>
            </w:pPr>
            <w:r w:rsidRPr="00FE17FA">
              <w:rPr>
                <w:rFonts w:ascii="Times New Roman" w:hAnsi="Times New Roman"/>
                <w:iCs/>
                <w:sz w:val="22"/>
                <w:szCs w:val="22"/>
              </w:rPr>
              <w:t>Linearity and measurement error assumptions</w:t>
            </w:r>
            <w:r w:rsidR="00FE17FA" w:rsidRPr="00FE17FA">
              <w:rPr>
                <w:rFonts w:ascii="Times New Roman" w:hAnsi="Times New Roman"/>
                <w:iCs/>
                <w:sz w:val="22"/>
                <w:szCs w:val="22"/>
              </w:rPr>
              <w:t>.</w:t>
            </w:r>
          </w:p>
          <w:p w14:paraId="71311FBF" w14:textId="4939570C" w:rsidR="00C9163D" w:rsidRPr="00FE17FA" w:rsidRDefault="00C9163D" w:rsidP="002F44C8">
            <w:pPr>
              <w:pStyle w:val="ListParagraph"/>
              <w:numPr>
                <w:ilvl w:val="0"/>
                <w:numId w:val="24"/>
              </w:numPr>
              <w:spacing w:line="276" w:lineRule="auto"/>
              <w:ind w:leftChars="0"/>
              <w:jc w:val="left"/>
              <w:rPr>
                <w:iCs/>
                <w:szCs w:val="22"/>
              </w:rPr>
            </w:pPr>
            <w:r w:rsidRPr="00FE17FA">
              <w:rPr>
                <w:rFonts w:ascii="Times New Roman" w:hAnsi="Times New Roman"/>
                <w:iCs/>
                <w:sz w:val="22"/>
                <w:szCs w:val="22"/>
              </w:rPr>
              <w:t>Causal interpretations as the results are interpreted with correlation of variable coefficients, not the actual outcome.</w:t>
            </w:r>
          </w:p>
        </w:tc>
      </w:tr>
      <w:tr w:rsidR="00D33A37" w:rsidRPr="00FE17FA" w14:paraId="55E8A9D9" w14:textId="77777777" w:rsidTr="00A27715">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095DF3" w14:textId="77777777" w:rsidR="00C9163D" w:rsidRPr="00C9163D" w:rsidRDefault="00C9163D" w:rsidP="00FE17FA">
            <w:pPr>
              <w:spacing w:line="276" w:lineRule="auto"/>
              <w:jc w:val="left"/>
              <w:rPr>
                <w:iCs/>
                <w:szCs w:val="22"/>
              </w:rPr>
            </w:pPr>
            <w:r w:rsidRPr="00C9163D">
              <w:rPr>
                <w:iCs/>
                <w:szCs w:val="22"/>
              </w:rPr>
              <w:t>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FF59A9" w14:textId="1DAE7A09" w:rsidR="00D33A37" w:rsidRDefault="00D33A37" w:rsidP="00FE17FA">
            <w:pPr>
              <w:spacing w:line="276" w:lineRule="auto"/>
              <w:jc w:val="left"/>
              <w:rPr>
                <w:iCs/>
                <w:szCs w:val="22"/>
              </w:rPr>
            </w:pPr>
            <w:r>
              <w:rPr>
                <w:iCs/>
                <w:szCs w:val="22"/>
              </w:rPr>
              <w:fldChar w:fldCharType="begin"/>
            </w:r>
            <w:r>
              <w:rPr>
                <w:iCs/>
                <w:szCs w:val="22"/>
              </w:rPr>
              <w:instrText xml:space="preserve"> ADDIN ZOTERO_ITEM CSL_CITATION {"citationID":"3zo8RBd2","properties":{"formattedCitation":"(Rentala et al., 2021)","plainCitation":"(Rentala et al., 2021)","noteIndex":0},"citationItems":[{"id":947,"uris":["http://zotero.org/users/10432387/items/92TBCP5G"],"itemData":{"id":947,"type":"article-journal","container-title":"Frontiers in Sustainable Cities","ISSN":"2624-9634","journalAbbreviation":"Frontiers in Sustainable Cities","note":"publisher: Frontiers Media SA","page":"730474","title":"Application of Causal Inference to the Analysis of Occupant Thermal State and Energy Behavioral Intentions in Immersive Virtual Environments","volume":"3","author":[{"family":"Rentala","given":"Girish"},{"family":"Zhu","given":"Yimin"},{"family":"Mukhopadhyay","given":"Supratik"}],"issued":{"date-parts":[["2021"]]}}}],"schema":"https://github.com/citation-style-language/schema/raw/master/csl-citation.json"} </w:instrText>
            </w:r>
            <w:r>
              <w:rPr>
                <w:iCs/>
                <w:szCs w:val="22"/>
              </w:rPr>
              <w:fldChar w:fldCharType="separate"/>
            </w:r>
            <w:r>
              <w:rPr>
                <w:iCs/>
                <w:noProof/>
                <w:szCs w:val="22"/>
              </w:rPr>
              <w:t>(Rentala et al., 2021)</w:t>
            </w:r>
            <w:r>
              <w:rPr>
                <w:iCs/>
                <w:szCs w:val="22"/>
              </w:rPr>
              <w:fldChar w:fldCharType="end"/>
            </w:r>
          </w:p>
          <w:p w14:paraId="6D6617D4" w14:textId="71D3A608" w:rsidR="00D33A37" w:rsidRPr="00C9163D" w:rsidRDefault="00D33A37" w:rsidP="00FE17FA">
            <w:pPr>
              <w:spacing w:line="276" w:lineRule="auto"/>
              <w:jc w:val="left"/>
              <w:rPr>
                <w:iCs/>
                <w:szCs w:val="22"/>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AD1715" w14:textId="77777777" w:rsidR="00C9163D" w:rsidRPr="00C9163D" w:rsidRDefault="00C9163D" w:rsidP="00FE17FA">
            <w:pPr>
              <w:spacing w:line="276" w:lineRule="auto"/>
              <w:jc w:val="left"/>
              <w:rPr>
                <w:iCs/>
                <w:szCs w:val="22"/>
              </w:rPr>
            </w:pPr>
            <w:r w:rsidRPr="00C9163D">
              <w:rPr>
                <w:iCs/>
                <w:szCs w:val="22"/>
              </w:rPr>
              <w:t>20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5B25DF" w14:textId="77777777" w:rsidR="00C9163D" w:rsidRPr="00C9163D" w:rsidRDefault="00C9163D" w:rsidP="00FE17FA">
            <w:pPr>
              <w:spacing w:line="276" w:lineRule="auto"/>
              <w:jc w:val="left"/>
              <w:rPr>
                <w:iCs/>
                <w:szCs w:val="22"/>
              </w:rPr>
            </w:pPr>
            <w:r w:rsidRPr="00C9163D">
              <w:rPr>
                <w:iCs/>
                <w:szCs w:val="22"/>
              </w:rPr>
              <w:t>Structural causal models and investigated occupants’ thermal state considering personal and behavioral factors in a study conducted in both immersed virtual and in-situ condition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C89A0E" w14:textId="77777777" w:rsidR="00C9163D" w:rsidRPr="00C9163D" w:rsidRDefault="00C9163D" w:rsidP="00FE17FA">
            <w:pPr>
              <w:spacing w:line="276" w:lineRule="auto"/>
              <w:jc w:val="left"/>
              <w:rPr>
                <w:iCs/>
                <w:szCs w:val="22"/>
              </w:rPr>
            </w:pPr>
            <w:r w:rsidRPr="00C9163D">
              <w:rPr>
                <w:iCs/>
                <w:szCs w:val="22"/>
              </w:rPr>
              <w:t>Experimental data from immersive virtual environment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CAD95A" w14:textId="77777777" w:rsidR="00C9163D" w:rsidRPr="00C9163D" w:rsidRDefault="00C9163D" w:rsidP="00FE17FA">
            <w:pPr>
              <w:spacing w:line="276" w:lineRule="auto"/>
              <w:jc w:val="left"/>
              <w:rPr>
                <w:iCs/>
                <w:szCs w:val="22"/>
              </w:rPr>
            </w:pPr>
            <w:r w:rsidRPr="00C9163D">
              <w:rPr>
                <w:iCs/>
                <w:szCs w:val="22"/>
              </w:rPr>
              <w:t>Structural causal model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146834" w14:textId="77777777" w:rsidR="00FE17FA" w:rsidRPr="00FE17FA" w:rsidRDefault="00C9163D" w:rsidP="002F44C8">
            <w:pPr>
              <w:pStyle w:val="ListParagraph"/>
              <w:numPr>
                <w:ilvl w:val="0"/>
                <w:numId w:val="25"/>
              </w:numPr>
              <w:spacing w:line="276" w:lineRule="auto"/>
              <w:ind w:leftChars="0"/>
              <w:jc w:val="left"/>
              <w:rPr>
                <w:rFonts w:ascii="Times New Roman" w:hAnsi="Times New Roman"/>
                <w:iCs/>
                <w:sz w:val="22"/>
                <w:szCs w:val="28"/>
              </w:rPr>
            </w:pPr>
            <w:r w:rsidRPr="00FE17FA">
              <w:rPr>
                <w:rFonts w:ascii="Times New Roman" w:hAnsi="Times New Roman"/>
                <w:iCs/>
                <w:sz w:val="22"/>
                <w:szCs w:val="28"/>
              </w:rPr>
              <w:t>Measurement error and functional form assumptions</w:t>
            </w:r>
            <w:r w:rsidR="00FE17FA" w:rsidRPr="00FE17FA">
              <w:rPr>
                <w:rFonts w:ascii="Times New Roman" w:hAnsi="Times New Roman"/>
                <w:iCs/>
                <w:sz w:val="22"/>
                <w:szCs w:val="28"/>
              </w:rPr>
              <w:t>.</w:t>
            </w:r>
          </w:p>
          <w:p w14:paraId="647ACBC8" w14:textId="1404894F" w:rsidR="00C9163D" w:rsidRPr="00FE17FA" w:rsidRDefault="00C9163D" w:rsidP="002F44C8">
            <w:pPr>
              <w:pStyle w:val="ListParagraph"/>
              <w:numPr>
                <w:ilvl w:val="0"/>
                <w:numId w:val="25"/>
              </w:numPr>
              <w:spacing w:line="276" w:lineRule="auto"/>
              <w:ind w:leftChars="0"/>
              <w:jc w:val="left"/>
              <w:rPr>
                <w:iCs/>
                <w:szCs w:val="22"/>
              </w:rPr>
            </w:pPr>
            <w:r w:rsidRPr="00FE17FA">
              <w:rPr>
                <w:rFonts w:ascii="Times New Roman" w:hAnsi="Times New Roman"/>
                <w:iCs/>
                <w:sz w:val="22"/>
                <w:szCs w:val="28"/>
              </w:rPr>
              <w:t>Complexity increases with number of variables</w:t>
            </w:r>
          </w:p>
        </w:tc>
      </w:tr>
      <w:tr w:rsidR="00D33A37" w:rsidRPr="00FE17FA" w14:paraId="63700557" w14:textId="77777777" w:rsidTr="00A27715">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5959A6B" w14:textId="77777777" w:rsidR="00A27715" w:rsidRPr="00A27715" w:rsidRDefault="00A27715" w:rsidP="00FE17FA">
            <w:pPr>
              <w:spacing w:line="276" w:lineRule="auto"/>
              <w:jc w:val="left"/>
              <w:rPr>
                <w:iCs/>
                <w:szCs w:val="22"/>
              </w:rPr>
            </w:pPr>
            <w:r w:rsidRPr="00A27715">
              <w:rPr>
                <w:iCs/>
                <w:szCs w:val="22"/>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751E006" w14:textId="3C86565D" w:rsidR="00D33A37" w:rsidRPr="00A27715" w:rsidRDefault="00D33A37" w:rsidP="00D33A37">
            <w:pPr>
              <w:rPr>
                <w:szCs w:val="22"/>
              </w:rPr>
            </w:pPr>
            <w:r>
              <w:rPr>
                <w:szCs w:val="22"/>
              </w:rPr>
              <w:fldChar w:fldCharType="begin"/>
            </w:r>
            <w:r>
              <w:rPr>
                <w:szCs w:val="22"/>
              </w:rPr>
              <w:instrText xml:space="preserve"> ADDIN ZOTERO_ITEM CSL_CITATION {"citationID":"hZDN4VvF","properties":{"formattedCitation":"(Zhao et al., 2023)","plainCitation":"(Zhao et al., 2023)","noteIndex":0},"citationItems":[{"id":973,"uris":["http://zotero.org/users/10432387/items/UG66QS7T"],"itemData":{"id":973,"type":"article-journal","container-title":"Buildings","ISSN":"2075-5309","issue":"5","journalAbbreviation":"Buildings","note":"publisher: MDPI","page":"1180","title":"Analysis of the Sustainable Driving Effect of Building Energy Consumption on Economic Development Based on the Sustainable Driving Force Model","volume":"13","author":[{"family":"Zhao","given":"Guodang"},{"family":"Wang","given":"Xin"},{"family":"Zheng","given":"Dezhi"},{"family":"Yang","given":"Changde"}],"issued":{"date-parts":[["2023"]]}}}],"schema":"https://github.com/citation-style-language/schema/raw/master/csl-citation.json"} </w:instrText>
            </w:r>
            <w:r>
              <w:rPr>
                <w:szCs w:val="22"/>
              </w:rPr>
              <w:fldChar w:fldCharType="separate"/>
            </w:r>
            <w:r>
              <w:rPr>
                <w:noProof/>
                <w:szCs w:val="22"/>
              </w:rPr>
              <w:t>(Zhao et al., 2023)</w:t>
            </w:r>
            <w:r>
              <w:rPr>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B0C2843" w14:textId="77777777" w:rsidR="00A27715" w:rsidRPr="00A27715" w:rsidRDefault="00A27715" w:rsidP="00FE17FA">
            <w:pPr>
              <w:spacing w:line="276" w:lineRule="auto"/>
              <w:jc w:val="left"/>
              <w:rPr>
                <w:iCs/>
                <w:szCs w:val="22"/>
              </w:rPr>
            </w:pPr>
            <w:r w:rsidRPr="00A27715">
              <w:rPr>
                <w:iCs/>
                <w:szCs w:val="22"/>
              </w:rPr>
              <w:t>202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C716344" w14:textId="6C604E27" w:rsidR="00A27715" w:rsidRPr="00A27715" w:rsidRDefault="00A27715" w:rsidP="00FE17FA">
            <w:pPr>
              <w:spacing w:line="276" w:lineRule="auto"/>
              <w:jc w:val="left"/>
              <w:rPr>
                <w:iCs/>
                <w:szCs w:val="22"/>
              </w:rPr>
            </w:pPr>
            <w:r w:rsidRPr="00A27715">
              <w:rPr>
                <w:iCs/>
                <w:szCs w:val="22"/>
              </w:rPr>
              <w:t xml:space="preserve">Granger causality test and the distributed lag regression model to </w:t>
            </w:r>
            <w:r w:rsidR="00FE17FA" w:rsidRPr="00A27715">
              <w:rPr>
                <w:iCs/>
                <w:szCs w:val="22"/>
              </w:rPr>
              <w:t>investigate</w:t>
            </w:r>
            <w:r w:rsidRPr="00A27715">
              <w:rPr>
                <w:iCs/>
                <w:szCs w:val="22"/>
              </w:rPr>
              <w:t xml:space="preserve"> the relationship between building energy consumption and economic development, in Chin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4F9E1C7" w14:textId="77777777" w:rsidR="00A27715" w:rsidRPr="00A27715" w:rsidRDefault="00A27715" w:rsidP="00FE17FA">
            <w:pPr>
              <w:spacing w:line="276" w:lineRule="auto"/>
              <w:jc w:val="left"/>
              <w:rPr>
                <w:iCs/>
                <w:szCs w:val="22"/>
              </w:rPr>
            </w:pPr>
            <w:r w:rsidRPr="00A27715">
              <w:rPr>
                <w:iCs/>
                <w:szCs w:val="22"/>
              </w:rPr>
              <w:t>China Statistical Yearbook</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1573A00" w14:textId="77777777" w:rsidR="00A27715" w:rsidRPr="00A27715" w:rsidRDefault="00A27715" w:rsidP="00FE17FA">
            <w:pPr>
              <w:spacing w:line="276" w:lineRule="auto"/>
              <w:jc w:val="left"/>
              <w:rPr>
                <w:iCs/>
                <w:szCs w:val="22"/>
              </w:rPr>
            </w:pPr>
            <w:r w:rsidRPr="00A27715">
              <w:rPr>
                <w:iCs/>
                <w:szCs w:val="22"/>
              </w:rPr>
              <w:t>Granger causality test and the distributed lag regress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A59005F" w14:textId="77777777" w:rsidR="00A27715" w:rsidRPr="00A27715" w:rsidRDefault="00A27715" w:rsidP="00FE17FA">
            <w:pPr>
              <w:spacing w:line="276" w:lineRule="auto"/>
              <w:jc w:val="left"/>
              <w:rPr>
                <w:iCs/>
                <w:szCs w:val="22"/>
              </w:rPr>
            </w:pPr>
            <w:r w:rsidRPr="00A27715">
              <w:rPr>
                <w:iCs/>
                <w:szCs w:val="22"/>
              </w:rPr>
              <w:t>The estimation methods are only applicable for timeseries data</w:t>
            </w:r>
          </w:p>
        </w:tc>
      </w:tr>
      <w:tr w:rsidR="00D33A37" w:rsidRPr="00FE17FA" w14:paraId="099568D0" w14:textId="77777777" w:rsidTr="00A27715">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B89C9B9" w14:textId="77777777" w:rsidR="00A27715" w:rsidRPr="00A27715" w:rsidRDefault="00A27715" w:rsidP="00FE17FA">
            <w:pPr>
              <w:spacing w:line="276" w:lineRule="auto"/>
              <w:jc w:val="left"/>
              <w:rPr>
                <w:iCs/>
                <w:szCs w:val="22"/>
              </w:rPr>
            </w:pPr>
            <w:r w:rsidRPr="00A27715">
              <w:rPr>
                <w:iCs/>
                <w:szCs w:val="22"/>
              </w:rPr>
              <w:lastRenderedPageBreak/>
              <w:t>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00CA65B" w14:textId="7336A60E" w:rsidR="00D33A37" w:rsidRPr="00A27715" w:rsidRDefault="00D33A37" w:rsidP="00D33A37">
            <w:pPr>
              <w:jc w:val="left"/>
              <w:rPr>
                <w:szCs w:val="22"/>
              </w:rPr>
            </w:pPr>
            <w:r>
              <w:rPr>
                <w:szCs w:val="22"/>
              </w:rPr>
              <w:fldChar w:fldCharType="begin"/>
            </w:r>
            <w:r>
              <w:rPr>
                <w:szCs w:val="22"/>
              </w:rPr>
              <w:instrText xml:space="preserve"> ADDIN ZOTERO_ITEM CSL_CITATION {"citationID":"xMpysc1m","properties":{"formattedCitation":"(Gao &amp; Zhang, 2021)","plainCitation":"(Gao &amp; Zhang, 2021)","noteIndex":0},"citationItems":[{"id":958,"uris":["http://zotero.org/users/10432387/items/27H4D25Q"],"itemData":{"id":958,"type":"paper-conference","event-title":"DG. O2021: The 22nd Annual International Conference on Digital Government Research","page":"416-423","title":"Studying the Impacts of Federal Funding on Residential Smart Meter Adoption and Utilities’ Performance in the US: A Simultaneous Equation Approach","author":[{"family":"Gao","given":"Yue"},{"family":"Zhang","given":"Jing"}],"issued":{"date-parts":[["2021"]]}}}],"schema":"https://github.com/citation-style-language/schema/raw/master/csl-citation.json"} </w:instrText>
            </w:r>
            <w:r>
              <w:rPr>
                <w:szCs w:val="22"/>
              </w:rPr>
              <w:fldChar w:fldCharType="separate"/>
            </w:r>
            <w:r>
              <w:rPr>
                <w:noProof/>
                <w:szCs w:val="22"/>
              </w:rPr>
              <w:t>(Gao &amp; Zhang, 2021)</w:t>
            </w:r>
            <w:r>
              <w:rPr>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056DD55" w14:textId="77777777" w:rsidR="00A27715" w:rsidRPr="00A27715" w:rsidRDefault="00A27715" w:rsidP="00FE17FA">
            <w:pPr>
              <w:spacing w:line="276" w:lineRule="auto"/>
              <w:jc w:val="left"/>
              <w:rPr>
                <w:iCs/>
                <w:szCs w:val="22"/>
              </w:rPr>
            </w:pPr>
            <w:r w:rsidRPr="00A27715">
              <w:rPr>
                <w:iCs/>
                <w:szCs w:val="22"/>
              </w:rPr>
              <w:t>20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F75CB69" w14:textId="77777777" w:rsidR="00A27715" w:rsidRPr="00A27715" w:rsidRDefault="00A27715" w:rsidP="00FE17FA">
            <w:pPr>
              <w:spacing w:line="276" w:lineRule="auto"/>
              <w:jc w:val="left"/>
              <w:rPr>
                <w:iCs/>
                <w:szCs w:val="22"/>
              </w:rPr>
            </w:pPr>
            <w:r w:rsidRPr="00A27715">
              <w:rPr>
                <w:iCs/>
                <w:szCs w:val="22"/>
              </w:rPr>
              <w:t>Simultaneous equations model to evaluate the US federal government policy on investing in smart for residential building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5096A91" w14:textId="77777777" w:rsidR="00A27715" w:rsidRPr="00A27715" w:rsidRDefault="00A27715" w:rsidP="00FE17FA">
            <w:pPr>
              <w:spacing w:line="276" w:lineRule="auto"/>
              <w:jc w:val="left"/>
              <w:rPr>
                <w:iCs/>
                <w:szCs w:val="22"/>
              </w:rPr>
            </w:pPr>
            <w:r w:rsidRPr="00A27715">
              <w:rPr>
                <w:iCs/>
                <w:szCs w:val="22"/>
              </w:rPr>
              <w:t>EIA datase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549F40D" w14:textId="77777777" w:rsidR="00A27715" w:rsidRPr="00A27715" w:rsidRDefault="00A27715" w:rsidP="00FE17FA">
            <w:pPr>
              <w:spacing w:line="276" w:lineRule="auto"/>
              <w:jc w:val="left"/>
              <w:rPr>
                <w:iCs/>
                <w:szCs w:val="22"/>
              </w:rPr>
            </w:pPr>
            <w:r w:rsidRPr="00A27715">
              <w:rPr>
                <w:iCs/>
                <w:szCs w:val="22"/>
              </w:rPr>
              <w:t>Simultaneous equations mode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124531E" w14:textId="1E7EF81F" w:rsidR="00A27715" w:rsidRPr="00A27715" w:rsidRDefault="00A27715" w:rsidP="00FE17FA">
            <w:pPr>
              <w:spacing w:line="276" w:lineRule="auto"/>
              <w:jc w:val="left"/>
              <w:rPr>
                <w:iCs/>
                <w:szCs w:val="22"/>
              </w:rPr>
            </w:pPr>
            <w:r w:rsidRPr="00A27715">
              <w:rPr>
                <w:iCs/>
                <w:szCs w:val="22"/>
              </w:rPr>
              <w:t xml:space="preserve">Identification problem and linear relationships </w:t>
            </w:r>
            <w:r w:rsidR="00FE17FA" w:rsidRPr="00A27715">
              <w:rPr>
                <w:iCs/>
                <w:szCs w:val="22"/>
              </w:rPr>
              <w:t>assumption associated</w:t>
            </w:r>
            <w:r w:rsidRPr="00A27715">
              <w:rPr>
                <w:iCs/>
                <w:szCs w:val="22"/>
              </w:rPr>
              <w:t xml:space="preserve"> with simultaneous equations models.</w:t>
            </w:r>
          </w:p>
        </w:tc>
      </w:tr>
      <w:tr w:rsidR="00D33A37" w:rsidRPr="00FE17FA" w14:paraId="2320423B" w14:textId="77777777" w:rsidTr="00A27715">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3E2AEE8" w14:textId="77777777" w:rsidR="00A27715" w:rsidRPr="00A27715" w:rsidRDefault="00A27715" w:rsidP="00FE17FA">
            <w:pPr>
              <w:spacing w:line="276" w:lineRule="auto"/>
              <w:jc w:val="left"/>
              <w:rPr>
                <w:iCs/>
                <w:szCs w:val="22"/>
              </w:rPr>
            </w:pPr>
            <w:r w:rsidRPr="00A27715">
              <w:rPr>
                <w:iCs/>
                <w:szCs w:val="22"/>
              </w:rPr>
              <w:t>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A5CCEB9" w14:textId="6ABB5B74" w:rsidR="00D33A37" w:rsidRPr="00A27715" w:rsidRDefault="00D33A37" w:rsidP="00FE17FA">
            <w:pPr>
              <w:spacing w:line="276" w:lineRule="auto"/>
              <w:jc w:val="left"/>
              <w:rPr>
                <w:iCs/>
                <w:szCs w:val="22"/>
              </w:rPr>
            </w:pPr>
            <w:r>
              <w:rPr>
                <w:iCs/>
                <w:szCs w:val="22"/>
              </w:rPr>
              <w:fldChar w:fldCharType="begin"/>
            </w:r>
            <w:r>
              <w:rPr>
                <w:iCs/>
                <w:szCs w:val="22"/>
              </w:rPr>
              <w:instrText xml:space="preserve"> ADDIN ZOTERO_ITEM CSL_CITATION {"citationID":"yNCKakOx","properties":{"formattedCitation":"(Yun &amp; Steemers, 2011)","plainCitation":"(Yun &amp; Steemers, 2011)","noteIndex":0},"citationItems":[{"id":971,"uris":["http://zotero.org/users/10432387/items/7B4DUWUL"],"itemData":{"id":971,"type":"article-journal","abstract":"As global warming continues, the current trend implies that the uptake of air conditioning in the residential sector will go up, thus potentially increasing domestic cooling energy consumption. In this context, this paper investigates the significance of behavioural, physical and socio-economic parameters on cooling energy in order to improve energy efficiency in residential buildings. It demonstrates that such factors exert a significant indirect as well as direct influence on energy use, showing that it is particularly important to understand indirect relationships. An initial study of direct factors affecting cooling energy reveals that occupant behaviour is the most significant issue (related to choices about how often and where air conditioning is used). This is broadly confirmed by path analysis, although climate is seen to be the single most significant parameter, followed by behavioural issues, key physical parameters (e.g. air conditioning type), and finally socio-economic aspects (e.g. household income).","container-title":"Applied Energy","DOI":"10.1016/j.apenergy.2011.01.010","ISSN":"0306-2619","issue":"6","journalAbbreviation":"Applied Energy","page":"2191-2200","title":"Behavioural, physical and socio-economic factors in household cooling energy consumption","volume":"88","author":[{"family":"Yun","given":"Geun Young"},{"family":"Steemers","given":"Koen"}],"issued":{"date-parts":[["2011",6,1]]}}}],"schema":"https://github.com/citation-style-language/schema/raw/master/csl-citation.json"} </w:instrText>
            </w:r>
            <w:r>
              <w:rPr>
                <w:iCs/>
                <w:szCs w:val="22"/>
              </w:rPr>
              <w:fldChar w:fldCharType="separate"/>
            </w:r>
            <w:r>
              <w:rPr>
                <w:iCs/>
                <w:noProof/>
                <w:szCs w:val="22"/>
              </w:rPr>
              <w:t>(Yun &amp; Steemers, 2011)</w:t>
            </w:r>
            <w:r>
              <w:rPr>
                <w:iCs/>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5738440" w14:textId="77777777" w:rsidR="00A27715" w:rsidRPr="00A27715" w:rsidRDefault="00A27715" w:rsidP="00FE17FA">
            <w:pPr>
              <w:spacing w:line="276" w:lineRule="auto"/>
              <w:jc w:val="left"/>
              <w:rPr>
                <w:iCs/>
                <w:szCs w:val="22"/>
              </w:rPr>
            </w:pPr>
            <w:r w:rsidRPr="00A27715">
              <w:rPr>
                <w:iCs/>
                <w:szCs w:val="22"/>
              </w:rPr>
              <w:t>20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BA53416" w14:textId="77777777" w:rsidR="00A27715" w:rsidRPr="00A27715" w:rsidRDefault="00A27715" w:rsidP="00FE17FA">
            <w:pPr>
              <w:spacing w:line="276" w:lineRule="auto"/>
              <w:jc w:val="left"/>
              <w:rPr>
                <w:iCs/>
                <w:szCs w:val="22"/>
              </w:rPr>
            </w:pPr>
            <w:r w:rsidRPr="00A27715">
              <w:rPr>
                <w:iCs/>
                <w:szCs w:val="22"/>
              </w:rPr>
              <w:t xml:space="preserve">Path analysis to investigate the significance of </w:t>
            </w:r>
            <w:proofErr w:type="spellStart"/>
            <w:r w:rsidRPr="00A27715">
              <w:rPr>
                <w:iCs/>
                <w:szCs w:val="22"/>
              </w:rPr>
              <w:t>behavioural</w:t>
            </w:r>
            <w:proofErr w:type="spellEnd"/>
            <w:r w:rsidRPr="00A27715">
              <w:rPr>
                <w:iCs/>
                <w:szCs w:val="22"/>
              </w:rPr>
              <w:t>, physical and socio-economic parameters on cooling energy in order to improve energy efficiency in residential building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BCC099B" w14:textId="77777777" w:rsidR="00A27715" w:rsidRPr="00A27715" w:rsidRDefault="00A27715" w:rsidP="00FE17FA">
            <w:pPr>
              <w:spacing w:line="276" w:lineRule="auto"/>
              <w:jc w:val="left"/>
              <w:rPr>
                <w:iCs/>
                <w:szCs w:val="22"/>
              </w:rPr>
            </w:pPr>
            <w:r w:rsidRPr="00A27715">
              <w:rPr>
                <w:iCs/>
                <w:szCs w:val="22"/>
              </w:rPr>
              <w:t>RECS 20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D996270" w14:textId="77777777" w:rsidR="00A27715" w:rsidRPr="00A27715" w:rsidRDefault="00A27715" w:rsidP="00FE17FA">
            <w:pPr>
              <w:spacing w:line="276" w:lineRule="auto"/>
              <w:jc w:val="left"/>
              <w:rPr>
                <w:iCs/>
                <w:szCs w:val="22"/>
              </w:rPr>
            </w:pPr>
            <w:r w:rsidRPr="00A27715">
              <w:rPr>
                <w:iCs/>
                <w:szCs w:val="22"/>
              </w:rPr>
              <w:t>Path analysi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0624871" w14:textId="77777777" w:rsidR="00A27715" w:rsidRPr="00A27715" w:rsidRDefault="00A27715" w:rsidP="002F44C8">
            <w:pPr>
              <w:numPr>
                <w:ilvl w:val="0"/>
                <w:numId w:val="21"/>
              </w:numPr>
              <w:tabs>
                <w:tab w:val="num" w:pos="720"/>
              </w:tabs>
              <w:spacing w:line="276" w:lineRule="auto"/>
              <w:jc w:val="left"/>
              <w:rPr>
                <w:iCs/>
                <w:szCs w:val="22"/>
              </w:rPr>
            </w:pPr>
            <w:r w:rsidRPr="00A27715">
              <w:rPr>
                <w:iCs/>
                <w:szCs w:val="22"/>
              </w:rPr>
              <w:t>Linearity and measurement error assumptions</w:t>
            </w:r>
          </w:p>
          <w:p w14:paraId="4581E44D" w14:textId="77777777" w:rsidR="00A27715" w:rsidRPr="00A27715" w:rsidRDefault="00A27715" w:rsidP="002F44C8">
            <w:pPr>
              <w:numPr>
                <w:ilvl w:val="0"/>
                <w:numId w:val="21"/>
              </w:numPr>
              <w:tabs>
                <w:tab w:val="num" w:pos="720"/>
              </w:tabs>
              <w:spacing w:line="276" w:lineRule="auto"/>
              <w:jc w:val="left"/>
              <w:rPr>
                <w:iCs/>
                <w:szCs w:val="22"/>
              </w:rPr>
            </w:pPr>
            <w:r w:rsidRPr="00A27715">
              <w:rPr>
                <w:iCs/>
                <w:szCs w:val="22"/>
              </w:rPr>
              <w:t>Causal interpretations as the results are interpreted with correlation of variable coefficients, not the actual outcome.</w:t>
            </w:r>
          </w:p>
        </w:tc>
      </w:tr>
      <w:tr w:rsidR="00D33A37" w:rsidRPr="00FE17FA" w14:paraId="06262424" w14:textId="77777777" w:rsidTr="00A27715">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7998643" w14:textId="77777777" w:rsidR="00A27715" w:rsidRPr="00A27715" w:rsidRDefault="00A27715" w:rsidP="00FE17FA">
            <w:pPr>
              <w:spacing w:line="276" w:lineRule="auto"/>
              <w:jc w:val="left"/>
              <w:rPr>
                <w:iCs/>
                <w:szCs w:val="22"/>
              </w:rPr>
            </w:pPr>
            <w:r w:rsidRPr="00A27715">
              <w:rPr>
                <w:iCs/>
                <w:szCs w:val="22"/>
              </w:rPr>
              <w:t>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7C06DFD" w14:textId="1A94C240" w:rsidR="00D33A37" w:rsidRPr="00A27715" w:rsidRDefault="00D33A37" w:rsidP="00D33A37">
            <w:pPr>
              <w:rPr>
                <w:szCs w:val="22"/>
              </w:rPr>
            </w:pPr>
            <w:r>
              <w:rPr>
                <w:szCs w:val="22"/>
              </w:rPr>
              <w:fldChar w:fldCharType="begin"/>
            </w:r>
            <w:r>
              <w:rPr>
                <w:szCs w:val="22"/>
              </w:rPr>
              <w:instrText xml:space="preserve"> ADDIN ZOTERO_ITEM CSL_CITATION {"citationID":"WdKk8Crt","properties":{"formattedCitation":"(Lin &amp; Liu, 2015)","plainCitation":"(Lin &amp; Liu, 2015)","noteIndex":0},"citationItems":[{"id":972,"uris":["http://zotero.org/users/10432387/items/8GMTNALF"],"itemData":{"id":972,"type":"article-journal","abstract":"China is currently experiencing rapid urbanization. The building sector plays an important role in China's energy conservation and emission reduction. An increasing amount of energy will be steadily consumed in the building sector as the urbanization process accelerates. China's government attaches great importance to building energy efficiency (BEE). How does the urbanization process affect building energy consumption (BEC)? How much energy can be saved in the building sector through implementation of energy polices? These questions are critical for government development strategies and planning. Thus, in this paper, an econometric model (co-integration technique) is developed to analyze how China's BEC is affected by macroeconomic variables in the context of urbanization, and also forecast the BEC and BEE potential until 2020 under different scenarios. The research result shows that occupants’ lifestyles, residents’ living standards, and energy price have significant influences on BEC. The building sector is likely to contribute approximately 20% to China's energy conservation through electricity pricing reform.","container-title":"Energy and Buildings","DOI":"10.1016/j.enbuild.2014.09.069","ISSN":"0378-7788","journalAbbreviation":"Energy and Buildings","page":"356-365","title":"China's building energy efficiency and urbanization","volume":"86","author":[{"family":"Lin","given":"Boqiang"},{"family":"Liu","given":"Hongxun"}],"issued":{"date-parts":[["2015",1,1]]}}}],"schema":"https://github.com/citation-style-language/schema/raw/master/csl-citation.json"} </w:instrText>
            </w:r>
            <w:r>
              <w:rPr>
                <w:szCs w:val="22"/>
              </w:rPr>
              <w:fldChar w:fldCharType="separate"/>
            </w:r>
            <w:r>
              <w:rPr>
                <w:noProof/>
                <w:szCs w:val="22"/>
              </w:rPr>
              <w:t>(Lin &amp; Liu, 2015)</w:t>
            </w:r>
            <w:r>
              <w:rPr>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C485ED9" w14:textId="77777777" w:rsidR="00A27715" w:rsidRPr="00A27715" w:rsidRDefault="00A27715" w:rsidP="00FE17FA">
            <w:pPr>
              <w:spacing w:line="276" w:lineRule="auto"/>
              <w:jc w:val="left"/>
              <w:rPr>
                <w:iCs/>
                <w:szCs w:val="22"/>
              </w:rPr>
            </w:pPr>
            <w:r w:rsidRPr="00A27715">
              <w:rPr>
                <w:iCs/>
                <w:szCs w:val="22"/>
              </w:rPr>
              <w:t>20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F6B7FCD" w14:textId="77777777" w:rsidR="00A27715" w:rsidRPr="00A27715" w:rsidRDefault="00A27715" w:rsidP="00FE17FA">
            <w:pPr>
              <w:spacing w:line="276" w:lineRule="auto"/>
              <w:jc w:val="left"/>
              <w:rPr>
                <w:iCs/>
                <w:szCs w:val="22"/>
              </w:rPr>
            </w:pPr>
            <w:r w:rsidRPr="00A27715">
              <w:rPr>
                <w:iCs/>
                <w:szCs w:val="22"/>
              </w:rPr>
              <w:t xml:space="preserve">Granger causality test to analyze how the urbanization process affect building energy consumption and forecasting future effects of macroeconomic variables on energy consumption.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A12B491" w14:textId="77777777" w:rsidR="00A27715" w:rsidRPr="00A27715" w:rsidRDefault="00A27715" w:rsidP="00FE17FA">
            <w:pPr>
              <w:spacing w:line="276" w:lineRule="auto"/>
              <w:jc w:val="left"/>
              <w:rPr>
                <w:iCs/>
                <w:szCs w:val="22"/>
              </w:rPr>
            </w:pPr>
            <w:r w:rsidRPr="00A27715">
              <w:rPr>
                <w:iCs/>
                <w:szCs w:val="22"/>
              </w:rPr>
              <w:t>China Statistical Yearbook</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AA5D107" w14:textId="77777777" w:rsidR="00A27715" w:rsidRPr="00A27715" w:rsidRDefault="00A27715" w:rsidP="00FE17FA">
            <w:pPr>
              <w:spacing w:line="276" w:lineRule="auto"/>
              <w:jc w:val="left"/>
              <w:rPr>
                <w:iCs/>
                <w:szCs w:val="22"/>
              </w:rPr>
            </w:pPr>
            <w:r w:rsidRPr="00A27715">
              <w:rPr>
                <w:iCs/>
                <w:szCs w:val="22"/>
              </w:rPr>
              <w:t xml:space="preserve">Granger causality tes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650D5C8" w14:textId="77777777" w:rsidR="00A27715" w:rsidRPr="00A27715" w:rsidRDefault="00A27715" w:rsidP="00FE17FA">
            <w:pPr>
              <w:spacing w:line="276" w:lineRule="auto"/>
              <w:jc w:val="left"/>
              <w:rPr>
                <w:iCs/>
                <w:szCs w:val="22"/>
              </w:rPr>
            </w:pPr>
            <w:r w:rsidRPr="00A27715">
              <w:rPr>
                <w:iCs/>
                <w:szCs w:val="22"/>
              </w:rPr>
              <w:t>Granger causality test method is only applicable for timeseries data</w:t>
            </w:r>
          </w:p>
        </w:tc>
      </w:tr>
      <w:tr w:rsidR="00D33A37" w:rsidRPr="00FE17FA" w14:paraId="5823952C" w14:textId="77777777" w:rsidTr="00A27715">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0451B53" w14:textId="77777777" w:rsidR="00A27715" w:rsidRPr="00A27715" w:rsidRDefault="00A27715" w:rsidP="00FE17FA">
            <w:pPr>
              <w:spacing w:line="276" w:lineRule="auto"/>
              <w:jc w:val="left"/>
              <w:rPr>
                <w:iCs/>
                <w:szCs w:val="22"/>
              </w:rPr>
            </w:pPr>
            <w:r w:rsidRPr="00A27715">
              <w:rPr>
                <w:iCs/>
                <w:szCs w:val="22"/>
              </w:rPr>
              <w:lastRenderedPageBreak/>
              <w:t>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635F300" w14:textId="479C48AE" w:rsidR="00D33A37" w:rsidRPr="00A27715" w:rsidRDefault="00D33A37" w:rsidP="00FE17FA">
            <w:pPr>
              <w:spacing w:line="276" w:lineRule="auto"/>
              <w:jc w:val="left"/>
              <w:rPr>
                <w:iCs/>
                <w:szCs w:val="22"/>
              </w:rPr>
            </w:pPr>
            <w:r>
              <w:rPr>
                <w:iCs/>
                <w:szCs w:val="22"/>
              </w:rPr>
              <w:fldChar w:fldCharType="begin"/>
            </w:r>
            <w:r>
              <w:rPr>
                <w:iCs/>
                <w:szCs w:val="22"/>
              </w:rPr>
              <w:instrText xml:space="preserve"> ADDIN ZOTERO_ITEM CSL_CITATION {"citationID":"WUzDQi94","properties":{"formattedCitation":"(Reina &amp; Kontokosta, 2017)","plainCitation":"(Reina &amp; Kontokosta, 2017)","noteIndex":0},"citationItems":[{"id":964,"uris":["http://zotero.org/users/10432387/items/6QWM2TBH"],"itemData":{"id":964,"type":"article-journal","container-title":"Energy Policy","ISSN":"0301-4215","journalAbbreviation":"Energy Policy","note":"publisher: Elsevier","page":"505-513","title":"Low hanging fruit? Regulations and energy efficiency in subsidized multifamily housing","volume":"106","author":[{"family":"Reina","given":"Vincent J"},{"family":"Kontokosta","given":"Constantine"}],"issued":{"date-parts":[["2017"]]}}}],"schema":"https://github.com/citation-style-language/schema/raw/master/csl-citation.json"} </w:instrText>
            </w:r>
            <w:r>
              <w:rPr>
                <w:iCs/>
                <w:szCs w:val="22"/>
              </w:rPr>
              <w:fldChar w:fldCharType="separate"/>
            </w:r>
            <w:r>
              <w:rPr>
                <w:iCs/>
                <w:noProof/>
                <w:szCs w:val="22"/>
              </w:rPr>
              <w:t>(Reina &amp; Kontokosta, 2017)</w:t>
            </w:r>
            <w:r>
              <w:rPr>
                <w:iCs/>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EB83B85" w14:textId="77777777" w:rsidR="00A27715" w:rsidRPr="00A27715" w:rsidRDefault="00A27715" w:rsidP="00FE17FA">
            <w:pPr>
              <w:spacing w:line="276" w:lineRule="auto"/>
              <w:jc w:val="left"/>
              <w:rPr>
                <w:iCs/>
                <w:szCs w:val="22"/>
              </w:rPr>
            </w:pPr>
            <w:r w:rsidRPr="00A27715">
              <w:rPr>
                <w:iCs/>
                <w:szCs w:val="22"/>
              </w:rPr>
              <w:t>201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CD00A33" w14:textId="77777777" w:rsidR="00A27715" w:rsidRPr="00A27715" w:rsidRDefault="00A27715" w:rsidP="00FE17FA">
            <w:pPr>
              <w:spacing w:line="276" w:lineRule="auto"/>
              <w:jc w:val="left"/>
              <w:rPr>
                <w:iCs/>
                <w:szCs w:val="22"/>
              </w:rPr>
            </w:pPr>
            <w:r w:rsidRPr="00A27715">
              <w:rPr>
                <w:iCs/>
                <w:szCs w:val="22"/>
              </w:rPr>
              <w:t xml:space="preserve">Employed multivariate regression models to examine the factors that influence energy consumption in multi-family buildings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42418CC" w14:textId="77777777" w:rsidR="00A27715" w:rsidRPr="00A27715" w:rsidRDefault="00A27715" w:rsidP="00FE17FA">
            <w:pPr>
              <w:spacing w:line="276" w:lineRule="auto"/>
              <w:jc w:val="left"/>
              <w:rPr>
                <w:iCs/>
                <w:szCs w:val="22"/>
              </w:rPr>
            </w:pPr>
            <w:r w:rsidRPr="00A27715">
              <w:rPr>
                <w:iCs/>
                <w:szCs w:val="22"/>
              </w:rPr>
              <w:t>LL84 datase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7D834E2" w14:textId="77777777" w:rsidR="00A27715" w:rsidRPr="00A27715" w:rsidRDefault="00A27715" w:rsidP="00FE17FA">
            <w:pPr>
              <w:spacing w:line="276" w:lineRule="auto"/>
              <w:jc w:val="left"/>
              <w:rPr>
                <w:iCs/>
                <w:szCs w:val="22"/>
              </w:rPr>
            </w:pPr>
            <w:r w:rsidRPr="00A27715">
              <w:rPr>
                <w:iCs/>
                <w:szCs w:val="22"/>
              </w:rPr>
              <w:t>Multivariate regress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4E0BA3A" w14:textId="77777777" w:rsidR="00FE17FA" w:rsidRPr="00FE17FA" w:rsidRDefault="00A27715" w:rsidP="002F44C8">
            <w:pPr>
              <w:pStyle w:val="ListParagraph"/>
              <w:numPr>
                <w:ilvl w:val="0"/>
                <w:numId w:val="26"/>
              </w:numPr>
              <w:spacing w:line="276" w:lineRule="auto"/>
              <w:ind w:leftChars="0"/>
              <w:jc w:val="left"/>
              <w:rPr>
                <w:rFonts w:ascii="Times New Roman" w:hAnsi="Times New Roman"/>
                <w:iCs/>
                <w:sz w:val="22"/>
                <w:szCs w:val="28"/>
              </w:rPr>
            </w:pPr>
            <w:r w:rsidRPr="00FE17FA">
              <w:rPr>
                <w:rFonts w:ascii="Times New Roman" w:hAnsi="Times New Roman"/>
                <w:iCs/>
                <w:sz w:val="22"/>
                <w:szCs w:val="28"/>
              </w:rPr>
              <w:t>No causal inference method</w:t>
            </w:r>
            <w:r w:rsidR="00FE17FA" w:rsidRPr="00FE17FA">
              <w:rPr>
                <w:rFonts w:ascii="Times New Roman" w:hAnsi="Times New Roman"/>
                <w:iCs/>
                <w:sz w:val="22"/>
                <w:szCs w:val="28"/>
              </w:rPr>
              <w:t>.</w:t>
            </w:r>
          </w:p>
          <w:p w14:paraId="4C89A8F5" w14:textId="6F233622" w:rsidR="00A27715" w:rsidRPr="00FE17FA" w:rsidRDefault="00A27715" w:rsidP="002F44C8">
            <w:pPr>
              <w:pStyle w:val="ListParagraph"/>
              <w:numPr>
                <w:ilvl w:val="0"/>
                <w:numId w:val="26"/>
              </w:numPr>
              <w:spacing w:line="276" w:lineRule="auto"/>
              <w:ind w:leftChars="0"/>
              <w:jc w:val="left"/>
              <w:rPr>
                <w:iCs/>
                <w:szCs w:val="22"/>
              </w:rPr>
            </w:pPr>
            <w:r w:rsidRPr="00FE17FA">
              <w:rPr>
                <w:rFonts w:ascii="Times New Roman" w:hAnsi="Times New Roman"/>
                <w:iCs/>
                <w:sz w:val="22"/>
                <w:szCs w:val="28"/>
              </w:rPr>
              <w:t>Linearity, multicollinearity, and homoscedastic among other assumptions associated with multivariate linear regression that are hard to maintain in the presence of high dimensional data.</w:t>
            </w:r>
          </w:p>
        </w:tc>
      </w:tr>
      <w:tr w:rsidR="00D33A37" w:rsidRPr="00FE17FA" w14:paraId="78FC05B3" w14:textId="77777777" w:rsidTr="00FE17FA">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77CCB64" w14:textId="77777777" w:rsidR="00FE17FA" w:rsidRPr="00FE17FA" w:rsidRDefault="00FE17FA" w:rsidP="00FE17FA">
            <w:pPr>
              <w:spacing w:line="276" w:lineRule="auto"/>
              <w:jc w:val="left"/>
              <w:rPr>
                <w:iCs/>
                <w:szCs w:val="22"/>
              </w:rPr>
            </w:pPr>
            <w:r w:rsidRPr="00FE17FA">
              <w:rPr>
                <w:iCs/>
                <w:szCs w:val="22"/>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9938F8D" w14:textId="0D662D49" w:rsidR="00D33A37" w:rsidRPr="00FE17FA" w:rsidRDefault="00D33A37" w:rsidP="00FE17FA">
            <w:pPr>
              <w:spacing w:line="276" w:lineRule="auto"/>
              <w:jc w:val="left"/>
              <w:rPr>
                <w:iCs/>
                <w:szCs w:val="22"/>
              </w:rPr>
            </w:pPr>
            <w:r>
              <w:rPr>
                <w:iCs/>
                <w:szCs w:val="22"/>
              </w:rPr>
              <w:fldChar w:fldCharType="begin"/>
            </w:r>
            <w:r>
              <w:rPr>
                <w:iCs/>
                <w:szCs w:val="22"/>
              </w:rPr>
              <w:instrText xml:space="preserve"> ADDIN ZOTERO_ITEM CSL_CITATION {"citationID":"7ojT3Uhc","properties":{"formattedCitation":"(Lund et al., 2010)","plainCitation":"(Lund et al., 2010)","noteIndex":0},"citationItems":[{"id":954,"uris":["http://zotero.org/users/10432387/items/N9J7LD3F"],"itemData":{"id":954,"type":"article-journal","container-title":"Energy","ISSN":"0360-5442","issue":"3","journalAbbreviation":"Energy","note":"publisher: Elsevier","page":"1381-1390","title":"The role of district heating in future renewable energy systems","volume":"35","author":[{"family":"Lund","given":"Henrik"},{"family":"Möller","given":"Bernd"},{"family":"Mathiesen","given":"Brian Vad"},{"family":"Dyrelund","given":"A"}],"issued":{"date-parts":[["2010"]]}}}],"schema":"https://github.com/citation-style-language/schema/raw/master/csl-citation.json"} </w:instrText>
            </w:r>
            <w:r>
              <w:rPr>
                <w:iCs/>
                <w:szCs w:val="22"/>
              </w:rPr>
              <w:fldChar w:fldCharType="separate"/>
            </w:r>
            <w:r>
              <w:rPr>
                <w:iCs/>
                <w:noProof/>
                <w:szCs w:val="22"/>
              </w:rPr>
              <w:t>(Lund et al., 2010)</w:t>
            </w:r>
            <w:r>
              <w:rPr>
                <w:iCs/>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CF6CDFE" w14:textId="77777777" w:rsidR="00FE17FA" w:rsidRPr="00FE17FA" w:rsidRDefault="00FE17FA" w:rsidP="00FE17FA">
            <w:pPr>
              <w:spacing w:line="276" w:lineRule="auto"/>
              <w:jc w:val="left"/>
              <w:rPr>
                <w:iCs/>
                <w:szCs w:val="22"/>
              </w:rPr>
            </w:pPr>
            <w:r w:rsidRPr="00FE17FA">
              <w:rPr>
                <w:iCs/>
                <w:szCs w:val="22"/>
              </w:rPr>
              <w:t>20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34964D6" w14:textId="77777777" w:rsidR="00FE17FA" w:rsidRPr="00FE17FA" w:rsidRDefault="00FE17FA" w:rsidP="00FE17FA">
            <w:pPr>
              <w:spacing w:line="276" w:lineRule="auto"/>
              <w:jc w:val="left"/>
              <w:rPr>
                <w:iCs/>
                <w:szCs w:val="22"/>
              </w:rPr>
            </w:pPr>
            <w:proofErr w:type="spellStart"/>
            <w:r w:rsidRPr="00FE17FA">
              <w:rPr>
                <w:iCs/>
                <w:szCs w:val="22"/>
              </w:rPr>
              <w:t>EnergyPlan</w:t>
            </w:r>
            <w:proofErr w:type="spellEnd"/>
            <w:r w:rsidRPr="00FE17FA">
              <w:rPr>
                <w:iCs/>
                <w:szCs w:val="22"/>
              </w:rPr>
              <w:t xml:space="preserve"> to investigate the impact of transitioning from individual heating systems to district heating in Danish residential building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1AE3E3C" w14:textId="77777777" w:rsidR="00FE17FA" w:rsidRPr="00FE17FA" w:rsidRDefault="00FE17FA" w:rsidP="00FE17FA">
            <w:pPr>
              <w:spacing w:line="276" w:lineRule="auto"/>
              <w:jc w:val="left"/>
              <w:rPr>
                <w:iCs/>
                <w:szCs w:val="22"/>
              </w:rPr>
            </w:pPr>
            <w:r w:rsidRPr="00FE17FA">
              <w:rPr>
                <w:iCs/>
                <w:szCs w:val="22"/>
              </w:rPr>
              <w:t>Simulat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4964B21" w14:textId="77777777" w:rsidR="00FE17FA" w:rsidRPr="00FE17FA" w:rsidRDefault="00FE17FA" w:rsidP="00FE17FA">
            <w:pPr>
              <w:spacing w:line="276" w:lineRule="auto"/>
              <w:jc w:val="left"/>
              <w:rPr>
                <w:iCs/>
                <w:szCs w:val="22"/>
              </w:rPr>
            </w:pPr>
            <w:proofErr w:type="spellStart"/>
            <w:r w:rsidRPr="00FE17FA">
              <w:rPr>
                <w:iCs/>
                <w:szCs w:val="22"/>
              </w:rPr>
              <w:t>EnergyPlan</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3565628" w14:textId="77777777" w:rsidR="00FE17FA" w:rsidRPr="00FE17FA" w:rsidRDefault="00FE17FA" w:rsidP="002F44C8">
            <w:pPr>
              <w:pStyle w:val="ListParagraph"/>
              <w:numPr>
                <w:ilvl w:val="0"/>
                <w:numId w:val="27"/>
              </w:numPr>
              <w:spacing w:line="276" w:lineRule="auto"/>
              <w:ind w:leftChars="0"/>
              <w:jc w:val="left"/>
              <w:rPr>
                <w:rFonts w:ascii="Times New Roman" w:hAnsi="Times New Roman"/>
                <w:iCs/>
                <w:sz w:val="22"/>
                <w:szCs w:val="22"/>
              </w:rPr>
            </w:pPr>
            <w:r w:rsidRPr="00FE17FA">
              <w:rPr>
                <w:rFonts w:ascii="Times New Roman" w:hAnsi="Times New Roman"/>
                <w:iCs/>
                <w:sz w:val="22"/>
                <w:szCs w:val="22"/>
              </w:rPr>
              <w:t>No causal inference was employed.</w:t>
            </w:r>
          </w:p>
          <w:p w14:paraId="48B23DDC" w14:textId="0C9DF896" w:rsidR="00FE17FA" w:rsidRPr="00FE17FA" w:rsidRDefault="00FE17FA" w:rsidP="002F44C8">
            <w:pPr>
              <w:pStyle w:val="ListParagraph"/>
              <w:numPr>
                <w:ilvl w:val="0"/>
                <w:numId w:val="27"/>
              </w:numPr>
              <w:spacing w:line="276" w:lineRule="auto"/>
              <w:ind w:leftChars="0"/>
              <w:jc w:val="left"/>
              <w:rPr>
                <w:rFonts w:ascii="Times New Roman" w:hAnsi="Times New Roman"/>
                <w:iCs/>
                <w:sz w:val="22"/>
                <w:szCs w:val="22"/>
              </w:rPr>
            </w:pPr>
            <w:proofErr w:type="spellStart"/>
            <w:r w:rsidRPr="00FE17FA">
              <w:rPr>
                <w:rFonts w:ascii="Times New Roman" w:hAnsi="Times New Roman"/>
                <w:iCs/>
                <w:sz w:val="22"/>
                <w:szCs w:val="22"/>
              </w:rPr>
              <w:t>EnergyPlan</w:t>
            </w:r>
            <w:proofErr w:type="spellEnd"/>
            <w:r w:rsidRPr="00FE17FA">
              <w:rPr>
                <w:rFonts w:ascii="Times New Roman" w:hAnsi="Times New Roman"/>
                <w:iCs/>
                <w:sz w:val="22"/>
                <w:szCs w:val="22"/>
              </w:rPr>
              <w:t xml:space="preserve"> is a simulation tool, hence its estimations are based on correlation.</w:t>
            </w:r>
          </w:p>
        </w:tc>
      </w:tr>
      <w:tr w:rsidR="00D33A37" w:rsidRPr="00FE17FA" w14:paraId="101BEB9C" w14:textId="77777777" w:rsidTr="00FE17FA">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77389A1" w14:textId="77777777" w:rsidR="00FE17FA" w:rsidRPr="00FE17FA" w:rsidRDefault="00FE17FA" w:rsidP="00FE17FA">
            <w:pPr>
              <w:spacing w:line="276" w:lineRule="auto"/>
              <w:jc w:val="left"/>
              <w:rPr>
                <w:iCs/>
                <w:szCs w:val="22"/>
              </w:rPr>
            </w:pPr>
            <w:r w:rsidRPr="00FE17FA">
              <w:rPr>
                <w:iCs/>
                <w:szCs w:val="22"/>
              </w:rPr>
              <w:lastRenderedPageBreak/>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673CB05" w14:textId="3A4205D3" w:rsidR="00D33A37" w:rsidRPr="00FE17FA" w:rsidRDefault="00D33A37" w:rsidP="00FE17FA">
            <w:pPr>
              <w:spacing w:line="276" w:lineRule="auto"/>
              <w:jc w:val="left"/>
              <w:rPr>
                <w:iCs/>
                <w:szCs w:val="22"/>
              </w:rPr>
            </w:pPr>
            <w:r>
              <w:rPr>
                <w:iCs/>
                <w:szCs w:val="22"/>
              </w:rPr>
              <w:fldChar w:fldCharType="begin"/>
            </w:r>
            <w:r>
              <w:rPr>
                <w:iCs/>
                <w:szCs w:val="22"/>
              </w:rPr>
              <w:instrText xml:space="preserve"> ADDIN ZOTERO_ITEM CSL_CITATION {"citationID":"zhA5PSJJ","properties":{"formattedCitation":"(Rupp et al., 2018)","plainCitation":"(Rupp et al., 2018)","noteIndex":0},"citationItems":[{"id":585,"uris":["http://zotero.org/users/10432387/items/9AU8TEQF"],"itemData":{"id":585,"type":"article-journal","abstract":"Building occupants' perception of thermal comfort can be inﬂuenced by a number of contextual factors, such as their demographic and anthropometric characteristics, behavioural patterns and cultural aspects. The objective of this work is to investigate the relationship between various contextual factors and the perception of thermal comfort in workplaces, by examining the gap between the current thermal comfort criteria and the actual requirements observed for diﬀerent groups of occupants. The classic thermal comfort ﬁeld research design i.e. simultaneous measurements of physical environmental parameters and questionnaire surveys, was implemented for two years in both centralised HVAC and mixed-mode oﬃce buildings located in Southern Brazil. Over 7500 questionnaires were completed by occupants of the buildings. Key variables including the participants' gender, age, body mass index, prior exposure to air-conditioning and building ventilation type were investigated in order to identify their association with thermal discomfort in the oﬃce workplace. Our results suggest that males, overweight occupants and those who are more frequently exposed to air-conditioning are more likely to express thermal discomfort due to feeling ‘warm’, compared to females, non-overweight occupants and those who were exposed to air-conditioning less frequently. In comparison, females, non-overweight occupants, air-conditioning light users, and occupants of centralised HVAC buildings were more likely to declare ‘cold’ discomfort. We also investigated how those variables were related to the width of thermal comfort zone. The analysis indicates that diﬀerent groups of occupants require diﬀerent comfort zones, suggesting that group diﬀerences should be considered when designing/operating spaces for diverse groups of occupants.","container-title":"Building and Environment","DOI":"10.1016/j.buildenv.2018.02.049","ISSN":"03601323","journalAbbreviation":"Building and Environment","language":"en","page":"1-9","source":"DOI.org (Crossref)","title":"Associations of occupant demographics, thermal history and obesity variables with their thermal comfort in air-conditioned and mixed-mode ventilation office buildings","volume":"135","author":[{"family":"Rupp","given":"Ricardo Forgiarini"},{"family":"Kim","given":"Jungsoo"},{"family":"Dear","given":"Richard","non-dropping-particle":"de"},{"family":"Ghisi","given":"Enedir"}],"issued":{"date-parts":[["2018",5]]}}}],"schema":"https://github.com/citation-style-language/schema/raw/master/csl-citation.json"} </w:instrText>
            </w:r>
            <w:r>
              <w:rPr>
                <w:iCs/>
                <w:szCs w:val="22"/>
              </w:rPr>
              <w:fldChar w:fldCharType="separate"/>
            </w:r>
            <w:r>
              <w:rPr>
                <w:iCs/>
                <w:noProof/>
                <w:szCs w:val="22"/>
              </w:rPr>
              <w:t>(Rupp et al., 2018)</w:t>
            </w:r>
            <w:r>
              <w:rPr>
                <w:iCs/>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3403716" w14:textId="77777777" w:rsidR="00FE17FA" w:rsidRPr="00FE17FA" w:rsidRDefault="00FE17FA" w:rsidP="00FE17FA">
            <w:pPr>
              <w:spacing w:line="276" w:lineRule="auto"/>
              <w:jc w:val="left"/>
              <w:rPr>
                <w:iCs/>
                <w:szCs w:val="22"/>
              </w:rPr>
            </w:pPr>
            <w:r w:rsidRPr="00FE17FA">
              <w:rPr>
                <w:iCs/>
                <w:szCs w:val="22"/>
              </w:rPr>
              <w:t>20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18E30A5" w14:textId="519A8082" w:rsidR="00FE17FA" w:rsidRPr="00FE17FA" w:rsidRDefault="00FE17FA" w:rsidP="00FE17FA">
            <w:pPr>
              <w:spacing w:line="276" w:lineRule="auto"/>
              <w:jc w:val="left"/>
              <w:rPr>
                <w:iCs/>
                <w:szCs w:val="22"/>
              </w:rPr>
            </w:pPr>
            <w:r w:rsidRPr="00FE17FA">
              <w:rPr>
                <w:iCs/>
                <w:szCs w:val="22"/>
              </w:rPr>
              <w:t>Logistic regression on associations of occupant demographics, thermal history, and obesity variables with their thermal comfort in air-conditioned and mixed-mode ventilation office buildings, with field data in Brazi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6ECE1C4" w14:textId="77777777" w:rsidR="00FE17FA" w:rsidRPr="00FE17FA" w:rsidRDefault="00FE17FA" w:rsidP="00FE17FA">
            <w:pPr>
              <w:spacing w:line="276" w:lineRule="auto"/>
              <w:jc w:val="left"/>
              <w:rPr>
                <w:iCs/>
                <w:szCs w:val="22"/>
              </w:rPr>
            </w:pPr>
            <w:r w:rsidRPr="00FE17FA">
              <w:rPr>
                <w:iCs/>
                <w:szCs w:val="22"/>
              </w:rPr>
              <w:t>Field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89DDC0B" w14:textId="77777777" w:rsidR="00FE17FA" w:rsidRPr="00FE17FA" w:rsidRDefault="00FE17FA" w:rsidP="00FE17FA">
            <w:pPr>
              <w:spacing w:line="276" w:lineRule="auto"/>
              <w:jc w:val="left"/>
              <w:rPr>
                <w:iCs/>
                <w:szCs w:val="22"/>
              </w:rPr>
            </w:pPr>
            <w:r w:rsidRPr="00FE17FA">
              <w:rPr>
                <w:iCs/>
                <w:szCs w:val="22"/>
              </w:rPr>
              <w:t>Logistic regress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27593E0" w14:textId="77777777" w:rsidR="00FE17FA" w:rsidRPr="00FE17FA" w:rsidRDefault="00FE17FA" w:rsidP="002F44C8">
            <w:pPr>
              <w:pStyle w:val="ListParagraph"/>
              <w:numPr>
                <w:ilvl w:val="0"/>
                <w:numId w:val="28"/>
              </w:numPr>
              <w:spacing w:line="276" w:lineRule="auto"/>
              <w:ind w:leftChars="0"/>
              <w:jc w:val="left"/>
              <w:rPr>
                <w:rFonts w:ascii="Times New Roman" w:hAnsi="Times New Roman"/>
                <w:iCs/>
                <w:sz w:val="22"/>
                <w:szCs w:val="28"/>
              </w:rPr>
            </w:pPr>
            <w:r w:rsidRPr="00FE17FA">
              <w:rPr>
                <w:rFonts w:ascii="Times New Roman" w:hAnsi="Times New Roman"/>
                <w:iCs/>
                <w:sz w:val="22"/>
                <w:szCs w:val="28"/>
              </w:rPr>
              <w:t>No causal inference was employed.</w:t>
            </w:r>
          </w:p>
          <w:p w14:paraId="18445274" w14:textId="5E2F2A45" w:rsidR="00FE17FA" w:rsidRPr="00FE17FA" w:rsidRDefault="00FE17FA" w:rsidP="002F44C8">
            <w:pPr>
              <w:pStyle w:val="ListParagraph"/>
              <w:numPr>
                <w:ilvl w:val="0"/>
                <w:numId w:val="28"/>
              </w:numPr>
              <w:spacing w:line="276" w:lineRule="auto"/>
              <w:ind w:leftChars="0"/>
              <w:jc w:val="left"/>
              <w:rPr>
                <w:iCs/>
                <w:szCs w:val="22"/>
              </w:rPr>
            </w:pPr>
            <w:r w:rsidRPr="00FE17FA">
              <w:rPr>
                <w:rFonts w:ascii="Times New Roman" w:hAnsi="Times New Roman"/>
                <w:iCs/>
                <w:sz w:val="22"/>
                <w:szCs w:val="28"/>
              </w:rPr>
              <w:t>Linearity and multicollinearity assumptions among other assumptions associated with logistic regression that are hard to maintain in the presence of high dimensional data.</w:t>
            </w:r>
          </w:p>
        </w:tc>
      </w:tr>
      <w:tr w:rsidR="00D33A37" w:rsidRPr="00FE17FA" w14:paraId="022A20E5" w14:textId="77777777" w:rsidTr="00FE17FA">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A2A6D61" w14:textId="77777777" w:rsidR="00FE17FA" w:rsidRPr="00FE17FA" w:rsidRDefault="00FE17FA" w:rsidP="00FE17FA">
            <w:pPr>
              <w:spacing w:line="276" w:lineRule="auto"/>
              <w:jc w:val="left"/>
              <w:rPr>
                <w:iCs/>
                <w:szCs w:val="22"/>
              </w:rPr>
            </w:pPr>
            <w:r w:rsidRPr="00FE17FA">
              <w:rPr>
                <w:iCs/>
                <w:szCs w:val="22"/>
              </w:rPr>
              <w:t>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8B2F46F" w14:textId="1583C6F8" w:rsidR="00D33A37" w:rsidRPr="00FE17FA" w:rsidRDefault="00D33A37" w:rsidP="00FE17FA">
            <w:pPr>
              <w:spacing w:line="276" w:lineRule="auto"/>
              <w:jc w:val="left"/>
              <w:rPr>
                <w:iCs/>
                <w:szCs w:val="22"/>
              </w:rPr>
            </w:pPr>
            <w:r>
              <w:rPr>
                <w:iCs/>
                <w:szCs w:val="22"/>
              </w:rPr>
              <w:fldChar w:fldCharType="begin"/>
            </w:r>
            <w:r>
              <w:rPr>
                <w:iCs/>
                <w:szCs w:val="22"/>
              </w:rPr>
              <w:instrText xml:space="preserve"> ADDIN ZOTERO_ITEM CSL_CITATION {"citationID":"kML7kMDs","properties":{"formattedCitation":"(Kontokosta et al., 2020)","plainCitation":"(Kontokosta et al., 2020)","noteIndex":0},"citationItems":[{"id":965,"uris":["http://zotero.org/users/10432387/items/3CVZXXWX"],"itemData":{"id":965,"type":"article-journal","container-title":"Nature Energy","ISSN":"2058-7546","issue":"4","journalAbbreviation":"Nature Energy","note":"publisher: Nature Publishing Group UK London","page":"309-316","title":"The impact of mandatory energy audits on building energy use","volume":"5","author":[{"family":"Kontokosta","given":"Constantine E"},{"family":"Spiegel-Feld","given":"Danielle"},{"family":"Papadopoulos","given":"Sokratis"}],"issued":{"date-parts":[["2020"]]}}}],"schema":"https://github.com/citation-style-language/schema/raw/master/csl-citation.json"} </w:instrText>
            </w:r>
            <w:r>
              <w:rPr>
                <w:iCs/>
                <w:szCs w:val="22"/>
              </w:rPr>
              <w:fldChar w:fldCharType="separate"/>
            </w:r>
            <w:r>
              <w:rPr>
                <w:iCs/>
                <w:noProof/>
                <w:szCs w:val="22"/>
              </w:rPr>
              <w:t>(Kontokosta et al., 2020)</w:t>
            </w:r>
            <w:r>
              <w:rPr>
                <w:iCs/>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4582A21" w14:textId="77777777" w:rsidR="00FE17FA" w:rsidRPr="00FE17FA" w:rsidRDefault="00FE17FA" w:rsidP="00FE17FA">
            <w:pPr>
              <w:spacing w:line="276" w:lineRule="auto"/>
              <w:jc w:val="left"/>
              <w:rPr>
                <w:iCs/>
                <w:szCs w:val="22"/>
              </w:rPr>
            </w:pPr>
            <w:r w:rsidRPr="00FE17FA">
              <w:rPr>
                <w:iCs/>
                <w:szCs w:val="22"/>
              </w:rPr>
              <w:t>20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5550BBB" w14:textId="77777777" w:rsidR="00FE17FA" w:rsidRPr="00FE17FA" w:rsidRDefault="00FE17FA" w:rsidP="00FE17FA">
            <w:pPr>
              <w:spacing w:line="276" w:lineRule="auto"/>
              <w:jc w:val="left"/>
              <w:rPr>
                <w:iCs/>
                <w:szCs w:val="22"/>
              </w:rPr>
            </w:pPr>
            <w:r w:rsidRPr="00FE17FA">
              <w:rPr>
                <w:iCs/>
                <w:szCs w:val="22"/>
              </w:rPr>
              <w:t xml:space="preserve">Used Bayesian regression and evaluated impact of energy audit programs on multifamily houses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AAFD350" w14:textId="77777777" w:rsidR="00FE17FA" w:rsidRPr="00FE17FA" w:rsidRDefault="00FE17FA" w:rsidP="00FE17FA">
            <w:pPr>
              <w:spacing w:line="276" w:lineRule="auto"/>
              <w:jc w:val="left"/>
              <w:rPr>
                <w:iCs/>
                <w:szCs w:val="22"/>
              </w:rPr>
            </w:pPr>
            <w:r w:rsidRPr="00FE17FA">
              <w:rPr>
                <w:iCs/>
                <w:szCs w:val="22"/>
              </w:rPr>
              <w:t xml:space="preserve"> LL84 datase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64A5763" w14:textId="77777777" w:rsidR="00FE17FA" w:rsidRPr="00FE17FA" w:rsidRDefault="00FE17FA" w:rsidP="00FE17FA">
            <w:pPr>
              <w:spacing w:line="276" w:lineRule="auto"/>
              <w:jc w:val="left"/>
              <w:rPr>
                <w:iCs/>
                <w:szCs w:val="22"/>
              </w:rPr>
            </w:pPr>
            <w:r w:rsidRPr="00FE17FA">
              <w:rPr>
                <w:iCs/>
                <w:szCs w:val="22"/>
              </w:rPr>
              <w:t>Two-way ANOVA and Bayesian regress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23BBA19" w14:textId="77777777" w:rsidR="00FE17FA" w:rsidRPr="00FE17FA" w:rsidRDefault="00FE17FA" w:rsidP="002F44C8">
            <w:pPr>
              <w:pStyle w:val="ListParagraph"/>
              <w:numPr>
                <w:ilvl w:val="0"/>
                <w:numId w:val="29"/>
              </w:numPr>
              <w:spacing w:line="276" w:lineRule="auto"/>
              <w:ind w:leftChars="0"/>
              <w:jc w:val="left"/>
              <w:rPr>
                <w:rFonts w:ascii="Times New Roman" w:hAnsi="Times New Roman"/>
                <w:iCs/>
                <w:sz w:val="22"/>
                <w:szCs w:val="28"/>
              </w:rPr>
            </w:pPr>
            <w:r w:rsidRPr="00FE17FA">
              <w:rPr>
                <w:rFonts w:ascii="Times New Roman" w:hAnsi="Times New Roman"/>
                <w:iCs/>
                <w:sz w:val="22"/>
                <w:szCs w:val="28"/>
              </w:rPr>
              <w:t>No causal inference method.</w:t>
            </w:r>
          </w:p>
          <w:p w14:paraId="2E3D5672" w14:textId="6F0F1F96" w:rsidR="00FE17FA" w:rsidRPr="00FE17FA" w:rsidRDefault="00FE17FA" w:rsidP="002F44C8">
            <w:pPr>
              <w:pStyle w:val="ListParagraph"/>
              <w:numPr>
                <w:ilvl w:val="0"/>
                <w:numId w:val="29"/>
              </w:numPr>
              <w:spacing w:line="276" w:lineRule="auto"/>
              <w:ind w:leftChars="0"/>
              <w:jc w:val="left"/>
              <w:rPr>
                <w:iCs/>
                <w:szCs w:val="22"/>
              </w:rPr>
            </w:pPr>
            <w:r w:rsidRPr="00FE17FA">
              <w:rPr>
                <w:rFonts w:ascii="Times New Roman" w:hAnsi="Times New Roman"/>
                <w:iCs/>
                <w:sz w:val="22"/>
                <w:szCs w:val="28"/>
              </w:rPr>
              <w:t>Reproducibility issues associated with Bayesian regression.</w:t>
            </w:r>
          </w:p>
        </w:tc>
      </w:tr>
      <w:tr w:rsidR="00D33A37" w:rsidRPr="00FE17FA" w14:paraId="2057AA64" w14:textId="77777777" w:rsidTr="00FE17FA">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53C9DA0" w14:textId="77777777" w:rsidR="00FE17FA" w:rsidRPr="00FE17FA" w:rsidRDefault="00FE17FA" w:rsidP="00FE17FA">
            <w:pPr>
              <w:spacing w:line="276" w:lineRule="auto"/>
              <w:jc w:val="left"/>
              <w:rPr>
                <w:iCs/>
                <w:szCs w:val="22"/>
              </w:rPr>
            </w:pPr>
            <w:r w:rsidRPr="00FE17FA">
              <w:rPr>
                <w:iCs/>
                <w:szCs w:val="22"/>
              </w:rPr>
              <w:t>1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177D1F4" w14:textId="465EA488" w:rsidR="00D33A37" w:rsidRPr="00FE17FA" w:rsidRDefault="00D33A37" w:rsidP="00FE17FA">
            <w:pPr>
              <w:spacing w:line="276" w:lineRule="auto"/>
              <w:jc w:val="left"/>
              <w:rPr>
                <w:iCs/>
                <w:szCs w:val="22"/>
              </w:rPr>
            </w:pPr>
            <w:r>
              <w:rPr>
                <w:iCs/>
                <w:szCs w:val="22"/>
              </w:rPr>
              <w:fldChar w:fldCharType="begin"/>
            </w:r>
            <w:r>
              <w:rPr>
                <w:iCs/>
                <w:szCs w:val="22"/>
              </w:rPr>
              <w:instrText xml:space="preserve"> ADDIN ZOTERO_ITEM CSL_CITATION {"citationID":"I3Qmdn1e","properties":{"formattedCitation":"(Hope &amp; Booth, 2014)","plainCitation":"(Hope &amp; Booth, 2014)","noteIndex":0},"citationItems":[{"id":960,"uris":["http://zotero.org/users/10432387/items/KZGJTTTF"],"itemData":{"id":960,"type":"article-journal","container-title":"Energy Policy","ISSN":"0301-4215","journalAbbreviation":"Energy Policy","note":"publisher: Elsevier","page":"369-378","title":"Attitudes and behaviours of private sector landlords towards the energy efficiency of tenanted homes","volume":"75","author":[{"family":"Hope","given":"Alexander John"},{"family":"Booth","given":"Alexander"}],"issued":{"date-parts":[["2014"]]}}}],"schema":"https://github.com/citation-style-language/schema/raw/master/csl-citation.json"} </w:instrText>
            </w:r>
            <w:r>
              <w:rPr>
                <w:iCs/>
                <w:szCs w:val="22"/>
              </w:rPr>
              <w:fldChar w:fldCharType="separate"/>
            </w:r>
            <w:r>
              <w:rPr>
                <w:iCs/>
                <w:noProof/>
                <w:szCs w:val="22"/>
              </w:rPr>
              <w:t>(Hope &amp; Booth, 2014)</w:t>
            </w:r>
            <w:r>
              <w:rPr>
                <w:iCs/>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CBE4B6B" w14:textId="77777777" w:rsidR="00FE17FA" w:rsidRPr="00FE17FA" w:rsidRDefault="00FE17FA" w:rsidP="00FE17FA">
            <w:pPr>
              <w:spacing w:line="276" w:lineRule="auto"/>
              <w:jc w:val="left"/>
              <w:rPr>
                <w:iCs/>
                <w:szCs w:val="22"/>
              </w:rPr>
            </w:pPr>
            <w:r w:rsidRPr="00FE17FA">
              <w:rPr>
                <w:iCs/>
                <w:szCs w:val="22"/>
              </w:rPr>
              <w:t>20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B60102C" w14:textId="77777777" w:rsidR="00FE17FA" w:rsidRPr="00FE17FA" w:rsidRDefault="00FE17FA" w:rsidP="00FE17FA">
            <w:pPr>
              <w:spacing w:line="276" w:lineRule="auto"/>
              <w:jc w:val="left"/>
              <w:rPr>
                <w:iCs/>
                <w:szCs w:val="22"/>
              </w:rPr>
            </w:pPr>
            <w:r w:rsidRPr="00FE17FA">
              <w:rPr>
                <w:iCs/>
                <w:szCs w:val="22"/>
              </w:rPr>
              <w:t>Evaluated the effectiveness of UK government policy on providing incentives towards the attitude of landlords to improve the efficiency features of their building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F59730D" w14:textId="77777777" w:rsidR="00FE17FA" w:rsidRPr="00FE17FA" w:rsidRDefault="00FE17FA" w:rsidP="00FE17FA">
            <w:pPr>
              <w:spacing w:line="276" w:lineRule="auto"/>
              <w:jc w:val="left"/>
              <w:rPr>
                <w:iCs/>
                <w:szCs w:val="22"/>
              </w:rPr>
            </w:pPr>
            <w:r w:rsidRPr="00FE17FA">
              <w:rPr>
                <w:iCs/>
                <w:szCs w:val="22"/>
              </w:rPr>
              <w:t>Survey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59F985C" w14:textId="30E3FDC5" w:rsidR="00FE17FA" w:rsidRPr="00FE17FA" w:rsidRDefault="00FE17FA" w:rsidP="00FE17FA">
            <w:pPr>
              <w:spacing w:line="276" w:lineRule="auto"/>
              <w:jc w:val="left"/>
              <w:rPr>
                <w:iCs/>
                <w:szCs w:val="22"/>
              </w:rPr>
            </w:pPr>
            <w:r w:rsidRPr="00FE17FA">
              <w:rPr>
                <w:iCs/>
                <w:szCs w:val="22"/>
              </w:rPr>
              <w:t>Statistical dat</w:t>
            </w:r>
            <w:r>
              <w:rPr>
                <w:iCs/>
                <w:szCs w:val="22"/>
              </w:rPr>
              <w: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3B574E4" w14:textId="77777777" w:rsidR="00DB3761" w:rsidRPr="00DB3761" w:rsidRDefault="00FE17FA" w:rsidP="002F44C8">
            <w:pPr>
              <w:pStyle w:val="ListParagraph"/>
              <w:numPr>
                <w:ilvl w:val="0"/>
                <w:numId w:val="30"/>
              </w:numPr>
              <w:spacing w:line="276" w:lineRule="auto"/>
              <w:ind w:leftChars="0"/>
              <w:jc w:val="left"/>
              <w:rPr>
                <w:rFonts w:ascii="Times New Roman" w:hAnsi="Times New Roman"/>
                <w:iCs/>
                <w:sz w:val="22"/>
                <w:szCs w:val="28"/>
              </w:rPr>
            </w:pPr>
            <w:r w:rsidRPr="00DB3761">
              <w:rPr>
                <w:rFonts w:ascii="Times New Roman" w:hAnsi="Times New Roman"/>
                <w:iCs/>
                <w:sz w:val="22"/>
                <w:szCs w:val="28"/>
              </w:rPr>
              <w:t>No causal inference was employed</w:t>
            </w:r>
            <w:r w:rsidR="00DB3761" w:rsidRPr="00DB3761">
              <w:rPr>
                <w:rFonts w:ascii="Times New Roman" w:hAnsi="Times New Roman"/>
                <w:iCs/>
                <w:sz w:val="22"/>
                <w:szCs w:val="28"/>
              </w:rPr>
              <w:t>.</w:t>
            </w:r>
          </w:p>
          <w:p w14:paraId="1A1B31F1" w14:textId="6714CAD0" w:rsidR="00FE17FA" w:rsidRPr="00DB3761" w:rsidRDefault="00FE17FA" w:rsidP="002F44C8">
            <w:pPr>
              <w:pStyle w:val="ListParagraph"/>
              <w:numPr>
                <w:ilvl w:val="0"/>
                <w:numId w:val="30"/>
              </w:numPr>
              <w:spacing w:line="276" w:lineRule="auto"/>
              <w:ind w:leftChars="0"/>
              <w:jc w:val="left"/>
              <w:rPr>
                <w:iCs/>
                <w:szCs w:val="22"/>
              </w:rPr>
            </w:pPr>
            <w:r w:rsidRPr="00DB3761">
              <w:rPr>
                <w:rFonts w:ascii="Times New Roman" w:hAnsi="Times New Roman"/>
                <w:iCs/>
                <w:sz w:val="22"/>
                <w:szCs w:val="28"/>
              </w:rPr>
              <w:t>The obtained estimates do not reflect the true causal effects</w:t>
            </w:r>
          </w:p>
        </w:tc>
      </w:tr>
      <w:tr w:rsidR="00D33A37" w:rsidRPr="00FE17FA" w14:paraId="7F664BEE" w14:textId="77777777" w:rsidTr="00FE17FA">
        <w:trPr>
          <w:cantSplit/>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E308EE0" w14:textId="77777777" w:rsidR="00FE17FA" w:rsidRPr="00FE17FA" w:rsidRDefault="00FE17FA" w:rsidP="00FE17FA">
            <w:pPr>
              <w:spacing w:line="276" w:lineRule="auto"/>
              <w:jc w:val="left"/>
              <w:rPr>
                <w:iCs/>
                <w:szCs w:val="22"/>
              </w:rPr>
            </w:pPr>
            <w:r w:rsidRPr="00FE17FA">
              <w:rPr>
                <w:iCs/>
                <w:szCs w:val="22"/>
              </w:rPr>
              <w:lastRenderedPageBreak/>
              <w:t>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7E60B55" w14:textId="712C34AC" w:rsidR="00D33A37" w:rsidRPr="00FE17FA" w:rsidRDefault="00D33A37" w:rsidP="00D33A37">
            <w:pPr>
              <w:jc w:val="left"/>
              <w:rPr>
                <w:szCs w:val="22"/>
              </w:rPr>
            </w:pPr>
            <w:r>
              <w:rPr>
                <w:szCs w:val="22"/>
              </w:rPr>
              <w:fldChar w:fldCharType="begin"/>
            </w:r>
            <w:r>
              <w:rPr>
                <w:szCs w:val="22"/>
              </w:rPr>
              <w:instrText xml:space="preserve"> ADDIN ZOTERO_ITEM CSL_CITATION {"citationID":"9hFaWkHt","properties":{"formattedCitation":"(Kim &amp; de Dear, 2018)","plainCitation":"(Kim &amp; de Dear, 2018)","noteIndex":0},"citationItems":[{"id":944,"uris":["http://zotero.org/users/10432387/items/6BSC4BK4"],"itemData":{"id":944,"type":"article-journal","container-title":"Building and Environment","ISSN":"0360-1323","journalAbbreviation":"Building and Environment","note":"publisher: Elsevier","page":"13-22","title":"Thermal comfort expectations and adaptive behavioural characteristics of primary and secondary school students","volume":"127","author":[{"family":"Kim","given":"Jungsoo"},{"family":"Dear","given":"Richard","non-dropping-particle":"de"}],"issued":{"date-parts":[["2018"]]}}}],"schema":"https://github.com/citation-style-language/schema/raw/master/csl-citation.json"} </w:instrText>
            </w:r>
            <w:r>
              <w:rPr>
                <w:szCs w:val="22"/>
              </w:rPr>
              <w:fldChar w:fldCharType="separate"/>
            </w:r>
            <w:r>
              <w:rPr>
                <w:noProof/>
                <w:szCs w:val="22"/>
              </w:rPr>
              <w:t>(Kim &amp; de Dear, 2018)</w:t>
            </w:r>
            <w:r>
              <w:rPr>
                <w:szCs w:val="22"/>
              </w:rPr>
              <w:fldChar w:fldCharType="end"/>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F4D7B32" w14:textId="77777777" w:rsidR="00FE17FA" w:rsidRPr="00FE17FA" w:rsidRDefault="00FE17FA" w:rsidP="00FE17FA">
            <w:pPr>
              <w:spacing w:line="276" w:lineRule="auto"/>
              <w:jc w:val="left"/>
              <w:rPr>
                <w:iCs/>
                <w:szCs w:val="22"/>
              </w:rPr>
            </w:pPr>
            <w:r w:rsidRPr="00FE17FA">
              <w:rPr>
                <w:iCs/>
                <w:szCs w:val="22"/>
              </w:rPr>
              <w:t>20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A7BF34B" w14:textId="77777777" w:rsidR="00FE17FA" w:rsidRPr="00FE17FA" w:rsidRDefault="00FE17FA" w:rsidP="00FE17FA">
            <w:pPr>
              <w:spacing w:line="276" w:lineRule="auto"/>
              <w:jc w:val="left"/>
              <w:rPr>
                <w:iCs/>
                <w:szCs w:val="22"/>
              </w:rPr>
            </w:pPr>
            <w:r w:rsidRPr="00FE17FA">
              <w:rPr>
                <w:iCs/>
                <w:szCs w:val="22"/>
              </w:rPr>
              <w:t>Statistical test to evaluate the role of operable windows and personal control on the overall thermal comfor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031850D" w14:textId="77777777" w:rsidR="00FE17FA" w:rsidRPr="00FE17FA" w:rsidRDefault="00FE17FA" w:rsidP="00FE17FA">
            <w:pPr>
              <w:spacing w:line="276" w:lineRule="auto"/>
              <w:jc w:val="left"/>
              <w:rPr>
                <w:iCs/>
                <w:szCs w:val="22"/>
              </w:rPr>
            </w:pPr>
            <w:r w:rsidRPr="00FE17FA">
              <w:rPr>
                <w:iCs/>
                <w:szCs w:val="22"/>
              </w:rPr>
              <w:t>Field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6CA007E" w14:textId="77777777" w:rsidR="00FE17FA" w:rsidRPr="00FE17FA" w:rsidRDefault="00FE17FA" w:rsidP="00FE17FA">
            <w:pPr>
              <w:spacing w:line="276" w:lineRule="auto"/>
              <w:jc w:val="left"/>
              <w:rPr>
                <w:iCs/>
                <w:szCs w:val="22"/>
              </w:rPr>
            </w:pPr>
            <w:r w:rsidRPr="00FE17FA">
              <w:rPr>
                <w:iCs/>
                <w:szCs w:val="22"/>
              </w:rPr>
              <w:t>Statistical test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7CF42A5" w14:textId="77777777" w:rsidR="00DB3761" w:rsidRPr="00DB3761" w:rsidRDefault="00FE17FA" w:rsidP="002F44C8">
            <w:pPr>
              <w:pStyle w:val="ListParagraph"/>
              <w:numPr>
                <w:ilvl w:val="0"/>
                <w:numId w:val="31"/>
              </w:numPr>
              <w:spacing w:line="276" w:lineRule="auto"/>
              <w:ind w:leftChars="0"/>
              <w:jc w:val="left"/>
              <w:rPr>
                <w:rFonts w:ascii="Times New Roman" w:hAnsi="Times New Roman"/>
                <w:iCs/>
                <w:sz w:val="22"/>
                <w:szCs w:val="22"/>
              </w:rPr>
            </w:pPr>
            <w:r w:rsidRPr="00DB3761">
              <w:rPr>
                <w:rFonts w:ascii="Times New Roman" w:hAnsi="Times New Roman"/>
                <w:iCs/>
                <w:sz w:val="22"/>
                <w:szCs w:val="22"/>
              </w:rPr>
              <w:t>No causal inference was employed</w:t>
            </w:r>
            <w:r w:rsidR="00DB3761" w:rsidRPr="00DB3761">
              <w:rPr>
                <w:rFonts w:ascii="Times New Roman" w:hAnsi="Times New Roman"/>
                <w:iCs/>
                <w:sz w:val="22"/>
                <w:szCs w:val="22"/>
              </w:rPr>
              <w:t>.</w:t>
            </w:r>
          </w:p>
          <w:p w14:paraId="1E10A3BD" w14:textId="4DCB3579" w:rsidR="00FE17FA" w:rsidRPr="00DB3761" w:rsidRDefault="00FE17FA" w:rsidP="002F44C8">
            <w:pPr>
              <w:pStyle w:val="ListParagraph"/>
              <w:numPr>
                <w:ilvl w:val="0"/>
                <w:numId w:val="31"/>
              </w:numPr>
              <w:spacing w:line="276" w:lineRule="auto"/>
              <w:ind w:leftChars="0"/>
              <w:jc w:val="left"/>
              <w:rPr>
                <w:iCs/>
                <w:szCs w:val="22"/>
              </w:rPr>
            </w:pPr>
            <w:r w:rsidRPr="00DB3761">
              <w:rPr>
                <w:rFonts w:ascii="Times New Roman" w:hAnsi="Times New Roman"/>
                <w:iCs/>
                <w:sz w:val="22"/>
                <w:szCs w:val="22"/>
              </w:rPr>
              <w:t>The obtained estimates do not reflect the true causal effects</w:t>
            </w:r>
          </w:p>
        </w:tc>
      </w:tr>
    </w:tbl>
    <w:p w14:paraId="3559A02A" w14:textId="77777777" w:rsidR="00C9163D" w:rsidRPr="00C9163D" w:rsidRDefault="00C9163D" w:rsidP="00372E49">
      <w:pPr>
        <w:rPr>
          <w:iCs/>
          <w:sz w:val="24"/>
          <w:szCs w:val="32"/>
        </w:rPr>
      </w:pPr>
    </w:p>
    <w:p w14:paraId="310EBB7A" w14:textId="06AF0819" w:rsidR="00C9163D" w:rsidRDefault="00C9163D" w:rsidP="00372E49">
      <w:pPr>
        <w:rPr>
          <w:b/>
          <w:bCs/>
          <w:iCs/>
          <w:sz w:val="24"/>
          <w:szCs w:val="32"/>
        </w:rPr>
      </w:pPr>
    </w:p>
    <w:p w14:paraId="62002CD0" w14:textId="77777777" w:rsidR="00C9163D" w:rsidRDefault="00C9163D">
      <w:pPr>
        <w:widowControl/>
        <w:wordWrap/>
        <w:autoSpaceDE/>
        <w:autoSpaceDN/>
        <w:spacing w:line="240" w:lineRule="auto"/>
        <w:jc w:val="left"/>
        <w:rPr>
          <w:b/>
          <w:bCs/>
          <w:iCs/>
          <w:sz w:val="24"/>
          <w:szCs w:val="32"/>
        </w:rPr>
      </w:pPr>
    </w:p>
    <w:p w14:paraId="766B745A" w14:textId="77777777" w:rsidR="00C9163D" w:rsidRDefault="00C9163D">
      <w:pPr>
        <w:widowControl/>
        <w:wordWrap/>
        <w:autoSpaceDE/>
        <w:autoSpaceDN/>
        <w:spacing w:line="240" w:lineRule="auto"/>
        <w:jc w:val="left"/>
        <w:rPr>
          <w:b/>
          <w:bCs/>
          <w:iCs/>
          <w:sz w:val="24"/>
          <w:szCs w:val="32"/>
        </w:rPr>
      </w:pPr>
    </w:p>
    <w:p w14:paraId="3EB997F9" w14:textId="77777777" w:rsidR="00C9163D" w:rsidRDefault="00C9163D">
      <w:pPr>
        <w:widowControl/>
        <w:wordWrap/>
        <w:autoSpaceDE/>
        <w:autoSpaceDN/>
        <w:spacing w:line="240" w:lineRule="auto"/>
        <w:jc w:val="left"/>
        <w:rPr>
          <w:b/>
          <w:bCs/>
          <w:iCs/>
          <w:sz w:val="24"/>
          <w:szCs w:val="32"/>
        </w:rPr>
      </w:pPr>
    </w:p>
    <w:p w14:paraId="41D78EA3" w14:textId="77777777" w:rsidR="00C9163D" w:rsidRDefault="00C9163D">
      <w:pPr>
        <w:widowControl/>
        <w:wordWrap/>
        <w:autoSpaceDE/>
        <w:autoSpaceDN/>
        <w:spacing w:line="240" w:lineRule="auto"/>
        <w:jc w:val="left"/>
        <w:rPr>
          <w:b/>
          <w:bCs/>
          <w:iCs/>
          <w:sz w:val="24"/>
          <w:szCs w:val="32"/>
        </w:rPr>
      </w:pPr>
    </w:p>
    <w:p w14:paraId="46B3D246" w14:textId="77777777" w:rsidR="00C9163D" w:rsidRDefault="00C9163D">
      <w:pPr>
        <w:widowControl/>
        <w:wordWrap/>
        <w:autoSpaceDE/>
        <w:autoSpaceDN/>
        <w:spacing w:line="240" w:lineRule="auto"/>
        <w:jc w:val="left"/>
        <w:rPr>
          <w:b/>
          <w:bCs/>
          <w:iCs/>
          <w:sz w:val="24"/>
          <w:szCs w:val="32"/>
        </w:rPr>
        <w:sectPr w:rsidR="00C9163D" w:rsidSect="00C9163D">
          <w:pgSz w:w="14742" w:h="10773" w:orient="landscape" w:code="13"/>
          <w:pgMar w:top="1134" w:right="1418" w:bottom="1134" w:left="1418" w:header="851" w:footer="992" w:gutter="0"/>
          <w:pgNumType w:fmt="decimalFullWidth"/>
          <w:cols w:space="425"/>
          <w:docGrid w:linePitch="360"/>
        </w:sectPr>
      </w:pPr>
    </w:p>
    <w:p w14:paraId="73CAC46C" w14:textId="6118CCA4" w:rsidR="000A4FB1" w:rsidRDefault="000A4FB1" w:rsidP="002F44C8">
      <w:pPr>
        <w:pStyle w:val="Heading3"/>
        <w:numPr>
          <w:ilvl w:val="2"/>
          <w:numId w:val="33"/>
        </w:numPr>
      </w:pPr>
      <w:bookmarkStart w:id="25" w:name="_Toc137595461"/>
      <w:r w:rsidRPr="000A4FB1">
        <w:lastRenderedPageBreak/>
        <w:t>Model causal mechanisms with</w:t>
      </w:r>
      <w:r>
        <w:t xml:space="preserve"> Directed acyclic graphs (DAGs)</w:t>
      </w:r>
      <w:bookmarkEnd w:id="25"/>
    </w:p>
    <w:p w14:paraId="5EF7F25C" w14:textId="77777777" w:rsidR="00A41AF2" w:rsidRDefault="00A41AF2" w:rsidP="00A41AF2">
      <w:r>
        <w:t xml:space="preserve">Directed acyclic graphs (DAGs) are considered useful for causal inference analysis. They provided a visual representation of causal assumptions and are helpful in identifying which variables to control for. Moreover, DAGs </w:t>
      </w:r>
      <w:r w:rsidRPr="00161167">
        <w:t>serve as a connection point for merging domain expertise with data-driven approaches</w:t>
      </w:r>
      <w:r>
        <w:t xml:space="preserve">. Developed primarily by Judea Pearl </w:t>
      </w:r>
      <w:r>
        <w:fldChar w:fldCharType="begin"/>
      </w:r>
      <w:r>
        <w:instrText xml:space="preserve"> ADDIN ZOTERO_ITEM CSL_CITATION {"citationID":"JgzHKN5I","properties":{"formattedCitation":"(Pearl, 1995)","plainCitation":"(Pearl, 1995)","noteIndex":0},"citationItems":[{"id":919,"uris":["http://zotero.org/users/10432387/items/D93VRYPI","http://zotero.org/users/10432387/items/D93VRYPI"],"itemData":{"id":919,"type":"article-journal","container-title":"Biometrika","ISSN":"1464-3510","issue":"4","journalAbbreviation":"Biometrika","note":"publisher: Oxford University Press","page":"669-688","title":"Causal diagrams for empirical research","volume":"82","author":[{"family":"Pearl","given":"Judea"}],"issued":{"date-parts":[["1995"]]}}}],"schema":"https://github.com/citation-style-language/schema/raw/master/csl-citation.json"} </w:instrText>
      </w:r>
      <w:r>
        <w:fldChar w:fldCharType="separate"/>
      </w:r>
      <w:r w:rsidRPr="000445CC">
        <w:t>(Pearl, 1995)</w:t>
      </w:r>
      <w:r>
        <w:fldChar w:fldCharType="end"/>
      </w:r>
      <w:r>
        <w:t xml:space="preserve">, they share several features with structured equation models (SEMs) </w:t>
      </w:r>
      <w:r>
        <w:fldChar w:fldCharType="begin"/>
      </w:r>
      <w:r>
        <w:instrText xml:space="preserve"> ADDIN ZOTERO_ITEM CSL_CITATION {"citationID":"JkKLqY0k","properties":{"formattedCitation":"(Hoyle, 1995)","plainCitation":"(Hoyle, 1995)","noteIndex":0},"citationItems":[{"id":918,"uris":["http://zotero.org/users/10432387/items/B6QKQL97"],"itemData":{"id":918,"type":"article-journal","ISSN":"0803953178","note":"publisher: Sage Publications, Inc","title":"The structural equation modeling approach: Basic concepts and fundamental issues.","author":[{"family":"Hoyle","given":"Rick H"}],"issued":{"date-parts":[["1995"]]}}}],"schema":"https://github.com/citation-style-language/schema/raw/master/csl-citation.json"} </w:instrText>
      </w:r>
      <w:r>
        <w:fldChar w:fldCharType="separate"/>
      </w:r>
      <w:r w:rsidRPr="000445CC">
        <w:t>(Hoyle, 1995)</w:t>
      </w:r>
      <w:r>
        <w:fldChar w:fldCharType="end"/>
      </w:r>
      <w:r>
        <w:t xml:space="preserve">. Ideally, a DAG consists of nodes representing variables and arrows (directed edges) between these nodes to represent the direction of the causal relationship. DAGs can be thought of nonparametric SEMs </w:t>
      </w:r>
      <w:r>
        <w:fldChar w:fldCharType="begin"/>
      </w:r>
      <w:r>
        <w:instrText xml:space="preserve"> ADDIN ZOTERO_ITEM CSL_CITATION {"citationID":"MDhHR2xn","properties":{"formattedCitation":"(Elwert, 2013)","plainCitation":"(Elwert, 2013)","noteIndex":0},"citationItems":[{"id":917,"uris":["http://zotero.org/users/10432387/items/JQEIB9AR"],"itemData":{"id":917,"type":"article-journal","container-title":"Handbook of causal analysis for social research","ISSN":"9400760930","journalAbbreviation":"Handbook of causal analysis for social research","note":"publisher: Springer","page":"245-273","title":"Graphical causal models","author":[{"family":"Elwert","given":"Felix"}],"issued":{"date-parts":[["2013"]]}}}],"schema":"https://github.com/citation-style-language/schema/raw/master/csl-citation.json"} </w:instrText>
      </w:r>
      <w:r>
        <w:fldChar w:fldCharType="separate"/>
      </w:r>
      <w:r w:rsidRPr="000445CC">
        <w:t>(</w:t>
      </w:r>
      <w:proofErr w:type="spellStart"/>
      <w:r w:rsidRPr="000445CC">
        <w:t>Elwert</w:t>
      </w:r>
      <w:proofErr w:type="spellEnd"/>
      <w:r w:rsidRPr="000445CC">
        <w:t>, 2013)</w:t>
      </w:r>
      <w:r>
        <w:fldChar w:fldCharType="end"/>
      </w:r>
      <w:r>
        <w:t>, which is the core difference between them. While SEMs assume that the relationship between variables is linear and additive (unless indicated otherwise) which is shown through arrows, DAGs can represent any type of functional relationship between variables with arrows such as polynomial, exponential, step, and sinusoidal functions. Moreover, as opposed to SEMs, DAGs only allow single-headed arrows.</w:t>
      </w:r>
    </w:p>
    <w:p w14:paraId="69199773" w14:textId="77777777" w:rsidR="00A41AF2" w:rsidRDefault="00A41AF2" w:rsidP="00A41AF2"/>
    <w:p w14:paraId="15D4036D" w14:textId="41035E4B" w:rsidR="00A41AF2" w:rsidRDefault="00A41AF2" w:rsidP="00A41AF2">
      <w:r>
        <w:t xml:space="preserve">Consider a simple DAG in Figure </w:t>
      </w:r>
      <w:r w:rsidR="00EE0E9F">
        <w:t>3.</w:t>
      </w:r>
      <w:r>
        <w:t xml:space="preserve">2. From this DAG, several paths can be identified and categorized into three basic causal structures: chains, forks, and inverted forks </w:t>
      </w:r>
      <w:r>
        <w:fldChar w:fldCharType="begin"/>
      </w:r>
      <w:r>
        <w:instrText xml:space="preserve"> ADDIN ZOTERO_ITEM CSL_CITATION {"citationID":"mPuAdniw","properties":{"formattedCitation":"(Elwert, 2013)","plainCitation":"(Elwert, 2013)","noteIndex":0},"citationItems":[{"id":917,"uris":["http://zotero.org/users/10432387/items/JQEIB9AR"],"itemData":{"id":917,"type":"article-journal","container-title":"Handbook of causal analysis for social research","ISSN":"9400760930","journalAbbreviation":"Handbook of causal analysis for social research","note":"publisher: Springer","page":"245-273","title":"Graphical causal models","author":[{"family":"Elwert","given":"Felix"}],"issued":{"date-parts":[["2013"]]}}}],"schema":"https://github.com/citation-style-language/schema/raw/master/csl-citation.json"} </w:instrText>
      </w:r>
      <w:r>
        <w:fldChar w:fldCharType="separate"/>
      </w:r>
      <w:r w:rsidRPr="0069683C">
        <w:t>(</w:t>
      </w:r>
      <w:proofErr w:type="spellStart"/>
      <w:r w:rsidRPr="0069683C">
        <w:t>Elwert</w:t>
      </w:r>
      <w:proofErr w:type="spellEnd"/>
      <w:r w:rsidRPr="0069683C">
        <w:t>, 2013)</w:t>
      </w:r>
      <w:r>
        <w:fldChar w:fldCharType="end"/>
      </w:r>
      <w:r>
        <w:t xml:space="preserve">. </w:t>
      </w:r>
      <w:r w:rsidRPr="0069683C">
        <w:t>A chain consists of a series of variables, where the first variable has a causal effect on the second variable, which then has a causal effect on the third variable, and so on. A correlation between the first and last variable in a chain suggests a genuine</w:t>
      </w:r>
      <w:r w:rsidRPr="0069683C">
        <w:rPr>
          <w:rFonts w:hint="eastAsia"/>
        </w:rPr>
        <w:t xml:space="preserve"> causal effect. An example of a chain is </w:t>
      </w:r>
      <w:r>
        <w:t>annual income → AC usage behavior → energy use intensity</w:t>
      </w:r>
      <w:r w:rsidRPr="0069683C">
        <w:rPr>
          <w:rFonts w:hint="eastAsia"/>
        </w:rPr>
        <w:t xml:space="preserve">, where </w:t>
      </w:r>
      <w:r>
        <w:t>annual income</w:t>
      </w:r>
      <w:r w:rsidRPr="0069683C">
        <w:rPr>
          <w:rFonts w:hint="eastAsia"/>
        </w:rPr>
        <w:t xml:space="preserve"> causally influences </w:t>
      </w:r>
      <w:r>
        <w:t>energy use intensity</w:t>
      </w:r>
      <w:r w:rsidRPr="0069683C">
        <w:rPr>
          <w:rFonts w:hint="eastAsia"/>
        </w:rPr>
        <w:t xml:space="preserve"> via </w:t>
      </w:r>
      <w:r>
        <w:t>AC usage behavior</w:t>
      </w:r>
      <w:r w:rsidRPr="0069683C">
        <w:rPr>
          <w:rFonts w:hint="eastAsia"/>
        </w:rPr>
        <w:t>.</w:t>
      </w:r>
    </w:p>
    <w:p w14:paraId="01942E9D" w14:textId="77777777" w:rsidR="00A41AF2" w:rsidRDefault="00A41AF2" w:rsidP="00A41AF2"/>
    <w:p w14:paraId="2CCCF17D" w14:textId="77777777" w:rsidR="00A41AF2" w:rsidRDefault="00A41AF2" w:rsidP="00A41AF2">
      <w:pPr>
        <w:jc w:val="center"/>
      </w:pPr>
      <w:r w:rsidRPr="00324759">
        <w:rPr>
          <w:noProof/>
        </w:rPr>
        <w:drawing>
          <wp:inline distT="0" distB="0" distL="0" distR="0" wp14:anchorId="3744CF9B" wp14:editId="5C159323">
            <wp:extent cx="3488267" cy="1498599"/>
            <wp:effectExtent l="0" t="0" r="4445" b="635"/>
            <wp:docPr id="897939366" name="Picture 897939366" descr="A black background with white rectang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26149" name="Picture 1" descr="A black background with white rectangles&#10;&#10;Description automatically generated with low confidence"/>
                    <pic:cNvPicPr/>
                  </pic:nvPicPr>
                  <pic:blipFill>
                    <a:blip r:embed="rId13"/>
                    <a:stretch>
                      <a:fillRect/>
                    </a:stretch>
                  </pic:blipFill>
                  <pic:spPr>
                    <a:xfrm>
                      <a:off x="0" y="0"/>
                      <a:ext cx="3533825" cy="1518171"/>
                    </a:xfrm>
                    <a:prstGeom prst="rect">
                      <a:avLst/>
                    </a:prstGeom>
                  </pic:spPr>
                </pic:pic>
              </a:graphicData>
            </a:graphic>
          </wp:inline>
        </w:drawing>
      </w:r>
    </w:p>
    <w:p w14:paraId="4D590195" w14:textId="725057FD" w:rsidR="00A41AF2" w:rsidRDefault="00EE0E9F" w:rsidP="00EE0E9F">
      <w:pPr>
        <w:pStyle w:val="Caption"/>
      </w:pPr>
      <w:bookmarkStart w:id="26" w:name="_Toc137462964"/>
      <w:r>
        <w:t xml:space="preserve">Figure 3. </w:t>
      </w:r>
      <w:r w:rsidR="00B52BCD">
        <w:fldChar w:fldCharType="begin"/>
      </w:r>
      <w:r w:rsidR="00B52BCD">
        <w:instrText xml:space="preserve"> SEQ Figure_3. \* ARABIC </w:instrText>
      </w:r>
      <w:r w:rsidR="00B52BCD">
        <w:fldChar w:fldCharType="separate"/>
      </w:r>
      <w:r w:rsidR="00EC4C2A">
        <w:rPr>
          <w:noProof/>
        </w:rPr>
        <w:t>2</w:t>
      </w:r>
      <w:r w:rsidR="00B52BCD">
        <w:rPr>
          <w:noProof/>
        </w:rPr>
        <w:fldChar w:fldCharType="end"/>
      </w:r>
      <w:r>
        <w:t xml:space="preserve">. </w:t>
      </w:r>
      <w:r w:rsidR="00A41AF2">
        <w:t>An example of a directed acyclic graph</w:t>
      </w:r>
      <w:bookmarkEnd w:id="26"/>
    </w:p>
    <w:p w14:paraId="6A9E86CF" w14:textId="77777777" w:rsidR="00A41AF2" w:rsidRDefault="00A41AF2" w:rsidP="00A41AF2">
      <w:r>
        <w:rPr>
          <w:rFonts w:hint="eastAsia"/>
        </w:rPr>
        <w:lastRenderedPageBreak/>
        <w:t xml:space="preserve">A fork, on the other hand, has a structure where two variables have a causal effect on a third variable. An example of a fork is </w:t>
      </w:r>
      <w:r>
        <w:t>AC usage behavior ←</w:t>
      </w:r>
      <w:r>
        <w:rPr>
          <w:rFonts w:hint="eastAsia"/>
        </w:rPr>
        <w:t xml:space="preserve"> </w:t>
      </w:r>
      <w:r>
        <w:t>annual income</w:t>
      </w:r>
      <w:r>
        <w:rPr>
          <w:rFonts w:hint="eastAsia"/>
        </w:rPr>
        <w:t xml:space="preserve"> </w:t>
      </w:r>
      <w:r>
        <w:t>→ energy use intensity</w:t>
      </w:r>
      <w:r>
        <w:rPr>
          <w:rFonts w:hint="eastAsia"/>
        </w:rPr>
        <w:t xml:space="preserve">, where </w:t>
      </w:r>
      <w:r>
        <w:t>AC usage behavior</w:t>
      </w:r>
      <w:r>
        <w:rPr>
          <w:rFonts w:hint="eastAsia"/>
        </w:rPr>
        <w:t xml:space="preserve"> and </w:t>
      </w:r>
      <w:r>
        <w:t>energy use intensity</w:t>
      </w:r>
      <w:r>
        <w:rPr>
          <w:rFonts w:hint="eastAsia"/>
        </w:rPr>
        <w:t xml:space="preserve"> may be correlated because they share a </w:t>
      </w:r>
      <w:r>
        <w:t xml:space="preserve">common cause, annual income. Forks are relevant to the phenomenon of confounding </w:t>
      </w:r>
      <w:r>
        <w:fldChar w:fldCharType="begin"/>
      </w:r>
      <w:r>
        <w:instrText xml:space="preserve"> ADDIN ZOTERO_ITEM CSL_CITATION {"citationID":"ZDtEJ9HK","properties":{"formattedCitation":"(Dinga et al., 2020)","plainCitation":"(Dinga et al., 2020)","noteIndex":0},"citationItems":[{"id":914,"uris":["http://zotero.org/users/10432387/items/8I4KC69X"],"itemData":{"id":914,"type":"article-journal","container-title":"BioRxiv","journalAbbreviation":"BioRxiv","note":"publisher: Cold Spring Harbor Laboratory","page":"2020-08","title":"Controlling for effects of confounding variables on machine learning predictions","author":[{"family":"Dinga","given":"Richard"},{"family":"Schmaal","given":"Lianne"},{"family":"Penninx","given":"Brenda WJH"},{"family":"Veltman","given":"Dick J"},{"family":"Marquand","given":"Andre F"}],"issued":{"date-parts":[["2020"]]}}}],"schema":"https://github.com/citation-style-language/schema/raw/master/csl-citation.json"} </w:instrText>
      </w:r>
      <w:r>
        <w:fldChar w:fldCharType="separate"/>
      </w:r>
      <w:r w:rsidRPr="005F4BD9">
        <w:t>(</w:t>
      </w:r>
      <w:proofErr w:type="spellStart"/>
      <w:r w:rsidRPr="005F4BD9">
        <w:t>Dinga</w:t>
      </w:r>
      <w:proofErr w:type="spellEnd"/>
      <w:r w:rsidRPr="005F4BD9">
        <w:t xml:space="preserve"> et al., 2020)</w:t>
      </w:r>
      <w:r>
        <w:fldChar w:fldCharType="end"/>
      </w:r>
      <w:r>
        <w:t>, where a variable influences both the dependent and independent variables, leading to a non-causal correlation.</w:t>
      </w:r>
    </w:p>
    <w:p w14:paraId="5EA694E7" w14:textId="77777777" w:rsidR="00A41AF2" w:rsidRDefault="00A41AF2" w:rsidP="00A41AF2"/>
    <w:p w14:paraId="37AB5CBA" w14:textId="77777777" w:rsidR="00A41AF2" w:rsidRDefault="00A41AF2" w:rsidP="00A41AF2">
      <w:r>
        <w:rPr>
          <w:rFonts w:hint="eastAsia"/>
        </w:rPr>
        <w:t xml:space="preserve">An inverted fork has a structure where a single variable has a causal effect on two variables that are not directly related. An example of an inverted fork is </w:t>
      </w:r>
      <w:r>
        <w:t>AC usage behavior</w:t>
      </w:r>
      <w:r>
        <w:rPr>
          <w:rFonts w:hint="eastAsia"/>
        </w:rPr>
        <w:t xml:space="preserve"> </w:t>
      </w:r>
      <w:r>
        <w:t>→ energy use intensity</w:t>
      </w:r>
      <w:r>
        <w:rPr>
          <w:rFonts w:hint="eastAsia"/>
        </w:rPr>
        <w:t xml:space="preserve"> </w:t>
      </w:r>
      <w:r>
        <w:t>← annual income</w:t>
      </w:r>
      <w:r>
        <w:rPr>
          <w:rFonts w:hint="eastAsia"/>
        </w:rPr>
        <w:t xml:space="preserve">, where the correlation between </w:t>
      </w:r>
      <w:r>
        <w:t xml:space="preserve">AC usage behavior and annual income does not imply a correlation between AC usage behavior and energy use intensity. Inverted forks are relevant to the problem of collider bias </w:t>
      </w:r>
      <w:r>
        <w:fldChar w:fldCharType="begin"/>
      </w:r>
      <w:r>
        <w:instrText xml:space="preserve"> ADDIN ZOTERO_ITEM CSL_CITATION {"citationID":"TvJk4TvS","properties":{"formattedCitation":"(Ananth &amp; Schisterman, 2017)","plainCitation":"(Ananth &amp; Schisterman, 2017)","noteIndex":0},"citationItems":[{"id":915,"uris":["http://zotero.org/users/10432387/items/MY63DHRW"],"itemData":{"id":915,"type":"article-journal","container-title":"American journal of obstetrics and gynecology","ISSN":"0002-9378","issue":"2","journalAbbreviation":"American journal of obstetrics and gynecology","note":"publisher: Elsevier","page":"167-175","title":"Confounding, causality, and confusion: the role of intermediate variables in interpreting observational studies in obstetrics","volume":"217","author":[{"family":"Ananth","given":"Cande V"},{"family":"Schisterman","given":"Enrique F"}],"issued":{"date-parts":[["2017"]]}}}],"schema":"https://github.com/citation-style-language/schema/raw/master/csl-citation.json"} </w:instrText>
      </w:r>
      <w:r>
        <w:fldChar w:fldCharType="separate"/>
      </w:r>
      <w:r w:rsidRPr="005F4BD9">
        <w:t xml:space="preserve">(Ananth &amp; </w:t>
      </w:r>
      <w:proofErr w:type="spellStart"/>
      <w:r w:rsidRPr="005F4BD9">
        <w:t>Schisterman</w:t>
      </w:r>
      <w:proofErr w:type="spellEnd"/>
      <w:r w:rsidRPr="005F4BD9">
        <w:t>, 2017)</w:t>
      </w:r>
      <w:r>
        <w:fldChar w:fldCharType="end"/>
      </w:r>
      <w:r>
        <w:t>.</w:t>
      </w:r>
    </w:p>
    <w:p w14:paraId="44111A3F" w14:textId="77777777" w:rsidR="00A41AF2" w:rsidRDefault="00A41AF2" w:rsidP="00A41AF2"/>
    <w:p w14:paraId="5F28B216" w14:textId="77777777" w:rsidR="00A41AF2" w:rsidRDefault="00A41AF2" w:rsidP="00A41AF2">
      <w:r>
        <w:t>A path that consists only of chains can transmit a causal association, and variables that are directly or indirectly causally affected by a certain variable are called its descendants, while variables that directly or indirectly affect a certain variable are considered its ancestors. A path that also contains forks can still transmit an association, but it is no longer a causal association due to the confounding variable (in this case, annual income). A path that contains an inverted fork is blocked, and no association is transmitted.</w:t>
      </w:r>
    </w:p>
    <w:p w14:paraId="13532102" w14:textId="77777777" w:rsidR="00EE0E9F" w:rsidRDefault="00EE0E9F" w:rsidP="00A41AF2"/>
    <w:p w14:paraId="4E1A998D" w14:textId="77777777" w:rsidR="00EE0E9F" w:rsidRDefault="00EE0E9F" w:rsidP="00EE0E9F">
      <w:r w:rsidRPr="00105157">
        <w:t>The primary challenge when dealing with observational data is the issue of confounding, which occurs when a common cause exists that is behind both the independent variable (often referred to as the treatment</w:t>
      </w:r>
      <w:r>
        <w:t xml:space="preserve"> or exposure</w:t>
      </w:r>
      <w:r w:rsidRPr="00105157">
        <w:t xml:space="preserve">) and the dependent variable </w:t>
      </w:r>
      <w:r>
        <w:t xml:space="preserve">(outcome) </w:t>
      </w:r>
      <w:r w:rsidRPr="00105157">
        <w:t>of interest</w:t>
      </w:r>
      <w:r>
        <w:t xml:space="preserve"> These common causes are found on the back-door paths, </w:t>
      </w:r>
      <w:r w:rsidRPr="00207FEE">
        <w:t>which are paths that start with an arrow pointing to the independent variable and end with an arrow pointing to the dependent variable</w:t>
      </w:r>
      <w:r w:rsidRPr="00105157">
        <w:t>. Th</w:t>
      </w:r>
      <w:r>
        <w:t>e</w:t>
      </w:r>
      <w:r w:rsidRPr="00105157">
        <w:t xml:space="preserve"> influence </w:t>
      </w:r>
      <w:r>
        <w:t xml:space="preserve">of these common causes </w:t>
      </w:r>
      <w:r w:rsidRPr="00105157">
        <w:t>can lead to what is called a spurious correlation</w:t>
      </w:r>
      <w:r>
        <w:t xml:space="preserve">. </w:t>
      </w:r>
      <w:r w:rsidRPr="00207FEE">
        <w:rPr>
          <w:rFonts w:hint="eastAsia"/>
        </w:rPr>
        <w:t>To eliminate the un</w:t>
      </w:r>
      <w:r w:rsidRPr="00207FEE">
        <w:t xml:space="preserve">desirable noncausal association, it is necessary to block the </w:t>
      </w:r>
      <w:r>
        <w:t>all</w:t>
      </w:r>
      <w:r w:rsidRPr="00207FEE">
        <w:t xml:space="preserve"> back-door paths</w:t>
      </w:r>
      <w:r>
        <w:t xml:space="preserve"> </w:t>
      </w:r>
      <w:r>
        <w:fldChar w:fldCharType="begin"/>
      </w:r>
      <w:r>
        <w:instrText xml:space="preserve"> ADDIN ZOTERO_ITEM CSL_CITATION {"citationID":"OfWmMBW3","properties":{"formattedCitation":"(Pearl, 2000)","plainCitation":"(Pearl, 2000)","noteIndex":0},"citationItems":[{"id":930,"uris":["http://zotero.org/users/10432387/items/QW5GBE6Q"],"itemData":{"id":930,"type":"article-journal","container-title":"Cambridge, UK: CambridgeUniversityPress","issue":"2","journalAbbreviation":"Cambridge, UK: CambridgeUniversityPress","title":"Models, reasoning and inference","volume":"19","author":[{"family":"Pearl","given":"Judea"}],"issued":{"date-parts":[["2000"]]}}}],"schema":"https://github.com/citation-style-language/schema/raw/master/csl-citation.json"} </w:instrText>
      </w:r>
      <w:r>
        <w:fldChar w:fldCharType="separate"/>
      </w:r>
      <w:r>
        <w:rPr>
          <w:noProof/>
        </w:rPr>
        <w:t>(Pearl, 2000)</w:t>
      </w:r>
      <w:r>
        <w:fldChar w:fldCharType="end"/>
      </w:r>
      <w:r w:rsidRPr="00207FEE">
        <w:t>.</w:t>
      </w:r>
    </w:p>
    <w:p w14:paraId="0A71E2E8" w14:textId="77777777" w:rsidR="00EE0E9F" w:rsidRDefault="00EE0E9F" w:rsidP="00A41AF2"/>
    <w:p w14:paraId="48B0EE53" w14:textId="77777777" w:rsidR="00C9163D" w:rsidRDefault="00C9163D">
      <w:pPr>
        <w:widowControl/>
        <w:wordWrap/>
        <w:autoSpaceDE/>
        <w:autoSpaceDN/>
        <w:spacing w:line="240" w:lineRule="auto"/>
        <w:jc w:val="left"/>
        <w:rPr>
          <w:b/>
          <w:bCs/>
          <w:iCs/>
          <w:sz w:val="24"/>
          <w:szCs w:val="32"/>
        </w:rPr>
      </w:pPr>
    </w:p>
    <w:p w14:paraId="60421DCA" w14:textId="2492FCBA" w:rsidR="00EE0E9F" w:rsidRDefault="00EE0E9F" w:rsidP="002F44C8">
      <w:pPr>
        <w:pStyle w:val="Heading3"/>
        <w:numPr>
          <w:ilvl w:val="2"/>
          <w:numId w:val="33"/>
        </w:numPr>
      </w:pPr>
      <w:bookmarkStart w:id="27" w:name="_Toc137595462"/>
      <w:bookmarkEnd w:id="11"/>
      <w:r>
        <w:lastRenderedPageBreak/>
        <w:t>Estimating causal effects with Double Machine Learning (DML)</w:t>
      </w:r>
      <w:bookmarkEnd w:id="27"/>
    </w:p>
    <w:p w14:paraId="410B46B4" w14:textId="7C6F51B3" w:rsidR="00EE0E9F" w:rsidRDefault="00EE0E9F" w:rsidP="00D92D76">
      <w:r w:rsidRPr="00EE0E9F">
        <w:t>D</w:t>
      </w:r>
      <w:r w:rsidR="00C9575F">
        <w:t xml:space="preserve">ouble machine learning </w:t>
      </w:r>
      <w:r w:rsidR="00C9575F">
        <w:fldChar w:fldCharType="begin"/>
      </w:r>
      <w:r w:rsidR="00C9575F">
        <w:instrText xml:space="preserve"> ADDIN ZOTERO_ITEM CSL_CITATION {"citationID":"r87e7447","properties":{"formattedCitation":"(Chernozhukov et al., 2018)","plainCitation":"(Chernozhukov et al., 2018)","noteIndex":0},"citationItems":[{"id":968,"uris":["http://zotero.org/users/10432387/items/VFHIGZX3"],"itemData":{"id":968,"type":"article-journal","ISSN":"1368-4221","note":"publisher: Oxford University Press Oxford, UK","title":"Double/debiased machine learning for treatment and structural parameters","author":[{"family":"Chernozhukov","given":"Victor"},{"family":"Chetverikov","given":"Denis"},{"family":"Demirer","given":"Mert"},{"family":"Duflo","given":"Esther"},{"family":"Hansen","given":"Christian"},{"family":"Newey","given":"Whitney"},{"family":"Robins","given":"James"}],"issued":{"date-parts":[["2018"]]}}}],"schema":"https://github.com/citation-style-language/schema/raw/master/csl-citation.json"} </w:instrText>
      </w:r>
      <w:r w:rsidR="00C9575F">
        <w:fldChar w:fldCharType="separate"/>
      </w:r>
      <w:r w:rsidR="00C9575F">
        <w:rPr>
          <w:noProof/>
        </w:rPr>
        <w:t>(Chernozhukov et al., 2018)</w:t>
      </w:r>
      <w:r w:rsidR="00C9575F">
        <w:fldChar w:fldCharType="end"/>
      </w:r>
      <w:r w:rsidR="00C9575F">
        <w:t xml:space="preserve"> </w:t>
      </w:r>
      <w:r w:rsidRPr="00EE0E9F">
        <w:t>is a method developed to estimate treatment effects in the presence of high dimensional covariates. It is particularly effective in addressing a problem called "model selection bias" which occurs when the same data are used to choose the model and estimate the treatment effects.</w:t>
      </w:r>
    </w:p>
    <w:p w14:paraId="2108B158" w14:textId="77777777" w:rsidR="00C9575F" w:rsidRDefault="00C9575F" w:rsidP="00D92D76"/>
    <w:p w14:paraId="4348E0F2" w14:textId="77777777" w:rsidR="00C9575F" w:rsidRPr="00792C4F" w:rsidRDefault="00C9575F" w:rsidP="00C9575F">
      <w:r w:rsidRPr="003C4DF9">
        <w:t xml:space="preserve">DML relies on three main components: </w:t>
      </w:r>
      <w:proofErr w:type="spellStart"/>
      <w:r w:rsidRPr="003C4DF9">
        <w:t>model_y</w:t>
      </w:r>
      <w:proofErr w:type="spellEnd"/>
      <w:r w:rsidRPr="003C4DF9">
        <w:t xml:space="preserve">, </w:t>
      </w:r>
      <w:proofErr w:type="spellStart"/>
      <w:r w:rsidRPr="003C4DF9">
        <w:t>model_t</w:t>
      </w:r>
      <w:proofErr w:type="spellEnd"/>
      <w:r w:rsidRPr="003C4DF9">
        <w:t xml:space="preserve">, and </w:t>
      </w:r>
      <w:proofErr w:type="spellStart"/>
      <w:r w:rsidRPr="003C4DF9">
        <w:t>model_final</w:t>
      </w:r>
      <w:proofErr w:type="spellEnd"/>
      <w:r w:rsidRPr="003C4DF9">
        <w:t xml:space="preserve">. The first, </w:t>
      </w:r>
      <w:proofErr w:type="spellStart"/>
      <w:r w:rsidRPr="003C4DF9">
        <w:t>model_y</w:t>
      </w:r>
      <w:proofErr w:type="spellEnd"/>
      <w:r w:rsidRPr="003C4DF9">
        <w:t xml:space="preserve">, is a machine learning model that estimates the expected value of the outcome variable based on observed features and the </w:t>
      </w:r>
      <w:r>
        <w:t>exposure</w:t>
      </w:r>
      <w:r w:rsidRPr="003C4DF9">
        <w:t xml:space="preserve"> variable</w:t>
      </w:r>
      <w:r>
        <w:t xml:space="preserve">. </w:t>
      </w:r>
      <w:r w:rsidRPr="003C4DF9">
        <w:t xml:space="preserve"> Examples of such models include linear regression, </w:t>
      </w:r>
      <w:r>
        <w:t>decision trees</w:t>
      </w:r>
      <w:r w:rsidRPr="003C4DF9">
        <w:t>, and neural networks.</w:t>
      </w:r>
      <w:r>
        <w:t xml:space="preserve"> </w:t>
      </w:r>
      <w:r w:rsidRPr="003C4DF9">
        <w:t xml:space="preserve">The second component, </w:t>
      </w:r>
      <w:proofErr w:type="spellStart"/>
      <w:r w:rsidRPr="003C4DF9">
        <w:t>model_t</w:t>
      </w:r>
      <w:proofErr w:type="spellEnd"/>
      <w:r w:rsidRPr="003C4DF9">
        <w:t xml:space="preserve">, is another machine learning model that estimates the expected value of the </w:t>
      </w:r>
      <w:r>
        <w:t>exposure</w:t>
      </w:r>
      <w:r w:rsidRPr="003C4DF9">
        <w:t xml:space="preserve"> variable given the observed features. This model can utilize a variety of algorithms, such as logistic regression, support vector machines, and decision trees</w:t>
      </w:r>
      <w:r>
        <w:t xml:space="preserve">. </w:t>
      </w:r>
      <w:r w:rsidRPr="003C4DF9">
        <w:t xml:space="preserve">Lastly, </w:t>
      </w:r>
      <w:proofErr w:type="spellStart"/>
      <w:r w:rsidRPr="003C4DF9">
        <w:t>model_final</w:t>
      </w:r>
      <w:proofErr w:type="spellEnd"/>
      <w:r w:rsidRPr="003C4DF9">
        <w:t xml:space="preserve"> is the ultimate model that estimates the causal effect of the </w:t>
      </w:r>
      <w:r>
        <w:t>exposure</w:t>
      </w:r>
      <w:r w:rsidRPr="003C4DF9">
        <w:t xml:space="preserve"> variable on the outcome variable, taking into account the predictions of both </w:t>
      </w:r>
      <w:proofErr w:type="spellStart"/>
      <w:r w:rsidRPr="003C4DF9">
        <w:t>model_y</w:t>
      </w:r>
      <w:proofErr w:type="spellEnd"/>
      <w:r w:rsidRPr="003C4DF9">
        <w:t xml:space="preserve"> and </w:t>
      </w:r>
      <w:proofErr w:type="spellStart"/>
      <w:r w:rsidRPr="003C4DF9">
        <w:t>model_t</w:t>
      </w:r>
      <w:proofErr w:type="spellEnd"/>
      <w:r w:rsidRPr="003C4DF9">
        <w:t xml:space="preserve">. Common examples of </w:t>
      </w:r>
      <w:proofErr w:type="spellStart"/>
      <w:r w:rsidRPr="003C4DF9">
        <w:t>model_final</w:t>
      </w:r>
      <w:proofErr w:type="spellEnd"/>
      <w:r w:rsidRPr="003C4DF9">
        <w:t xml:space="preserve"> include linear regression, instrumental variable regression, and other </w:t>
      </w:r>
      <w:r>
        <w:t>l</w:t>
      </w:r>
      <w:r w:rsidRPr="00792C4F">
        <w:t>inear model</w:t>
      </w:r>
      <w:r>
        <w:t>s</w:t>
      </w:r>
      <w:r w:rsidRPr="003C4DF9">
        <w:t>.</w:t>
      </w:r>
    </w:p>
    <w:p w14:paraId="5DEA8B9D" w14:textId="77777777" w:rsidR="00C9575F" w:rsidRPr="003C4DF9" w:rsidRDefault="00C9575F" w:rsidP="00C9575F"/>
    <w:p w14:paraId="09FAEEDD" w14:textId="77777777" w:rsidR="00C9575F" w:rsidRPr="00A12ED6" w:rsidRDefault="00C9575F" w:rsidP="00C9575F">
      <w:pPr>
        <w:rPr>
          <w:szCs w:val="22"/>
        </w:rPr>
      </w:pPr>
      <w:r w:rsidRPr="00A12ED6">
        <w:rPr>
          <w:szCs w:val="22"/>
        </w:rPr>
        <w:t>The DML method proceeds in several steps:</w:t>
      </w:r>
    </w:p>
    <w:p w14:paraId="7AAA4C2E" w14:textId="77777777" w:rsidR="00C9575F" w:rsidRPr="00A12ED6" w:rsidRDefault="00C9575F" w:rsidP="00C9575F">
      <w:pPr>
        <w:rPr>
          <w:szCs w:val="22"/>
        </w:rPr>
      </w:pPr>
      <w:r w:rsidRPr="00A12ED6">
        <w:rPr>
          <w:szCs w:val="22"/>
        </w:rPr>
        <w:t>(</w:t>
      </w:r>
      <w:proofErr w:type="spellStart"/>
      <w:r w:rsidRPr="00A12ED6">
        <w:rPr>
          <w:szCs w:val="22"/>
        </w:rPr>
        <w:t>i</w:t>
      </w:r>
      <w:proofErr w:type="spellEnd"/>
      <w:r w:rsidRPr="00A12ED6">
        <w:rPr>
          <w:szCs w:val="22"/>
        </w:rPr>
        <w:t>) Divide the dataset into K folds for cross-fitting purposes.</w:t>
      </w:r>
    </w:p>
    <w:p w14:paraId="72396DE1" w14:textId="77777777" w:rsidR="00C9575F" w:rsidRPr="00A12ED6" w:rsidRDefault="00C9575F" w:rsidP="00C9575F">
      <w:pPr>
        <w:rPr>
          <w:szCs w:val="22"/>
        </w:rPr>
      </w:pPr>
      <w:r w:rsidRPr="00A12ED6">
        <w:rPr>
          <w:szCs w:val="22"/>
        </w:rPr>
        <w:t>(ii) For each fold, execute the following:</w:t>
      </w:r>
    </w:p>
    <w:p w14:paraId="2039439B" w14:textId="77777777" w:rsidR="00C9575F" w:rsidRPr="00A12ED6" w:rsidRDefault="00C9575F" w:rsidP="002F44C8">
      <w:pPr>
        <w:pStyle w:val="ListParagraph"/>
        <w:numPr>
          <w:ilvl w:val="0"/>
          <w:numId w:val="8"/>
        </w:numPr>
        <w:spacing w:line="360" w:lineRule="auto"/>
        <w:ind w:leftChars="0"/>
        <w:rPr>
          <w:rFonts w:ascii="Times New Roman" w:hAnsi="Times New Roman"/>
          <w:sz w:val="22"/>
          <w:szCs w:val="22"/>
        </w:rPr>
      </w:pPr>
      <w:r w:rsidRPr="00A12ED6">
        <w:rPr>
          <w:rFonts w:ascii="Times New Roman" w:hAnsi="Times New Roman"/>
          <w:sz w:val="22"/>
          <w:szCs w:val="22"/>
        </w:rPr>
        <w:t xml:space="preserve">Train </w:t>
      </w:r>
      <w:proofErr w:type="spellStart"/>
      <w:r w:rsidRPr="00A12ED6">
        <w:rPr>
          <w:rFonts w:ascii="Times New Roman" w:hAnsi="Times New Roman"/>
          <w:sz w:val="22"/>
          <w:szCs w:val="22"/>
        </w:rPr>
        <w:t>model_y</w:t>
      </w:r>
      <w:proofErr w:type="spellEnd"/>
      <w:r w:rsidRPr="00A12ED6">
        <w:rPr>
          <w:rFonts w:ascii="Times New Roman" w:hAnsi="Times New Roman"/>
          <w:sz w:val="22"/>
          <w:szCs w:val="22"/>
        </w:rPr>
        <w:t xml:space="preserve"> on the remaining K-1 folds using observed features (X)</w:t>
      </w:r>
      <w:r>
        <w:rPr>
          <w:rFonts w:ascii="Times New Roman" w:hAnsi="Times New Roman"/>
          <w:sz w:val="22"/>
          <w:szCs w:val="22"/>
        </w:rPr>
        <w:t xml:space="preserve"> </w:t>
      </w:r>
      <w:r w:rsidRPr="00A12ED6">
        <w:rPr>
          <w:rFonts w:ascii="Times New Roman" w:hAnsi="Times New Roman"/>
          <w:sz w:val="22"/>
          <w:szCs w:val="22"/>
        </w:rPr>
        <w:t xml:space="preserve">and </w:t>
      </w:r>
      <w:r>
        <w:rPr>
          <w:rFonts w:ascii="Times New Roman" w:hAnsi="Times New Roman"/>
          <w:sz w:val="22"/>
          <w:szCs w:val="22"/>
        </w:rPr>
        <w:t>exposure</w:t>
      </w:r>
      <w:r w:rsidRPr="00A12ED6">
        <w:rPr>
          <w:rFonts w:ascii="Times New Roman" w:hAnsi="Times New Roman"/>
          <w:sz w:val="22"/>
          <w:szCs w:val="22"/>
        </w:rPr>
        <w:t xml:space="preserve"> variable (T) to predict the outcome variable (Y). Then, predict Y for the held-out fold with the trained </w:t>
      </w:r>
      <w:proofErr w:type="spellStart"/>
      <w:r w:rsidRPr="00A12ED6">
        <w:rPr>
          <w:rFonts w:ascii="Times New Roman" w:hAnsi="Times New Roman"/>
          <w:sz w:val="22"/>
          <w:szCs w:val="22"/>
        </w:rPr>
        <w:t>model_y</w:t>
      </w:r>
      <w:proofErr w:type="spellEnd"/>
      <w:r w:rsidRPr="00A12ED6">
        <w:rPr>
          <w:rFonts w:ascii="Times New Roman" w:hAnsi="Times New Roman"/>
          <w:sz w:val="22"/>
          <w:szCs w:val="22"/>
        </w:rPr>
        <w:t>.</w:t>
      </w:r>
    </w:p>
    <w:p w14:paraId="4FE35651" w14:textId="77777777" w:rsidR="00C9575F" w:rsidRPr="00100CB2" w:rsidRDefault="00C9575F" w:rsidP="002F44C8">
      <w:pPr>
        <w:pStyle w:val="ListParagraph"/>
        <w:numPr>
          <w:ilvl w:val="0"/>
          <w:numId w:val="8"/>
        </w:numPr>
        <w:spacing w:line="360" w:lineRule="auto"/>
        <w:ind w:leftChars="0"/>
        <w:rPr>
          <w:rFonts w:ascii="Times New Roman" w:hAnsi="Times New Roman"/>
          <w:sz w:val="22"/>
          <w:szCs w:val="22"/>
        </w:rPr>
      </w:pPr>
      <w:r w:rsidRPr="00A12ED6">
        <w:rPr>
          <w:rFonts w:ascii="Times New Roman" w:hAnsi="Times New Roman"/>
          <w:sz w:val="22"/>
          <w:szCs w:val="22"/>
        </w:rPr>
        <w:t xml:space="preserve">Train </w:t>
      </w:r>
      <w:proofErr w:type="spellStart"/>
      <w:r w:rsidRPr="00A12ED6">
        <w:rPr>
          <w:rFonts w:ascii="Times New Roman" w:hAnsi="Times New Roman"/>
          <w:sz w:val="22"/>
          <w:szCs w:val="22"/>
        </w:rPr>
        <w:t>model_t</w:t>
      </w:r>
      <w:proofErr w:type="spellEnd"/>
      <w:r w:rsidRPr="00A12ED6">
        <w:rPr>
          <w:rFonts w:ascii="Times New Roman" w:hAnsi="Times New Roman"/>
          <w:sz w:val="22"/>
          <w:szCs w:val="22"/>
        </w:rPr>
        <w:t xml:space="preserve"> on the remaining K-1 folds using X to predict T. Then, predict T for the held-out fold with the trained </w:t>
      </w:r>
      <w:proofErr w:type="spellStart"/>
      <w:r w:rsidRPr="00A12ED6">
        <w:rPr>
          <w:rFonts w:ascii="Times New Roman" w:hAnsi="Times New Roman"/>
          <w:sz w:val="22"/>
          <w:szCs w:val="22"/>
        </w:rPr>
        <w:t>model_t</w:t>
      </w:r>
      <w:proofErr w:type="spellEnd"/>
      <w:r w:rsidRPr="00A12ED6">
        <w:rPr>
          <w:rFonts w:ascii="Times New Roman" w:hAnsi="Times New Roman"/>
          <w:sz w:val="22"/>
          <w:szCs w:val="22"/>
        </w:rPr>
        <w:t>.</w:t>
      </w:r>
    </w:p>
    <w:p w14:paraId="5F73466D" w14:textId="77777777" w:rsidR="00C9575F" w:rsidRPr="00A12ED6" w:rsidRDefault="00C9575F" w:rsidP="00C9575F">
      <w:pPr>
        <w:rPr>
          <w:szCs w:val="22"/>
        </w:rPr>
      </w:pPr>
      <w:r w:rsidRPr="00A12ED6">
        <w:rPr>
          <w:szCs w:val="22"/>
        </w:rPr>
        <w:t>(iii) Calculate residuals for each observation in the dataset:</w:t>
      </w:r>
    </w:p>
    <w:p w14:paraId="6461BE1A" w14:textId="77777777" w:rsidR="00C9575F" w:rsidRPr="00A12ED6" w:rsidRDefault="00C9575F" w:rsidP="002F44C8">
      <w:pPr>
        <w:pStyle w:val="ListParagraph"/>
        <w:numPr>
          <w:ilvl w:val="0"/>
          <w:numId w:val="9"/>
        </w:numPr>
        <w:spacing w:line="360" w:lineRule="auto"/>
        <w:ind w:leftChars="0"/>
        <w:rPr>
          <w:rFonts w:ascii="Times New Roman" w:hAnsi="Times New Roman"/>
          <w:sz w:val="22"/>
          <w:szCs w:val="22"/>
        </w:rPr>
      </w:pPr>
      <w:r w:rsidRPr="00A12ED6">
        <w:rPr>
          <w:rFonts w:ascii="Times New Roman" w:hAnsi="Times New Roman"/>
          <w:sz w:val="22"/>
          <w:szCs w:val="22"/>
        </w:rPr>
        <w:t>Compute the residual of the Y by subtracting the predicted value of Y from the observed value of Y for each observation.</w:t>
      </w:r>
    </w:p>
    <w:p w14:paraId="14C6EAFA" w14:textId="77777777" w:rsidR="00C9575F" w:rsidRPr="00A12ED6" w:rsidRDefault="00C9575F" w:rsidP="002F44C8">
      <w:pPr>
        <w:pStyle w:val="ListParagraph"/>
        <w:numPr>
          <w:ilvl w:val="0"/>
          <w:numId w:val="9"/>
        </w:numPr>
        <w:spacing w:line="360" w:lineRule="auto"/>
        <w:ind w:leftChars="0"/>
        <w:rPr>
          <w:rFonts w:ascii="Times New Roman" w:hAnsi="Times New Roman"/>
          <w:sz w:val="22"/>
          <w:szCs w:val="22"/>
        </w:rPr>
      </w:pPr>
      <w:r w:rsidRPr="00A12ED6">
        <w:rPr>
          <w:rFonts w:ascii="Times New Roman" w:hAnsi="Times New Roman"/>
          <w:sz w:val="22"/>
          <w:szCs w:val="22"/>
        </w:rPr>
        <w:t>Compute the residual of T by subtracting the predicted value of</w:t>
      </w:r>
      <w:r>
        <w:rPr>
          <w:rFonts w:ascii="Times New Roman" w:hAnsi="Times New Roman"/>
          <w:sz w:val="22"/>
          <w:szCs w:val="22"/>
        </w:rPr>
        <w:t xml:space="preserve"> </w:t>
      </w:r>
      <w:r w:rsidRPr="00A12ED6">
        <w:rPr>
          <w:rFonts w:ascii="Times New Roman" w:hAnsi="Times New Roman"/>
          <w:sz w:val="22"/>
          <w:szCs w:val="22"/>
        </w:rPr>
        <w:t>T from the observed value of</w:t>
      </w:r>
      <w:r>
        <w:rPr>
          <w:rFonts w:ascii="Times New Roman" w:hAnsi="Times New Roman"/>
          <w:sz w:val="22"/>
          <w:szCs w:val="22"/>
        </w:rPr>
        <w:t xml:space="preserve"> </w:t>
      </w:r>
      <w:r w:rsidRPr="00A12ED6">
        <w:rPr>
          <w:rFonts w:ascii="Times New Roman" w:hAnsi="Times New Roman"/>
          <w:sz w:val="22"/>
          <w:szCs w:val="22"/>
        </w:rPr>
        <w:t>T for each observation.</w:t>
      </w:r>
    </w:p>
    <w:p w14:paraId="2E313224" w14:textId="77777777" w:rsidR="00C9575F" w:rsidRPr="00A12ED6" w:rsidRDefault="00C9575F" w:rsidP="00C9575F">
      <w:pPr>
        <w:rPr>
          <w:szCs w:val="22"/>
        </w:rPr>
      </w:pPr>
    </w:p>
    <w:p w14:paraId="305D6732" w14:textId="77777777" w:rsidR="00C9575F" w:rsidRPr="00A12ED6" w:rsidRDefault="00C9575F" w:rsidP="00C9575F">
      <w:pPr>
        <w:rPr>
          <w:szCs w:val="22"/>
        </w:rPr>
      </w:pPr>
      <w:r w:rsidRPr="00A12ED6">
        <w:rPr>
          <w:szCs w:val="22"/>
        </w:rPr>
        <w:t xml:space="preserve">(iv) Train the </w:t>
      </w:r>
      <w:proofErr w:type="spellStart"/>
      <w:r w:rsidRPr="00A12ED6">
        <w:rPr>
          <w:szCs w:val="22"/>
        </w:rPr>
        <w:t>model_final</w:t>
      </w:r>
      <w:proofErr w:type="spellEnd"/>
      <w:r w:rsidRPr="00A12ED6">
        <w:rPr>
          <w:szCs w:val="22"/>
        </w:rPr>
        <w:t xml:space="preserve"> on the entire dataset, using the residuals of Y and T as dependent and independent variables, respectively. The estimated coefficients from </w:t>
      </w:r>
      <w:proofErr w:type="spellStart"/>
      <w:r w:rsidRPr="00A12ED6">
        <w:rPr>
          <w:szCs w:val="22"/>
        </w:rPr>
        <w:t>model_final</w:t>
      </w:r>
      <w:proofErr w:type="spellEnd"/>
      <w:r w:rsidRPr="00A12ED6">
        <w:rPr>
          <w:szCs w:val="22"/>
        </w:rPr>
        <w:t xml:space="preserve"> represent the causal effects of T on the Y, adjusted for X.</w:t>
      </w:r>
    </w:p>
    <w:p w14:paraId="0A4CB405" w14:textId="77777777" w:rsidR="00C9575F" w:rsidRPr="00792C4F" w:rsidRDefault="00C9575F" w:rsidP="00C9575F"/>
    <w:p w14:paraId="3BA2E8E7" w14:textId="622FCC51" w:rsidR="00C9575F" w:rsidRDefault="00C9575F" w:rsidP="00C9575F">
      <w:r w:rsidRPr="00792C4F">
        <w:t xml:space="preserve">DML offers several advantages, such as reducing bias introduced by unobserved confounding variables, providing robust causal effect estimates, and being compatible with a wide range of </w:t>
      </w:r>
      <w:r w:rsidR="002F290F">
        <w:t>ML</w:t>
      </w:r>
      <w:r w:rsidRPr="00792C4F">
        <w:t xml:space="preserve"> techniques. However, it assumes that both the treatment assignment mechanism and the outcome process are correctly specified and that the models can estimate the true</w:t>
      </w:r>
      <w:r w:rsidRPr="003C4DF9">
        <w:t xml:space="preserve"> conditional expectations. As a result, researchers must carefully select and validate their models to ensure accurate causal effect estimation.</w:t>
      </w:r>
      <w:r>
        <w:t xml:space="preserve"> </w:t>
      </w:r>
    </w:p>
    <w:p w14:paraId="41E6E8D1" w14:textId="77777777" w:rsidR="002F290F" w:rsidRDefault="002F290F" w:rsidP="00C9575F"/>
    <w:p w14:paraId="73CDAB86" w14:textId="0EB106B1" w:rsidR="00C9575F" w:rsidRDefault="00C9575F" w:rsidP="00C9575F">
      <w:r>
        <w:t>In this dissertation, the extreme gradient boosting trees (</w:t>
      </w:r>
      <w:proofErr w:type="spellStart"/>
      <w:r w:rsidR="002F290F">
        <w:t>Xgb</w:t>
      </w:r>
      <w:r>
        <w:t>oost</w:t>
      </w:r>
      <w:proofErr w:type="spellEnd"/>
      <w:r>
        <w:t xml:space="preserve">) </w:t>
      </w:r>
      <w:r>
        <w:fldChar w:fldCharType="begin"/>
      </w:r>
      <w:r w:rsidR="00C20EF3">
        <w:instrText xml:space="preserve"> ADDIN ZOTERO_ITEM CSL_CITATION {"citationID":"WQhv5LW6","properties":{"formattedCitation":"(T. Chen &amp; Guestrin, 2016)","plainCitation":"(T. Chen &amp; Guestrin, 2016)","noteIndex":0},"citationItems":[{"id":624,"uris":["http://zotero.org/users/10432387/items/CYFST9Z4"],"itemData":{"id":624,"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1",2,16]]},"issued":{"date-parts":[["2016",8,13]]}}}],"schema":"https://github.com/citation-style-language/schema/raw/master/csl-citation.json"} </w:instrText>
      </w:r>
      <w:r>
        <w:fldChar w:fldCharType="separate"/>
      </w:r>
      <w:r w:rsidR="00C20EF3">
        <w:rPr>
          <w:noProof/>
        </w:rPr>
        <w:t>(T. Chen &amp; Guestrin, 2016)</w:t>
      </w:r>
      <w:r>
        <w:fldChar w:fldCharType="end"/>
      </w:r>
      <w:r>
        <w:t xml:space="preserve"> algorithm was used for both </w:t>
      </w:r>
      <w:proofErr w:type="spellStart"/>
      <w:r>
        <w:t>model_y</w:t>
      </w:r>
      <w:proofErr w:type="spellEnd"/>
      <w:r>
        <w:t xml:space="preserve"> and </w:t>
      </w:r>
      <w:proofErr w:type="spellStart"/>
      <w:r>
        <w:t>model_t</w:t>
      </w:r>
      <w:proofErr w:type="spellEnd"/>
      <w:r>
        <w:t xml:space="preserve">, while </w:t>
      </w:r>
      <w:r w:rsidR="002F290F">
        <w:t>the l</w:t>
      </w:r>
      <w:r w:rsidR="002F290F" w:rsidRPr="002F290F">
        <w:t>asso regression with cross validation</w:t>
      </w:r>
      <w:r w:rsidR="002F290F">
        <w:t xml:space="preserve"> </w:t>
      </w:r>
      <w:r w:rsidR="002F290F">
        <w:fldChar w:fldCharType="begin"/>
      </w:r>
      <w:r w:rsidR="002F290F">
        <w:instrText xml:space="preserve"> ADDIN ZOTERO_ITEM CSL_CITATION {"citationID":"aU8y9VE4","properties":{"formattedCitation":"(Obuchi &amp; Kabashima, 2016)","plainCitation":"(Obuchi &amp; Kabashima, 2016)","noteIndex":0},"citationItems":[{"id":970,"uris":["http://zotero.org/users/10432387/items/EUQAQVXQ"],"itemData":{"id":970,"type":"article-journal","container-title":"Journal of Statistical Mechanics: Theory and Experiment","ISSN":"1742-5468","issue":"5","journalAbbreviation":"Journal of Statistical Mechanics: Theory and Experiment","note":"publisher: IOP Publishing","page":"053304","title":"Cross validation in LASSO and its acceleration","volume":"2016","author":[{"family":"Obuchi","given":"Tomoyuki"},{"family":"Kabashima","given":"Yoshiyuki"}],"issued":{"date-parts":[["2016"]]}}}],"schema":"https://github.com/citation-style-language/schema/raw/master/csl-citation.json"} </w:instrText>
      </w:r>
      <w:r w:rsidR="002F290F">
        <w:fldChar w:fldCharType="separate"/>
      </w:r>
      <w:r w:rsidR="002F290F">
        <w:rPr>
          <w:noProof/>
        </w:rPr>
        <w:t>(Obuchi &amp; Kabashima, 2016)</w:t>
      </w:r>
      <w:r w:rsidR="002F290F">
        <w:fldChar w:fldCharType="end"/>
      </w:r>
      <w:r>
        <w:t xml:space="preserve"> model was employed for </w:t>
      </w:r>
      <w:proofErr w:type="spellStart"/>
      <w:r>
        <w:t>model_final</w:t>
      </w:r>
      <w:proofErr w:type="spellEnd"/>
      <w:r>
        <w:t xml:space="preserve">. </w:t>
      </w:r>
      <w:proofErr w:type="spellStart"/>
      <w:r w:rsidR="002F290F">
        <w:t>Xgboost</w:t>
      </w:r>
      <w:proofErr w:type="spellEnd"/>
      <w:r w:rsidRPr="00A12ED6">
        <w:t xml:space="preserve">, is a highly regarded and efficient </w:t>
      </w:r>
      <w:r>
        <w:t>ML</w:t>
      </w:r>
      <w:r w:rsidRPr="00A12ED6">
        <w:t xml:space="preserve"> algorithm known for its effectiveness in managing high-dimensional data. It utilizes a gradient boosting framework to create an ensemble of decision trees, successively enhancing model predictions by minimizing a specified objective function. </w:t>
      </w:r>
      <w:proofErr w:type="spellStart"/>
      <w:r w:rsidR="002F290F">
        <w:t>Xgboost</w:t>
      </w:r>
      <w:proofErr w:type="spellEnd"/>
      <w:r w:rsidR="002F290F" w:rsidRPr="00A12ED6">
        <w:t xml:space="preserve"> </w:t>
      </w:r>
      <w:r w:rsidRPr="00A12ED6">
        <w:t>excels with high-dimensional data due to its inherent regularization, which regulates model complexity and averts overfitting. Moreover, its column block and sparsity-conscious design facilitate rapid processing of extensive datasets, while its compatibility with parallel and distributed computing expedites training time.</w:t>
      </w:r>
    </w:p>
    <w:p w14:paraId="2F62F370" w14:textId="77777777" w:rsidR="002F290F" w:rsidRDefault="002F290F" w:rsidP="00C9575F"/>
    <w:p w14:paraId="26EA4996" w14:textId="1F706889" w:rsidR="002F290F" w:rsidRDefault="002F290F" w:rsidP="002F44C8">
      <w:pPr>
        <w:pStyle w:val="Heading3"/>
        <w:numPr>
          <w:ilvl w:val="2"/>
          <w:numId w:val="33"/>
        </w:numPr>
      </w:pPr>
      <w:bookmarkStart w:id="28" w:name="_Toc137595463"/>
      <w:r>
        <w:t>Interpreting the estimated effect in terms of changes in the outcome</w:t>
      </w:r>
      <w:bookmarkEnd w:id="28"/>
    </w:p>
    <w:p w14:paraId="66E6B5CB" w14:textId="0245DD63" w:rsidR="002F290F" w:rsidRDefault="002F290F" w:rsidP="00C9575F">
      <w:r w:rsidRPr="003A49D8">
        <w:t xml:space="preserve">Based on the </w:t>
      </w:r>
      <w:r>
        <w:t>exposure</w:t>
      </w:r>
      <w:r w:rsidRPr="003A49D8">
        <w:t xml:space="preserve"> in question, we may be interested in different causal relationships and effects for specific conditions, subsets of data, or individual instances</w:t>
      </w:r>
      <w:r>
        <w:t xml:space="preserve"> of buildings</w:t>
      </w:r>
      <w:r w:rsidRPr="003A49D8">
        <w:t>. The Average Treatment Effect (ATE) is a widely used measure that aids in determining whether a</w:t>
      </w:r>
      <w:r>
        <w:t>n</w:t>
      </w:r>
      <w:r w:rsidRPr="003A49D8">
        <w:t xml:space="preserve"> </w:t>
      </w:r>
      <w:r>
        <w:t>exposure</w:t>
      </w:r>
      <w:r w:rsidRPr="003A49D8">
        <w:t xml:space="preserve"> should be implemented. Evaluation of ATE learning is well-suited for regression error metrics; however, </w:t>
      </w:r>
      <w:r>
        <w:t>in our case</w:t>
      </w:r>
      <w:r w:rsidRPr="003A49D8">
        <w:t xml:space="preserve">, the ATE may be less relevant because each </w:t>
      </w:r>
      <w:r>
        <w:t>building</w:t>
      </w:r>
      <w:r w:rsidRPr="003A49D8">
        <w:t xml:space="preserve"> represents a unique </w:t>
      </w:r>
      <w:r w:rsidRPr="003A49D8">
        <w:lastRenderedPageBreak/>
        <w:t>case. In such situations, the Conditional Average Treatment Effect (CATE) is employed to learn the causal effect encompassing heterogeneous groups, relying on graph information (causal relationships) demonstrated by DAGs and graph-based rules, such as do-calculus</w:t>
      </w:r>
      <w:r>
        <w:t xml:space="preserve"> </w:t>
      </w:r>
      <w:r>
        <w:fldChar w:fldCharType="begin"/>
      </w:r>
      <w:r>
        <w:instrText xml:space="preserve"> ADDIN ZOTERO_ITEM CSL_CITATION {"citationID":"MfTV8o4p","properties":{"formattedCitation":"(Pearl, 2000)","plainCitation":"(Pearl, 2000)","noteIndex":0},"citationItems":[{"id":930,"uris":["http://zotero.org/users/10432387/items/QW5GBE6Q"],"itemData":{"id":930,"type":"article-journal","container-title":"Cambridge, UK: CambridgeUniversityPress","issue":"2","journalAbbreviation":"Cambridge, UK: CambridgeUniversityPress","title":"Models, reasoning and inference","volume":"19","author":[{"family":"Pearl","given":"Judea"}],"issued":{"date-parts":[["2000"]]}}}],"schema":"https://github.com/citation-style-language/schema/raw/master/csl-citation.json"} </w:instrText>
      </w:r>
      <w:r>
        <w:fldChar w:fldCharType="separate"/>
      </w:r>
      <w:r>
        <w:rPr>
          <w:noProof/>
        </w:rPr>
        <w:t>(Pearl, 2000)</w:t>
      </w:r>
      <w:r>
        <w:fldChar w:fldCharType="end"/>
      </w:r>
      <w:r w:rsidRPr="003A49D8">
        <w:t>. Fundamentally, CATE enables data-driven interventions and ensures accurate effect learning within each homogeneous group, preventing misleading or contradictory conclusion</w:t>
      </w:r>
      <w:r>
        <w:t xml:space="preserve">s </w:t>
      </w:r>
      <w:r>
        <w:fldChar w:fldCharType="begin"/>
      </w:r>
      <w:r>
        <w:instrText xml:space="preserve"> ADDIN ZOTERO_ITEM CSL_CITATION {"citationID":"CVQeoZlM","properties":{"formattedCitation":"(Hern\\uc0\\u225{}n et al., 2011)","plainCitation":"(Hernán et al., 2011)","noteIndex":0},"citationItems":[{"id":931,"uris":["http://zotero.org/users/10432387/items/D4QSFF26"],"itemData":{"id":931,"type":"article-journal","container-title":"International journal of epidemiology","ISSN":"1464-3685","issue":"3","journalAbbreviation":"International journal of epidemiology","note":"publisher: Oxford University Press","page":"780-785","title":"The Simpson's paradox unraveled","volume":"40","author":[{"family":"Hernán","given":"Miguel A"},{"family":"Clayton","given":"David"},{"family":"Keiding","given":"Niels"}],"issued":{"date-parts":[["2011"]]}}}],"schema":"https://github.com/citation-style-language/schema/raw/master/csl-citation.json"} </w:instrText>
      </w:r>
      <w:r>
        <w:fldChar w:fldCharType="separate"/>
      </w:r>
      <w:r w:rsidRPr="00324759">
        <w:rPr>
          <w:lang w:val="en-GB"/>
        </w:rPr>
        <w:t>(</w:t>
      </w:r>
      <w:proofErr w:type="spellStart"/>
      <w:r w:rsidRPr="00324759">
        <w:rPr>
          <w:lang w:val="en-GB"/>
        </w:rPr>
        <w:t>Hernán</w:t>
      </w:r>
      <w:proofErr w:type="spellEnd"/>
      <w:r w:rsidRPr="00324759">
        <w:rPr>
          <w:lang w:val="en-GB"/>
        </w:rPr>
        <w:t xml:space="preserve"> et al., 2011)</w:t>
      </w:r>
      <w:r>
        <w:fldChar w:fldCharType="end"/>
      </w:r>
      <w:r>
        <w:t>. Therefore, in this dissertation, the causal effects are expressed in terms of CATE.</w:t>
      </w:r>
    </w:p>
    <w:p w14:paraId="357ACE4B" w14:textId="77777777" w:rsidR="00C9575F" w:rsidRDefault="00C9575F" w:rsidP="00D92D76"/>
    <w:p w14:paraId="68F900CE" w14:textId="77777777" w:rsidR="002F290F" w:rsidRDefault="002F290F" w:rsidP="00D92D76"/>
    <w:p w14:paraId="7B792BC5" w14:textId="77777777" w:rsidR="0055454C" w:rsidRDefault="0055454C" w:rsidP="00D92D76"/>
    <w:p w14:paraId="4675BD24" w14:textId="77777777" w:rsidR="0055454C" w:rsidRDefault="0055454C" w:rsidP="00D92D76"/>
    <w:p w14:paraId="699CE16B" w14:textId="77777777" w:rsidR="0055454C" w:rsidRDefault="0055454C" w:rsidP="00D92D76"/>
    <w:p w14:paraId="5E787863" w14:textId="77777777" w:rsidR="0055454C" w:rsidRDefault="0055454C" w:rsidP="00D92D76"/>
    <w:p w14:paraId="37C3E017" w14:textId="77777777" w:rsidR="0055454C" w:rsidRDefault="0055454C" w:rsidP="00D92D76"/>
    <w:p w14:paraId="61AEFD9C" w14:textId="77777777" w:rsidR="0055454C" w:rsidRDefault="0055454C" w:rsidP="00D92D76"/>
    <w:p w14:paraId="7F101EE1" w14:textId="77777777" w:rsidR="0055454C" w:rsidRDefault="0055454C" w:rsidP="00D92D76"/>
    <w:p w14:paraId="7374D713" w14:textId="77777777" w:rsidR="0055454C" w:rsidRDefault="0055454C" w:rsidP="00D92D76"/>
    <w:p w14:paraId="1AFC72F1" w14:textId="77777777" w:rsidR="0055454C" w:rsidRDefault="0055454C" w:rsidP="00D92D76"/>
    <w:p w14:paraId="5C00CCC1" w14:textId="77777777" w:rsidR="0055454C" w:rsidRDefault="0055454C" w:rsidP="00D92D76"/>
    <w:p w14:paraId="33FD7DA2" w14:textId="77777777" w:rsidR="0055454C" w:rsidRDefault="0055454C" w:rsidP="00D92D76"/>
    <w:p w14:paraId="325B5801" w14:textId="77777777" w:rsidR="0055454C" w:rsidRDefault="0055454C" w:rsidP="00D92D76"/>
    <w:p w14:paraId="7B44B9AD" w14:textId="77777777" w:rsidR="0055454C" w:rsidRDefault="0055454C" w:rsidP="00D92D76"/>
    <w:p w14:paraId="4AE2AA5E" w14:textId="77777777" w:rsidR="0055454C" w:rsidRDefault="0055454C" w:rsidP="00D92D76"/>
    <w:p w14:paraId="6D3CA516" w14:textId="77777777" w:rsidR="0055454C" w:rsidRDefault="0055454C" w:rsidP="00D92D76"/>
    <w:p w14:paraId="013AB2F7" w14:textId="77777777" w:rsidR="0055454C" w:rsidRDefault="0055454C" w:rsidP="00D92D76"/>
    <w:p w14:paraId="791E50CB" w14:textId="77777777" w:rsidR="0055454C" w:rsidRDefault="0055454C" w:rsidP="00D92D76"/>
    <w:p w14:paraId="1417FDA6" w14:textId="77777777" w:rsidR="0055454C" w:rsidRDefault="0055454C" w:rsidP="00D92D76"/>
    <w:p w14:paraId="4C133DAE" w14:textId="19322989" w:rsidR="0055454C" w:rsidRDefault="0055454C" w:rsidP="0055454C">
      <w:pPr>
        <w:widowControl/>
        <w:wordWrap/>
        <w:autoSpaceDE/>
        <w:autoSpaceDN/>
        <w:spacing w:line="240" w:lineRule="auto"/>
        <w:jc w:val="left"/>
      </w:pPr>
      <w:r>
        <w:br w:type="page"/>
      </w:r>
    </w:p>
    <w:p w14:paraId="3C06E669" w14:textId="2B6B8E47" w:rsidR="002F290F" w:rsidRPr="00EE0E9F" w:rsidRDefault="002F290F" w:rsidP="002F44C8">
      <w:pPr>
        <w:pStyle w:val="Heading1"/>
        <w:numPr>
          <w:ilvl w:val="0"/>
          <w:numId w:val="1"/>
        </w:numPr>
      </w:pPr>
      <w:bookmarkStart w:id="29" w:name="_Toc137595464"/>
      <w:r>
        <w:lastRenderedPageBreak/>
        <w:t>Methodology</w:t>
      </w:r>
      <w:bookmarkEnd w:id="29"/>
    </w:p>
    <w:p w14:paraId="49B605C4" w14:textId="058E1588" w:rsidR="004D7E9B" w:rsidRDefault="004D7E9B" w:rsidP="002F44C8">
      <w:pPr>
        <w:pStyle w:val="Heading2"/>
        <w:numPr>
          <w:ilvl w:val="1"/>
          <w:numId w:val="35"/>
        </w:numPr>
      </w:pPr>
      <w:bookmarkStart w:id="30" w:name="_Toc137595465"/>
      <w:r w:rsidRPr="004D7E9B">
        <w:t>Data description</w:t>
      </w:r>
      <w:bookmarkEnd w:id="30"/>
    </w:p>
    <w:p w14:paraId="3BA101DE" w14:textId="61F630E8" w:rsidR="00914DD4" w:rsidRDefault="00914DD4" w:rsidP="004D7E9B">
      <w:r w:rsidRPr="00914DD4">
        <w:t xml:space="preserve">To validate the robustness of the proposed ML-based causal inference approach, it was applied to three different datasets: the Residential Energy Consumption Survey (RECS) 2015, </w:t>
      </w:r>
      <w:r w:rsidR="00917172">
        <w:t xml:space="preserve">Korean </w:t>
      </w:r>
      <w:r w:rsidRPr="00914DD4">
        <w:t>Household Energy Panel Survey (</w:t>
      </w:r>
      <w:r w:rsidR="00917172">
        <w:t>K</w:t>
      </w:r>
      <w:r w:rsidRPr="00914DD4">
        <w:t>HEPS) 2018-2019, and the American Society of Heating, Refrigerating, and Air-Conditioning Engineers (ASHRAE) Global Thermal Comfort Database II.</w:t>
      </w:r>
    </w:p>
    <w:p w14:paraId="3E3FB183" w14:textId="77777777" w:rsidR="00713F94" w:rsidRDefault="00713F94" w:rsidP="004D7E9B"/>
    <w:p w14:paraId="3616F61F" w14:textId="06187958" w:rsidR="00914DD4" w:rsidRPr="003D1BA5" w:rsidRDefault="00914DD4" w:rsidP="002F44C8">
      <w:pPr>
        <w:pStyle w:val="Heading3"/>
        <w:numPr>
          <w:ilvl w:val="2"/>
          <w:numId w:val="36"/>
        </w:numPr>
      </w:pPr>
      <w:bookmarkStart w:id="31" w:name="_Toc137595466"/>
      <w:r>
        <w:t>T</w:t>
      </w:r>
      <w:r w:rsidRPr="00914DD4">
        <w:t>he Residential Energy Consumption Survey (RECS) 2015</w:t>
      </w:r>
      <w:r>
        <w:t xml:space="preserve"> dataset</w:t>
      </w:r>
      <w:bookmarkEnd w:id="31"/>
    </w:p>
    <w:p w14:paraId="40C01C57" w14:textId="5CE87080" w:rsidR="00B92650" w:rsidRPr="00A208BE" w:rsidRDefault="0062522C" w:rsidP="002F44C8">
      <w:pPr>
        <w:pStyle w:val="Heading4"/>
        <w:numPr>
          <w:ilvl w:val="3"/>
          <w:numId w:val="37"/>
        </w:numPr>
        <w:rPr>
          <w:rFonts w:cs="Times New Roman"/>
          <w:b/>
          <w:bCs/>
          <w:iCs w:val="0"/>
        </w:rPr>
      </w:pPr>
      <w:r w:rsidRPr="00A208BE">
        <w:rPr>
          <w:rFonts w:cs="Times New Roman"/>
          <w:b/>
          <w:bCs/>
          <w:iCs w:val="0"/>
        </w:rPr>
        <w:t>Data collection</w:t>
      </w:r>
    </w:p>
    <w:p w14:paraId="30032D5C" w14:textId="690004AC" w:rsidR="00B92650" w:rsidRDefault="00B92650" w:rsidP="00B92650">
      <w:r>
        <w:t>To e</w:t>
      </w:r>
      <w:r w:rsidRPr="00B92650">
        <w:t>valuat</w:t>
      </w:r>
      <w:r>
        <w:t>e</w:t>
      </w:r>
      <w:r w:rsidRPr="00B92650">
        <w:t xml:space="preserve"> energy policies and occupant behavior impacts on cooling energy consumption</w:t>
      </w:r>
      <w:r>
        <w:t>, the RECS 2015 data was used. RECS is a national survey that collects energy-related data for housing units occupied as a primary residence and the households that live in them, in the United States of America. The data include household energy use and expenditures, structural characteristics of homes, appliances used, demographic characteristics of residents, and behaviors toward energy use.</w:t>
      </w:r>
    </w:p>
    <w:p w14:paraId="04EFE663" w14:textId="77777777" w:rsidR="00B92650" w:rsidRDefault="00B92650" w:rsidP="00B92650"/>
    <w:p w14:paraId="7919B6BB" w14:textId="49850754" w:rsidR="00B92650" w:rsidRDefault="00B92650" w:rsidP="00B92650">
      <w:r>
        <w:t xml:space="preserve">RECS is conducted by the U.S. Energy Information Administration (EIA), the statistical and analytical agency within the U.S. Department of Energy. The survey began in 1978 and is currently conducted every four years. </w:t>
      </w:r>
      <w:r w:rsidRPr="00B92650">
        <w:t>Data from RECS is collected using multi-stage sampling procedures to ensure representation of the nine Census divisions and urban and rural population areas. The survey typically involves an interview and sometimes a physical inspection of the energy-related aspects of the dwelling.</w:t>
      </w:r>
    </w:p>
    <w:p w14:paraId="78D0115A" w14:textId="4AE9CDFD" w:rsidR="0062522C" w:rsidRPr="00A208BE" w:rsidRDefault="0062522C" w:rsidP="002F44C8">
      <w:pPr>
        <w:pStyle w:val="Heading4"/>
        <w:numPr>
          <w:ilvl w:val="3"/>
          <w:numId w:val="37"/>
        </w:numPr>
        <w:rPr>
          <w:rFonts w:cs="Times New Roman"/>
          <w:b/>
          <w:bCs/>
          <w:iCs w:val="0"/>
        </w:rPr>
      </w:pPr>
      <w:r w:rsidRPr="00A208BE">
        <w:rPr>
          <w:rFonts w:cs="Times New Roman"/>
          <w:b/>
          <w:bCs/>
          <w:iCs w:val="0"/>
        </w:rPr>
        <w:t>Inputs selection cleaning, and grouping</w:t>
      </w:r>
    </w:p>
    <w:p w14:paraId="0996CA00" w14:textId="2C404586" w:rsidR="0062522C" w:rsidRDefault="00682F7A" w:rsidP="00B92650">
      <w:r>
        <w:t>The survey description, e</w:t>
      </w:r>
      <w:r w:rsidR="0062522C" w:rsidRPr="0062522C">
        <w:t>xpert knowledge</w:t>
      </w:r>
      <w:r>
        <w:t>,</w:t>
      </w:r>
      <w:r w:rsidR="0062522C" w:rsidRPr="0062522C">
        <w:t xml:space="preserve"> and findings from existing studies were utilized to handpick variables related to cooling energy consumption. The cooling energy consumption was then normalized by the floor area to determine the EUI. Mobile home records were omitted from the analysis. Furthermore, use cases with fewer than 10 records were also excluded from the investigation. The data cleaning process resulted in a reduction in the number of records from </w:t>
      </w:r>
      <w:r w:rsidR="0062522C" w:rsidRPr="0062522C">
        <w:lastRenderedPageBreak/>
        <w:t>5686 to 4701. Six categories were defined to classify all inputs, based on their influence on the outcome. These categories</w:t>
      </w:r>
      <w:r>
        <w:t>, as depicted in Figure 4.1 and Table 4.1,</w:t>
      </w:r>
      <w:r w:rsidR="0062522C" w:rsidRPr="0062522C">
        <w:t xml:space="preserve"> included climate factors, building characteristics, occupant socio-economic factors, occupant behavioral factors, equipment characteristics, and energy-saving policies.</w:t>
      </w:r>
    </w:p>
    <w:p w14:paraId="02574B15" w14:textId="77777777" w:rsidR="00682F7A" w:rsidRDefault="00682F7A" w:rsidP="00B92650"/>
    <w:p w14:paraId="099B0259" w14:textId="75175871" w:rsidR="00682F7A" w:rsidRDefault="00682F7A" w:rsidP="00B92650">
      <w:r w:rsidRPr="00682F7A">
        <w:rPr>
          <w:noProof/>
        </w:rPr>
        <w:drawing>
          <wp:inline distT="0" distB="0" distL="0" distR="0" wp14:anchorId="1BA8F02C" wp14:editId="7489543D">
            <wp:extent cx="5400675" cy="1505585"/>
            <wp:effectExtent l="0" t="0" r="0" b="5715"/>
            <wp:docPr id="1221025310" name="Picture 1"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025310" name="Picture 1" descr="A picture containing screenshot, line, diagram&#10;&#10;Description automatically generated"/>
                    <pic:cNvPicPr/>
                  </pic:nvPicPr>
                  <pic:blipFill>
                    <a:blip r:embed="rId14"/>
                    <a:stretch>
                      <a:fillRect/>
                    </a:stretch>
                  </pic:blipFill>
                  <pic:spPr>
                    <a:xfrm>
                      <a:off x="0" y="0"/>
                      <a:ext cx="5400675" cy="1505585"/>
                    </a:xfrm>
                    <a:prstGeom prst="rect">
                      <a:avLst/>
                    </a:prstGeom>
                  </pic:spPr>
                </pic:pic>
              </a:graphicData>
            </a:graphic>
          </wp:inline>
        </w:drawing>
      </w:r>
    </w:p>
    <w:p w14:paraId="02342CE3" w14:textId="70EF213D" w:rsidR="00682F7A" w:rsidRDefault="00682F7A" w:rsidP="00D60414">
      <w:pPr>
        <w:pStyle w:val="Caption"/>
      </w:pPr>
      <w:bookmarkStart w:id="32" w:name="_Toc137595520"/>
      <w:r>
        <w:t xml:space="preserve">Figure 4. </w:t>
      </w:r>
      <w:r w:rsidR="00B52BCD">
        <w:fldChar w:fldCharType="begin"/>
      </w:r>
      <w:r w:rsidR="00B52BCD">
        <w:instrText xml:space="preserve"> SEQ Figure_4. \* ARABIC </w:instrText>
      </w:r>
      <w:r w:rsidR="00B52BCD">
        <w:fldChar w:fldCharType="separate"/>
      </w:r>
      <w:r w:rsidR="00EC4C2A">
        <w:rPr>
          <w:noProof/>
        </w:rPr>
        <w:t>1</w:t>
      </w:r>
      <w:r w:rsidR="00B52BCD">
        <w:rPr>
          <w:noProof/>
        </w:rPr>
        <w:fldChar w:fldCharType="end"/>
      </w:r>
      <w:r>
        <w:t>. Categories for the selected variables</w:t>
      </w:r>
      <w:bookmarkEnd w:id="32"/>
    </w:p>
    <w:p w14:paraId="36A9D406" w14:textId="77777777" w:rsidR="00682F7A" w:rsidRDefault="00682F7A" w:rsidP="00B92650"/>
    <w:p w14:paraId="078C8A29" w14:textId="57D73D8D" w:rsidR="0035677D" w:rsidRPr="00D60414" w:rsidRDefault="0035677D" w:rsidP="002F44C8">
      <w:pPr>
        <w:pStyle w:val="Heading4"/>
        <w:numPr>
          <w:ilvl w:val="3"/>
          <w:numId w:val="37"/>
        </w:numPr>
        <w:rPr>
          <w:rFonts w:cs="Times New Roman"/>
          <w:b/>
          <w:bCs/>
          <w:iCs w:val="0"/>
        </w:rPr>
      </w:pPr>
      <w:r w:rsidRPr="00D60414">
        <w:rPr>
          <w:rFonts w:cs="Times New Roman"/>
          <w:b/>
          <w:bCs/>
          <w:iCs w:val="0"/>
        </w:rPr>
        <w:t xml:space="preserve">EUI distribution </w:t>
      </w:r>
      <w:r w:rsidR="00693154" w:rsidRPr="00D60414">
        <w:rPr>
          <w:rFonts w:cs="Times New Roman"/>
          <w:b/>
          <w:bCs/>
          <w:iCs w:val="0"/>
        </w:rPr>
        <w:t>in</w:t>
      </w:r>
      <w:r w:rsidRPr="00D60414">
        <w:rPr>
          <w:rFonts w:cs="Times New Roman"/>
          <w:b/>
          <w:bCs/>
          <w:iCs w:val="0"/>
        </w:rPr>
        <w:t xml:space="preserve"> targeted exposures</w:t>
      </w:r>
    </w:p>
    <w:p w14:paraId="58941CFB" w14:textId="112056F7" w:rsidR="00F07C9D" w:rsidRDefault="0035677D" w:rsidP="00B92650">
      <w:r w:rsidRPr="0035677D">
        <w:t xml:space="preserve">Statistical tests were employed to evaluate the significance of hypothesized relationships and construct a </w:t>
      </w:r>
      <w:r>
        <w:t>DAG</w:t>
      </w:r>
      <w:r w:rsidRPr="0035677D">
        <w:t>. Given that the</w:t>
      </w:r>
      <w:r>
        <w:t xml:space="preserve"> </w:t>
      </w:r>
      <w:r w:rsidRPr="0035677D">
        <w:t>EUI distribution in the targeted exposures deviated from normality, non-parametric tests were leveraged. These tests included Spearman's correlation, Kruskal-Wallis, Mann-Whitney, and Chi-square tests.</w:t>
      </w:r>
      <w:r w:rsidR="000E54C9">
        <w:t xml:space="preserve"> </w:t>
      </w:r>
    </w:p>
    <w:p w14:paraId="2F748180" w14:textId="179E3E1C" w:rsidR="00682F7A" w:rsidRDefault="00F07C9D" w:rsidP="00B92650">
      <w:r>
        <w:t>In the energy saving policies, the targeted</w:t>
      </w:r>
      <w:r w:rsidR="000E54C9">
        <w:t xml:space="preserve"> exposures</w:t>
      </w:r>
      <w:r>
        <w:t xml:space="preserve">, </w:t>
      </w:r>
      <w:r w:rsidRPr="0035677D">
        <w:t>as shown in</w:t>
      </w:r>
      <w:r>
        <w:t xml:space="preserve"> Figure</w:t>
      </w:r>
      <w:r w:rsidR="00D978F7">
        <w:t>s</w:t>
      </w:r>
      <w:r>
        <w:t xml:space="preserve"> 4.2</w:t>
      </w:r>
      <w:r w:rsidR="00D978F7">
        <w:t xml:space="preserve"> and 4.3</w:t>
      </w:r>
      <w:r>
        <w:t>, are</w:t>
      </w:r>
      <w:r w:rsidR="000E54C9">
        <w:t>:</w:t>
      </w:r>
    </w:p>
    <w:p w14:paraId="586EBDBC" w14:textId="47F4D8A4" w:rsidR="000E54C9" w:rsidRPr="000E54C9" w:rsidRDefault="000E54C9" w:rsidP="002F44C8">
      <w:pPr>
        <w:numPr>
          <w:ilvl w:val="0"/>
          <w:numId w:val="38"/>
        </w:numPr>
      </w:pPr>
      <w:r w:rsidRPr="000E54C9">
        <w:rPr>
          <w:rFonts w:hint="eastAsia"/>
        </w:rPr>
        <w:t>Energy audit: a</w:t>
      </w:r>
      <w:r w:rsidR="002B7AE8" w:rsidRPr="002B7AE8">
        <w:t xml:space="preserve"> home energy audit refers to the process where a skilled expert investigates the energy consumption patterns throughout a residence. Following a comprehensive analysis of the house, the energy auditor will offer a series of recommendations designed to lower energy consumption and consequently, save money on energy-related expenses.</w:t>
      </w:r>
    </w:p>
    <w:p w14:paraId="2B71B8BA" w14:textId="66C56E00" w:rsidR="000E54C9" w:rsidRPr="000E54C9" w:rsidRDefault="000E54C9" w:rsidP="002F44C8">
      <w:pPr>
        <w:numPr>
          <w:ilvl w:val="0"/>
          <w:numId w:val="38"/>
        </w:numPr>
      </w:pPr>
      <w:r w:rsidRPr="000E54C9">
        <w:rPr>
          <w:rFonts w:hint="eastAsia"/>
        </w:rPr>
        <w:t xml:space="preserve">Energy Star </w:t>
      </w:r>
      <w:r w:rsidR="0045793B">
        <w:t xml:space="preserve">qualified </w:t>
      </w:r>
      <w:r w:rsidRPr="000E54C9">
        <w:rPr>
          <w:rFonts w:hint="eastAsia"/>
        </w:rPr>
        <w:t xml:space="preserve">windows: </w:t>
      </w:r>
      <w:r w:rsidR="002B7AE8">
        <w:t>this</w:t>
      </w:r>
      <w:r w:rsidRPr="000E54C9">
        <w:t xml:space="preserve"> variable </w:t>
      </w:r>
      <w:r w:rsidR="002B7AE8" w:rsidRPr="002B7AE8">
        <w:t>determine</w:t>
      </w:r>
      <w:r w:rsidR="002B7AE8">
        <w:t>s</w:t>
      </w:r>
      <w:r w:rsidR="002B7AE8" w:rsidRPr="002B7AE8">
        <w:t xml:space="preserve"> if the windows installed in the building meet the criteria for Energy Star certification</w:t>
      </w:r>
      <w:r w:rsidRPr="000E54C9">
        <w:rPr>
          <w:rFonts w:hint="eastAsia"/>
        </w:rPr>
        <w:t>.</w:t>
      </w:r>
    </w:p>
    <w:p w14:paraId="44C892D5" w14:textId="4B60F1EF" w:rsidR="000E54C9" w:rsidRPr="000E54C9" w:rsidRDefault="000E54C9" w:rsidP="002F44C8">
      <w:pPr>
        <w:numPr>
          <w:ilvl w:val="0"/>
          <w:numId w:val="38"/>
        </w:numPr>
      </w:pPr>
      <w:r w:rsidRPr="000E54C9">
        <w:rPr>
          <w:rFonts w:hint="eastAsia"/>
        </w:rPr>
        <w:t xml:space="preserve">Smart meter: </w:t>
      </w:r>
      <w:r w:rsidR="002B7AE8">
        <w:t>logs</w:t>
      </w:r>
      <w:r w:rsidRPr="000E54C9">
        <w:rPr>
          <w:rFonts w:hint="eastAsia"/>
        </w:rPr>
        <w:t xml:space="preserve"> electricity </w:t>
      </w:r>
      <w:r w:rsidR="002B7AE8">
        <w:t>consumption</w:t>
      </w:r>
      <w:r w:rsidRPr="000E54C9">
        <w:rPr>
          <w:rFonts w:hint="eastAsia"/>
        </w:rPr>
        <w:t xml:space="preserve"> in short time intervals </w:t>
      </w:r>
      <w:r w:rsidRPr="000E54C9">
        <w:t xml:space="preserve">and </w:t>
      </w:r>
      <w:r w:rsidR="002B7AE8" w:rsidRPr="002B7AE8">
        <w:t>automatically sends this data to the corresponding utility service provider</w:t>
      </w:r>
      <w:r w:rsidRPr="000E54C9">
        <w:rPr>
          <w:rFonts w:hint="eastAsia"/>
        </w:rPr>
        <w:t>.</w:t>
      </w:r>
    </w:p>
    <w:p w14:paraId="3823BE04" w14:textId="74AA4E60" w:rsidR="000E54C9" w:rsidRPr="000E54C9" w:rsidRDefault="000E54C9" w:rsidP="002F44C8">
      <w:pPr>
        <w:numPr>
          <w:ilvl w:val="0"/>
          <w:numId w:val="38"/>
        </w:numPr>
      </w:pPr>
      <w:r w:rsidRPr="000E54C9">
        <w:rPr>
          <w:rFonts w:hint="eastAsia"/>
        </w:rPr>
        <w:t xml:space="preserve">Interval data access: </w:t>
      </w:r>
      <w:r w:rsidR="002B7AE8">
        <w:t xml:space="preserve">the </w:t>
      </w:r>
      <w:r w:rsidR="002B7AE8" w:rsidRPr="002B7AE8">
        <w:t>household can access data regarding their electricity consumption on an hourly or daily basis, which is recorded by their smart meter</w:t>
      </w:r>
      <w:r w:rsidRPr="000E54C9">
        <w:rPr>
          <w:rFonts w:hint="eastAsia"/>
        </w:rPr>
        <w:t>.</w:t>
      </w:r>
    </w:p>
    <w:p w14:paraId="0CAFADBF" w14:textId="4EC2CBC1" w:rsidR="00F07C9D" w:rsidRPr="00F07C9D" w:rsidRDefault="000E54C9" w:rsidP="002F44C8">
      <w:pPr>
        <w:numPr>
          <w:ilvl w:val="0"/>
          <w:numId w:val="38"/>
        </w:numPr>
      </w:pPr>
      <w:r w:rsidRPr="000E54C9">
        <w:rPr>
          <w:rFonts w:hint="eastAsia"/>
        </w:rPr>
        <w:lastRenderedPageBreak/>
        <w:t xml:space="preserve">Energy assistance: </w:t>
      </w:r>
      <w:r w:rsidR="002B7AE8">
        <w:t>t</w:t>
      </w:r>
      <w:r w:rsidR="002B7AE8" w:rsidRPr="002B7AE8">
        <w:t>he household has engaged in a home energy support scheme that assists in covering energy expenses or repairing malfunctioning appliances</w:t>
      </w:r>
      <w:r w:rsidRPr="000E54C9">
        <w:rPr>
          <w:rFonts w:hint="eastAsia"/>
        </w:rPr>
        <w:t>.</w:t>
      </w:r>
    </w:p>
    <w:p w14:paraId="490DF5B4" w14:textId="16E32A64" w:rsidR="000E54C9" w:rsidRDefault="000E54C9" w:rsidP="002F44C8">
      <w:pPr>
        <w:numPr>
          <w:ilvl w:val="0"/>
          <w:numId w:val="38"/>
        </w:numPr>
        <w:rPr>
          <w:szCs w:val="22"/>
        </w:rPr>
      </w:pPr>
      <w:r w:rsidRPr="00D978F7">
        <w:rPr>
          <w:szCs w:val="22"/>
        </w:rPr>
        <w:t xml:space="preserve">Electricity payment </w:t>
      </w:r>
      <w:r w:rsidR="00F07C9D" w:rsidRPr="00D978F7">
        <w:rPr>
          <w:szCs w:val="22"/>
        </w:rPr>
        <w:t xml:space="preserve">overseer: </w:t>
      </w:r>
      <w:r w:rsidR="002B7AE8">
        <w:rPr>
          <w:szCs w:val="22"/>
        </w:rPr>
        <w:t xml:space="preserve">outlines </w:t>
      </w:r>
      <w:r w:rsidR="002B7AE8" w:rsidRPr="002B7AE8">
        <w:rPr>
          <w:szCs w:val="22"/>
        </w:rPr>
        <w:t>the individual who bears the responsibility for covering the costs of electricity consumption within the household</w:t>
      </w:r>
      <w:r w:rsidR="00BC50A5" w:rsidRPr="00D978F7">
        <w:rPr>
          <w:szCs w:val="22"/>
        </w:rPr>
        <w:t>.</w:t>
      </w:r>
      <w:r w:rsidR="00F07C9D" w:rsidRPr="00D978F7">
        <w:rPr>
          <w:szCs w:val="22"/>
        </w:rPr>
        <w:t xml:space="preserve"> </w:t>
      </w:r>
    </w:p>
    <w:p w14:paraId="080A20E1" w14:textId="77777777" w:rsidR="002B7AE8" w:rsidRPr="000E54C9" w:rsidRDefault="002B7AE8" w:rsidP="002B7AE8">
      <w:pPr>
        <w:ind w:left="720"/>
        <w:rPr>
          <w:szCs w:val="22"/>
        </w:rPr>
      </w:pPr>
    </w:p>
    <w:p w14:paraId="169BDFE0" w14:textId="66129145" w:rsidR="000E54C9" w:rsidRDefault="00F07C9D" w:rsidP="00B92650">
      <w:r>
        <w:t>In the occupant behavior category, the targeted exposures are:</w:t>
      </w:r>
    </w:p>
    <w:p w14:paraId="1207BBC2" w14:textId="3094151F" w:rsidR="00BC50A5" w:rsidRPr="00D978F7" w:rsidRDefault="00F07C9D" w:rsidP="002F44C8">
      <w:pPr>
        <w:numPr>
          <w:ilvl w:val="0"/>
          <w:numId w:val="39"/>
        </w:numPr>
        <w:rPr>
          <w:szCs w:val="22"/>
        </w:rPr>
      </w:pPr>
      <w:r>
        <w:t xml:space="preserve">Nighttime indoor temperature settings: describes how indoor air temperature (IAT) at night is set compared to the daytime in the cases when </w:t>
      </w:r>
      <w:r w:rsidR="00A40A4D" w:rsidRPr="00A40A4D">
        <w:t xml:space="preserve">an individual is present at home during </w:t>
      </w:r>
      <w:r w:rsidR="00A40A4D">
        <w:t>daytime</w:t>
      </w:r>
      <w:r w:rsidR="00A40A4D" w:rsidRPr="00A40A4D">
        <w:t xml:space="preserve"> hours </w:t>
      </w:r>
      <w:r>
        <w:t xml:space="preserve">(Scenario 1) and when </w:t>
      </w:r>
      <w:r w:rsidR="00A40A4D" w:rsidRPr="00A40A4D">
        <w:t xml:space="preserve">the house is unoccupied during the day </w:t>
      </w:r>
      <w:r>
        <w:t xml:space="preserve">(Scenario 2). This comparison resulted in three cases, with case 1: nighttime IAT is greater than daytime IAT, 0: nighttime IAT is equal to daytime IAT, and -1: nighttime IAT is less than daytime IAT. </w:t>
      </w:r>
      <w:r w:rsidRPr="00D978F7">
        <w:rPr>
          <w:szCs w:val="22"/>
        </w:rPr>
        <w:t xml:space="preserve">EUI distribution for these cases is shown in Figure </w:t>
      </w:r>
      <w:r w:rsidR="00BC50A5" w:rsidRPr="00D978F7">
        <w:rPr>
          <w:szCs w:val="22"/>
        </w:rPr>
        <w:t>4.</w:t>
      </w:r>
      <w:r w:rsidR="00D978F7" w:rsidRPr="00D978F7">
        <w:rPr>
          <w:szCs w:val="22"/>
        </w:rPr>
        <w:t>4</w:t>
      </w:r>
      <w:r w:rsidR="00BC50A5" w:rsidRPr="00D978F7">
        <w:rPr>
          <w:szCs w:val="22"/>
        </w:rPr>
        <w:t>.</w:t>
      </w:r>
    </w:p>
    <w:p w14:paraId="7FE52C35" w14:textId="0C1D6445" w:rsidR="00BC50A5" w:rsidRPr="00D978F7" w:rsidRDefault="00BC50A5" w:rsidP="002F44C8">
      <w:pPr>
        <w:numPr>
          <w:ilvl w:val="0"/>
          <w:numId w:val="39"/>
        </w:numPr>
        <w:rPr>
          <w:szCs w:val="22"/>
        </w:rPr>
      </w:pPr>
      <w:r w:rsidRPr="00D978F7">
        <w:rPr>
          <w:szCs w:val="22"/>
        </w:rPr>
        <w:t xml:space="preserve">Air conditioner (AC) usage behavior: describes how the household controls the AC equipment most of the time, with cases 1: </w:t>
      </w:r>
      <w:r w:rsidR="00A40A4D" w:rsidRPr="00A40A4D">
        <w:rPr>
          <w:szCs w:val="22"/>
        </w:rPr>
        <w:t>Maintain a constant temperature setting for most of the time, 2</w:t>
      </w:r>
      <w:r w:rsidR="00A40A4D">
        <w:rPr>
          <w:szCs w:val="22"/>
        </w:rPr>
        <w:t>:</w:t>
      </w:r>
      <w:r w:rsidR="00A40A4D" w:rsidRPr="00A40A4D">
        <w:rPr>
          <w:szCs w:val="22"/>
        </w:rPr>
        <w:t xml:space="preserve"> Adjust the temperature manually at night or when the residence is vacant, 3</w:t>
      </w:r>
      <w:r w:rsidR="00A40A4D">
        <w:rPr>
          <w:szCs w:val="22"/>
        </w:rPr>
        <w:t>:</w:t>
      </w:r>
      <w:r w:rsidR="00A40A4D" w:rsidRPr="00A40A4D">
        <w:rPr>
          <w:szCs w:val="22"/>
        </w:rPr>
        <w:t xml:space="preserve"> Set up the thermostat to modify the temperature automatically at certain times during day and night, and 4</w:t>
      </w:r>
      <w:r w:rsidR="00A40A4D">
        <w:rPr>
          <w:szCs w:val="22"/>
        </w:rPr>
        <w:t>:</w:t>
      </w:r>
      <w:r w:rsidR="00A40A4D" w:rsidRPr="00A40A4D">
        <w:rPr>
          <w:szCs w:val="22"/>
        </w:rPr>
        <w:t xml:space="preserve"> Operate the AC unit as required</w:t>
      </w:r>
      <w:r w:rsidRPr="00D978F7">
        <w:rPr>
          <w:szCs w:val="22"/>
        </w:rPr>
        <w:t>. The EUI distribution for this variable is shown in Figure 4.</w:t>
      </w:r>
      <w:r w:rsidR="00D978F7" w:rsidRPr="00D978F7">
        <w:rPr>
          <w:szCs w:val="22"/>
        </w:rPr>
        <w:t>5</w:t>
      </w:r>
      <w:r w:rsidRPr="00D978F7">
        <w:rPr>
          <w:szCs w:val="22"/>
        </w:rPr>
        <w:t>.</w:t>
      </w:r>
    </w:p>
    <w:p w14:paraId="24E33E7C" w14:textId="77777777" w:rsidR="00BC50A5" w:rsidRDefault="00BC50A5" w:rsidP="00B92650"/>
    <w:p w14:paraId="4060282B" w14:textId="77777777" w:rsidR="00A40A4D" w:rsidRDefault="00A40A4D" w:rsidP="00682F7A">
      <w:pPr>
        <w:pStyle w:val="Caption"/>
        <w:jc w:val="left"/>
      </w:pPr>
      <w:bookmarkStart w:id="33" w:name="_Toc137462916"/>
    </w:p>
    <w:p w14:paraId="30191E3B" w14:textId="77777777" w:rsidR="00A40A4D" w:rsidRDefault="00A40A4D" w:rsidP="00682F7A">
      <w:pPr>
        <w:pStyle w:val="Caption"/>
        <w:jc w:val="left"/>
      </w:pPr>
    </w:p>
    <w:p w14:paraId="56D31B81" w14:textId="77777777" w:rsidR="00A40A4D" w:rsidRDefault="00A40A4D" w:rsidP="00682F7A">
      <w:pPr>
        <w:pStyle w:val="Caption"/>
        <w:jc w:val="left"/>
      </w:pPr>
    </w:p>
    <w:p w14:paraId="687E3282" w14:textId="77777777" w:rsidR="00A40A4D" w:rsidRDefault="00A40A4D" w:rsidP="00682F7A">
      <w:pPr>
        <w:pStyle w:val="Caption"/>
        <w:jc w:val="left"/>
      </w:pPr>
    </w:p>
    <w:p w14:paraId="4A76524A" w14:textId="77777777" w:rsidR="00A40A4D" w:rsidRDefault="00A40A4D" w:rsidP="00682F7A">
      <w:pPr>
        <w:pStyle w:val="Caption"/>
        <w:jc w:val="left"/>
      </w:pPr>
    </w:p>
    <w:p w14:paraId="01BCC7EF" w14:textId="77777777" w:rsidR="00A40A4D" w:rsidRDefault="00A40A4D" w:rsidP="00682F7A">
      <w:pPr>
        <w:pStyle w:val="Caption"/>
        <w:jc w:val="left"/>
      </w:pPr>
    </w:p>
    <w:p w14:paraId="62122A10" w14:textId="77777777" w:rsidR="00A40A4D" w:rsidRDefault="00A40A4D" w:rsidP="00682F7A">
      <w:pPr>
        <w:pStyle w:val="Caption"/>
        <w:jc w:val="left"/>
      </w:pPr>
    </w:p>
    <w:p w14:paraId="74627D69" w14:textId="77777777" w:rsidR="00A40A4D" w:rsidRDefault="00A40A4D" w:rsidP="00682F7A">
      <w:pPr>
        <w:pStyle w:val="Caption"/>
        <w:jc w:val="left"/>
      </w:pPr>
    </w:p>
    <w:p w14:paraId="13BC1153" w14:textId="77777777" w:rsidR="00A40A4D" w:rsidRDefault="00A40A4D" w:rsidP="00682F7A">
      <w:pPr>
        <w:pStyle w:val="Caption"/>
        <w:jc w:val="left"/>
      </w:pPr>
    </w:p>
    <w:p w14:paraId="0774BBF5" w14:textId="008FB853" w:rsidR="00682F7A" w:rsidRDefault="00682F7A" w:rsidP="00682F7A">
      <w:pPr>
        <w:pStyle w:val="Caption"/>
        <w:jc w:val="left"/>
      </w:pPr>
      <w:r>
        <w:lastRenderedPageBreak/>
        <w:t xml:space="preserve">Table 4. </w:t>
      </w:r>
      <w:r w:rsidR="00B52BCD">
        <w:fldChar w:fldCharType="begin"/>
      </w:r>
      <w:r w:rsidR="00B52BCD">
        <w:instrText xml:space="preserve"> SEQ Table_4. \* ARABIC </w:instrText>
      </w:r>
      <w:r w:rsidR="00B52BCD">
        <w:fldChar w:fldCharType="separate"/>
      </w:r>
      <w:r w:rsidR="00EC4C2A">
        <w:rPr>
          <w:noProof/>
        </w:rPr>
        <w:t>1</w:t>
      </w:r>
      <w:r w:rsidR="00B52BCD">
        <w:rPr>
          <w:noProof/>
        </w:rPr>
        <w:fldChar w:fldCharType="end"/>
      </w:r>
      <w:r>
        <w:t>. Selected variables related to cooling energy consumption</w:t>
      </w:r>
      <w:bookmarkEnd w:id="33"/>
    </w:p>
    <w:tbl>
      <w:tblPr>
        <w:tblW w:w="0" w:type="auto"/>
        <w:tblCellMar>
          <w:left w:w="0" w:type="dxa"/>
          <w:right w:w="0" w:type="dxa"/>
        </w:tblCellMar>
        <w:tblLook w:val="0420" w:firstRow="1" w:lastRow="0" w:firstColumn="0" w:lastColumn="0" w:noHBand="0" w:noVBand="1"/>
      </w:tblPr>
      <w:tblGrid>
        <w:gridCol w:w="3156"/>
        <w:gridCol w:w="2426"/>
        <w:gridCol w:w="2903"/>
      </w:tblGrid>
      <w:tr w:rsidR="00A40A4D" w:rsidRPr="00682F7A" w14:paraId="30D0548B" w14:textId="77777777" w:rsidTr="007B034F">
        <w:trPr>
          <w:cantSplit/>
          <w:trHeight w:val="20"/>
        </w:trPr>
        <w:tc>
          <w:tcPr>
            <w:tcW w:w="3156" w:type="dxa"/>
            <w:tcBorders>
              <w:top w:val="single" w:sz="8" w:space="0" w:color="000000"/>
              <w:left w:val="single" w:sz="8" w:space="0" w:color="000000"/>
              <w:bottom w:val="single" w:sz="8" w:space="0" w:color="000000"/>
              <w:right w:val="single" w:sz="8" w:space="0" w:color="000000"/>
            </w:tcBorders>
            <w:shd w:val="clear" w:color="auto" w:fill="E5F2DD"/>
            <w:tcMar>
              <w:top w:w="72" w:type="dxa"/>
              <w:left w:w="144" w:type="dxa"/>
              <w:bottom w:w="72" w:type="dxa"/>
              <w:right w:w="144" w:type="dxa"/>
            </w:tcMar>
            <w:hideMark/>
          </w:tcPr>
          <w:p w14:paraId="5AB68040" w14:textId="77777777" w:rsidR="00A40A4D" w:rsidRPr="00682F7A" w:rsidRDefault="00A40A4D" w:rsidP="00A40A4D">
            <w:pPr>
              <w:keepNext/>
              <w:spacing w:line="240" w:lineRule="auto"/>
            </w:pPr>
            <w:r w:rsidRPr="00682F7A">
              <w:t>1. CDD65</w:t>
            </w:r>
          </w:p>
        </w:tc>
        <w:tc>
          <w:tcPr>
            <w:tcW w:w="2426" w:type="dxa"/>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2662F032" w14:textId="77777777" w:rsidR="00A40A4D" w:rsidRPr="00682F7A" w:rsidRDefault="00A40A4D" w:rsidP="00A40A4D">
            <w:pPr>
              <w:keepNext/>
              <w:spacing w:line="240" w:lineRule="auto"/>
            </w:pPr>
            <w:r w:rsidRPr="00682F7A">
              <w:t>10. Type of house unit</w:t>
            </w:r>
          </w:p>
        </w:tc>
        <w:tc>
          <w:tcPr>
            <w:tcW w:w="0" w:type="auto"/>
            <w:tcBorders>
              <w:top w:val="single" w:sz="8" w:space="0" w:color="000000"/>
              <w:left w:val="single" w:sz="8" w:space="0" w:color="000000"/>
              <w:bottom w:val="single" w:sz="4" w:space="0" w:color="auto"/>
              <w:right w:val="single" w:sz="8" w:space="0" w:color="000000"/>
            </w:tcBorders>
            <w:shd w:val="clear" w:color="auto" w:fill="FFEEDA"/>
            <w:tcMar>
              <w:top w:w="72" w:type="dxa"/>
              <w:left w:w="144" w:type="dxa"/>
              <w:bottom w:w="72" w:type="dxa"/>
              <w:right w:w="144" w:type="dxa"/>
            </w:tcMar>
            <w:hideMark/>
          </w:tcPr>
          <w:p w14:paraId="3CA56995" w14:textId="336C43E7" w:rsidR="00A40A4D" w:rsidRPr="00682F7A" w:rsidRDefault="00A40A4D" w:rsidP="00A40A4D">
            <w:pPr>
              <w:keepNext/>
              <w:spacing w:line="240" w:lineRule="auto"/>
              <w:jc w:val="left"/>
            </w:pPr>
            <w:r w:rsidRPr="00682F7A">
              <w:t xml:space="preserve">19. Energy Star </w:t>
            </w:r>
            <w:r>
              <w:t xml:space="preserve">qualified </w:t>
            </w:r>
            <w:r w:rsidRPr="00682F7A">
              <w:t>windows</w:t>
            </w:r>
          </w:p>
        </w:tc>
      </w:tr>
      <w:tr w:rsidR="00A40A4D" w:rsidRPr="00682F7A" w14:paraId="71FB7DEA" w14:textId="77777777" w:rsidTr="007B034F">
        <w:trPr>
          <w:cantSplit/>
          <w:trHeight w:val="20"/>
        </w:trPr>
        <w:tc>
          <w:tcPr>
            <w:tcW w:w="3156" w:type="dxa"/>
            <w:tcBorders>
              <w:top w:val="single" w:sz="8" w:space="0" w:color="000000"/>
              <w:left w:val="single" w:sz="8" w:space="0" w:color="000000"/>
              <w:bottom w:val="single" w:sz="8" w:space="0" w:color="000000"/>
              <w:right w:val="single" w:sz="8" w:space="0" w:color="000000"/>
            </w:tcBorders>
            <w:shd w:val="clear" w:color="auto" w:fill="E5F2DD"/>
            <w:tcMar>
              <w:top w:w="72" w:type="dxa"/>
              <w:left w:w="144" w:type="dxa"/>
              <w:bottom w:w="72" w:type="dxa"/>
              <w:right w:w="144" w:type="dxa"/>
            </w:tcMar>
            <w:hideMark/>
          </w:tcPr>
          <w:p w14:paraId="4348230D" w14:textId="77777777" w:rsidR="00A40A4D" w:rsidRPr="00682F7A" w:rsidRDefault="00A40A4D" w:rsidP="00A40A4D">
            <w:pPr>
              <w:keepNext/>
              <w:spacing w:line="240" w:lineRule="auto"/>
            </w:pPr>
            <w:r w:rsidRPr="00682F7A">
              <w:t>2. IECC climate zone</w:t>
            </w:r>
          </w:p>
        </w:tc>
        <w:tc>
          <w:tcPr>
            <w:tcW w:w="2426" w:type="dxa"/>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4175794C" w14:textId="77777777" w:rsidR="00A40A4D" w:rsidRPr="00682F7A" w:rsidRDefault="00A40A4D" w:rsidP="00A40A4D">
            <w:pPr>
              <w:keepNext/>
              <w:spacing w:line="240" w:lineRule="auto"/>
            </w:pPr>
            <w:r w:rsidRPr="00682F7A">
              <w:t>11. Roof material</w:t>
            </w:r>
          </w:p>
        </w:tc>
        <w:tc>
          <w:tcPr>
            <w:tcW w:w="0" w:type="auto"/>
            <w:tcBorders>
              <w:top w:val="single" w:sz="4" w:space="0" w:color="auto"/>
              <w:left w:val="single" w:sz="8" w:space="0" w:color="000000"/>
              <w:bottom w:val="single" w:sz="8" w:space="0" w:color="000000"/>
              <w:right w:val="single" w:sz="8" w:space="0" w:color="000000"/>
            </w:tcBorders>
            <w:shd w:val="clear" w:color="auto" w:fill="E7E6E6" w:themeFill="background2"/>
            <w:tcMar>
              <w:top w:w="72" w:type="dxa"/>
              <w:left w:w="144" w:type="dxa"/>
              <w:bottom w:w="72" w:type="dxa"/>
              <w:right w:w="144" w:type="dxa"/>
            </w:tcMar>
          </w:tcPr>
          <w:p w14:paraId="52BB2EB3" w14:textId="73B394DF" w:rsidR="00A40A4D" w:rsidRPr="00682F7A" w:rsidRDefault="00A40A4D" w:rsidP="00A40A4D">
            <w:pPr>
              <w:keepNext/>
              <w:spacing w:line="240" w:lineRule="auto"/>
              <w:jc w:val="left"/>
            </w:pPr>
            <w:r w:rsidRPr="00682F7A">
              <w:t>20. Insulation level</w:t>
            </w:r>
          </w:p>
        </w:tc>
      </w:tr>
      <w:tr w:rsidR="00A40A4D" w:rsidRPr="00682F7A" w14:paraId="352D760A" w14:textId="77777777" w:rsidTr="0045793B">
        <w:trPr>
          <w:cantSplit/>
          <w:trHeight w:val="20"/>
        </w:trPr>
        <w:tc>
          <w:tcPr>
            <w:tcW w:w="3156" w:type="dxa"/>
            <w:tcBorders>
              <w:top w:val="single" w:sz="8" w:space="0" w:color="000000"/>
              <w:left w:val="single" w:sz="8" w:space="0" w:color="000000"/>
              <w:bottom w:val="single" w:sz="8" w:space="0" w:color="000000"/>
              <w:right w:val="single" w:sz="8" w:space="0" w:color="000000"/>
            </w:tcBorders>
            <w:shd w:val="clear" w:color="auto" w:fill="E5F2DD"/>
            <w:tcMar>
              <w:top w:w="72" w:type="dxa"/>
              <w:left w:w="144" w:type="dxa"/>
              <w:bottom w:w="72" w:type="dxa"/>
              <w:right w:w="144" w:type="dxa"/>
            </w:tcMar>
            <w:hideMark/>
          </w:tcPr>
          <w:p w14:paraId="581A61A2" w14:textId="77777777" w:rsidR="00A40A4D" w:rsidRPr="00682F7A" w:rsidRDefault="00A40A4D" w:rsidP="00A40A4D">
            <w:pPr>
              <w:keepNext/>
              <w:spacing w:line="240" w:lineRule="auto"/>
            </w:pPr>
            <w:r w:rsidRPr="00682F7A">
              <w:t>3. Weather and shielding factor</w:t>
            </w:r>
          </w:p>
        </w:tc>
        <w:tc>
          <w:tcPr>
            <w:tcW w:w="2426" w:type="dxa"/>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072065C9" w14:textId="77777777" w:rsidR="00A40A4D" w:rsidRPr="00682F7A" w:rsidRDefault="00A40A4D" w:rsidP="00A40A4D">
            <w:pPr>
              <w:keepNext/>
              <w:spacing w:line="240" w:lineRule="auto"/>
            </w:pPr>
            <w:r w:rsidRPr="00682F7A">
              <w:t>12. Wall material</w:t>
            </w:r>
          </w:p>
        </w:tc>
        <w:tc>
          <w:tcPr>
            <w:tcW w:w="0" w:type="auto"/>
            <w:tcBorders>
              <w:top w:val="single" w:sz="8" w:space="0" w:color="000000"/>
              <w:left w:val="single" w:sz="8" w:space="0" w:color="000000"/>
              <w:bottom w:val="single" w:sz="8" w:space="0" w:color="000000"/>
              <w:right w:val="single" w:sz="8" w:space="0" w:color="000000"/>
            </w:tcBorders>
            <w:shd w:val="clear" w:color="auto" w:fill="E2E2E2"/>
            <w:tcMar>
              <w:top w:w="72" w:type="dxa"/>
              <w:left w:w="144" w:type="dxa"/>
              <w:bottom w:w="72" w:type="dxa"/>
              <w:right w:w="144" w:type="dxa"/>
            </w:tcMar>
          </w:tcPr>
          <w:p w14:paraId="00ED9302" w14:textId="4B6320E7" w:rsidR="00A40A4D" w:rsidRPr="00682F7A" w:rsidRDefault="00A40A4D" w:rsidP="00A40A4D">
            <w:pPr>
              <w:keepNext/>
              <w:spacing w:line="240" w:lineRule="auto"/>
              <w:jc w:val="left"/>
            </w:pPr>
            <w:r w:rsidRPr="00682F7A">
              <w:t>21. Home energy audit</w:t>
            </w:r>
          </w:p>
        </w:tc>
      </w:tr>
      <w:tr w:rsidR="00A40A4D" w:rsidRPr="00682F7A" w14:paraId="6F0A8D64" w14:textId="77777777" w:rsidTr="0045793B">
        <w:trPr>
          <w:cantSplit/>
          <w:trHeight w:val="20"/>
        </w:trPr>
        <w:tc>
          <w:tcPr>
            <w:tcW w:w="3156" w:type="dxa"/>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2C162DF5" w14:textId="77777777" w:rsidR="00A40A4D" w:rsidRPr="00682F7A" w:rsidRDefault="00A40A4D" w:rsidP="00A40A4D">
            <w:pPr>
              <w:keepNext/>
              <w:spacing w:line="240" w:lineRule="auto"/>
            </w:pPr>
            <w:r w:rsidRPr="00682F7A">
              <w:t>4. Number of people</w:t>
            </w:r>
          </w:p>
        </w:tc>
        <w:tc>
          <w:tcPr>
            <w:tcW w:w="2426" w:type="dxa"/>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69EDEA8D" w14:textId="77777777" w:rsidR="00A40A4D" w:rsidRPr="00682F7A" w:rsidRDefault="00A40A4D" w:rsidP="00A40A4D">
            <w:pPr>
              <w:keepNext/>
              <w:spacing w:line="240" w:lineRule="auto"/>
            </w:pPr>
            <w:r w:rsidRPr="00682F7A">
              <w:t>13. Number of windows</w:t>
            </w:r>
          </w:p>
        </w:tc>
        <w:tc>
          <w:tcPr>
            <w:tcW w:w="0" w:type="auto"/>
            <w:tcBorders>
              <w:top w:val="single" w:sz="8" w:space="0" w:color="000000"/>
              <w:left w:val="single" w:sz="8" w:space="0" w:color="000000"/>
              <w:bottom w:val="single" w:sz="8" w:space="0" w:color="000000"/>
              <w:right w:val="single" w:sz="8" w:space="0" w:color="000000"/>
            </w:tcBorders>
            <w:shd w:val="clear" w:color="auto" w:fill="E2E2E2"/>
            <w:tcMar>
              <w:top w:w="72" w:type="dxa"/>
              <w:left w:w="144" w:type="dxa"/>
              <w:bottom w:w="72" w:type="dxa"/>
              <w:right w:w="144" w:type="dxa"/>
            </w:tcMar>
          </w:tcPr>
          <w:p w14:paraId="674C23E9" w14:textId="34F21B5B" w:rsidR="00A40A4D" w:rsidRPr="00682F7A" w:rsidRDefault="00A40A4D" w:rsidP="00A40A4D">
            <w:pPr>
              <w:keepNext/>
              <w:spacing w:line="240" w:lineRule="auto"/>
              <w:jc w:val="left"/>
            </w:pPr>
            <w:r w:rsidRPr="00682F7A">
              <w:t>22. Electricity payment overseer</w:t>
            </w:r>
          </w:p>
        </w:tc>
      </w:tr>
      <w:tr w:rsidR="00A40A4D" w:rsidRPr="00682F7A" w14:paraId="6B819503" w14:textId="77777777" w:rsidTr="0045793B">
        <w:trPr>
          <w:cantSplit/>
          <w:trHeight w:val="20"/>
        </w:trPr>
        <w:tc>
          <w:tcPr>
            <w:tcW w:w="3156" w:type="dxa"/>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02DF16D0" w14:textId="77777777" w:rsidR="00A40A4D" w:rsidRPr="00682F7A" w:rsidRDefault="00A40A4D" w:rsidP="00A40A4D">
            <w:pPr>
              <w:keepNext/>
              <w:spacing w:line="240" w:lineRule="auto"/>
            </w:pPr>
            <w:r w:rsidRPr="00682F7A">
              <w:t>5. Annual income</w:t>
            </w:r>
          </w:p>
        </w:tc>
        <w:tc>
          <w:tcPr>
            <w:tcW w:w="2426" w:type="dxa"/>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437AE92D" w14:textId="77777777" w:rsidR="00A40A4D" w:rsidRPr="00682F7A" w:rsidRDefault="00A40A4D" w:rsidP="00A40A4D">
            <w:pPr>
              <w:keepNext/>
              <w:spacing w:line="240" w:lineRule="auto"/>
            </w:pPr>
            <w:r w:rsidRPr="00682F7A">
              <w:t>14. Year built range</w:t>
            </w:r>
          </w:p>
        </w:tc>
        <w:tc>
          <w:tcPr>
            <w:tcW w:w="0" w:type="auto"/>
            <w:tcBorders>
              <w:top w:val="single" w:sz="8" w:space="0" w:color="000000"/>
              <w:left w:val="single" w:sz="8" w:space="0" w:color="000000"/>
              <w:bottom w:val="single" w:sz="8" w:space="0" w:color="000000"/>
              <w:right w:val="single" w:sz="8" w:space="0" w:color="000000"/>
            </w:tcBorders>
            <w:shd w:val="clear" w:color="auto" w:fill="E2E2E2"/>
            <w:tcMar>
              <w:top w:w="72" w:type="dxa"/>
              <w:left w:w="144" w:type="dxa"/>
              <w:bottom w:w="72" w:type="dxa"/>
              <w:right w:w="144" w:type="dxa"/>
            </w:tcMar>
          </w:tcPr>
          <w:p w14:paraId="5D50455B" w14:textId="471038F1" w:rsidR="00A40A4D" w:rsidRPr="00682F7A" w:rsidRDefault="00A40A4D" w:rsidP="00A40A4D">
            <w:pPr>
              <w:keepNext/>
              <w:spacing w:line="240" w:lineRule="auto"/>
              <w:jc w:val="left"/>
            </w:pPr>
            <w:r w:rsidRPr="00682F7A">
              <w:t>23. Smart meter</w:t>
            </w:r>
          </w:p>
        </w:tc>
      </w:tr>
      <w:tr w:rsidR="00A40A4D" w:rsidRPr="00682F7A" w14:paraId="28E7076B" w14:textId="77777777" w:rsidTr="0045793B">
        <w:trPr>
          <w:cantSplit/>
          <w:trHeight w:val="20"/>
        </w:trPr>
        <w:tc>
          <w:tcPr>
            <w:tcW w:w="3156" w:type="dxa"/>
            <w:tcBorders>
              <w:top w:val="single" w:sz="8" w:space="0" w:color="000000"/>
              <w:left w:val="single" w:sz="8" w:space="0" w:color="000000"/>
              <w:bottom w:val="single" w:sz="8" w:space="0" w:color="000000"/>
              <w:right w:val="single" w:sz="8" w:space="0" w:color="000000"/>
            </w:tcBorders>
            <w:shd w:val="clear" w:color="auto" w:fill="E0DBE8"/>
            <w:tcMar>
              <w:top w:w="72" w:type="dxa"/>
              <w:left w:w="144" w:type="dxa"/>
              <w:bottom w:w="72" w:type="dxa"/>
              <w:right w:w="144" w:type="dxa"/>
            </w:tcMar>
            <w:hideMark/>
          </w:tcPr>
          <w:p w14:paraId="653E95F0" w14:textId="77777777" w:rsidR="00A40A4D" w:rsidRPr="00682F7A" w:rsidRDefault="00A40A4D" w:rsidP="00A40A4D">
            <w:pPr>
              <w:keepNext/>
              <w:spacing w:line="240" w:lineRule="auto"/>
            </w:pPr>
            <w:r w:rsidRPr="00682F7A">
              <w:t>6. Cooling type</w:t>
            </w:r>
          </w:p>
        </w:tc>
        <w:tc>
          <w:tcPr>
            <w:tcW w:w="2426" w:type="dxa"/>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2D0B1026" w14:textId="77777777" w:rsidR="00A40A4D" w:rsidRPr="00682F7A" w:rsidRDefault="00A40A4D" w:rsidP="00A40A4D">
            <w:pPr>
              <w:keepNext/>
              <w:spacing w:line="240" w:lineRule="auto"/>
            </w:pPr>
            <w:r w:rsidRPr="00682F7A">
              <w:t>15. Number of rooms</w:t>
            </w:r>
          </w:p>
        </w:tc>
        <w:tc>
          <w:tcPr>
            <w:tcW w:w="0" w:type="auto"/>
            <w:tcBorders>
              <w:top w:val="single" w:sz="8" w:space="0" w:color="000000"/>
              <w:left w:val="single" w:sz="8" w:space="0" w:color="000000"/>
              <w:bottom w:val="single" w:sz="8" w:space="0" w:color="000000"/>
              <w:right w:val="single" w:sz="8" w:space="0" w:color="000000"/>
            </w:tcBorders>
            <w:shd w:val="clear" w:color="auto" w:fill="E2E2E2"/>
            <w:tcMar>
              <w:top w:w="72" w:type="dxa"/>
              <w:left w:w="144" w:type="dxa"/>
              <w:bottom w:w="72" w:type="dxa"/>
              <w:right w:w="144" w:type="dxa"/>
            </w:tcMar>
          </w:tcPr>
          <w:p w14:paraId="1C77543A" w14:textId="546548F2" w:rsidR="00A40A4D" w:rsidRPr="00682F7A" w:rsidRDefault="00A40A4D" w:rsidP="00A40A4D">
            <w:pPr>
              <w:keepNext/>
              <w:spacing w:line="240" w:lineRule="auto"/>
            </w:pPr>
            <w:r w:rsidRPr="00682F7A">
              <w:t>24. Meter data access</w:t>
            </w:r>
          </w:p>
        </w:tc>
      </w:tr>
      <w:tr w:rsidR="00A40A4D" w:rsidRPr="00682F7A" w14:paraId="0EC31906" w14:textId="77777777" w:rsidTr="0045793B">
        <w:trPr>
          <w:cantSplit/>
          <w:trHeight w:val="20"/>
        </w:trPr>
        <w:tc>
          <w:tcPr>
            <w:tcW w:w="3156" w:type="dxa"/>
            <w:tcBorders>
              <w:top w:val="single" w:sz="8" w:space="0" w:color="000000"/>
              <w:left w:val="single" w:sz="8" w:space="0" w:color="000000"/>
              <w:bottom w:val="single" w:sz="8" w:space="0" w:color="000000"/>
              <w:right w:val="single" w:sz="8" w:space="0" w:color="000000"/>
            </w:tcBorders>
            <w:shd w:val="clear" w:color="auto" w:fill="E0DBE8"/>
            <w:tcMar>
              <w:top w:w="72" w:type="dxa"/>
              <w:left w:w="144" w:type="dxa"/>
              <w:bottom w:w="72" w:type="dxa"/>
              <w:right w:w="144" w:type="dxa"/>
            </w:tcMar>
            <w:hideMark/>
          </w:tcPr>
          <w:p w14:paraId="42145F40" w14:textId="77777777" w:rsidR="00A40A4D" w:rsidRPr="00682F7A" w:rsidRDefault="00A40A4D" w:rsidP="00A40A4D">
            <w:pPr>
              <w:keepNext/>
              <w:spacing w:line="240" w:lineRule="auto"/>
            </w:pPr>
            <w:r w:rsidRPr="00682F7A">
              <w:t>7. Thermostat present</w:t>
            </w:r>
          </w:p>
        </w:tc>
        <w:tc>
          <w:tcPr>
            <w:tcW w:w="2426" w:type="dxa"/>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2296E9C0" w14:textId="77777777" w:rsidR="00A40A4D" w:rsidRPr="00682F7A" w:rsidRDefault="00A40A4D" w:rsidP="00A40A4D">
            <w:pPr>
              <w:keepNext/>
              <w:spacing w:line="240" w:lineRule="auto"/>
            </w:pPr>
            <w:r w:rsidRPr="00682F7A">
              <w:t>16. Total area</w:t>
            </w:r>
          </w:p>
        </w:tc>
        <w:tc>
          <w:tcPr>
            <w:tcW w:w="0" w:type="auto"/>
            <w:tcBorders>
              <w:top w:val="single" w:sz="8" w:space="0" w:color="000000"/>
              <w:left w:val="single" w:sz="8" w:space="0" w:color="000000"/>
              <w:bottom w:val="single" w:sz="8" w:space="0" w:color="000000"/>
              <w:right w:val="single" w:sz="8" w:space="0" w:color="000000"/>
            </w:tcBorders>
            <w:shd w:val="clear" w:color="auto" w:fill="E2E2E2"/>
            <w:tcMar>
              <w:top w:w="72" w:type="dxa"/>
              <w:left w:w="144" w:type="dxa"/>
              <w:bottom w:w="72" w:type="dxa"/>
              <w:right w:w="144" w:type="dxa"/>
            </w:tcMar>
          </w:tcPr>
          <w:p w14:paraId="129239E1" w14:textId="4CAC4C1F" w:rsidR="00A40A4D" w:rsidRPr="00682F7A" w:rsidRDefault="00A40A4D" w:rsidP="00A40A4D">
            <w:pPr>
              <w:keepNext/>
              <w:spacing w:line="240" w:lineRule="auto"/>
            </w:pPr>
            <w:r w:rsidRPr="00682F7A">
              <w:t>25. Energy assistance</w:t>
            </w:r>
          </w:p>
        </w:tc>
      </w:tr>
      <w:tr w:rsidR="00A40A4D" w:rsidRPr="00682F7A" w14:paraId="7DA9D90B" w14:textId="77777777" w:rsidTr="0045793B">
        <w:trPr>
          <w:cantSplit/>
          <w:trHeight w:val="20"/>
        </w:trPr>
        <w:tc>
          <w:tcPr>
            <w:tcW w:w="3156" w:type="dxa"/>
            <w:tcBorders>
              <w:top w:val="single" w:sz="8" w:space="0" w:color="000000"/>
              <w:left w:val="single" w:sz="8" w:space="0" w:color="000000"/>
              <w:bottom w:val="single" w:sz="8" w:space="0" w:color="000000"/>
              <w:right w:val="single" w:sz="8" w:space="0" w:color="000000"/>
            </w:tcBorders>
            <w:shd w:val="clear" w:color="auto" w:fill="EEDADA"/>
            <w:tcMar>
              <w:top w:w="72" w:type="dxa"/>
              <w:left w:w="144" w:type="dxa"/>
              <w:bottom w:w="72" w:type="dxa"/>
              <w:right w:w="144" w:type="dxa"/>
            </w:tcMar>
            <w:hideMark/>
          </w:tcPr>
          <w:p w14:paraId="6DA3BC11" w14:textId="77777777" w:rsidR="00A40A4D" w:rsidRPr="00682F7A" w:rsidRDefault="00A40A4D" w:rsidP="00A40A4D">
            <w:pPr>
              <w:keepNext/>
              <w:spacing w:line="240" w:lineRule="auto"/>
            </w:pPr>
            <w:r w:rsidRPr="00682F7A">
              <w:t>8. Night vs Day indoor temperature</w:t>
            </w:r>
          </w:p>
        </w:tc>
        <w:tc>
          <w:tcPr>
            <w:tcW w:w="2426" w:type="dxa"/>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3D72BD8E" w14:textId="77777777" w:rsidR="00A40A4D" w:rsidRPr="00682F7A" w:rsidRDefault="00A40A4D" w:rsidP="00A40A4D">
            <w:pPr>
              <w:keepNext/>
              <w:spacing w:line="240" w:lineRule="auto"/>
            </w:pPr>
            <w:r w:rsidRPr="00682F7A">
              <w:t>17. Total cooled area</w:t>
            </w:r>
          </w:p>
        </w:tc>
        <w:tc>
          <w:tcPr>
            <w:tcW w:w="0" w:type="auto"/>
            <w:tcBorders>
              <w:top w:val="single" w:sz="8" w:space="0" w:color="000000"/>
              <w:left w:val="single" w:sz="8" w:space="0" w:color="000000"/>
              <w:bottom w:val="single" w:sz="8" w:space="0" w:color="000000"/>
              <w:right w:val="single" w:sz="8" w:space="0" w:color="000000"/>
            </w:tcBorders>
            <w:shd w:val="clear" w:color="auto" w:fill="E2E2E2"/>
            <w:tcMar>
              <w:top w:w="72" w:type="dxa"/>
              <w:left w:w="144" w:type="dxa"/>
              <w:bottom w:w="72" w:type="dxa"/>
              <w:right w:w="144" w:type="dxa"/>
            </w:tcMar>
          </w:tcPr>
          <w:p w14:paraId="75DEC148" w14:textId="08F123CC" w:rsidR="00A40A4D" w:rsidRPr="00682F7A" w:rsidRDefault="00A40A4D" w:rsidP="00A40A4D">
            <w:pPr>
              <w:keepNext/>
              <w:spacing w:line="240" w:lineRule="auto"/>
            </w:pPr>
            <w:r w:rsidRPr="00682F7A">
              <w:t>26. Solar energy used</w:t>
            </w:r>
          </w:p>
        </w:tc>
      </w:tr>
      <w:tr w:rsidR="00A40A4D" w:rsidRPr="00682F7A" w14:paraId="49E8CF17" w14:textId="77777777" w:rsidTr="00A40A4D">
        <w:trPr>
          <w:cantSplit/>
          <w:trHeight w:val="20"/>
        </w:trPr>
        <w:tc>
          <w:tcPr>
            <w:tcW w:w="3156" w:type="dxa"/>
            <w:tcBorders>
              <w:top w:val="single" w:sz="8" w:space="0" w:color="000000"/>
              <w:left w:val="single" w:sz="8" w:space="0" w:color="000000"/>
              <w:bottom w:val="single" w:sz="8" w:space="0" w:color="000000"/>
              <w:right w:val="single" w:sz="8" w:space="0" w:color="000000"/>
            </w:tcBorders>
            <w:shd w:val="clear" w:color="auto" w:fill="EEDADA"/>
            <w:tcMar>
              <w:top w:w="72" w:type="dxa"/>
              <w:left w:w="144" w:type="dxa"/>
              <w:bottom w:w="72" w:type="dxa"/>
              <w:right w:w="144" w:type="dxa"/>
            </w:tcMar>
            <w:hideMark/>
          </w:tcPr>
          <w:p w14:paraId="77F87ECB" w14:textId="77777777" w:rsidR="00A40A4D" w:rsidRPr="00682F7A" w:rsidRDefault="00A40A4D" w:rsidP="00A40A4D">
            <w:pPr>
              <w:keepNext/>
              <w:spacing w:line="240" w:lineRule="auto"/>
            </w:pPr>
            <w:r w:rsidRPr="00682F7A">
              <w:t>9. AC usage behavior</w:t>
            </w:r>
          </w:p>
        </w:tc>
        <w:tc>
          <w:tcPr>
            <w:tcW w:w="2426" w:type="dxa"/>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13251F12" w14:textId="77777777" w:rsidR="00A40A4D" w:rsidRPr="00682F7A" w:rsidRDefault="00A40A4D" w:rsidP="00A40A4D">
            <w:pPr>
              <w:keepNext/>
              <w:spacing w:line="240" w:lineRule="auto"/>
            </w:pPr>
            <w:r w:rsidRPr="00682F7A">
              <w:t>18. Latent heat infiltration</w:t>
            </w:r>
          </w:p>
        </w:tc>
        <w:tc>
          <w:tcPr>
            <w:tcW w:w="0" w:type="auto"/>
            <w:tcBorders>
              <w:top w:val="single" w:sz="8" w:space="0" w:color="000000"/>
              <w:left w:val="single" w:sz="8" w:space="0" w:color="000000"/>
              <w:bottom w:val="single" w:sz="8" w:space="0" w:color="000000"/>
              <w:right w:val="single" w:sz="8" w:space="0" w:color="000000"/>
            </w:tcBorders>
            <w:shd w:val="clear" w:color="auto" w:fill="E2E2E2"/>
            <w:tcMar>
              <w:top w:w="72" w:type="dxa"/>
              <w:left w:w="144" w:type="dxa"/>
              <w:bottom w:w="72" w:type="dxa"/>
              <w:right w:w="144" w:type="dxa"/>
            </w:tcMar>
          </w:tcPr>
          <w:p w14:paraId="1225A99E" w14:textId="2B9BB17C" w:rsidR="00A40A4D" w:rsidRPr="00682F7A" w:rsidRDefault="00A40A4D" w:rsidP="00A40A4D">
            <w:pPr>
              <w:keepNext/>
              <w:spacing w:line="240" w:lineRule="auto"/>
            </w:pPr>
          </w:p>
        </w:tc>
      </w:tr>
    </w:tbl>
    <w:p w14:paraId="42C136D8" w14:textId="77777777" w:rsidR="00D978F7" w:rsidRDefault="00D978F7" w:rsidP="00B9265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773D55" w14:paraId="2158E926" w14:textId="77777777" w:rsidTr="00D60414">
        <w:trPr>
          <w:jc w:val="center"/>
        </w:trPr>
        <w:tc>
          <w:tcPr>
            <w:tcW w:w="0" w:type="auto"/>
          </w:tcPr>
          <w:p w14:paraId="4F4A3F8F" w14:textId="73657C50" w:rsidR="00773D55" w:rsidRDefault="00773D55" w:rsidP="00B92650">
            <w:r w:rsidRPr="00773D55">
              <w:rPr>
                <w:noProof/>
              </w:rPr>
              <w:drawing>
                <wp:inline distT="0" distB="0" distL="0" distR="0" wp14:anchorId="175EFF4D" wp14:editId="1688677C">
                  <wp:extent cx="2520000" cy="2066470"/>
                  <wp:effectExtent l="0" t="0" r="0" b="3810"/>
                  <wp:docPr id="1610157139" name="Picture 1610157139">
                    <a:extLst xmlns:a="http://schemas.openxmlformats.org/drawingml/2006/main">
                      <a:ext uri="{FF2B5EF4-FFF2-40B4-BE49-F238E27FC236}">
                        <a16:creationId xmlns:a16="http://schemas.microsoft.com/office/drawing/2014/main" id="{74027092-55DF-4DF1-8C3A-2865A75D5B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4027092-55DF-4DF1-8C3A-2865A75D5BC6}"/>
                              </a:ext>
                            </a:extLst>
                          </pic:cNvPr>
                          <pic:cNvPicPr>
                            <a:picLocks noChangeAspect="1"/>
                          </pic:cNvPicPr>
                        </pic:nvPicPr>
                        <pic:blipFill>
                          <a:blip r:embed="rId15"/>
                          <a:stretch>
                            <a:fillRect/>
                          </a:stretch>
                        </pic:blipFill>
                        <pic:spPr>
                          <a:xfrm>
                            <a:off x="0" y="0"/>
                            <a:ext cx="2520000" cy="2066470"/>
                          </a:xfrm>
                          <a:prstGeom prst="rect">
                            <a:avLst/>
                          </a:prstGeom>
                        </pic:spPr>
                      </pic:pic>
                    </a:graphicData>
                  </a:graphic>
                </wp:inline>
              </w:drawing>
            </w:r>
          </w:p>
        </w:tc>
        <w:tc>
          <w:tcPr>
            <w:tcW w:w="0" w:type="auto"/>
          </w:tcPr>
          <w:p w14:paraId="6E753400" w14:textId="15492869" w:rsidR="00773D55" w:rsidRDefault="00773D55" w:rsidP="00B92650">
            <w:r w:rsidRPr="00773D55">
              <w:rPr>
                <w:noProof/>
              </w:rPr>
              <w:drawing>
                <wp:inline distT="0" distB="0" distL="0" distR="0" wp14:anchorId="329FFBD1" wp14:editId="52BB06A9">
                  <wp:extent cx="2520000" cy="2066468"/>
                  <wp:effectExtent l="0" t="0" r="0" b="3810"/>
                  <wp:docPr id="11" name="Picture 10">
                    <a:extLst xmlns:a="http://schemas.openxmlformats.org/drawingml/2006/main">
                      <a:ext uri="{FF2B5EF4-FFF2-40B4-BE49-F238E27FC236}">
                        <a16:creationId xmlns:a16="http://schemas.microsoft.com/office/drawing/2014/main" id="{C01754E5-9829-4B5E-BA67-D1485ED861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01754E5-9829-4B5E-BA67-D1485ED8614B}"/>
                              </a:ext>
                            </a:extLst>
                          </pic:cNvPr>
                          <pic:cNvPicPr>
                            <a:picLocks noChangeAspect="1"/>
                          </pic:cNvPicPr>
                        </pic:nvPicPr>
                        <pic:blipFill>
                          <a:blip r:embed="rId16"/>
                          <a:stretch>
                            <a:fillRect/>
                          </a:stretch>
                        </pic:blipFill>
                        <pic:spPr>
                          <a:xfrm>
                            <a:off x="0" y="0"/>
                            <a:ext cx="2520000" cy="2066468"/>
                          </a:xfrm>
                          <a:prstGeom prst="rect">
                            <a:avLst/>
                          </a:prstGeom>
                        </pic:spPr>
                      </pic:pic>
                    </a:graphicData>
                  </a:graphic>
                </wp:inline>
              </w:drawing>
            </w:r>
          </w:p>
        </w:tc>
      </w:tr>
      <w:tr w:rsidR="00773D55" w14:paraId="3E0167E4" w14:textId="77777777" w:rsidTr="00D60414">
        <w:trPr>
          <w:jc w:val="center"/>
        </w:trPr>
        <w:tc>
          <w:tcPr>
            <w:tcW w:w="0" w:type="auto"/>
          </w:tcPr>
          <w:p w14:paraId="6AF52819" w14:textId="4D572F08" w:rsidR="00773D55" w:rsidRDefault="00773D55" w:rsidP="00B92650">
            <w:r w:rsidRPr="00773D55">
              <w:rPr>
                <w:noProof/>
              </w:rPr>
              <w:lastRenderedPageBreak/>
              <w:drawing>
                <wp:inline distT="0" distB="0" distL="0" distR="0" wp14:anchorId="24B427B1" wp14:editId="7FA49128">
                  <wp:extent cx="2520000" cy="2066468"/>
                  <wp:effectExtent l="0" t="0" r="0" b="3810"/>
                  <wp:docPr id="16" name="Picture 15">
                    <a:extLst xmlns:a="http://schemas.openxmlformats.org/drawingml/2006/main">
                      <a:ext uri="{FF2B5EF4-FFF2-40B4-BE49-F238E27FC236}">
                        <a16:creationId xmlns:a16="http://schemas.microsoft.com/office/drawing/2014/main" id="{DF0FEB32-C509-4122-90AC-AA22042701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DF0FEB32-C509-4122-90AC-AA22042701D2}"/>
                              </a:ext>
                            </a:extLst>
                          </pic:cNvPr>
                          <pic:cNvPicPr>
                            <a:picLocks noChangeAspect="1"/>
                          </pic:cNvPicPr>
                        </pic:nvPicPr>
                        <pic:blipFill>
                          <a:blip r:embed="rId17"/>
                          <a:stretch>
                            <a:fillRect/>
                          </a:stretch>
                        </pic:blipFill>
                        <pic:spPr>
                          <a:xfrm>
                            <a:off x="0" y="0"/>
                            <a:ext cx="2520000" cy="2066468"/>
                          </a:xfrm>
                          <a:prstGeom prst="rect">
                            <a:avLst/>
                          </a:prstGeom>
                        </pic:spPr>
                      </pic:pic>
                    </a:graphicData>
                  </a:graphic>
                </wp:inline>
              </w:drawing>
            </w:r>
          </w:p>
        </w:tc>
        <w:tc>
          <w:tcPr>
            <w:tcW w:w="0" w:type="auto"/>
          </w:tcPr>
          <w:p w14:paraId="5A104A5B" w14:textId="545B6BBA" w:rsidR="00773D55" w:rsidRDefault="00773D55" w:rsidP="00B92650">
            <w:r w:rsidRPr="00773D55">
              <w:rPr>
                <w:noProof/>
              </w:rPr>
              <w:drawing>
                <wp:inline distT="0" distB="0" distL="0" distR="0" wp14:anchorId="5240AE4A" wp14:editId="63254DB1">
                  <wp:extent cx="2520000" cy="2044337"/>
                  <wp:effectExtent l="0" t="0" r="0" b="635"/>
                  <wp:docPr id="17" name="Picture 16">
                    <a:extLst xmlns:a="http://schemas.openxmlformats.org/drawingml/2006/main">
                      <a:ext uri="{FF2B5EF4-FFF2-40B4-BE49-F238E27FC236}">
                        <a16:creationId xmlns:a16="http://schemas.microsoft.com/office/drawing/2014/main" id="{62315D8F-C546-437A-9D00-4C2B9B4558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62315D8F-C546-437A-9D00-4C2B9B4558FB}"/>
                              </a:ext>
                            </a:extLst>
                          </pic:cNvPr>
                          <pic:cNvPicPr>
                            <a:picLocks noChangeAspect="1"/>
                          </pic:cNvPicPr>
                        </pic:nvPicPr>
                        <pic:blipFill>
                          <a:blip r:embed="rId18"/>
                          <a:stretch>
                            <a:fillRect/>
                          </a:stretch>
                        </pic:blipFill>
                        <pic:spPr>
                          <a:xfrm>
                            <a:off x="0" y="0"/>
                            <a:ext cx="2520000" cy="2044337"/>
                          </a:xfrm>
                          <a:prstGeom prst="rect">
                            <a:avLst/>
                          </a:prstGeom>
                        </pic:spPr>
                      </pic:pic>
                    </a:graphicData>
                  </a:graphic>
                </wp:inline>
              </w:drawing>
            </w:r>
          </w:p>
        </w:tc>
      </w:tr>
      <w:tr w:rsidR="00773D55" w14:paraId="29AF5E6D" w14:textId="77777777" w:rsidTr="00D60414">
        <w:trPr>
          <w:jc w:val="center"/>
        </w:trPr>
        <w:tc>
          <w:tcPr>
            <w:tcW w:w="0" w:type="auto"/>
          </w:tcPr>
          <w:p w14:paraId="56FB5FB5" w14:textId="2FE4EBEB" w:rsidR="00773D55" w:rsidRDefault="00773D55" w:rsidP="00B92650">
            <w:r w:rsidRPr="00773D55">
              <w:rPr>
                <w:noProof/>
              </w:rPr>
              <w:drawing>
                <wp:inline distT="0" distB="0" distL="0" distR="0" wp14:anchorId="7C3B5D1A" wp14:editId="5F4648A1">
                  <wp:extent cx="2520000" cy="2066468"/>
                  <wp:effectExtent l="0" t="0" r="0" b="3810"/>
                  <wp:docPr id="18" name="Picture 17">
                    <a:extLst xmlns:a="http://schemas.openxmlformats.org/drawingml/2006/main">
                      <a:ext uri="{FF2B5EF4-FFF2-40B4-BE49-F238E27FC236}">
                        <a16:creationId xmlns:a16="http://schemas.microsoft.com/office/drawing/2014/main" id="{D05950C0-4A5D-43FC-A522-98967909C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D05950C0-4A5D-43FC-A522-98967909CA95}"/>
                              </a:ext>
                            </a:extLst>
                          </pic:cNvPr>
                          <pic:cNvPicPr>
                            <a:picLocks noChangeAspect="1"/>
                          </pic:cNvPicPr>
                        </pic:nvPicPr>
                        <pic:blipFill>
                          <a:blip r:embed="rId19"/>
                          <a:stretch>
                            <a:fillRect/>
                          </a:stretch>
                        </pic:blipFill>
                        <pic:spPr>
                          <a:xfrm>
                            <a:off x="0" y="0"/>
                            <a:ext cx="2520000" cy="2066468"/>
                          </a:xfrm>
                          <a:prstGeom prst="rect">
                            <a:avLst/>
                          </a:prstGeom>
                        </pic:spPr>
                      </pic:pic>
                    </a:graphicData>
                  </a:graphic>
                </wp:inline>
              </w:drawing>
            </w:r>
          </w:p>
        </w:tc>
        <w:tc>
          <w:tcPr>
            <w:tcW w:w="0" w:type="auto"/>
          </w:tcPr>
          <w:p w14:paraId="7B4151B6" w14:textId="77777777" w:rsidR="00BC50A5" w:rsidRDefault="00BC50A5" w:rsidP="00B92650"/>
          <w:p w14:paraId="5DD5C955" w14:textId="77777777" w:rsidR="00BC50A5" w:rsidRDefault="00BC50A5" w:rsidP="00B92650"/>
          <w:p w14:paraId="04938058" w14:textId="6D99AAED" w:rsidR="00773D55" w:rsidRDefault="00773D55" w:rsidP="00B92650">
            <w:r w:rsidRPr="00773D55">
              <w:rPr>
                <w:noProof/>
              </w:rPr>
              <w:drawing>
                <wp:inline distT="0" distB="0" distL="0" distR="0" wp14:anchorId="255E2427" wp14:editId="2BEE9031">
                  <wp:extent cx="2520000" cy="1484439"/>
                  <wp:effectExtent l="0" t="0" r="0" b="1905"/>
                  <wp:docPr id="19" name="Picture 18">
                    <a:extLst xmlns:a="http://schemas.openxmlformats.org/drawingml/2006/main">
                      <a:ext uri="{FF2B5EF4-FFF2-40B4-BE49-F238E27FC236}">
                        <a16:creationId xmlns:a16="http://schemas.microsoft.com/office/drawing/2014/main" id="{AD1732DB-2CC9-4B4B-BB21-116BAAD25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AD1732DB-2CC9-4B4B-BB21-116BAAD25F5B}"/>
                              </a:ext>
                            </a:extLst>
                          </pic:cNvPr>
                          <pic:cNvPicPr>
                            <a:picLocks noChangeAspect="1"/>
                          </pic:cNvPicPr>
                        </pic:nvPicPr>
                        <pic:blipFill>
                          <a:blip r:embed="rId20"/>
                          <a:stretch>
                            <a:fillRect/>
                          </a:stretch>
                        </pic:blipFill>
                        <pic:spPr>
                          <a:xfrm>
                            <a:off x="0" y="0"/>
                            <a:ext cx="2520000" cy="1484439"/>
                          </a:xfrm>
                          <a:prstGeom prst="rect">
                            <a:avLst/>
                          </a:prstGeom>
                        </pic:spPr>
                      </pic:pic>
                    </a:graphicData>
                  </a:graphic>
                </wp:inline>
              </w:drawing>
            </w:r>
          </w:p>
        </w:tc>
      </w:tr>
    </w:tbl>
    <w:p w14:paraId="0246FB46" w14:textId="71FB272E" w:rsidR="00773D55" w:rsidRDefault="000E54C9" w:rsidP="00312B4A">
      <w:pPr>
        <w:pStyle w:val="Caption"/>
      </w:pPr>
      <w:bookmarkStart w:id="34" w:name="_Toc137595521"/>
      <w:r>
        <w:t xml:space="preserve">Figure 4. </w:t>
      </w:r>
      <w:r w:rsidR="00B52BCD">
        <w:fldChar w:fldCharType="begin"/>
      </w:r>
      <w:r w:rsidR="00B52BCD">
        <w:instrText xml:space="preserve"> SEQ Figure_4. \* ARABIC </w:instrText>
      </w:r>
      <w:r w:rsidR="00B52BCD">
        <w:fldChar w:fldCharType="separate"/>
      </w:r>
      <w:r w:rsidR="00EC4C2A">
        <w:rPr>
          <w:noProof/>
        </w:rPr>
        <w:t>2</w:t>
      </w:r>
      <w:r w:rsidR="00B52BCD">
        <w:rPr>
          <w:noProof/>
        </w:rPr>
        <w:fldChar w:fldCharType="end"/>
      </w:r>
      <w:r>
        <w:t xml:space="preserve">. Energy use intensity (EUI) distribution in </w:t>
      </w:r>
      <w:r w:rsidR="00BC50A5">
        <w:t xml:space="preserve">energy audit, Energy Star </w:t>
      </w:r>
      <w:r w:rsidR="00F85FB8">
        <w:t xml:space="preserve">qualified </w:t>
      </w:r>
      <w:r w:rsidR="00BC50A5">
        <w:t xml:space="preserve">windows usage, </w:t>
      </w:r>
      <w:r w:rsidR="00D978F7">
        <w:t>smart meter usage, interval data access, and energy assistance</w:t>
      </w:r>
      <w:bookmarkEnd w:id="34"/>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D978F7" w14:paraId="157B5CF4" w14:textId="77777777" w:rsidTr="00D60414">
        <w:trPr>
          <w:jc w:val="center"/>
        </w:trPr>
        <w:tc>
          <w:tcPr>
            <w:tcW w:w="0" w:type="auto"/>
          </w:tcPr>
          <w:p w14:paraId="6B186487" w14:textId="0D6C040D" w:rsidR="00D978F7" w:rsidRDefault="00D978F7" w:rsidP="00BA5E19">
            <w:r w:rsidRPr="00D978F7">
              <w:rPr>
                <w:noProof/>
              </w:rPr>
              <w:drawing>
                <wp:inline distT="0" distB="0" distL="0" distR="0" wp14:anchorId="03E426B7" wp14:editId="551C57F0">
                  <wp:extent cx="2520000" cy="2103471"/>
                  <wp:effectExtent l="0" t="0" r="0" b="5080"/>
                  <wp:docPr id="14" name="Picture 13">
                    <a:extLst xmlns:a="http://schemas.openxmlformats.org/drawingml/2006/main">
                      <a:ext uri="{FF2B5EF4-FFF2-40B4-BE49-F238E27FC236}">
                        <a16:creationId xmlns:a16="http://schemas.microsoft.com/office/drawing/2014/main" id="{776EBBB4-2646-447B-AE42-CF7371E03F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76EBBB4-2646-447B-AE42-CF7371E03F57}"/>
                              </a:ext>
                            </a:extLst>
                          </pic:cNvPr>
                          <pic:cNvPicPr>
                            <a:picLocks noChangeAspect="1"/>
                          </pic:cNvPicPr>
                        </pic:nvPicPr>
                        <pic:blipFill>
                          <a:blip r:embed="rId21"/>
                          <a:stretch>
                            <a:fillRect/>
                          </a:stretch>
                        </pic:blipFill>
                        <pic:spPr>
                          <a:xfrm>
                            <a:off x="0" y="0"/>
                            <a:ext cx="2520000" cy="2103471"/>
                          </a:xfrm>
                          <a:prstGeom prst="rect">
                            <a:avLst/>
                          </a:prstGeom>
                        </pic:spPr>
                      </pic:pic>
                    </a:graphicData>
                  </a:graphic>
                </wp:inline>
              </w:drawing>
            </w:r>
          </w:p>
        </w:tc>
        <w:tc>
          <w:tcPr>
            <w:tcW w:w="0" w:type="auto"/>
          </w:tcPr>
          <w:p w14:paraId="194EC717" w14:textId="77777777" w:rsidR="00D978F7" w:rsidRDefault="00D978F7" w:rsidP="00BA5E19"/>
          <w:p w14:paraId="594CEA85" w14:textId="77777777" w:rsidR="00D978F7" w:rsidRDefault="00D978F7" w:rsidP="00BA5E19"/>
          <w:p w14:paraId="21D57878" w14:textId="76CDD5FE" w:rsidR="00D978F7" w:rsidRDefault="00D978F7" w:rsidP="00BA5E19">
            <w:r w:rsidRPr="00D978F7">
              <w:rPr>
                <w:noProof/>
              </w:rPr>
              <w:drawing>
                <wp:inline distT="0" distB="0" distL="0" distR="0" wp14:anchorId="5BE7993F" wp14:editId="68E5BC33">
                  <wp:extent cx="2520000" cy="1521600"/>
                  <wp:effectExtent l="0" t="0" r="0" b="2540"/>
                  <wp:docPr id="13" name="Picture 12">
                    <a:extLst xmlns:a="http://schemas.openxmlformats.org/drawingml/2006/main">
                      <a:ext uri="{FF2B5EF4-FFF2-40B4-BE49-F238E27FC236}">
                        <a16:creationId xmlns:a16="http://schemas.microsoft.com/office/drawing/2014/main" id="{5E3BA91A-400F-4F3F-A847-5ABBE68BC1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5E3BA91A-400F-4F3F-A847-5ABBE68BC157}"/>
                              </a:ext>
                            </a:extLst>
                          </pic:cNvPr>
                          <pic:cNvPicPr>
                            <a:picLocks noChangeAspect="1"/>
                          </pic:cNvPicPr>
                        </pic:nvPicPr>
                        <pic:blipFill>
                          <a:blip r:embed="rId22"/>
                          <a:stretch>
                            <a:fillRect/>
                          </a:stretch>
                        </pic:blipFill>
                        <pic:spPr>
                          <a:xfrm>
                            <a:off x="0" y="0"/>
                            <a:ext cx="2520000" cy="1521600"/>
                          </a:xfrm>
                          <a:prstGeom prst="rect">
                            <a:avLst/>
                          </a:prstGeom>
                        </pic:spPr>
                      </pic:pic>
                    </a:graphicData>
                  </a:graphic>
                </wp:inline>
              </w:drawing>
            </w:r>
          </w:p>
        </w:tc>
      </w:tr>
    </w:tbl>
    <w:p w14:paraId="57C5BE6D" w14:textId="11B5679A" w:rsidR="00D978F7" w:rsidRDefault="00D978F7" w:rsidP="00D978F7">
      <w:pPr>
        <w:pStyle w:val="Caption"/>
      </w:pPr>
      <w:bookmarkStart w:id="35" w:name="_Toc137595522"/>
      <w:r>
        <w:t xml:space="preserve">Figure 4. </w:t>
      </w:r>
      <w:r w:rsidR="00B52BCD">
        <w:fldChar w:fldCharType="begin"/>
      </w:r>
      <w:r w:rsidR="00B52BCD">
        <w:instrText xml:space="preserve"> SEQ Figure_4. \* ARABIC </w:instrText>
      </w:r>
      <w:r w:rsidR="00B52BCD">
        <w:fldChar w:fldCharType="separate"/>
      </w:r>
      <w:r w:rsidR="00EC4C2A">
        <w:rPr>
          <w:noProof/>
        </w:rPr>
        <w:t>3</w:t>
      </w:r>
      <w:r w:rsidR="00B52BCD">
        <w:rPr>
          <w:noProof/>
        </w:rPr>
        <w:fldChar w:fldCharType="end"/>
      </w:r>
      <w:r>
        <w:t>. EUI distribution in electricity payment overseer</w:t>
      </w:r>
      <w:bookmarkEnd w:id="35"/>
      <w:r>
        <w:t xml:space="preserve"> </w:t>
      </w:r>
    </w:p>
    <w:p w14:paraId="11E302CC" w14:textId="77777777" w:rsidR="00773D55" w:rsidRDefault="00773D55" w:rsidP="00B9265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D978F7" w14:paraId="298B02D6" w14:textId="77777777" w:rsidTr="00D60414">
        <w:trPr>
          <w:jc w:val="center"/>
        </w:trPr>
        <w:tc>
          <w:tcPr>
            <w:tcW w:w="0" w:type="auto"/>
          </w:tcPr>
          <w:p w14:paraId="18405CD4" w14:textId="423A666E" w:rsidR="00D978F7" w:rsidRDefault="00D978F7" w:rsidP="00BA5E19">
            <w:r w:rsidRPr="00D978F7">
              <w:rPr>
                <w:noProof/>
              </w:rPr>
              <w:drawing>
                <wp:inline distT="0" distB="0" distL="0" distR="0" wp14:anchorId="55785723" wp14:editId="4CCE9398">
                  <wp:extent cx="2520000" cy="2066468"/>
                  <wp:effectExtent l="0" t="0" r="0" b="3810"/>
                  <wp:docPr id="1409855870" name="Picture 1409855870">
                    <a:extLst xmlns:a="http://schemas.openxmlformats.org/drawingml/2006/main">
                      <a:ext uri="{FF2B5EF4-FFF2-40B4-BE49-F238E27FC236}">
                        <a16:creationId xmlns:a16="http://schemas.microsoft.com/office/drawing/2014/main" id="{ABCADE69-2112-4FDD-983A-0898CD818C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ABCADE69-2112-4FDD-983A-0898CD818C05}"/>
                              </a:ext>
                            </a:extLst>
                          </pic:cNvPr>
                          <pic:cNvPicPr>
                            <a:picLocks noChangeAspect="1"/>
                          </pic:cNvPicPr>
                        </pic:nvPicPr>
                        <pic:blipFill>
                          <a:blip r:embed="rId23"/>
                          <a:stretch>
                            <a:fillRect/>
                          </a:stretch>
                        </pic:blipFill>
                        <pic:spPr>
                          <a:xfrm>
                            <a:off x="0" y="0"/>
                            <a:ext cx="2520000" cy="2066468"/>
                          </a:xfrm>
                          <a:prstGeom prst="rect">
                            <a:avLst/>
                          </a:prstGeom>
                        </pic:spPr>
                      </pic:pic>
                    </a:graphicData>
                  </a:graphic>
                </wp:inline>
              </w:drawing>
            </w:r>
          </w:p>
        </w:tc>
        <w:tc>
          <w:tcPr>
            <w:tcW w:w="0" w:type="auto"/>
          </w:tcPr>
          <w:p w14:paraId="51970441" w14:textId="425343FD" w:rsidR="00D978F7" w:rsidRDefault="00D978F7" w:rsidP="00BA5E19">
            <w:r w:rsidRPr="00D978F7">
              <w:rPr>
                <w:noProof/>
              </w:rPr>
              <w:drawing>
                <wp:inline distT="0" distB="0" distL="0" distR="0" wp14:anchorId="0F641489" wp14:editId="46D69070">
                  <wp:extent cx="2520000" cy="2066467"/>
                  <wp:effectExtent l="0" t="0" r="0" b="3810"/>
                  <wp:docPr id="1300002855" name="Picture 1300002855">
                    <a:extLst xmlns:a="http://schemas.openxmlformats.org/drawingml/2006/main">
                      <a:ext uri="{FF2B5EF4-FFF2-40B4-BE49-F238E27FC236}">
                        <a16:creationId xmlns:a16="http://schemas.microsoft.com/office/drawing/2014/main" id="{34FDB27C-064F-4BDB-BF33-7DB336D4F6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34FDB27C-064F-4BDB-BF33-7DB336D4F679}"/>
                              </a:ext>
                            </a:extLst>
                          </pic:cNvPr>
                          <pic:cNvPicPr>
                            <a:picLocks noChangeAspect="1"/>
                          </pic:cNvPicPr>
                        </pic:nvPicPr>
                        <pic:blipFill>
                          <a:blip r:embed="rId24"/>
                          <a:stretch>
                            <a:fillRect/>
                          </a:stretch>
                        </pic:blipFill>
                        <pic:spPr>
                          <a:xfrm>
                            <a:off x="0" y="0"/>
                            <a:ext cx="2520000" cy="2066467"/>
                          </a:xfrm>
                          <a:prstGeom prst="rect">
                            <a:avLst/>
                          </a:prstGeom>
                        </pic:spPr>
                      </pic:pic>
                    </a:graphicData>
                  </a:graphic>
                </wp:inline>
              </w:drawing>
            </w:r>
          </w:p>
        </w:tc>
      </w:tr>
      <w:tr w:rsidR="00D978F7" w14:paraId="513C94AF" w14:textId="77777777" w:rsidTr="00D60414">
        <w:trPr>
          <w:jc w:val="center"/>
        </w:trPr>
        <w:tc>
          <w:tcPr>
            <w:tcW w:w="0" w:type="auto"/>
            <w:gridSpan w:val="2"/>
          </w:tcPr>
          <w:p w14:paraId="2270821F" w14:textId="3EF2BC89" w:rsidR="00D978F7" w:rsidRPr="00D978F7" w:rsidRDefault="00D978F7" w:rsidP="00D978F7">
            <w:pPr>
              <w:jc w:val="center"/>
            </w:pPr>
            <w:r w:rsidRPr="00D978F7">
              <w:rPr>
                <w:noProof/>
              </w:rPr>
              <w:drawing>
                <wp:inline distT="0" distB="0" distL="0" distR="0" wp14:anchorId="0137B795" wp14:editId="518A7125">
                  <wp:extent cx="2465133" cy="1774303"/>
                  <wp:effectExtent l="0" t="0" r="0" b="3810"/>
                  <wp:docPr id="3" name="Picture 2">
                    <a:extLst xmlns:a="http://schemas.openxmlformats.org/drawingml/2006/main">
                      <a:ext uri="{FF2B5EF4-FFF2-40B4-BE49-F238E27FC236}">
                        <a16:creationId xmlns:a16="http://schemas.microsoft.com/office/drawing/2014/main" id="{0E23DEF2-CFC9-4C9F-9A2F-E2467B61A2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E23DEF2-CFC9-4C9F-9A2F-E2467B61A24B}"/>
                              </a:ext>
                            </a:extLst>
                          </pic:cNvPr>
                          <pic:cNvPicPr>
                            <a:picLocks noChangeAspect="1"/>
                          </pic:cNvPicPr>
                        </pic:nvPicPr>
                        <pic:blipFill>
                          <a:blip r:embed="rId25"/>
                          <a:stretch>
                            <a:fillRect/>
                          </a:stretch>
                        </pic:blipFill>
                        <pic:spPr>
                          <a:xfrm>
                            <a:off x="0" y="0"/>
                            <a:ext cx="2465133" cy="1774303"/>
                          </a:xfrm>
                          <a:prstGeom prst="rect">
                            <a:avLst/>
                          </a:prstGeom>
                        </pic:spPr>
                      </pic:pic>
                    </a:graphicData>
                  </a:graphic>
                </wp:inline>
              </w:drawing>
            </w:r>
          </w:p>
        </w:tc>
      </w:tr>
    </w:tbl>
    <w:p w14:paraId="573224E1" w14:textId="35BCCD1E" w:rsidR="00D978F7" w:rsidRDefault="00D978F7" w:rsidP="00D978F7">
      <w:pPr>
        <w:pStyle w:val="Caption"/>
      </w:pPr>
      <w:bookmarkStart w:id="36" w:name="_Toc137595523"/>
      <w:r>
        <w:t xml:space="preserve">Figure 4. </w:t>
      </w:r>
      <w:r w:rsidR="00B52BCD">
        <w:fldChar w:fldCharType="begin"/>
      </w:r>
      <w:r w:rsidR="00B52BCD">
        <w:instrText xml:space="preserve"> SEQ Figure_4. \* ARABIC </w:instrText>
      </w:r>
      <w:r w:rsidR="00B52BCD">
        <w:fldChar w:fldCharType="separate"/>
      </w:r>
      <w:r w:rsidR="00EC4C2A">
        <w:rPr>
          <w:noProof/>
        </w:rPr>
        <w:t>4</w:t>
      </w:r>
      <w:r w:rsidR="00B52BCD">
        <w:rPr>
          <w:noProof/>
        </w:rPr>
        <w:fldChar w:fldCharType="end"/>
      </w:r>
      <w:r>
        <w:t>. EUI distribution in nighttime vs daytime indoor temperature settings</w:t>
      </w:r>
      <w:bookmarkEnd w:id="36"/>
      <w:r>
        <w:t xml:space="preserve"> </w:t>
      </w:r>
    </w:p>
    <w:p w14:paraId="0A5F5D2F" w14:textId="77777777" w:rsidR="00773D55" w:rsidRDefault="00773D55" w:rsidP="00B9265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D978F7" w14:paraId="3F737CEE" w14:textId="77777777" w:rsidTr="00D60414">
        <w:trPr>
          <w:jc w:val="center"/>
        </w:trPr>
        <w:tc>
          <w:tcPr>
            <w:tcW w:w="0" w:type="auto"/>
          </w:tcPr>
          <w:p w14:paraId="163BF9C5" w14:textId="7B329F7F" w:rsidR="00D978F7" w:rsidRDefault="00D978F7" w:rsidP="00BA5E19">
            <w:r w:rsidRPr="00D978F7">
              <w:rPr>
                <w:noProof/>
              </w:rPr>
              <w:drawing>
                <wp:inline distT="0" distB="0" distL="0" distR="0" wp14:anchorId="601DB3F6" wp14:editId="3400EBE4">
                  <wp:extent cx="2520000" cy="1900819"/>
                  <wp:effectExtent l="0" t="0" r="0" b="4445"/>
                  <wp:docPr id="22" name="Picture 21">
                    <a:extLst xmlns:a="http://schemas.openxmlformats.org/drawingml/2006/main">
                      <a:ext uri="{FF2B5EF4-FFF2-40B4-BE49-F238E27FC236}">
                        <a16:creationId xmlns:a16="http://schemas.microsoft.com/office/drawing/2014/main" id="{E28CE368-D9E3-40EC-8EA6-0A8F901C2B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E28CE368-D9E3-40EC-8EA6-0A8F901C2B2D}"/>
                              </a:ext>
                            </a:extLst>
                          </pic:cNvPr>
                          <pic:cNvPicPr>
                            <a:picLocks noChangeAspect="1"/>
                          </pic:cNvPicPr>
                        </pic:nvPicPr>
                        <pic:blipFill>
                          <a:blip r:embed="rId26"/>
                          <a:stretch>
                            <a:fillRect/>
                          </a:stretch>
                        </pic:blipFill>
                        <pic:spPr>
                          <a:xfrm>
                            <a:off x="0" y="0"/>
                            <a:ext cx="2520000" cy="1900819"/>
                          </a:xfrm>
                          <a:prstGeom prst="rect">
                            <a:avLst/>
                          </a:prstGeom>
                        </pic:spPr>
                      </pic:pic>
                    </a:graphicData>
                  </a:graphic>
                </wp:inline>
              </w:drawing>
            </w:r>
          </w:p>
        </w:tc>
        <w:tc>
          <w:tcPr>
            <w:tcW w:w="0" w:type="auto"/>
          </w:tcPr>
          <w:p w14:paraId="15E9A534" w14:textId="5944745B" w:rsidR="00D978F7" w:rsidRDefault="00D978F7" w:rsidP="00BA5E19">
            <w:r w:rsidRPr="00D978F7">
              <w:rPr>
                <w:noProof/>
              </w:rPr>
              <w:drawing>
                <wp:inline distT="0" distB="0" distL="0" distR="0" wp14:anchorId="32309ECD" wp14:editId="6850ADE8">
                  <wp:extent cx="2520000" cy="1932001"/>
                  <wp:effectExtent l="0" t="0" r="0" b="0"/>
                  <wp:docPr id="20" name="Picture 19">
                    <a:extLst xmlns:a="http://schemas.openxmlformats.org/drawingml/2006/main">
                      <a:ext uri="{FF2B5EF4-FFF2-40B4-BE49-F238E27FC236}">
                        <a16:creationId xmlns:a16="http://schemas.microsoft.com/office/drawing/2014/main" id="{C0FD9D55-3B44-42F1-A33D-BB2DF1722905}"/>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C0FD9D55-3B44-42F1-A33D-BB2DF1722905}"/>
                              </a:ext>
                            </a:extLst>
                          </pic:cNvPr>
                          <pic:cNvPicPr/>
                        </pic:nvPicPr>
                        <pic:blipFill>
                          <a:blip r:embed="rId27"/>
                          <a:stretch>
                            <a:fillRect/>
                          </a:stretch>
                        </pic:blipFill>
                        <pic:spPr>
                          <a:xfrm>
                            <a:off x="0" y="0"/>
                            <a:ext cx="2520000" cy="1932001"/>
                          </a:xfrm>
                          <a:prstGeom prst="rect">
                            <a:avLst/>
                          </a:prstGeom>
                        </pic:spPr>
                      </pic:pic>
                    </a:graphicData>
                  </a:graphic>
                </wp:inline>
              </w:drawing>
            </w:r>
          </w:p>
        </w:tc>
      </w:tr>
    </w:tbl>
    <w:p w14:paraId="4E55E60B" w14:textId="688837E4" w:rsidR="00773D55" w:rsidRDefault="00D978F7" w:rsidP="00A40A4D">
      <w:pPr>
        <w:pStyle w:val="Caption"/>
      </w:pPr>
      <w:bookmarkStart w:id="37" w:name="_Toc137595524"/>
      <w:r>
        <w:t xml:space="preserve">Figure 4. </w:t>
      </w:r>
      <w:r w:rsidR="00B52BCD">
        <w:fldChar w:fldCharType="begin"/>
      </w:r>
      <w:r w:rsidR="00B52BCD">
        <w:instrText xml:space="preserve"> SEQ Figure_4. \* ARABIC </w:instrText>
      </w:r>
      <w:r w:rsidR="00B52BCD">
        <w:fldChar w:fldCharType="separate"/>
      </w:r>
      <w:r w:rsidR="00EC4C2A">
        <w:rPr>
          <w:noProof/>
        </w:rPr>
        <w:t>5</w:t>
      </w:r>
      <w:r w:rsidR="00B52BCD">
        <w:rPr>
          <w:noProof/>
        </w:rPr>
        <w:fldChar w:fldCharType="end"/>
      </w:r>
      <w:r>
        <w:t>. EUI distribution in air condoning (AC) equipment usage behavior</w:t>
      </w:r>
      <w:bookmarkEnd w:id="37"/>
      <w:r>
        <w:t xml:space="preserve"> </w:t>
      </w:r>
    </w:p>
    <w:p w14:paraId="4808C7D4" w14:textId="6A33C735" w:rsidR="00EB4EA2" w:rsidRDefault="002B3ADD" w:rsidP="002F44C8">
      <w:pPr>
        <w:pStyle w:val="Heading3"/>
        <w:numPr>
          <w:ilvl w:val="2"/>
          <w:numId w:val="36"/>
        </w:numPr>
      </w:pPr>
      <w:bookmarkStart w:id="38" w:name="_Toc137595467"/>
      <w:r>
        <w:lastRenderedPageBreak/>
        <w:t>T</w:t>
      </w:r>
      <w:r w:rsidRPr="00914DD4">
        <w:t xml:space="preserve">he </w:t>
      </w:r>
      <w:r w:rsidRPr="002B3ADD">
        <w:t>Household Energy Panel Survey (HEPS)</w:t>
      </w:r>
      <w:r>
        <w:t xml:space="preserve"> dataset</w:t>
      </w:r>
      <w:bookmarkEnd w:id="38"/>
    </w:p>
    <w:p w14:paraId="684C1807" w14:textId="4470E0BC" w:rsidR="008356D1" w:rsidRPr="00D60414" w:rsidRDefault="002B3ADD" w:rsidP="002F44C8">
      <w:pPr>
        <w:pStyle w:val="Heading4"/>
        <w:numPr>
          <w:ilvl w:val="3"/>
          <w:numId w:val="41"/>
        </w:numPr>
        <w:rPr>
          <w:rFonts w:cs="Times New Roman"/>
          <w:b/>
          <w:bCs/>
          <w:iCs w:val="0"/>
        </w:rPr>
      </w:pPr>
      <w:r w:rsidRPr="00D60414">
        <w:rPr>
          <w:rFonts w:cs="Times New Roman"/>
          <w:b/>
          <w:bCs/>
          <w:iCs w:val="0"/>
        </w:rPr>
        <w:t>Data collection</w:t>
      </w:r>
    </w:p>
    <w:p w14:paraId="4CED25A8" w14:textId="61479A0A" w:rsidR="008356D1" w:rsidRDefault="008356D1" w:rsidP="008356D1">
      <w:r>
        <w:t>To identify</w:t>
      </w:r>
      <w:r w:rsidRPr="00B92650">
        <w:t xml:space="preserve"> </w:t>
      </w:r>
      <w:r w:rsidRPr="008356D1">
        <w:t>role of socio-economic factors and heating equipment selection in energy consumption</w:t>
      </w:r>
      <w:r>
        <w:t xml:space="preserve">, the HEPS 2018-2019 data was used. HEPS is </w:t>
      </w:r>
      <w:r w:rsidRPr="008356D1">
        <w:rPr>
          <w:rFonts w:hint="eastAsia"/>
        </w:rPr>
        <w:t>conducted by Korea Energy Economics Institute to understand the energy consumption and consumption behavior of households in order to use it as a basis for national energy policy</w:t>
      </w:r>
      <w:r>
        <w:t>. The data include household energy use and expenditures, structural characteristics of homes, appliances used, socio-economic characteristics of residents.</w:t>
      </w:r>
    </w:p>
    <w:p w14:paraId="40CA8DAD" w14:textId="77777777" w:rsidR="008356D1" w:rsidRDefault="008356D1" w:rsidP="008356D1"/>
    <w:p w14:paraId="35A9F20D" w14:textId="583D837A" w:rsidR="008356D1" w:rsidRDefault="008356D1" w:rsidP="008356D1">
      <w:r>
        <w:t xml:space="preserve">The survey began in </w:t>
      </w:r>
      <w:r w:rsidR="00540CAF">
        <w:t>2011</w:t>
      </w:r>
      <w:r>
        <w:t xml:space="preserve"> and is currently conducted every year. </w:t>
      </w:r>
      <w:r w:rsidR="00540CAF" w:rsidRPr="00540CAF">
        <w:t>Data collection methods involve surveys of a representative sample of households, with questions about their energy use, housing characteristics, household characteristics, energy-using appliances, and possibly even attitudes toward energy use and conservation.</w:t>
      </w:r>
    </w:p>
    <w:p w14:paraId="420DFC30" w14:textId="77777777" w:rsidR="00540CAF" w:rsidRDefault="00540CAF" w:rsidP="008356D1"/>
    <w:p w14:paraId="5DD8138B" w14:textId="5ACD2FA9" w:rsidR="00540CAF" w:rsidRPr="00D60414" w:rsidRDefault="00540CAF" w:rsidP="002F44C8">
      <w:pPr>
        <w:pStyle w:val="Heading4"/>
        <w:numPr>
          <w:ilvl w:val="3"/>
          <w:numId w:val="41"/>
        </w:numPr>
        <w:rPr>
          <w:rFonts w:cs="Times New Roman"/>
          <w:b/>
          <w:bCs/>
          <w:iCs w:val="0"/>
        </w:rPr>
      </w:pPr>
      <w:r w:rsidRPr="00D60414">
        <w:rPr>
          <w:rFonts w:cs="Times New Roman"/>
          <w:b/>
          <w:bCs/>
          <w:iCs w:val="0"/>
        </w:rPr>
        <w:t>Inputs</w:t>
      </w:r>
      <w:r w:rsidRPr="00D60414">
        <w:rPr>
          <w:b/>
          <w:bCs/>
          <w:iCs w:val="0"/>
        </w:rPr>
        <w:t xml:space="preserve"> </w:t>
      </w:r>
      <w:r w:rsidRPr="00D60414">
        <w:rPr>
          <w:rFonts w:cs="Times New Roman"/>
          <w:b/>
          <w:bCs/>
          <w:iCs w:val="0"/>
        </w:rPr>
        <w:t>selection cleaning, and grouping</w:t>
      </w:r>
    </w:p>
    <w:p w14:paraId="172796BB" w14:textId="586FAD13" w:rsidR="00DB742C" w:rsidRDefault="00DB742C" w:rsidP="00DB742C">
      <w:r>
        <w:t>The survey description, e</w:t>
      </w:r>
      <w:r w:rsidRPr="0062522C">
        <w:t>xpert knowledge</w:t>
      </w:r>
      <w:r>
        <w:t>,</w:t>
      </w:r>
      <w:r w:rsidRPr="0062522C">
        <w:t xml:space="preserve"> and findings from existing studies were utilized to handpick variables related to </w:t>
      </w:r>
      <w:r>
        <w:t>heating</w:t>
      </w:r>
      <w:r w:rsidRPr="0062522C">
        <w:t xml:space="preserve"> energy consumption. </w:t>
      </w:r>
      <w:r w:rsidRPr="00DB742C">
        <w:t xml:space="preserve">The </w:t>
      </w:r>
      <w:r>
        <w:t xml:space="preserve">selected </w:t>
      </w:r>
      <w:r w:rsidRPr="00DB742C">
        <w:t>data covered the heating period starting from November 2018 to February 2019.</w:t>
      </w:r>
      <w:r>
        <w:t xml:space="preserve"> </w:t>
      </w:r>
      <w:r w:rsidRPr="0062522C">
        <w:t xml:space="preserve">The </w:t>
      </w:r>
      <w:r>
        <w:t>heating</w:t>
      </w:r>
      <w:r w:rsidRPr="0062522C">
        <w:t xml:space="preserve"> energy consumption was then normalized by the floor area to determine the EUI. </w:t>
      </w:r>
      <w:r>
        <w:t>C</w:t>
      </w:r>
      <w:r w:rsidRPr="0062522C">
        <w:t xml:space="preserve">ases with </w:t>
      </w:r>
      <w:r>
        <w:t>less</w:t>
      </w:r>
      <w:r w:rsidRPr="0062522C">
        <w:t xml:space="preserve"> than 10 records were excluded from the investigation. The data cleaning process resulted in a reduction in the number of records from </w:t>
      </w:r>
      <w:r w:rsidRPr="00DB742C">
        <w:rPr>
          <w:rFonts w:hint="eastAsia"/>
        </w:rPr>
        <w:t xml:space="preserve">2520 </w:t>
      </w:r>
      <w:r>
        <w:t>to</w:t>
      </w:r>
      <w:r w:rsidRPr="00DB742C">
        <w:rPr>
          <w:rFonts w:hint="eastAsia"/>
        </w:rPr>
        <w:t xml:space="preserve"> 2118</w:t>
      </w:r>
      <w:r w:rsidRPr="0062522C">
        <w:t>. Six categories were defined to classify all inputs, based on their influence on the outcome. These categories</w:t>
      </w:r>
      <w:r>
        <w:t xml:space="preserve">, as depicted in </w:t>
      </w:r>
      <w:r w:rsidRPr="00693154">
        <w:t>Figure 4.</w:t>
      </w:r>
      <w:r w:rsidR="00693154" w:rsidRPr="00693154">
        <w:t>6</w:t>
      </w:r>
      <w:r w:rsidRPr="00693154">
        <w:t xml:space="preserve"> and Table 4.</w:t>
      </w:r>
      <w:r w:rsidR="00693154" w:rsidRPr="00693154">
        <w:t>2</w:t>
      </w:r>
      <w:r>
        <w:t>,</w:t>
      </w:r>
      <w:r w:rsidRPr="0062522C">
        <w:t xml:space="preserve"> included climate factors, building characteristics, occupant socio-economic factors, occupant behavioral factors, equipment characteristics, and energy-saving policies.</w:t>
      </w:r>
    </w:p>
    <w:p w14:paraId="5CC07E66" w14:textId="77777777" w:rsidR="00DB742C" w:rsidRDefault="00DB742C" w:rsidP="00DB742C"/>
    <w:p w14:paraId="167C49C2" w14:textId="2BC3F0C7" w:rsidR="00DB742C" w:rsidRDefault="00DB742C" w:rsidP="00DB742C"/>
    <w:p w14:paraId="16EDD8C1" w14:textId="14CF0B72" w:rsidR="00540CAF" w:rsidRDefault="00DB742C" w:rsidP="008356D1">
      <w:r w:rsidRPr="00DB742C">
        <w:rPr>
          <w:noProof/>
        </w:rPr>
        <w:lastRenderedPageBreak/>
        <w:drawing>
          <wp:inline distT="0" distB="0" distL="0" distR="0" wp14:anchorId="65F6E1AA" wp14:editId="4871EFC0">
            <wp:extent cx="5400675" cy="1400810"/>
            <wp:effectExtent l="0" t="0" r="0" b="0"/>
            <wp:docPr id="453622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622952" name=""/>
                    <pic:cNvPicPr/>
                  </pic:nvPicPr>
                  <pic:blipFill>
                    <a:blip r:embed="rId28"/>
                    <a:stretch>
                      <a:fillRect/>
                    </a:stretch>
                  </pic:blipFill>
                  <pic:spPr>
                    <a:xfrm>
                      <a:off x="0" y="0"/>
                      <a:ext cx="5400675" cy="1400810"/>
                    </a:xfrm>
                    <a:prstGeom prst="rect">
                      <a:avLst/>
                    </a:prstGeom>
                  </pic:spPr>
                </pic:pic>
              </a:graphicData>
            </a:graphic>
          </wp:inline>
        </w:drawing>
      </w:r>
    </w:p>
    <w:p w14:paraId="0EFA4F1D" w14:textId="77777777" w:rsidR="00DB742C" w:rsidRDefault="00DB742C" w:rsidP="008356D1"/>
    <w:p w14:paraId="73ACF771" w14:textId="744AFBAE" w:rsidR="00312B4A" w:rsidRDefault="00DB742C" w:rsidP="00312B4A">
      <w:pPr>
        <w:pStyle w:val="Caption"/>
      </w:pPr>
      <w:bookmarkStart w:id="39" w:name="_Toc137595525"/>
      <w:r>
        <w:t xml:space="preserve">Figure 4. </w:t>
      </w:r>
      <w:r w:rsidR="00B52BCD">
        <w:fldChar w:fldCharType="begin"/>
      </w:r>
      <w:r w:rsidR="00B52BCD">
        <w:instrText xml:space="preserve"> SEQ Figure_4. \* ARABIC </w:instrText>
      </w:r>
      <w:r w:rsidR="00B52BCD">
        <w:fldChar w:fldCharType="separate"/>
      </w:r>
      <w:r w:rsidR="00EC4C2A">
        <w:rPr>
          <w:noProof/>
        </w:rPr>
        <w:t>6</w:t>
      </w:r>
      <w:r w:rsidR="00B52BCD">
        <w:rPr>
          <w:noProof/>
        </w:rPr>
        <w:fldChar w:fldCharType="end"/>
      </w:r>
      <w:r>
        <w:t>. Categories for the selected variables</w:t>
      </w:r>
      <w:bookmarkStart w:id="40" w:name="_Toc137462917"/>
      <w:bookmarkEnd w:id="39"/>
    </w:p>
    <w:p w14:paraId="34AD7088" w14:textId="77777777" w:rsidR="00312B4A" w:rsidRDefault="00312B4A" w:rsidP="00312B4A">
      <w:pPr>
        <w:pStyle w:val="Caption"/>
      </w:pPr>
    </w:p>
    <w:p w14:paraId="7D371F54" w14:textId="3B1BD1F3" w:rsidR="00773D55" w:rsidRDefault="00693154" w:rsidP="00312B4A">
      <w:pPr>
        <w:pStyle w:val="Caption"/>
        <w:jc w:val="left"/>
      </w:pPr>
      <w:r>
        <w:t xml:space="preserve">Table 4. </w:t>
      </w:r>
      <w:r w:rsidR="00B52BCD">
        <w:fldChar w:fldCharType="begin"/>
      </w:r>
      <w:r w:rsidR="00B52BCD">
        <w:instrText xml:space="preserve"> SEQ Table_4. \* ARABIC </w:instrText>
      </w:r>
      <w:r w:rsidR="00B52BCD">
        <w:fldChar w:fldCharType="separate"/>
      </w:r>
      <w:r w:rsidR="00EC4C2A">
        <w:rPr>
          <w:noProof/>
        </w:rPr>
        <w:t>2</w:t>
      </w:r>
      <w:r w:rsidR="00B52BCD">
        <w:rPr>
          <w:noProof/>
        </w:rPr>
        <w:fldChar w:fldCharType="end"/>
      </w:r>
      <w:r>
        <w:t xml:space="preserve">. Selected variables related to </w:t>
      </w:r>
      <w:r w:rsidR="00BA4A79">
        <w:t>heating</w:t>
      </w:r>
      <w:r>
        <w:t xml:space="preserve"> energy consumption</w:t>
      </w:r>
      <w:bookmarkEnd w:id="40"/>
    </w:p>
    <w:tbl>
      <w:tblPr>
        <w:tblW w:w="0" w:type="auto"/>
        <w:tblCellMar>
          <w:left w:w="0" w:type="dxa"/>
          <w:right w:w="0" w:type="dxa"/>
        </w:tblCellMar>
        <w:tblLook w:val="0420" w:firstRow="1" w:lastRow="0" w:firstColumn="0" w:lastColumn="0" w:noHBand="0" w:noVBand="1"/>
      </w:tblPr>
      <w:tblGrid>
        <w:gridCol w:w="2157"/>
        <w:gridCol w:w="3277"/>
        <w:gridCol w:w="3051"/>
      </w:tblGrid>
      <w:tr w:rsidR="00DB742C" w:rsidRPr="00DB742C" w14:paraId="55726AB0" w14:textId="77777777" w:rsidTr="00D6041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E5F2DD"/>
            <w:tcMar>
              <w:top w:w="72" w:type="dxa"/>
              <w:left w:w="144" w:type="dxa"/>
              <w:bottom w:w="72" w:type="dxa"/>
              <w:right w:w="144" w:type="dxa"/>
            </w:tcMar>
            <w:hideMark/>
          </w:tcPr>
          <w:p w14:paraId="7821607B" w14:textId="77777777" w:rsidR="00DB742C" w:rsidRPr="00DB742C" w:rsidRDefault="00DB742C" w:rsidP="00FB21BD">
            <w:pPr>
              <w:spacing w:line="240" w:lineRule="auto"/>
              <w:jc w:val="center"/>
            </w:pPr>
            <w:r w:rsidRPr="00DB742C">
              <w:t>1. HDD18.5</w:t>
            </w:r>
          </w:p>
        </w:tc>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337F478B" w14:textId="34F67A7A" w:rsidR="00DB742C" w:rsidRPr="00DB742C" w:rsidRDefault="00DB742C" w:rsidP="00FB21BD">
            <w:pPr>
              <w:spacing w:line="240" w:lineRule="auto"/>
              <w:jc w:val="center"/>
            </w:pPr>
            <w:r w:rsidRPr="00DB742C">
              <w:t>10. Number of heated living rooms</w:t>
            </w:r>
          </w:p>
        </w:tc>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34E878E3" w14:textId="77777777" w:rsidR="00DB742C" w:rsidRPr="00DB742C" w:rsidRDefault="00DB742C" w:rsidP="00FB21BD">
            <w:pPr>
              <w:spacing w:line="240" w:lineRule="auto"/>
              <w:jc w:val="center"/>
            </w:pPr>
            <w:r w:rsidRPr="00DB742C">
              <w:t>19. Head of the household education level</w:t>
            </w:r>
          </w:p>
        </w:tc>
      </w:tr>
      <w:tr w:rsidR="00DB742C" w:rsidRPr="00DB742C" w14:paraId="2DBDE042" w14:textId="77777777" w:rsidTr="00D6041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E5F2DD"/>
            <w:tcMar>
              <w:top w:w="72" w:type="dxa"/>
              <w:left w:w="144" w:type="dxa"/>
              <w:bottom w:w="72" w:type="dxa"/>
              <w:right w:w="144" w:type="dxa"/>
            </w:tcMar>
            <w:hideMark/>
          </w:tcPr>
          <w:p w14:paraId="2173D40E" w14:textId="77777777" w:rsidR="00DB742C" w:rsidRPr="00DB742C" w:rsidRDefault="00DB742C" w:rsidP="00FB21BD">
            <w:pPr>
              <w:spacing w:line="240" w:lineRule="auto"/>
              <w:jc w:val="center"/>
            </w:pPr>
            <w:r w:rsidRPr="00DB742C">
              <w:t>2. Provincial climate</w:t>
            </w:r>
          </w:p>
        </w:tc>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739AE90F" w14:textId="6EC57AD3" w:rsidR="00DB742C" w:rsidRPr="00DB742C" w:rsidRDefault="00DB742C" w:rsidP="00FB21BD">
            <w:pPr>
              <w:spacing w:line="240" w:lineRule="auto"/>
              <w:jc w:val="center"/>
            </w:pPr>
            <w:r w:rsidRPr="00DB742C">
              <w:t>11. Number of heated bathrooms</w:t>
            </w:r>
          </w:p>
        </w:tc>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18EBEBB3" w14:textId="77777777" w:rsidR="00DB742C" w:rsidRPr="00DB742C" w:rsidRDefault="00DB742C" w:rsidP="00FB21BD">
            <w:pPr>
              <w:spacing w:line="240" w:lineRule="auto"/>
              <w:jc w:val="center"/>
            </w:pPr>
            <w:r w:rsidRPr="00DB742C">
              <w:t>20. Head of the household occupational status</w:t>
            </w:r>
          </w:p>
        </w:tc>
      </w:tr>
      <w:tr w:rsidR="00DB742C" w:rsidRPr="00DB742C" w14:paraId="1858B030" w14:textId="77777777" w:rsidTr="00D6041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68512096" w14:textId="77777777" w:rsidR="00DB742C" w:rsidRPr="00DB742C" w:rsidRDefault="00DB742C" w:rsidP="00FB21BD">
            <w:pPr>
              <w:spacing w:line="240" w:lineRule="auto"/>
              <w:jc w:val="center"/>
            </w:pPr>
            <w:r w:rsidRPr="00DB742C">
              <w:t>3. Housing type</w:t>
            </w:r>
          </w:p>
        </w:tc>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0B5C07D1" w14:textId="77777777" w:rsidR="00DB742C" w:rsidRPr="00DB742C" w:rsidRDefault="00DB742C" w:rsidP="00FB21BD">
            <w:pPr>
              <w:spacing w:line="240" w:lineRule="auto"/>
              <w:jc w:val="center"/>
            </w:pPr>
            <w:r w:rsidRPr="00DB742C">
              <w:t>12. Number of external wall windows</w:t>
            </w:r>
          </w:p>
        </w:tc>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64A490ED" w14:textId="77777777" w:rsidR="00DB742C" w:rsidRPr="00DB742C" w:rsidRDefault="00DB742C" w:rsidP="00FB21BD">
            <w:pPr>
              <w:spacing w:line="240" w:lineRule="auto"/>
              <w:jc w:val="center"/>
            </w:pPr>
            <w:r w:rsidRPr="00DB742C">
              <w:t>21. Head of the household main source of income</w:t>
            </w:r>
          </w:p>
        </w:tc>
      </w:tr>
      <w:tr w:rsidR="00DB742C" w:rsidRPr="00DB742C" w14:paraId="2B8F1CB5" w14:textId="77777777" w:rsidTr="00D6041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1D6BDDFB" w14:textId="36F6CBD5" w:rsidR="00DB742C" w:rsidRPr="00DB742C" w:rsidRDefault="00DB742C" w:rsidP="00FB21BD">
            <w:pPr>
              <w:spacing w:line="240" w:lineRule="auto"/>
              <w:jc w:val="center"/>
            </w:pPr>
            <w:r w:rsidRPr="00DB742C">
              <w:t>4. Type of residential floor</w:t>
            </w:r>
          </w:p>
        </w:tc>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4E2FB708" w14:textId="77777777" w:rsidR="00DB742C" w:rsidRPr="00DB742C" w:rsidRDefault="00DB742C" w:rsidP="00FB21BD">
            <w:pPr>
              <w:spacing w:line="240" w:lineRule="auto"/>
              <w:jc w:val="center"/>
            </w:pPr>
            <w:r w:rsidRPr="00DB742C">
              <w:t>13. Ratio of exterior windows to double-glazed windows</w:t>
            </w:r>
          </w:p>
        </w:tc>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178D8760" w14:textId="77777777" w:rsidR="00DB742C" w:rsidRPr="00DB742C" w:rsidRDefault="00DB742C" w:rsidP="00FB21BD">
            <w:pPr>
              <w:spacing w:line="240" w:lineRule="auto"/>
              <w:jc w:val="center"/>
            </w:pPr>
            <w:r w:rsidRPr="00DB742C">
              <w:t>22. household member pregnant woman</w:t>
            </w:r>
          </w:p>
        </w:tc>
      </w:tr>
      <w:tr w:rsidR="00DB742C" w:rsidRPr="00DB742C" w14:paraId="73E5964B" w14:textId="77777777" w:rsidTr="00D6041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2C4D1363" w14:textId="052D5FE7" w:rsidR="00DB742C" w:rsidRPr="00DB742C" w:rsidRDefault="00DB742C" w:rsidP="00FB21BD">
            <w:pPr>
              <w:spacing w:line="240" w:lineRule="auto"/>
              <w:jc w:val="center"/>
            </w:pPr>
            <w:r w:rsidRPr="00DB742C">
              <w:t>5.</w:t>
            </w:r>
            <w:r>
              <w:t xml:space="preserve"> </w:t>
            </w:r>
            <w:r w:rsidRPr="00DB742C">
              <w:t>Number of external walls</w:t>
            </w:r>
          </w:p>
        </w:tc>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23ED8952" w14:textId="77777777" w:rsidR="00DB742C" w:rsidRPr="00DB742C" w:rsidRDefault="00DB742C" w:rsidP="00FB21BD">
            <w:pPr>
              <w:spacing w:line="240" w:lineRule="auto"/>
              <w:jc w:val="center"/>
            </w:pPr>
            <w:r w:rsidRPr="00DB742C">
              <w:t>14. Number of double-glazed windows</w:t>
            </w:r>
          </w:p>
        </w:tc>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6AB9C5C9" w14:textId="77777777" w:rsidR="00DB742C" w:rsidRPr="00DB742C" w:rsidRDefault="00DB742C" w:rsidP="00FB21BD">
            <w:pPr>
              <w:spacing w:line="240" w:lineRule="auto"/>
              <w:jc w:val="center"/>
            </w:pPr>
            <w:r w:rsidRPr="00DB742C">
              <w:t>23. Average monthly income</w:t>
            </w:r>
          </w:p>
        </w:tc>
      </w:tr>
      <w:tr w:rsidR="00DB742C" w:rsidRPr="00DB742C" w14:paraId="2EFD06B6" w14:textId="77777777" w:rsidTr="00D6041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49C3B920" w14:textId="549A1A7B" w:rsidR="00DB742C" w:rsidRPr="00DB742C" w:rsidRDefault="00DB742C" w:rsidP="00FB21BD">
            <w:pPr>
              <w:spacing w:line="240" w:lineRule="auto"/>
              <w:jc w:val="center"/>
            </w:pPr>
            <w:r w:rsidRPr="00DB742C">
              <w:t xml:space="preserve">6. Housing </w:t>
            </w:r>
            <w:r w:rsidR="00FB21BD">
              <w:t>orientation</w:t>
            </w:r>
          </w:p>
        </w:tc>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74A1E075" w14:textId="77777777" w:rsidR="00DB742C" w:rsidRPr="00DB742C" w:rsidRDefault="00DB742C" w:rsidP="00FB21BD">
            <w:pPr>
              <w:spacing w:line="240" w:lineRule="auto"/>
              <w:jc w:val="center"/>
            </w:pPr>
            <w:r w:rsidRPr="00DB742C">
              <w:t>15. House occupancy type</w:t>
            </w:r>
          </w:p>
        </w:tc>
        <w:tc>
          <w:tcPr>
            <w:tcW w:w="0" w:type="auto"/>
            <w:tcBorders>
              <w:top w:val="single" w:sz="8" w:space="0" w:color="000000"/>
              <w:left w:val="single" w:sz="8" w:space="0" w:color="000000"/>
              <w:bottom w:val="single" w:sz="8" w:space="0" w:color="000000"/>
              <w:right w:val="single" w:sz="8" w:space="0" w:color="000000"/>
            </w:tcBorders>
            <w:shd w:val="clear" w:color="auto" w:fill="E0DBE8"/>
            <w:tcMar>
              <w:top w:w="72" w:type="dxa"/>
              <w:left w:w="144" w:type="dxa"/>
              <w:bottom w:w="72" w:type="dxa"/>
              <w:right w:w="144" w:type="dxa"/>
            </w:tcMar>
            <w:hideMark/>
          </w:tcPr>
          <w:p w14:paraId="012CCE8F" w14:textId="77777777" w:rsidR="00DB742C" w:rsidRPr="00DB742C" w:rsidRDefault="00DB742C" w:rsidP="00FB21BD">
            <w:pPr>
              <w:spacing w:line="240" w:lineRule="auto"/>
              <w:jc w:val="center"/>
            </w:pPr>
            <w:r w:rsidRPr="00DB742C">
              <w:t>24. Main heating facility</w:t>
            </w:r>
          </w:p>
        </w:tc>
      </w:tr>
      <w:tr w:rsidR="00DB742C" w:rsidRPr="00DB742C" w14:paraId="07ECB71E" w14:textId="77777777" w:rsidTr="00D6041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E2E2E2"/>
            <w:tcMar>
              <w:top w:w="72" w:type="dxa"/>
              <w:left w:w="144" w:type="dxa"/>
              <w:bottom w:w="72" w:type="dxa"/>
              <w:right w:w="144" w:type="dxa"/>
            </w:tcMar>
            <w:hideMark/>
          </w:tcPr>
          <w:p w14:paraId="3BF747E4" w14:textId="77777777" w:rsidR="00DB742C" w:rsidRPr="00DB742C" w:rsidRDefault="00DB742C" w:rsidP="00DB742C">
            <w:pPr>
              <w:spacing w:line="240" w:lineRule="auto"/>
            </w:pPr>
            <w:r w:rsidRPr="00DB742C">
              <w:t xml:space="preserve">7. Completion year (U-values) </w:t>
            </w:r>
          </w:p>
        </w:tc>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188DB7A8" w14:textId="77777777" w:rsidR="00DB742C" w:rsidRPr="00DB742C" w:rsidRDefault="00DB742C" w:rsidP="00DB742C">
            <w:pPr>
              <w:spacing w:line="240" w:lineRule="auto"/>
            </w:pPr>
            <w:r w:rsidRPr="00DB742C">
              <w:t>16. Number of household members</w:t>
            </w:r>
          </w:p>
        </w:tc>
        <w:tc>
          <w:tcPr>
            <w:tcW w:w="0" w:type="auto"/>
            <w:tcBorders>
              <w:top w:val="single" w:sz="8" w:space="0" w:color="000000"/>
              <w:left w:val="single" w:sz="8" w:space="0" w:color="000000"/>
              <w:bottom w:val="single" w:sz="8" w:space="0" w:color="000000"/>
              <w:right w:val="single" w:sz="8" w:space="0" w:color="000000"/>
            </w:tcBorders>
            <w:shd w:val="clear" w:color="auto" w:fill="E0DBE8"/>
            <w:tcMar>
              <w:top w:w="72" w:type="dxa"/>
              <w:left w:w="144" w:type="dxa"/>
              <w:bottom w:w="72" w:type="dxa"/>
              <w:right w:w="144" w:type="dxa"/>
            </w:tcMar>
            <w:hideMark/>
          </w:tcPr>
          <w:p w14:paraId="0FCB5E48" w14:textId="77777777" w:rsidR="00DB742C" w:rsidRPr="00DB742C" w:rsidRDefault="00DB742C" w:rsidP="00DB742C">
            <w:pPr>
              <w:spacing w:line="240" w:lineRule="auto"/>
            </w:pPr>
            <w:r w:rsidRPr="00DB742C">
              <w:t>25. Kerosene boiler heating efficiency</w:t>
            </w:r>
          </w:p>
        </w:tc>
      </w:tr>
      <w:tr w:rsidR="00DB742C" w:rsidRPr="00DB742C" w14:paraId="7EF6CFE5" w14:textId="77777777" w:rsidTr="00D6041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1F39ADE7" w14:textId="77777777" w:rsidR="00DB742C" w:rsidRPr="00DB742C" w:rsidRDefault="00DB742C" w:rsidP="00DB742C">
            <w:pPr>
              <w:spacing w:line="240" w:lineRule="auto"/>
            </w:pPr>
            <w:r w:rsidRPr="00DB742C">
              <w:t>8. Residential floor area</w:t>
            </w:r>
          </w:p>
        </w:tc>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02D12CA5" w14:textId="77777777" w:rsidR="00DB742C" w:rsidRPr="00DB742C" w:rsidRDefault="00DB742C" w:rsidP="00DB742C">
            <w:pPr>
              <w:spacing w:line="240" w:lineRule="auto"/>
            </w:pPr>
            <w:r w:rsidRPr="00DB742C">
              <w:t>17. The head of household gender</w:t>
            </w:r>
          </w:p>
        </w:tc>
        <w:tc>
          <w:tcPr>
            <w:tcW w:w="0" w:type="auto"/>
            <w:tcBorders>
              <w:top w:val="single" w:sz="8" w:space="0" w:color="000000"/>
              <w:left w:val="single" w:sz="8" w:space="0" w:color="000000"/>
              <w:bottom w:val="single" w:sz="8" w:space="0" w:color="000000"/>
              <w:right w:val="single" w:sz="8" w:space="0" w:color="000000"/>
            </w:tcBorders>
            <w:shd w:val="clear" w:color="auto" w:fill="E0DBE8"/>
            <w:tcMar>
              <w:top w:w="72" w:type="dxa"/>
              <w:left w:w="144" w:type="dxa"/>
              <w:bottom w:w="72" w:type="dxa"/>
              <w:right w:w="144" w:type="dxa"/>
            </w:tcMar>
            <w:hideMark/>
          </w:tcPr>
          <w:p w14:paraId="2DAA727C" w14:textId="77777777" w:rsidR="00DB742C" w:rsidRPr="00DB742C" w:rsidRDefault="00DB742C" w:rsidP="00DB742C">
            <w:pPr>
              <w:spacing w:line="240" w:lineRule="auto"/>
            </w:pPr>
            <w:r w:rsidRPr="00DB742C">
              <w:t>26. Gas boiler heating efficiency</w:t>
            </w:r>
          </w:p>
        </w:tc>
      </w:tr>
      <w:tr w:rsidR="00DB742C" w:rsidRPr="00DB742C" w14:paraId="366458E2" w14:textId="77777777" w:rsidTr="00D6041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5D9274A8" w14:textId="77777777" w:rsidR="00DB742C" w:rsidRPr="00DB742C" w:rsidRDefault="00DB742C" w:rsidP="00DB742C">
            <w:pPr>
              <w:spacing w:line="240" w:lineRule="auto"/>
            </w:pPr>
            <w:r w:rsidRPr="00DB742C">
              <w:t xml:space="preserve">9. Number of heated rooms </w:t>
            </w:r>
          </w:p>
        </w:tc>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56924398" w14:textId="77777777" w:rsidR="00DB742C" w:rsidRPr="00DB742C" w:rsidRDefault="00DB742C" w:rsidP="00DB742C">
            <w:pPr>
              <w:spacing w:line="240" w:lineRule="auto"/>
            </w:pPr>
            <w:r w:rsidRPr="00DB742C">
              <w:t>18. Head of the household ag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381402" w14:textId="77777777" w:rsidR="00DB742C" w:rsidRPr="00DB742C" w:rsidRDefault="00DB742C" w:rsidP="00DB742C">
            <w:pPr>
              <w:spacing w:line="240" w:lineRule="auto"/>
            </w:pPr>
          </w:p>
        </w:tc>
      </w:tr>
    </w:tbl>
    <w:p w14:paraId="6183895E" w14:textId="77777777" w:rsidR="00773D55" w:rsidRDefault="00773D55" w:rsidP="00B92650"/>
    <w:p w14:paraId="1ECE2F67" w14:textId="60621ACE" w:rsidR="00EB4EA2" w:rsidRDefault="00EB4EA2" w:rsidP="00B92650">
      <w:pPr>
        <w:rPr>
          <w:noProof/>
        </w:rPr>
      </w:pPr>
      <w:r>
        <w:t xml:space="preserve"> </w:t>
      </w:r>
      <w:r w:rsidRPr="00EB4EA2">
        <w:rPr>
          <w:noProof/>
        </w:rPr>
        <w:t xml:space="preserve">  </w:t>
      </w:r>
    </w:p>
    <w:p w14:paraId="314DF912" w14:textId="3E2AC8BA" w:rsidR="00693154" w:rsidRPr="00C9284D" w:rsidRDefault="00693154" w:rsidP="002F44C8">
      <w:pPr>
        <w:pStyle w:val="Heading4"/>
        <w:numPr>
          <w:ilvl w:val="3"/>
          <w:numId w:val="41"/>
        </w:numPr>
        <w:rPr>
          <w:rFonts w:cs="Times New Roman"/>
          <w:b/>
          <w:bCs/>
          <w:iCs w:val="0"/>
        </w:rPr>
      </w:pPr>
      <w:r w:rsidRPr="00C9284D">
        <w:rPr>
          <w:rFonts w:cs="Times New Roman"/>
          <w:b/>
          <w:bCs/>
          <w:iCs w:val="0"/>
        </w:rPr>
        <w:lastRenderedPageBreak/>
        <w:t>EUI distribution in the targeted exposures</w:t>
      </w:r>
    </w:p>
    <w:p w14:paraId="5370D24D" w14:textId="19CC83DC" w:rsidR="00693154" w:rsidRDefault="00693154" w:rsidP="00693154">
      <w:r w:rsidRPr="0035677D">
        <w:t xml:space="preserve">Statistical tests were </w:t>
      </w:r>
      <w:r>
        <w:t>conducted</w:t>
      </w:r>
      <w:r w:rsidRPr="0035677D">
        <w:t xml:space="preserve"> to evaluate the significance of hypothesized relationships </w:t>
      </w:r>
      <w:r>
        <w:t>to</w:t>
      </w:r>
      <w:r w:rsidRPr="0035677D">
        <w:t xml:space="preserve"> construct a </w:t>
      </w:r>
      <w:r>
        <w:t>DAG</w:t>
      </w:r>
      <w:r w:rsidRPr="0035677D">
        <w:t>. Given that the</w:t>
      </w:r>
      <w:r>
        <w:t xml:space="preserve"> </w:t>
      </w:r>
      <w:r w:rsidRPr="0035677D">
        <w:t>EUI distribution in the targeted exposures deviated from normality, non-parametric tests were leveraged. These tests included Spearman's correlation, Kruskal-Wallis, Mann-Whitney, and Chi-square tests.</w:t>
      </w:r>
      <w:r>
        <w:t xml:space="preserve"> </w:t>
      </w:r>
    </w:p>
    <w:p w14:paraId="6C56DAA1" w14:textId="77777777" w:rsidR="008E6057" w:rsidRDefault="008E6057" w:rsidP="00693154"/>
    <w:p w14:paraId="04AC4D21" w14:textId="48D63B4A" w:rsidR="00126289" w:rsidRPr="00126289" w:rsidRDefault="00693154" w:rsidP="008E6057">
      <w:r>
        <w:t xml:space="preserve">In the occupant socio-economic category, the targeted exposures, </w:t>
      </w:r>
      <w:r w:rsidRPr="0035677D">
        <w:t>as shown in</w:t>
      </w:r>
      <w:r>
        <w:t xml:space="preserve"> Figures </w:t>
      </w:r>
      <w:r w:rsidRPr="008E6057">
        <w:t>4.</w:t>
      </w:r>
      <w:r w:rsidR="008E6057" w:rsidRPr="008E6057">
        <w:t xml:space="preserve">7, </w:t>
      </w:r>
      <w:r w:rsidRPr="008E6057">
        <w:t>4.</w:t>
      </w:r>
      <w:r w:rsidR="008E6057" w:rsidRPr="008E6057">
        <w:t>8</w:t>
      </w:r>
      <w:r>
        <w:t>,</w:t>
      </w:r>
      <w:r w:rsidR="008E6057">
        <w:t xml:space="preserve"> and 4.9,</w:t>
      </w:r>
      <w:r>
        <w:t xml:space="preserve"> are the number of household members, age of the head of the household, head of the household education level, household average monthly income and income source.</w:t>
      </w:r>
      <w:r w:rsidR="008E6057">
        <w:t xml:space="preserve"> Income source (Figure 4.9) has cases such as 1:</w:t>
      </w:r>
      <w:r w:rsidR="008E6057" w:rsidRPr="008E6057">
        <w:rPr>
          <w:rFonts w:cs="MS PGothic"/>
          <w:color w:val="000000" w:themeColor="text1"/>
          <w:kern w:val="24"/>
          <w:sz w:val="16"/>
          <w:szCs w:val="16"/>
        </w:rPr>
        <w:t xml:space="preserve"> </w:t>
      </w:r>
      <w:r w:rsidR="008E6057" w:rsidRPr="008E6057">
        <w:t>Your/spouse's work or occupation</w:t>
      </w:r>
      <w:r w:rsidR="008E6057">
        <w:t>, 2:</w:t>
      </w:r>
      <w:r w:rsidR="008E6057" w:rsidRPr="008E6057">
        <w:rPr>
          <w:rFonts w:cs="MS PGothic"/>
          <w:color w:val="000000" w:themeColor="text1"/>
          <w:kern w:val="24"/>
          <w:sz w:val="16"/>
          <w:szCs w:val="16"/>
        </w:rPr>
        <w:t xml:space="preserve"> </w:t>
      </w:r>
      <w:r w:rsidR="008E6057" w:rsidRPr="008E6057">
        <w:t>deposit, installment savings</w:t>
      </w:r>
      <w:r w:rsidR="008E6057">
        <w:t>, 3:</w:t>
      </w:r>
      <w:r w:rsidR="008E6057" w:rsidRPr="008E6057">
        <w:t xml:space="preserve"> public pension, 4: real estate,</w:t>
      </w:r>
      <w:r w:rsidR="008E6057">
        <w:t xml:space="preserve"> </w:t>
      </w:r>
      <w:r w:rsidR="008E6057" w:rsidRPr="008E6057">
        <w:t xml:space="preserve">5: children, </w:t>
      </w:r>
      <w:r w:rsidR="008E6057">
        <w:t xml:space="preserve">and </w:t>
      </w:r>
      <w:r w:rsidR="008E6057" w:rsidRPr="008E6057">
        <w:t>6: Assistance from the state and local governments</w:t>
      </w:r>
      <w:r w:rsidR="008E6057">
        <w:t>.</w:t>
      </w:r>
      <w:r w:rsidR="00126289">
        <w:t xml:space="preserve"> For the type of equipment, as shown in Figure 4.10, cases include </w:t>
      </w:r>
      <w:r w:rsidR="00126289" w:rsidRPr="00126289">
        <w:t xml:space="preserve">1: District heating, 2: Central heating with city gas, 3: Individual heating with kerosene boiler, 4: Individual heating with propane gas boiler, 5: Individual heating with city gas boiler, 6: Individual heating with electric boiler, 7: Individual heating with briquette boiler, </w:t>
      </w:r>
      <w:r w:rsidR="00126289">
        <w:t xml:space="preserve">and </w:t>
      </w:r>
      <w:r w:rsidR="00126289" w:rsidRPr="00126289">
        <w:t>8: Individual heating with electric blanket</w:t>
      </w:r>
      <w:r w:rsidR="00126289">
        <w:t>.</w:t>
      </w:r>
    </w:p>
    <w:p w14:paraId="3D30510F" w14:textId="77777777" w:rsidR="00203578" w:rsidRPr="00EB4EA2" w:rsidRDefault="00203578" w:rsidP="00B9265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203578" w14:paraId="58944715" w14:textId="77777777" w:rsidTr="002B2F97">
        <w:trPr>
          <w:jc w:val="center"/>
        </w:trPr>
        <w:tc>
          <w:tcPr>
            <w:tcW w:w="0" w:type="auto"/>
          </w:tcPr>
          <w:p w14:paraId="25454D8C" w14:textId="662EB8A1" w:rsidR="00203578" w:rsidRDefault="00203578" w:rsidP="002B2F97">
            <w:pPr>
              <w:keepNext/>
            </w:pPr>
            <w:r w:rsidRPr="00203578">
              <w:rPr>
                <w:noProof/>
              </w:rPr>
              <w:lastRenderedPageBreak/>
              <w:drawing>
                <wp:inline distT="0" distB="0" distL="0" distR="0" wp14:anchorId="296DEF07" wp14:editId="410A2BE1">
                  <wp:extent cx="2520000" cy="2066468"/>
                  <wp:effectExtent l="0" t="0" r="0" b="3810"/>
                  <wp:docPr id="21" name="Picture 20">
                    <a:extLst xmlns:a="http://schemas.openxmlformats.org/drawingml/2006/main">
                      <a:ext uri="{FF2B5EF4-FFF2-40B4-BE49-F238E27FC236}">
                        <a16:creationId xmlns:a16="http://schemas.microsoft.com/office/drawing/2014/main" id="{EDF16B7B-ED00-4961-8CD2-81B8039646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EDF16B7B-ED00-4961-8CD2-81B8039646D5}"/>
                              </a:ext>
                            </a:extLst>
                          </pic:cNvPr>
                          <pic:cNvPicPr>
                            <a:picLocks noChangeAspect="1"/>
                          </pic:cNvPicPr>
                        </pic:nvPicPr>
                        <pic:blipFill>
                          <a:blip r:embed="rId29"/>
                          <a:stretch>
                            <a:fillRect/>
                          </a:stretch>
                        </pic:blipFill>
                        <pic:spPr>
                          <a:xfrm>
                            <a:off x="0" y="0"/>
                            <a:ext cx="2520000" cy="2066468"/>
                          </a:xfrm>
                          <a:prstGeom prst="rect">
                            <a:avLst/>
                          </a:prstGeom>
                        </pic:spPr>
                      </pic:pic>
                    </a:graphicData>
                  </a:graphic>
                </wp:inline>
              </w:drawing>
            </w:r>
          </w:p>
        </w:tc>
        <w:tc>
          <w:tcPr>
            <w:tcW w:w="0" w:type="auto"/>
          </w:tcPr>
          <w:p w14:paraId="6EBCB5B8" w14:textId="3A1ADAA0" w:rsidR="00203578" w:rsidRDefault="00203578" w:rsidP="002B2F97">
            <w:pPr>
              <w:keepNext/>
            </w:pPr>
            <w:r w:rsidRPr="00203578">
              <w:rPr>
                <w:noProof/>
              </w:rPr>
              <w:drawing>
                <wp:inline distT="0" distB="0" distL="0" distR="0" wp14:anchorId="3341F8A1" wp14:editId="2C751C95">
                  <wp:extent cx="2520000" cy="1868586"/>
                  <wp:effectExtent l="0" t="0" r="0" b="0"/>
                  <wp:docPr id="24" name="Picture 23">
                    <a:extLst xmlns:a="http://schemas.openxmlformats.org/drawingml/2006/main">
                      <a:ext uri="{FF2B5EF4-FFF2-40B4-BE49-F238E27FC236}">
                        <a16:creationId xmlns:a16="http://schemas.microsoft.com/office/drawing/2014/main" id="{DF2EEB2E-A724-4B70-AB1E-F7B95AE62A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2EEB2E-A724-4B70-AB1E-F7B95AE62A1A}"/>
                              </a:ext>
                            </a:extLst>
                          </pic:cNvPr>
                          <pic:cNvPicPr>
                            <a:picLocks noChangeAspect="1"/>
                          </pic:cNvPicPr>
                        </pic:nvPicPr>
                        <pic:blipFill>
                          <a:blip r:embed="rId30"/>
                          <a:stretch>
                            <a:fillRect/>
                          </a:stretch>
                        </pic:blipFill>
                        <pic:spPr>
                          <a:xfrm>
                            <a:off x="0" y="0"/>
                            <a:ext cx="2520000" cy="1868586"/>
                          </a:xfrm>
                          <a:prstGeom prst="rect">
                            <a:avLst/>
                          </a:prstGeom>
                        </pic:spPr>
                      </pic:pic>
                    </a:graphicData>
                  </a:graphic>
                </wp:inline>
              </w:drawing>
            </w:r>
          </w:p>
        </w:tc>
      </w:tr>
      <w:tr w:rsidR="00203578" w14:paraId="6A9AE089" w14:textId="77777777" w:rsidTr="002B2F97">
        <w:trPr>
          <w:jc w:val="center"/>
        </w:trPr>
        <w:tc>
          <w:tcPr>
            <w:tcW w:w="0" w:type="auto"/>
          </w:tcPr>
          <w:p w14:paraId="4B77D88E" w14:textId="7A8A9374" w:rsidR="00203578" w:rsidRDefault="00203578" w:rsidP="002B2F97">
            <w:pPr>
              <w:keepNext/>
            </w:pPr>
            <w:r w:rsidRPr="00203578">
              <w:rPr>
                <w:noProof/>
              </w:rPr>
              <w:drawing>
                <wp:inline distT="0" distB="0" distL="0" distR="0" wp14:anchorId="3147C958" wp14:editId="23FE2AB6">
                  <wp:extent cx="2520000" cy="2058113"/>
                  <wp:effectExtent l="0" t="0" r="0" b="0"/>
                  <wp:docPr id="25" name="Picture 24">
                    <a:extLst xmlns:a="http://schemas.openxmlformats.org/drawingml/2006/main">
                      <a:ext uri="{FF2B5EF4-FFF2-40B4-BE49-F238E27FC236}">
                        <a16:creationId xmlns:a16="http://schemas.microsoft.com/office/drawing/2014/main" id="{4C3E3D2B-8550-4B92-95FD-240ADC483A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4C3E3D2B-8550-4B92-95FD-240ADC483A7B}"/>
                              </a:ext>
                            </a:extLst>
                          </pic:cNvPr>
                          <pic:cNvPicPr>
                            <a:picLocks noChangeAspect="1"/>
                          </pic:cNvPicPr>
                        </pic:nvPicPr>
                        <pic:blipFill>
                          <a:blip r:embed="rId31"/>
                          <a:stretch>
                            <a:fillRect/>
                          </a:stretch>
                        </pic:blipFill>
                        <pic:spPr>
                          <a:xfrm>
                            <a:off x="0" y="0"/>
                            <a:ext cx="2520000" cy="2058113"/>
                          </a:xfrm>
                          <a:prstGeom prst="rect">
                            <a:avLst/>
                          </a:prstGeom>
                        </pic:spPr>
                      </pic:pic>
                    </a:graphicData>
                  </a:graphic>
                </wp:inline>
              </w:drawing>
            </w:r>
          </w:p>
        </w:tc>
        <w:tc>
          <w:tcPr>
            <w:tcW w:w="0" w:type="auto"/>
          </w:tcPr>
          <w:p w14:paraId="4FBB96F4" w14:textId="48CCFD07" w:rsidR="00203578" w:rsidRDefault="00203578" w:rsidP="002B2F97">
            <w:pPr>
              <w:keepNext/>
            </w:pPr>
            <w:r w:rsidRPr="00203578">
              <w:rPr>
                <w:noProof/>
              </w:rPr>
              <w:drawing>
                <wp:inline distT="0" distB="0" distL="0" distR="0" wp14:anchorId="7B13CD6E" wp14:editId="2643B69B">
                  <wp:extent cx="2520000" cy="1870841"/>
                  <wp:effectExtent l="0" t="0" r="0" b="0"/>
                  <wp:docPr id="26" name="Picture 25">
                    <a:extLst xmlns:a="http://schemas.openxmlformats.org/drawingml/2006/main">
                      <a:ext uri="{FF2B5EF4-FFF2-40B4-BE49-F238E27FC236}">
                        <a16:creationId xmlns:a16="http://schemas.microsoft.com/office/drawing/2014/main" id="{8138E023-3E49-4147-B4C7-420D949CBC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8138E023-3E49-4147-B4C7-420D949CBCFC}"/>
                              </a:ext>
                            </a:extLst>
                          </pic:cNvPr>
                          <pic:cNvPicPr>
                            <a:picLocks noChangeAspect="1"/>
                          </pic:cNvPicPr>
                        </pic:nvPicPr>
                        <pic:blipFill>
                          <a:blip r:embed="rId32"/>
                          <a:stretch>
                            <a:fillRect/>
                          </a:stretch>
                        </pic:blipFill>
                        <pic:spPr>
                          <a:xfrm>
                            <a:off x="0" y="0"/>
                            <a:ext cx="2520000" cy="1870841"/>
                          </a:xfrm>
                          <a:prstGeom prst="rect">
                            <a:avLst/>
                          </a:prstGeom>
                        </pic:spPr>
                      </pic:pic>
                    </a:graphicData>
                  </a:graphic>
                </wp:inline>
              </w:drawing>
            </w:r>
          </w:p>
        </w:tc>
      </w:tr>
    </w:tbl>
    <w:p w14:paraId="4F9F4B2E" w14:textId="2FDA89C3" w:rsidR="00D24D64" w:rsidRDefault="00D24D64" w:rsidP="00D24D64">
      <w:pPr>
        <w:pStyle w:val="Caption"/>
      </w:pPr>
      <w:bookmarkStart w:id="41" w:name="_Toc137595526"/>
      <w:r>
        <w:t xml:space="preserve">Figure 4. </w:t>
      </w:r>
      <w:r w:rsidR="00B52BCD">
        <w:fldChar w:fldCharType="begin"/>
      </w:r>
      <w:r w:rsidR="00B52BCD">
        <w:instrText xml:space="preserve"> SEQ Figure_4. \* ARABIC </w:instrText>
      </w:r>
      <w:r w:rsidR="00B52BCD">
        <w:fldChar w:fldCharType="separate"/>
      </w:r>
      <w:r w:rsidR="00EC4C2A">
        <w:rPr>
          <w:noProof/>
        </w:rPr>
        <w:t>7</w:t>
      </w:r>
      <w:r w:rsidR="00B52BCD">
        <w:rPr>
          <w:noProof/>
        </w:rPr>
        <w:fldChar w:fldCharType="end"/>
      </w:r>
      <w:r>
        <w:t>. EUI distribution in number of household members and head of household age</w:t>
      </w:r>
      <w:bookmarkEnd w:id="41"/>
    </w:p>
    <w:p w14:paraId="1D200BD0" w14:textId="77777777" w:rsidR="00EB4EA2" w:rsidRDefault="00EB4EA2" w:rsidP="00B92650"/>
    <w:p w14:paraId="76F6A960" w14:textId="77777777" w:rsidR="00312B4A" w:rsidRDefault="00312B4A" w:rsidP="00B92650"/>
    <w:p w14:paraId="0FFFB758" w14:textId="77777777" w:rsidR="00203578" w:rsidRDefault="00203578" w:rsidP="00B9265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203578" w14:paraId="734BE0CF" w14:textId="77777777" w:rsidTr="0026660F">
        <w:trPr>
          <w:jc w:val="center"/>
        </w:trPr>
        <w:tc>
          <w:tcPr>
            <w:tcW w:w="0" w:type="auto"/>
          </w:tcPr>
          <w:p w14:paraId="187CDD68" w14:textId="1189C7F6" w:rsidR="00203578" w:rsidRDefault="00203578" w:rsidP="00CB117F">
            <w:r w:rsidRPr="00203578">
              <w:rPr>
                <w:noProof/>
              </w:rPr>
              <w:lastRenderedPageBreak/>
              <w:drawing>
                <wp:inline distT="0" distB="0" distL="0" distR="0" wp14:anchorId="6DC8EB93" wp14:editId="627493FB">
                  <wp:extent cx="2520000" cy="2055343"/>
                  <wp:effectExtent l="0" t="0" r="0" b="2540"/>
                  <wp:docPr id="774667353" name="Picture 774667353">
                    <a:extLst xmlns:a="http://schemas.openxmlformats.org/drawingml/2006/main">
                      <a:ext uri="{FF2B5EF4-FFF2-40B4-BE49-F238E27FC236}">
                        <a16:creationId xmlns:a16="http://schemas.microsoft.com/office/drawing/2014/main" id="{F942E709-6CB5-4CBC-88AC-401D968234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942E709-6CB5-4CBC-88AC-401D96823453}"/>
                              </a:ext>
                            </a:extLst>
                          </pic:cNvPr>
                          <pic:cNvPicPr>
                            <a:picLocks noChangeAspect="1"/>
                          </pic:cNvPicPr>
                        </pic:nvPicPr>
                        <pic:blipFill>
                          <a:blip r:embed="rId33"/>
                          <a:stretch>
                            <a:fillRect/>
                          </a:stretch>
                        </pic:blipFill>
                        <pic:spPr>
                          <a:xfrm>
                            <a:off x="0" y="0"/>
                            <a:ext cx="2520000" cy="2055343"/>
                          </a:xfrm>
                          <a:prstGeom prst="rect">
                            <a:avLst/>
                          </a:prstGeom>
                        </pic:spPr>
                      </pic:pic>
                    </a:graphicData>
                  </a:graphic>
                </wp:inline>
              </w:drawing>
            </w:r>
          </w:p>
        </w:tc>
        <w:tc>
          <w:tcPr>
            <w:tcW w:w="0" w:type="auto"/>
          </w:tcPr>
          <w:p w14:paraId="09469196" w14:textId="1AAAA05F" w:rsidR="00203578" w:rsidRDefault="00203578" w:rsidP="00CB117F">
            <w:r w:rsidRPr="00203578">
              <w:rPr>
                <w:noProof/>
              </w:rPr>
              <w:drawing>
                <wp:inline distT="0" distB="0" distL="0" distR="0" wp14:anchorId="1ED72891" wp14:editId="0C481738">
                  <wp:extent cx="2520000" cy="2056230"/>
                  <wp:effectExtent l="0" t="0" r="0" b="1270"/>
                  <wp:docPr id="7" name="Picture 6">
                    <a:extLst xmlns:a="http://schemas.openxmlformats.org/drawingml/2006/main">
                      <a:ext uri="{FF2B5EF4-FFF2-40B4-BE49-F238E27FC236}">
                        <a16:creationId xmlns:a16="http://schemas.microsoft.com/office/drawing/2014/main" id="{0C8D09AC-E4CA-405F-B6B4-69B7B26308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0C8D09AC-E4CA-405F-B6B4-69B7B2630830}"/>
                              </a:ext>
                            </a:extLst>
                          </pic:cNvPr>
                          <pic:cNvPicPr>
                            <a:picLocks noChangeAspect="1"/>
                          </pic:cNvPicPr>
                        </pic:nvPicPr>
                        <pic:blipFill>
                          <a:blip r:embed="rId34"/>
                          <a:stretch>
                            <a:fillRect/>
                          </a:stretch>
                        </pic:blipFill>
                        <pic:spPr>
                          <a:xfrm>
                            <a:off x="0" y="0"/>
                            <a:ext cx="2520000" cy="2056230"/>
                          </a:xfrm>
                          <a:prstGeom prst="rect">
                            <a:avLst/>
                          </a:prstGeom>
                        </pic:spPr>
                      </pic:pic>
                    </a:graphicData>
                  </a:graphic>
                </wp:inline>
              </w:drawing>
            </w:r>
          </w:p>
        </w:tc>
      </w:tr>
      <w:tr w:rsidR="00203578" w14:paraId="7562B242" w14:textId="77777777" w:rsidTr="0026660F">
        <w:trPr>
          <w:jc w:val="center"/>
        </w:trPr>
        <w:tc>
          <w:tcPr>
            <w:tcW w:w="0" w:type="auto"/>
          </w:tcPr>
          <w:p w14:paraId="40FC63AE" w14:textId="4DD8CA7A" w:rsidR="00203578" w:rsidRDefault="00D24D64" w:rsidP="00CB117F">
            <w:r w:rsidRPr="00D24D64">
              <w:rPr>
                <w:noProof/>
              </w:rPr>
              <w:drawing>
                <wp:inline distT="0" distB="0" distL="0" distR="0" wp14:anchorId="10DC7627" wp14:editId="1EAB36CA">
                  <wp:extent cx="2520000" cy="2055343"/>
                  <wp:effectExtent l="0" t="0" r="0" b="2540"/>
                  <wp:docPr id="12" name="Picture 11">
                    <a:extLst xmlns:a="http://schemas.openxmlformats.org/drawingml/2006/main">
                      <a:ext uri="{FF2B5EF4-FFF2-40B4-BE49-F238E27FC236}">
                        <a16:creationId xmlns:a16="http://schemas.microsoft.com/office/drawing/2014/main" id="{A22D18C0-7881-4C40-8828-64AAB0DADF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A22D18C0-7881-4C40-8828-64AAB0DADF12}"/>
                              </a:ext>
                            </a:extLst>
                          </pic:cNvPr>
                          <pic:cNvPicPr>
                            <a:picLocks noChangeAspect="1"/>
                          </pic:cNvPicPr>
                        </pic:nvPicPr>
                        <pic:blipFill>
                          <a:blip r:embed="rId35"/>
                          <a:stretch>
                            <a:fillRect/>
                          </a:stretch>
                        </pic:blipFill>
                        <pic:spPr>
                          <a:xfrm>
                            <a:off x="0" y="0"/>
                            <a:ext cx="2520000" cy="2055343"/>
                          </a:xfrm>
                          <a:prstGeom prst="rect">
                            <a:avLst/>
                          </a:prstGeom>
                        </pic:spPr>
                      </pic:pic>
                    </a:graphicData>
                  </a:graphic>
                </wp:inline>
              </w:drawing>
            </w:r>
          </w:p>
        </w:tc>
        <w:tc>
          <w:tcPr>
            <w:tcW w:w="0" w:type="auto"/>
          </w:tcPr>
          <w:p w14:paraId="2D88D511" w14:textId="6B00EB8E" w:rsidR="00203578" w:rsidRDefault="00D24D64" w:rsidP="00CB117F">
            <w:r w:rsidRPr="00D24D64">
              <w:rPr>
                <w:noProof/>
              </w:rPr>
              <w:drawing>
                <wp:inline distT="0" distB="0" distL="0" distR="0" wp14:anchorId="1D599FD3" wp14:editId="381BA782">
                  <wp:extent cx="2520000" cy="1870841"/>
                  <wp:effectExtent l="0" t="0" r="0" b="0"/>
                  <wp:docPr id="1909324932" name="Picture 1909324932">
                    <a:extLst xmlns:a="http://schemas.openxmlformats.org/drawingml/2006/main">
                      <a:ext uri="{FF2B5EF4-FFF2-40B4-BE49-F238E27FC236}">
                        <a16:creationId xmlns:a16="http://schemas.microsoft.com/office/drawing/2014/main" id="{5FA6D4A4-4CEF-4584-B619-86E77E6392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5FA6D4A4-4CEF-4584-B619-86E77E63927F}"/>
                              </a:ext>
                            </a:extLst>
                          </pic:cNvPr>
                          <pic:cNvPicPr>
                            <a:picLocks noChangeAspect="1"/>
                          </pic:cNvPicPr>
                        </pic:nvPicPr>
                        <pic:blipFill>
                          <a:blip r:embed="rId36"/>
                          <a:stretch>
                            <a:fillRect/>
                          </a:stretch>
                        </pic:blipFill>
                        <pic:spPr>
                          <a:xfrm>
                            <a:off x="0" y="0"/>
                            <a:ext cx="2520000" cy="1870841"/>
                          </a:xfrm>
                          <a:prstGeom prst="rect">
                            <a:avLst/>
                          </a:prstGeom>
                        </pic:spPr>
                      </pic:pic>
                    </a:graphicData>
                  </a:graphic>
                </wp:inline>
              </w:drawing>
            </w:r>
          </w:p>
        </w:tc>
      </w:tr>
    </w:tbl>
    <w:p w14:paraId="3065BE3A" w14:textId="214CA027" w:rsidR="00D24D64" w:rsidRDefault="00D24D64" w:rsidP="00126289">
      <w:pPr>
        <w:pStyle w:val="Caption"/>
      </w:pPr>
      <w:bookmarkStart w:id="42" w:name="_Toc137595527"/>
      <w:r>
        <w:t xml:space="preserve">Figure 4. </w:t>
      </w:r>
      <w:r w:rsidR="00B52BCD">
        <w:fldChar w:fldCharType="begin"/>
      </w:r>
      <w:r w:rsidR="00B52BCD">
        <w:instrText xml:space="preserve"> SEQ Figure_4. \* ARABIC </w:instrText>
      </w:r>
      <w:r w:rsidR="00B52BCD">
        <w:fldChar w:fldCharType="separate"/>
      </w:r>
      <w:r w:rsidR="00EC4C2A">
        <w:rPr>
          <w:noProof/>
        </w:rPr>
        <w:t>8</w:t>
      </w:r>
      <w:r w:rsidR="00B52BCD">
        <w:rPr>
          <w:noProof/>
        </w:rPr>
        <w:fldChar w:fldCharType="end"/>
      </w:r>
      <w:r>
        <w:t>. EUI distribution in head of household education level and household average monthly income</w:t>
      </w:r>
      <w:bookmarkEnd w:id="42"/>
    </w:p>
    <w:p w14:paraId="2CF99A05" w14:textId="77777777" w:rsidR="00203578" w:rsidRDefault="00203578" w:rsidP="00B9265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D24D64" w14:paraId="0145B1DB" w14:textId="77777777" w:rsidTr="0026660F">
        <w:trPr>
          <w:jc w:val="center"/>
        </w:trPr>
        <w:tc>
          <w:tcPr>
            <w:tcW w:w="0" w:type="auto"/>
          </w:tcPr>
          <w:p w14:paraId="5B4A6BFE" w14:textId="5551918E" w:rsidR="00D24D64" w:rsidRDefault="00D24D64" w:rsidP="00D02F09">
            <w:pPr>
              <w:keepNext/>
            </w:pPr>
            <w:r w:rsidRPr="00D24D64">
              <w:rPr>
                <w:noProof/>
              </w:rPr>
              <w:lastRenderedPageBreak/>
              <w:drawing>
                <wp:inline distT="0" distB="0" distL="0" distR="0" wp14:anchorId="3549DF36" wp14:editId="37E5CF56">
                  <wp:extent cx="2520000" cy="1998848"/>
                  <wp:effectExtent l="0" t="0" r="0" b="0"/>
                  <wp:docPr id="463113800" name="Picture 463113800">
                    <a:extLst xmlns:a="http://schemas.openxmlformats.org/drawingml/2006/main">
                      <a:ext uri="{FF2B5EF4-FFF2-40B4-BE49-F238E27FC236}">
                        <a16:creationId xmlns:a16="http://schemas.microsoft.com/office/drawing/2014/main" id="{6BB5B441-69E8-477D-B5D3-269FB71884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6BB5B441-69E8-477D-B5D3-269FB718845F}"/>
                              </a:ext>
                            </a:extLst>
                          </pic:cNvPr>
                          <pic:cNvPicPr>
                            <a:picLocks noChangeAspect="1"/>
                          </pic:cNvPicPr>
                        </pic:nvPicPr>
                        <pic:blipFill>
                          <a:blip r:embed="rId37"/>
                          <a:stretch>
                            <a:fillRect/>
                          </a:stretch>
                        </pic:blipFill>
                        <pic:spPr>
                          <a:xfrm>
                            <a:off x="0" y="0"/>
                            <a:ext cx="2520000" cy="1998848"/>
                          </a:xfrm>
                          <a:prstGeom prst="rect">
                            <a:avLst/>
                          </a:prstGeom>
                        </pic:spPr>
                      </pic:pic>
                    </a:graphicData>
                  </a:graphic>
                </wp:inline>
              </w:drawing>
            </w:r>
          </w:p>
        </w:tc>
        <w:tc>
          <w:tcPr>
            <w:tcW w:w="0" w:type="auto"/>
          </w:tcPr>
          <w:p w14:paraId="4F378AA9" w14:textId="77777777" w:rsidR="00D24D64" w:rsidRDefault="00D24D64" w:rsidP="00D02F09">
            <w:pPr>
              <w:keepNext/>
            </w:pPr>
          </w:p>
          <w:p w14:paraId="4FA619DC" w14:textId="77777777" w:rsidR="00D24D64" w:rsidRDefault="00D24D64" w:rsidP="00D02F09">
            <w:pPr>
              <w:keepNext/>
            </w:pPr>
          </w:p>
          <w:p w14:paraId="1A2F0771" w14:textId="77777777" w:rsidR="00D24D64" w:rsidRDefault="00D24D64" w:rsidP="00D02F09">
            <w:pPr>
              <w:keepNext/>
            </w:pPr>
          </w:p>
          <w:p w14:paraId="07D60BB8" w14:textId="323AF0A7" w:rsidR="00D24D64" w:rsidRDefault="00D24D64" w:rsidP="00D02F09">
            <w:pPr>
              <w:keepNext/>
            </w:pPr>
            <w:r w:rsidRPr="00D24D64">
              <w:rPr>
                <w:noProof/>
              </w:rPr>
              <w:drawing>
                <wp:inline distT="0" distB="0" distL="0" distR="0" wp14:anchorId="04180A28" wp14:editId="2DE61900">
                  <wp:extent cx="2520000" cy="1200311"/>
                  <wp:effectExtent l="0" t="0" r="0" b="6350"/>
                  <wp:docPr id="8" name="Picture 7">
                    <a:extLst xmlns:a="http://schemas.openxmlformats.org/drawingml/2006/main">
                      <a:ext uri="{FF2B5EF4-FFF2-40B4-BE49-F238E27FC236}">
                        <a16:creationId xmlns:a16="http://schemas.microsoft.com/office/drawing/2014/main" id="{475B6E29-1B03-41C6-BCEE-E97B8A4BC7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75B6E29-1B03-41C6-BCEE-E97B8A4BC771}"/>
                              </a:ext>
                            </a:extLst>
                          </pic:cNvPr>
                          <pic:cNvPicPr>
                            <a:picLocks noChangeAspect="1"/>
                          </pic:cNvPicPr>
                        </pic:nvPicPr>
                        <pic:blipFill>
                          <a:blip r:embed="rId38"/>
                          <a:stretch>
                            <a:fillRect/>
                          </a:stretch>
                        </pic:blipFill>
                        <pic:spPr>
                          <a:xfrm>
                            <a:off x="0" y="0"/>
                            <a:ext cx="2520000" cy="1200311"/>
                          </a:xfrm>
                          <a:prstGeom prst="rect">
                            <a:avLst/>
                          </a:prstGeom>
                        </pic:spPr>
                      </pic:pic>
                    </a:graphicData>
                  </a:graphic>
                </wp:inline>
              </w:drawing>
            </w:r>
          </w:p>
          <w:p w14:paraId="558B699D" w14:textId="77777777" w:rsidR="00D24D64" w:rsidRDefault="00D24D64" w:rsidP="00D02F09">
            <w:pPr>
              <w:keepNext/>
            </w:pPr>
          </w:p>
          <w:p w14:paraId="511DDA1F" w14:textId="322C442C" w:rsidR="00D24D64" w:rsidRDefault="00D24D64" w:rsidP="00D02F09">
            <w:pPr>
              <w:keepNext/>
            </w:pPr>
          </w:p>
        </w:tc>
      </w:tr>
    </w:tbl>
    <w:p w14:paraId="6C95F4B2" w14:textId="780E7768" w:rsidR="00D24D64" w:rsidRDefault="00D24D64" w:rsidP="00D24D64">
      <w:pPr>
        <w:pStyle w:val="Caption"/>
      </w:pPr>
      <w:bookmarkStart w:id="43" w:name="_Toc137595528"/>
      <w:r>
        <w:t xml:space="preserve">Figure 4. </w:t>
      </w:r>
      <w:r w:rsidR="00B52BCD">
        <w:fldChar w:fldCharType="begin"/>
      </w:r>
      <w:r w:rsidR="00B52BCD">
        <w:instrText xml:space="preserve"> SEQ Figure_4. \* ARABIC </w:instrText>
      </w:r>
      <w:r w:rsidR="00B52BCD">
        <w:fldChar w:fldCharType="separate"/>
      </w:r>
      <w:r w:rsidR="00EC4C2A">
        <w:rPr>
          <w:noProof/>
        </w:rPr>
        <w:t>9</w:t>
      </w:r>
      <w:r w:rsidR="00B52BCD">
        <w:rPr>
          <w:noProof/>
        </w:rPr>
        <w:fldChar w:fldCharType="end"/>
      </w:r>
      <w:r>
        <w:t>. EUI distribution in household source of income</w:t>
      </w:r>
      <w:bookmarkEnd w:id="43"/>
    </w:p>
    <w:p w14:paraId="6A1201B0" w14:textId="77777777" w:rsidR="00D24D64" w:rsidRDefault="00D24D64" w:rsidP="00B92650"/>
    <w:p w14:paraId="1A5C9391" w14:textId="77777777" w:rsidR="00D24D64" w:rsidRDefault="00D24D64" w:rsidP="00B9265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8"/>
      </w:tblGrid>
      <w:tr w:rsidR="00126289" w14:paraId="0EEFF1F9" w14:textId="77777777" w:rsidTr="0026660F">
        <w:trPr>
          <w:jc w:val="center"/>
        </w:trPr>
        <w:tc>
          <w:tcPr>
            <w:tcW w:w="0" w:type="auto"/>
          </w:tcPr>
          <w:p w14:paraId="0ECBCAB3" w14:textId="12CA049F" w:rsidR="00126289" w:rsidRDefault="00126289" w:rsidP="00126289">
            <w:pPr>
              <w:jc w:val="center"/>
            </w:pPr>
            <w:r w:rsidRPr="00126289">
              <w:rPr>
                <w:noProof/>
              </w:rPr>
              <w:drawing>
                <wp:inline distT="0" distB="0" distL="0" distR="0" wp14:anchorId="6B1FFFBB" wp14:editId="27BAD43B">
                  <wp:extent cx="2520000" cy="1998848"/>
                  <wp:effectExtent l="0" t="0" r="0" b="0"/>
                  <wp:docPr id="1227966167" name="Picture 1227966167">
                    <a:extLst xmlns:a="http://schemas.openxmlformats.org/drawingml/2006/main">
                      <a:ext uri="{FF2B5EF4-FFF2-40B4-BE49-F238E27FC236}">
                        <a16:creationId xmlns:a16="http://schemas.microsoft.com/office/drawing/2014/main" id="{3DC8617F-0787-469D-B00C-D277A28918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DC8617F-0787-469D-B00C-D277A28918E3}"/>
                              </a:ext>
                            </a:extLst>
                          </pic:cNvPr>
                          <pic:cNvPicPr>
                            <a:picLocks noChangeAspect="1"/>
                          </pic:cNvPicPr>
                        </pic:nvPicPr>
                        <pic:blipFill>
                          <a:blip r:embed="rId39"/>
                          <a:stretch>
                            <a:fillRect/>
                          </a:stretch>
                        </pic:blipFill>
                        <pic:spPr>
                          <a:xfrm>
                            <a:off x="0" y="0"/>
                            <a:ext cx="2520000" cy="1998848"/>
                          </a:xfrm>
                          <a:prstGeom prst="rect">
                            <a:avLst/>
                          </a:prstGeom>
                        </pic:spPr>
                      </pic:pic>
                    </a:graphicData>
                  </a:graphic>
                </wp:inline>
              </w:drawing>
            </w:r>
          </w:p>
        </w:tc>
      </w:tr>
      <w:tr w:rsidR="00126289" w14:paraId="3DFE9E8D" w14:textId="77777777" w:rsidTr="0026660F">
        <w:trPr>
          <w:jc w:val="center"/>
        </w:trPr>
        <w:tc>
          <w:tcPr>
            <w:tcW w:w="0" w:type="auto"/>
          </w:tcPr>
          <w:p w14:paraId="0EB147F6" w14:textId="346D576A" w:rsidR="00126289" w:rsidRPr="00126289" w:rsidRDefault="00126289" w:rsidP="00126289">
            <w:pPr>
              <w:jc w:val="center"/>
            </w:pPr>
            <w:r w:rsidRPr="00126289">
              <w:rPr>
                <w:noProof/>
              </w:rPr>
              <w:drawing>
                <wp:inline distT="0" distB="0" distL="0" distR="0" wp14:anchorId="61BF4A02" wp14:editId="03851E58">
                  <wp:extent cx="4065563" cy="1536095"/>
                  <wp:effectExtent l="0" t="0" r="0" b="635"/>
                  <wp:docPr id="866938671" name="Picture 866938671">
                    <a:extLst xmlns:a="http://schemas.openxmlformats.org/drawingml/2006/main">
                      <a:ext uri="{FF2B5EF4-FFF2-40B4-BE49-F238E27FC236}">
                        <a16:creationId xmlns:a16="http://schemas.microsoft.com/office/drawing/2014/main" id="{71A91353-6A0F-4587-ADD9-9CA2FCDFCA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1A91353-6A0F-4587-ADD9-9CA2FCDFCA0A}"/>
                              </a:ext>
                            </a:extLst>
                          </pic:cNvPr>
                          <pic:cNvPicPr>
                            <a:picLocks noChangeAspect="1"/>
                          </pic:cNvPicPr>
                        </pic:nvPicPr>
                        <pic:blipFill>
                          <a:blip r:embed="rId40"/>
                          <a:stretch>
                            <a:fillRect/>
                          </a:stretch>
                        </pic:blipFill>
                        <pic:spPr>
                          <a:xfrm>
                            <a:off x="0" y="0"/>
                            <a:ext cx="4087264" cy="1544294"/>
                          </a:xfrm>
                          <a:prstGeom prst="rect">
                            <a:avLst/>
                          </a:prstGeom>
                        </pic:spPr>
                      </pic:pic>
                    </a:graphicData>
                  </a:graphic>
                </wp:inline>
              </w:drawing>
            </w:r>
          </w:p>
        </w:tc>
      </w:tr>
    </w:tbl>
    <w:p w14:paraId="78EEBEB0" w14:textId="47A76164" w:rsidR="00126289" w:rsidRDefault="00126289" w:rsidP="00126289">
      <w:pPr>
        <w:pStyle w:val="Caption"/>
      </w:pPr>
      <w:bookmarkStart w:id="44" w:name="_Toc137595529"/>
      <w:r>
        <w:t xml:space="preserve">Figure 4. </w:t>
      </w:r>
      <w:r w:rsidR="00B52BCD">
        <w:fldChar w:fldCharType="begin"/>
      </w:r>
      <w:r w:rsidR="00B52BCD">
        <w:instrText xml:space="preserve"> SEQ Figure_4. \* ARABIC </w:instrText>
      </w:r>
      <w:r w:rsidR="00B52BCD">
        <w:fldChar w:fldCharType="separate"/>
      </w:r>
      <w:r w:rsidR="00EC4C2A">
        <w:rPr>
          <w:noProof/>
        </w:rPr>
        <w:t>10</w:t>
      </w:r>
      <w:r w:rsidR="00B52BCD">
        <w:rPr>
          <w:noProof/>
        </w:rPr>
        <w:fldChar w:fldCharType="end"/>
      </w:r>
      <w:r>
        <w:t>. EUI distribution in main heating equipment used</w:t>
      </w:r>
      <w:bookmarkEnd w:id="44"/>
    </w:p>
    <w:p w14:paraId="69D1B356" w14:textId="5126C1E3" w:rsidR="00126289" w:rsidRDefault="00126289" w:rsidP="002F44C8">
      <w:pPr>
        <w:pStyle w:val="Heading3"/>
        <w:numPr>
          <w:ilvl w:val="2"/>
          <w:numId w:val="36"/>
        </w:numPr>
      </w:pPr>
      <w:bookmarkStart w:id="45" w:name="_Toc137595468"/>
      <w:r>
        <w:lastRenderedPageBreak/>
        <w:t>T</w:t>
      </w:r>
      <w:r w:rsidRPr="00914DD4">
        <w:t xml:space="preserve">he </w:t>
      </w:r>
      <w:r w:rsidR="00C045BF" w:rsidRPr="00C045BF">
        <w:rPr>
          <w:rFonts w:hint="eastAsia"/>
        </w:rPr>
        <w:t>ASHRAE Global Thermal Comfort Database II</w:t>
      </w:r>
      <w:bookmarkEnd w:id="45"/>
    </w:p>
    <w:p w14:paraId="24E097C2" w14:textId="77777777" w:rsidR="00126289" w:rsidRPr="002B2F97" w:rsidRDefault="00126289" w:rsidP="002F44C8">
      <w:pPr>
        <w:pStyle w:val="Heading4"/>
        <w:numPr>
          <w:ilvl w:val="3"/>
          <w:numId w:val="43"/>
        </w:numPr>
        <w:rPr>
          <w:rFonts w:cs="Times New Roman"/>
          <w:b/>
          <w:bCs/>
          <w:iCs w:val="0"/>
        </w:rPr>
      </w:pPr>
      <w:r w:rsidRPr="002B2F97">
        <w:rPr>
          <w:rFonts w:cs="Times New Roman"/>
          <w:b/>
          <w:bCs/>
          <w:iCs w:val="0"/>
        </w:rPr>
        <w:t>Data collection</w:t>
      </w:r>
    </w:p>
    <w:p w14:paraId="67B989FE" w14:textId="47DA7177" w:rsidR="00653268" w:rsidRDefault="00FB2B61" w:rsidP="00FB2B61">
      <w:r w:rsidRPr="00FB2B61">
        <w:t xml:space="preserve">To assess the impact of occupant personal and behavioral factors on thermal sensation, the ASHRAE global thermal comfort database II </w:t>
      </w:r>
      <w:r>
        <w:fldChar w:fldCharType="begin"/>
      </w:r>
      <w:r>
        <w:instrText xml:space="preserve"> ADDIN ZOTERO_ITEM CSL_CITATION {"citationID":"zI0sCyll","properties":{"formattedCitation":"(F\\uc0\\u246{}ldv\\uc0\\u225{}ry Li\\uc0\\u269{}ina et al., 2018)","plainCitation":"(Földváry Ličina et al., 2018)","noteIndex":0},"citationItems":[{"id":612,"uris":["http://zotero.org/users/10432387/items/AZIMYSPW"],"itemData":{"id":612,"type":"article-journal","abstract":"Recognizing the value of open-source research databases in advancing the art and science of HVAC, in 2014 the ASHRAE Global Thermal Comfort Database II project was launched under the leadership of University of California at Berkeley's Center for the Built Environment and The University of Sydney's Indoor Environmental Quality (IEQ) Laboratory. The exercise began with a systematic collection and harmonization of raw data from the last two decades of thermal comfort ﬁeld studies around the world. The ASHRAE Global Thermal Comfort Database II (Comfort Database), now an online, open-source database, includes approximately 81,846 complete sets of objective indoor climatic observations with accompanying “right-here-right-now” subjective evaluations by the building occupants who were exposed to them. The database is intended to support diverse inquiries about thermal comfort in ﬁeld settings. A simple web-based interface to the database enables ﬁltering on multiple criteria, including building typology, occupancy type, subjects' demographic variables, subjective thermal comfort states, indoor thermal environmental criteria, calculated comfort indices, environmental control criteria and outdoor meteorological information. Furthermore, a web-based interactive thermal comfort visualization tool has been developed that allows end-users to quickly and interactively explore the data.","container-title":"Building and Environment","DOI":"10.1016/j.buildenv.2018.06.022","ISSN":"03601323","journalAbbreviation":"Building and Environment","language":"en","page":"502-512","source":"DOI.org (Crossref)","title":"Development of the ASHRAE Global Thermal Comfort Database II","volume":"142","author":[{"family":"Földváry Ličina","given":"Veronika"},{"family":"Cheung","given":"Toby"},{"family":"Zhang","given":"Hui"},{"family":"Dear","given":"Richard","non-dropping-particle":"de"},{"family":"Parkinson","given":"Thomas"},{"family":"Arens","given":"Edward"},{"family":"Chun","given":"Chungyoon"},{"family":"Schiavon","given":"Stefano"},{"family":"Luo","given":"Maohui"},{"family":"Brager","given":"Gail"},{"family":"Li","given":"Peixian"},{"family":"Kaam","given":"Soazig"},{"family":"Adebamowo","given":"Michael A."},{"family":"Andamon","given":"Mary Myla"},{"family":"Babich","given":"Francesco"},{"family":"Bouden","given":"Chiheb"},{"family":"Bukovianska","given":"Hana"},{"family":"Candido","given":"Christhina"},{"family":"Cao","given":"Bin"},{"family":"Carlucci","given":"Salvatore"},{"family":"Cheong","given":"David K.W."},{"family":"Choi","given":"Joon-Ho"},{"family":"Cook","given":"Malcolm"},{"family":"Cropper","given":"Paul"},{"family":"Deuble","given":"Max"},{"family":"Heidari","given":"Shahin"},{"family":"Indraganti","given":"Madhavi"},{"family":"Jin","given":"Quan"},{"family":"Kim","given":"Hyojin"},{"family":"Kim","given":"Jungsoo"},{"family":"Konis","given":"Kyle"},{"family":"Singh","given":"Manoj K."},{"family":"Kwok","given":"Alison"},{"family":"Lamberts","given":"Roberto"},{"family":"Loveday","given":"Dennis"},{"family":"Langevin","given":"Jared"},{"family":"Manu","given":"Sanyogita"},{"family":"Moosmann","given":"Cornelia"},{"family":"Nicol","given":"Fergus"},{"family":"Ooka","given":"Ryozo"},{"family":"Oseland","given":"Nigel A."},{"family":"Pagliano","given":"Lorenzo"},{"family":"Petráš","given":"Dušan"},{"family":"Rawal","given":"Rajan"},{"family":"Romero","given":"Ramona"},{"family":"Rijal","given":"Hom Bahadur"},{"family":"Sekhar","given":"Chandra"},{"family":"Schweiker","given":"Marcel"},{"family":"Tartarini","given":"Federico"},{"family":"Tanabe","given":"Shin-ichi"},{"family":"Tham","given":"Kwok Wai"},{"family":"Teli","given":"Despoina"},{"family":"Toftum","given":"Jorn"},{"family":"Toledo","given":"Linda"},{"family":"Tsuzuki","given":"Kazuyo"},{"family":"De Vecchi","given":"Renata"},{"family":"Wagner","given":"Andreas"},{"family":"Wang","given":"Zhaojun"},{"family":"Wallbaum","given":"Holger"},{"family":"Webb","given":"Lynda"},{"family":"Yang","given":"Liu"},{"family":"Zhu","given":"Yingxin"},{"family":"Zhai","given":"Yongchao"},{"family":"Zhang","given":"Yufeng"},{"family":"Zhou","given":"Xiang"}],"issued":{"date-parts":[["2018",9]]}}}],"schema":"https://github.com/citation-style-language/schema/raw/master/csl-citation.json"} </w:instrText>
      </w:r>
      <w:r>
        <w:fldChar w:fldCharType="separate"/>
      </w:r>
      <w:r w:rsidRPr="00C045BF">
        <w:rPr>
          <w:lang w:val="en-GB"/>
        </w:rPr>
        <w:t>(</w:t>
      </w:r>
      <w:proofErr w:type="spellStart"/>
      <w:r w:rsidRPr="00C045BF">
        <w:rPr>
          <w:lang w:val="en-GB"/>
        </w:rPr>
        <w:t>Földváry</w:t>
      </w:r>
      <w:proofErr w:type="spellEnd"/>
      <w:r w:rsidRPr="00C045BF">
        <w:rPr>
          <w:lang w:val="en-GB"/>
        </w:rPr>
        <w:t xml:space="preserve"> </w:t>
      </w:r>
      <w:proofErr w:type="spellStart"/>
      <w:r w:rsidRPr="00C045BF">
        <w:rPr>
          <w:lang w:val="en-GB"/>
        </w:rPr>
        <w:t>Ličina</w:t>
      </w:r>
      <w:proofErr w:type="spellEnd"/>
      <w:r w:rsidRPr="00C045BF">
        <w:rPr>
          <w:lang w:val="en-GB"/>
        </w:rPr>
        <w:t xml:space="preserve"> et al., 2018)</w:t>
      </w:r>
      <w:r>
        <w:fldChar w:fldCharType="end"/>
      </w:r>
      <w:r>
        <w:t xml:space="preserve"> </w:t>
      </w:r>
      <w:r w:rsidRPr="00FB2B61">
        <w:t>was utilized. This database comprises 55 thermal comfort studies conducted in diverse climate zones across 27 countries. It offers valuable information regarding subjects' personal details, subjective thermal comfort ratings, instrumental thermal comfort measurements, calculated indices, and environmental control variables. The comprehensive data available in this database enables researchers to analyze and develop thermal comfort prediction models for various indoor environments, encompassing residential, commercial, and institutional settings.</w:t>
      </w:r>
      <w:r w:rsidR="00653268">
        <w:t xml:space="preserve"> </w:t>
      </w:r>
    </w:p>
    <w:p w14:paraId="76D8B265" w14:textId="77777777" w:rsidR="00126289" w:rsidRDefault="00126289" w:rsidP="00B92650"/>
    <w:p w14:paraId="279FACC6" w14:textId="4B6D8D81" w:rsidR="00FB2B61" w:rsidRPr="002B2F97" w:rsidRDefault="00FB2B61" w:rsidP="002F44C8">
      <w:pPr>
        <w:pStyle w:val="Heading4"/>
        <w:numPr>
          <w:ilvl w:val="3"/>
          <w:numId w:val="43"/>
        </w:numPr>
        <w:rPr>
          <w:rFonts w:cs="Times New Roman"/>
          <w:b/>
          <w:bCs/>
          <w:iCs w:val="0"/>
        </w:rPr>
      </w:pPr>
      <w:r w:rsidRPr="002B2F97">
        <w:rPr>
          <w:rFonts w:cs="Times New Roman"/>
          <w:b/>
          <w:bCs/>
          <w:iCs w:val="0"/>
        </w:rPr>
        <w:t xml:space="preserve">Inputs selection cleaning, and grouping </w:t>
      </w:r>
    </w:p>
    <w:p w14:paraId="7E3B379B" w14:textId="77777777" w:rsidR="00981069" w:rsidRDefault="00FB2B61" w:rsidP="00FB2B61">
      <w:r w:rsidRPr="00FB2B61">
        <w:rPr>
          <w:rFonts w:hint="eastAsia"/>
        </w:rPr>
        <w:t xml:space="preserve">For a focused analysis, the six variables (air velocity, air temperature, mean radiant temperature and relative humidity, </w:t>
      </w:r>
      <w:r w:rsidR="00BA4A79" w:rsidRPr="00FB2B61">
        <w:t>clothing,</w:t>
      </w:r>
      <w:r w:rsidRPr="00FB2B61">
        <w:rPr>
          <w:rFonts w:hint="eastAsia"/>
        </w:rPr>
        <w:t xml:space="preserve"> and metabolism </w:t>
      </w:r>
      <w:r w:rsidRPr="00FB2B61">
        <w:t>rate) used</w:t>
      </w:r>
      <w:r w:rsidRPr="00FB2B61">
        <w:rPr>
          <w:rFonts w:hint="eastAsia"/>
        </w:rPr>
        <w:t xml:space="preserve"> in PMV calculation were firstly selected, to which personal and behavioral factors were added.</w:t>
      </w:r>
      <w:r>
        <w:t xml:space="preserve"> </w:t>
      </w:r>
      <w:r w:rsidRPr="00FB2B61">
        <w:rPr>
          <w:rFonts w:hint="eastAsia"/>
        </w:rPr>
        <w:t>Personal factors-related variables included age, gender, and BMI (calculated from weight and height), and behavioral factors like the usage of blinds/curtains, windows, doors, fans, and heaters.</w:t>
      </w:r>
      <w:r>
        <w:t xml:space="preserve"> </w:t>
      </w:r>
    </w:p>
    <w:p w14:paraId="36EA3E4C" w14:textId="77777777" w:rsidR="00981069" w:rsidRDefault="00981069" w:rsidP="00FB2B61"/>
    <w:p w14:paraId="71571CA1" w14:textId="65913026" w:rsidR="00FB2B61" w:rsidRDefault="00FB2B61" w:rsidP="00FB2B61">
      <w:r w:rsidRPr="00FB2B61">
        <w:rPr>
          <w:rFonts w:hint="eastAsia"/>
        </w:rPr>
        <w:t>All inputs were categorized into environmental factors, building characteristics, personal, behavioral, and subjective thermal comfort-related factors</w:t>
      </w:r>
      <w:r>
        <w:t>, as shown in Figure 4.11 and Table 4.3.</w:t>
      </w:r>
      <w:r w:rsidR="00981069">
        <w:t xml:space="preserve"> </w:t>
      </w:r>
      <w:r w:rsidR="00981069" w:rsidRPr="00981069">
        <w:t xml:space="preserve">As the ASHRAE </w:t>
      </w:r>
      <w:proofErr w:type="spellStart"/>
      <w:r w:rsidR="00981069" w:rsidRPr="00981069">
        <w:t>db</w:t>
      </w:r>
      <w:proofErr w:type="spellEnd"/>
      <w:r w:rsidR="00981069" w:rsidRPr="00981069">
        <w:t xml:space="preserve"> II is a combination of many surveys, a stepwise data cleaning by removing null values was adopted. That is, based on the variable under consideration, null values were removed. Thus, the number of observations varied accordingly. The original dataset has 108,235. For instance, considering personal factor like age yields in 21,810 observations while BMI yields 30,147 observations.</w:t>
      </w:r>
    </w:p>
    <w:p w14:paraId="72D8BCAA" w14:textId="02797935" w:rsidR="00FB2B61" w:rsidRDefault="00FB2B61" w:rsidP="00FB2B61"/>
    <w:p w14:paraId="4463451D" w14:textId="5C3DBC6E" w:rsidR="00FB2B61" w:rsidRPr="00FB2B61" w:rsidRDefault="00FB2B61" w:rsidP="00FB2B61">
      <w:r w:rsidRPr="00FB2B61">
        <w:rPr>
          <w:noProof/>
        </w:rPr>
        <w:lastRenderedPageBreak/>
        <w:drawing>
          <wp:inline distT="0" distB="0" distL="0" distR="0" wp14:anchorId="47729FA0" wp14:editId="3C162098">
            <wp:extent cx="5400675" cy="1454150"/>
            <wp:effectExtent l="0" t="0" r="0" b="6350"/>
            <wp:docPr id="871590327" name="Picture 1" descr="A picture containing line, screenshot,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590327" name="Picture 1" descr="A picture containing line, screenshot, diagram, text&#10;&#10;Description automatically generated"/>
                    <pic:cNvPicPr/>
                  </pic:nvPicPr>
                  <pic:blipFill>
                    <a:blip r:embed="rId41"/>
                    <a:stretch>
                      <a:fillRect/>
                    </a:stretch>
                  </pic:blipFill>
                  <pic:spPr>
                    <a:xfrm>
                      <a:off x="0" y="0"/>
                      <a:ext cx="5400675" cy="1454150"/>
                    </a:xfrm>
                    <a:prstGeom prst="rect">
                      <a:avLst/>
                    </a:prstGeom>
                  </pic:spPr>
                </pic:pic>
              </a:graphicData>
            </a:graphic>
          </wp:inline>
        </w:drawing>
      </w:r>
    </w:p>
    <w:p w14:paraId="092B8E32" w14:textId="62748993" w:rsidR="00BA4A79" w:rsidRDefault="00BA4A79" w:rsidP="00BA4A79">
      <w:pPr>
        <w:pStyle w:val="Caption"/>
      </w:pPr>
      <w:bookmarkStart w:id="46" w:name="_Toc137595530"/>
      <w:r>
        <w:t xml:space="preserve">Figure 4. </w:t>
      </w:r>
      <w:r w:rsidR="00B52BCD">
        <w:fldChar w:fldCharType="begin"/>
      </w:r>
      <w:r w:rsidR="00B52BCD">
        <w:instrText xml:space="preserve"> SEQ Figure_4. \* ARABIC </w:instrText>
      </w:r>
      <w:r w:rsidR="00B52BCD">
        <w:fldChar w:fldCharType="separate"/>
      </w:r>
      <w:r w:rsidR="00EC4C2A">
        <w:rPr>
          <w:noProof/>
        </w:rPr>
        <w:t>11</w:t>
      </w:r>
      <w:r w:rsidR="00B52BCD">
        <w:rPr>
          <w:noProof/>
        </w:rPr>
        <w:fldChar w:fldCharType="end"/>
      </w:r>
      <w:r>
        <w:t>. Categories for the selected variables</w:t>
      </w:r>
      <w:bookmarkEnd w:id="46"/>
    </w:p>
    <w:p w14:paraId="66FAC086" w14:textId="77777777" w:rsidR="00BA4A79" w:rsidRDefault="00BA4A79" w:rsidP="00BA4A79">
      <w:pPr>
        <w:pStyle w:val="Caption"/>
      </w:pPr>
    </w:p>
    <w:p w14:paraId="2E90A729" w14:textId="3FF5B204" w:rsidR="00FB2B61" w:rsidRDefault="00BA4A79" w:rsidP="00BA4A79">
      <w:pPr>
        <w:pStyle w:val="Caption"/>
      </w:pPr>
      <w:bookmarkStart w:id="47" w:name="_Toc137462918"/>
      <w:r>
        <w:t xml:space="preserve">Table 4. </w:t>
      </w:r>
      <w:r w:rsidR="00B52BCD">
        <w:fldChar w:fldCharType="begin"/>
      </w:r>
      <w:r w:rsidR="00B52BCD">
        <w:instrText xml:space="preserve"> SEQ Table_4. \* ARABIC </w:instrText>
      </w:r>
      <w:r w:rsidR="00B52BCD">
        <w:fldChar w:fldCharType="separate"/>
      </w:r>
      <w:r w:rsidR="00EC4C2A">
        <w:rPr>
          <w:noProof/>
        </w:rPr>
        <w:t>3</w:t>
      </w:r>
      <w:r w:rsidR="00B52BCD">
        <w:rPr>
          <w:noProof/>
        </w:rPr>
        <w:fldChar w:fldCharType="end"/>
      </w:r>
      <w:r>
        <w:t>. Selected variables related to thermal sensation</w:t>
      </w:r>
      <w:bookmarkEnd w:id="47"/>
    </w:p>
    <w:tbl>
      <w:tblPr>
        <w:tblW w:w="0" w:type="auto"/>
        <w:jc w:val="center"/>
        <w:tblCellMar>
          <w:left w:w="0" w:type="dxa"/>
          <w:right w:w="0" w:type="dxa"/>
        </w:tblCellMar>
        <w:tblLook w:val="0420" w:firstRow="1" w:lastRow="0" w:firstColumn="0" w:lastColumn="0" w:noHBand="0" w:noVBand="1"/>
      </w:tblPr>
      <w:tblGrid>
        <w:gridCol w:w="1996"/>
        <w:gridCol w:w="2408"/>
        <w:gridCol w:w="1920"/>
      </w:tblGrid>
      <w:tr w:rsidR="00FB2B61" w:rsidRPr="00FB2B61" w14:paraId="1BAF9D29" w14:textId="77777777" w:rsidTr="00BA4A79">
        <w:trPr>
          <w:trHeight w:val="239"/>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072379E0" w14:textId="77777777" w:rsidR="00FB2B61" w:rsidRPr="00FB2B61" w:rsidRDefault="00FB2B61" w:rsidP="00BA4A79">
            <w:pPr>
              <w:spacing w:line="276" w:lineRule="auto"/>
              <w:jc w:val="left"/>
            </w:pPr>
            <w:r w:rsidRPr="00FB2B61">
              <w:t>1. Building type</w:t>
            </w:r>
          </w:p>
        </w:tc>
        <w:tc>
          <w:tcPr>
            <w:tcW w:w="0" w:type="auto"/>
            <w:tcBorders>
              <w:top w:val="single" w:sz="8" w:space="0" w:color="000000"/>
              <w:left w:val="single" w:sz="8" w:space="0" w:color="000000"/>
              <w:bottom w:val="single" w:sz="8" w:space="0" w:color="000000"/>
              <w:right w:val="single" w:sz="8" w:space="0" w:color="000000"/>
            </w:tcBorders>
            <w:shd w:val="clear" w:color="auto" w:fill="E0DBE8"/>
            <w:tcMar>
              <w:top w:w="72" w:type="dxa"/>
              <w:left w:w="144" w:type="dxa"/>
              <w:bottom w:w="72" w:type="dxa"/>
              <w:right w:w="144" w:type="dxa"/>
            </w:tcMar>
            <w:hideMark/>
          </w:tcPr>
          <w:p w14:paraId="77073713" w14:textId="77777777" w:rsidR="00FB2B61" w:rsidRPr="00FB2B61" w:rsidRDefault="00FB2B61" w:rsidP="00BA4A79">
            <w:pPr>
              <w:spacing w:line="276" w:lineRule="auto"/>
              <w:jc w:val="left"/>
            </w:pPr>
            <w:r w:rsidRPr="00FB2B61">
              <w:t xml:space="preserve">7. </w:t>
            </w:r>
            <w:proofErr w:type="spellStart"/>
            <w:r w:rsidRPr="00FB2B61">
              <w:t>Clo</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EEDADA"/>
            <w:tcMar>
              <w:top w:w="72" w:type="dxa"/>
              <w:left w:w="144" w:type="dxa"/>
              <w:bottom w:w="72" w:type="dxa"/>
              <w:right w:w="144" w:type="dxa"/>
            </w:tcMar>
            <w:hideMark/>
          </w:tcPr>
          <w:p w14:paraId="6AD8D6A6" w14:textId="77777777" w:rsidR="00FB2B61" w:rsidRPr="00FB2B61" w:rsidRDefault="00FB2B61" w:rsidP="00BA4A79">
            <w:pPr>
              <w:spacing w:line="276" w:lineRule="auto"/>
              <w:jc w:val="left"/>
            </w:pPr>
            <w:r w:rsidRPr="00FB2B61">
              <w:t>13. Blind (curtain)</w:t>
            </w:r>
          </w:p>
        </w:tc>
      </w:tr>
      <w:tr w:rsidR="00FB2B61" w:rsidRPr="00FB2B61" w14:paraId="30B83065" w14:textId="77777777" w:rsidTr="00BA4A79">
        <w:trPr>
          <w:trHeight w:val="216"/>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EEDA"/>
            <w:tcMar>
              <w:top w:w="72" w:type="dxa"/>
              <w:left w:w="144" w:type="dxa"/>
              <w:bottom w:w="72" w:type="dxa"/>
              <w:right w:w="144" w:type="dxa"/>
            </w:tcMar>
            <w:hideMark/>
          </w:tcPr>
          <w:p w14:paraId="3B2CF54D" w14:textId="77777777" w:rsidR="00FB2B61" w:rsidRPr="00FB2B61" w:rsidRDefault="00FB2B61" w:rsidP="00BA4A79">
            <w:pPr>
              <w:spacing w:line="276" w:lineRule="auto"/>
              <w:jc w:val="left"/>
            </w:pPr>
            <w:r w:rsidRPr="00FB2B61">
              <w:t>2. Cooling strategy</w:t>
            </w:r>
          </w:p>
        </w:tc>
        <w:tc>
          <w:tcPr>
            <w:tcW w:w="0" w:type="auto"/>
            <w:tcBorders>
              <w:top w:val="single" w:sz="8" w:space="0" w:color="000000"/>
              <w:left w:val="single" w:sz="8" w:space="0" w:color="000000"/>
              <w:bottom w:val="single" w:sz="8" w:space="0" w:color="000000"/>
              <w:right w:val="single" w:sz="8" w:space="0" w:color="000000"/>
            </w:tcBorders>
            <w:shd w:val="clear" w:color="auto" w:fill="E0DBE8"/>
            <w:tcMar>
              <w:top w:w="72" w:type="dxa"/>
              <w:left w:w="144" w:type="dxa"/>
              <w:bottom w:w="72" w:type="dxa"/>
              <w:right w:w="144" w:type="dxa"/>
            </w:tcMar>
            <w:hideMark/>
          </w:tcPr>
          <w:p w14:paraId="46CB68C8" w14:textId="77777777" w:rsidR="00FB2B61" w:rsidRPr="00FB2B61" w:rsidRDefault="00FB2B61" w:rsidP="00BA4A79">
            <w:pPr>
              <w:spacing w:line="276" w:lineRule="auto"/>
              <w:jc w:val="left"/>
            </w:pPr>
            <w:r w:rsidRPr="00FB2B61">
              <w:t>8. Met</w:t>
            </w:r>
          </w:p>
        </w:tc>
        <w:tc>
          <w:tcPr>
            <w:tcW w:w="0" w:type="auto"/>
            <w:tcBorders>
              <w:top w:val="single" w:sz="8" w:space="0" w:color="000000"/>
              <w:left w:val="single" w:sz="8" w:space="0" w:color="000000"/>
              <w:bottom w:val="single" w:sz="8" w:space="0" w:color="000000"/>
              <w:right w:val="single" w:sz="8" w:space="0" w:color="000000"/>
            </w:tcBorders>
            <w:shd w:val="clear" w:color="auto" w:fill="EEDADA"/>
            <w:tcMar>
              <w:top w:w="72" w:type="dxa"/>
              <w:left w:w="144" w:type="dxa"/>
              <w:bottom w:w="72" w:type="dxa"/>
              <w:right w:w="144" w:type="dxa"/>
            </w:tcMar>
            <w:hideMark/>
          </w:tcPr>
          <w:p w14:paraId="047FAA62" w14:textId="77777777" w:rsidR="00FB2B61" w:rsidRPr="00FB2B61" w:rsidRDefault="00FB2B61" w:rsidP="00BA4A79">
            <w:pPr>
              <w:spacing w:line="276" w:lineRule="auto"/>
              <w:jc w:val="left"/>
            </w:pPr>
            <w:r w:rsidRPr="00FB2B61">
              <w:t>14. Fan</w:t>
            </w:r>
          </w:p>
        </w:tc>
      </w:tr>
      <w:tr w:rsidR="00FB2B61" w:rsidRPr="00FB2B61" w14:paraId="72F4A8BE" w14:textId="77777777" w:rsidTr="00BA4A79">
        <w:trPr>
          <w:trHeight w:val="181"/>
          <w:jc w:val="center"/>
        </w:trPr>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25254E69" w14:textId="77777777" w:rsidR="00FB2B61" w:rsidRPr="00FB2B61" w:rsidRDefault="00FB2B61" w:rsidP="00BA4A79">
            <w:pPr>
              <w:spacing w:line="276" w:lineRule="auto"/>
              <w:jc w:val="left"/>
            </w:pPr>
            <w:r w:rsidRPr="00FB2B61">
              <w:t>3. Age</w:t>
            </w:r>
          </w:p>
        </w:tc>
        <w:tc>
          <w:tcPr>
            <w:tcW w:w="0" w:type="auto"/>
            <w:tcBorders>
              <w:top w:val="single" w:sz="8" w:space="0" w:color="000000"/>
              <w:left w:val="single" w:sz="8" w:space="0" w:color="000000"/>
              <w:bottom w:val="single" w:sz="8" w:space="0" w:color="000000"/>
              <w:right w:val="single" w:sz="8" w:space="0" w:color="000000"/>
            </w:tcBorders>
            <w:shd w:val="clear" w:color="auto" w:fill="E5F2DD"/>
            <w:tcMar>
              <w:top w:w="72" w:type="dxa"/>
              <w:left w:w="144" w:type="dxa"/>
              <w:bottom w:w="72" w:type="dxa"/>
              <w:right w:w="144" w:type="dxa"/>
            </w:tcMar>
            <w:hideMark/>
          </w:tcPr>
          <w:p w14:paraId="233DE312" w14:textId="77777777" w:rsidR="00FB2B61" w:rsidRPr="00FB2B61" w:rsidRDefault="00FB2B61" w:rsidP="00BA4A79">
            <w:pPr>
              <w:spacing w:line="276" w:lineRule="auto"/>
              <w:jc w:val="left"/>
            </w:pPr>
            <w:r w:rsidRPr="00FB2B61">
              <w:t>9. Air temperature</w:t>
            </w:r>
          </w:p>
        </w:tc>
        <w:tc>
          <w:tcPr>
            <w:tcW w:w="0" w:type="auto"/>
            <w:tcBorders>
              <w:top w:val="single" w:sz="8" w:space="0" w:color="000000"/>
              <w:left w:val="single" w:sz="8" w:space="0" w:color="000000"/>
              <w:bottom w:val="single" w:sz="8" w:space="0" w:color="000000"/>
              <w:right w:val="single" w:sz="8" w:space="0" w:color="000000"/>
            </w:tcBorders>
            <w:shd w:val="clear" w:color="auto" w:fill="EEDADA"/>
            <w:tcMar>
              <w:top w:w="72" w:type="dxa"/>
              <w:left w:w="144" w:type="dxa"/>
              <w:bottom w:w="72" w:type="dxa"/>
              <w:right w:w="144" w:type="dxa"/>
            </w:tcMar>
            <w:hideMark/>
          </w:tcPr>
          <w:p w14:paraId="183CE39C" w14:textId="77777777" w:rsidR="00FB2B61" w:rsidRPr="00FB2B61" w:rsidRDefault="00FB2B61" w:rsidP="00BA4A79">
            <w:pPr>
              <w:spacing w:line="276" w:lineRule="auto"/>
              <w:jc w:val="left"/>
            </w:pPr>
            <w:r w:rsidRPr="00FB2B61">
              <w:t>15. Window</w:t>
            </w:r>
          </w:p>
        </w:tc>
      </w:tr>
      <w:tr w:rsidR="00FB2B61" w:rsidRPr="00FB2B61" w14:paraId="0E28EB5E" w14:textId="77777777" w:rsidTr="00BA4A79">
        <w:trPr>
          <w:trHeight w:val="159"/>
          <w:jc w:val="center"/>
        </w:trPr>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2EFA6F65" w14:textId="77777777" w:rsidR="00FB2B61" w:rsidRPr="00FB2B61" w:rsidRDefault="00FB2B61" w:rsidP="00BA4A79">
            <w:pPr>
              <w:spacing w:line="276" w:lineRule="auto"/>
              <w:jc w:val="left"/>
            </w:pPr>
            <w:r w:rsidRPr="00FB2B61">
              <w:t>4. Gender</w:t>
            </w:r>
          </w:p>
        </w:tc>
        <w:tc>
          <w:tcPr>
            <w:tcW w:w="0" w:type="auto"/>
            <w:tcBorders>
              <w:top w:val="single" w:sz="8" w:space="0" w:color="000000"/>
              <w:left w:val="single" w:sz="8" w:space="0" w:color="000000"/>
              <w:bottom w:val="single" w:sz="8" w:space="0" w:color="000000"/>
              <w:right w:val="single" w:sz="8" w:space="0" w:color="000000"/>
            </w:tcBorders>
            <w:shd w:val="clear" w:color="auto" w:fill="E5F2DD"/>
            <w:tcMar>
              <w:top w:w="72" w:type="dxa"/>
              <w:left w:w="144" w:type="dxa"/>
              <w:bottom w:w="72" w:type="dxa"/>
              <w:right w:w="144" w:type="dxa"/>
            </w:tcMar>
            <w:hideMark/>
          </w:tcPr>
          <w:p w14:paraId="58903E98" w14:textId="77777777" w:rsidR="00FB2B61" w:rsidRPr="00FB2B61" w:rsidRDefault="00FB2B61" w:rsidP="00BA4A79">
            <w:pPr>
              <w:spacing w:line="276" w:lineRule="auto"/>
              <w:jc w:val="left"/>
            </w:pPr>
            <w:r w:rsidRPr="00FB2B61">
              <w:t>10. Radiant temperature</w:t>
            </w:r>
          </w:p>
        </w:tc>
        <w:tc>
          <w:tcPr>
            <w:tcW w:w="0" w:type="auto"/>
            <w:tcBorders>
              <w:top w:val="single" w:sz="8" w:space="0" w:color="000000"/>
              <w:left w:val="single" w:sz="8" w:space="0" w:color="000000"/>
              <w:bottom w:val="single" w:sz="8" w:space="0" w:color="000000"/>
              <w:right w:val="single" w:sz="8" w:space="0" w:color="000000"/>
            </w:tcBorders>
            <w:shd w:val="clear" w:color="auto" w:fill="EEDADA"/>
            <w:tcMar>
              <w:top w:w="72" w:type="dxa"/>
              <w:left w:w="144" w:type="dxa"/>
              <w:bottom w:w="72" w:type="dxa"/>
              <w:right w:w="144" w:type="dxa"/>
            </w:tcMar>
            <w:hideMark/>
          </w:tcPr>
          <w:p w14:paraId="30BE434F" w14:textId="77777777" w:rsidR="00FB2B61" w:rsidRPr="00FB2B61" w:rsidRDefault="00FB2B61" w:rsidP="00BA4A79">
            <w:pPr>
              <w:spacing w:line="276" w:lineRule="auto"/>
              <w:jc w:val="left"/>
            </w:pPr>
            <w:r w:rsidRPr="00FB2B61">
              <w:t>16. Door</w:t>
            </w:r>
          </w:p>
        </w:tc>
      </w:tr>
      <w:tr w:rsidR="00FB2B61" w:rsidRPr="00FB2B61" w14:paraId="1BDFA99F" w14:textId="77777777" w:rsidTr="00BA4A79">
        <w:trPr>
          <w:trHeight w:val="265"/>
          <w:jc w:val="center"/>
        </w:trPr>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52DA3B6E" w14:textId="77777777" w:rsidR="00FB2B61" w:rsidRPr="00FB2B61" w:rsidRDefault="00FB2B61" w:rsidP="00BA4A79">
            <w:pPr>
              <w:spacing w:line="276" w:lineRule="auto"/>
              <w:jc w:val="left"/>
            </w:pPr>
            <w:r w:rsidRPr="00FB2B61">
              <w:t>5. Subject's Weight</w:t>
            </w:r>
          </w:p>
        </w:tc>
        <w:tc>
          <w:tcPr>
            <w:tcW w:w="0" w:type="auto"/>
            <w:tcBorders>
              <w:top w:val="single" w:sz="8" w:space="0" w:color="000000"/>
              <w:left w:val="single" w:sz="8" w:space="0" w:color="000000"/>
              <w:bottom w:val="single" w:sz="8" w:space="0" w:color="000000"/>
              <w:right w:val="single" w:sz="8" w:space="0" w:color="000000"/>
            </w:tcBorders>
            <w:shd w:val="clear" w:color="auto" w:fill="E5F2DD"/>
            <w:tcMar>
              <w:top w:w="72" w:type="dxa"/>
              <w:left w:w="144" w:type="dxa"/>
              <w:bottom w:w="72" w:type="dxa"/>
              <w:right w:w="144" w:type="dxa"/>
            </w:tcMar>
            <w:hideMark/>
          </w:tcPr>
          <w:p w14:paraId="1926D357" w14:textId="77777777" w:rsidR="00FB2B61" w:rsidRPr="00FB2B61" w:rsidRDefault="00FB2B61" w:rsidP="00BA4A79">
            <w:pPr>
              <w:spacing w:line="276" w:lineRule="auto"/>
              <w:jc w:val="left"/>
            </w:pPr>
            <w:r w:rsidRPr="00FB2B61">
              <w:t>11. Relative humidity</w:t>
            </w:r>
          </w:p>
        </w:tc>
        <w:tc>
          <w:tcPr>
            <w:tcW w:w="0" w:type="auto"/>
            <w:tcBorders>
              <w:top w:val="single" w:sz="8" w:space="0" w:color="000000"/>
              <w:left w:val="single" w:sz="8" w:space="0" w:color="000000"/>
              <w:bottom w:val="single" w:sz="8" w:space="0" w:color="000000"/>
              <w:right w:val="single" w:sz="8" w:space="0" w:color="000000"/>
            </w:tcBorders>
            <w:shd w:val="clear" w:color="auto" w:fill="EEDADA"/>
            <w:tcMar>
              <w:top w:w="72" w:type="dxa"/>
              <w:left w:w="144" w:type="dxa"/>
              <w:bottom w:w="72" w:type="dxa"/>
              <w:right w:w="144" w:type="dxa"/>
            </w:tcMar>
            <w:hideMark/>
          </w:tcPr>
          <w:p w14:paraId="0186650F" w14:textId="77777777" w:rsidR="00FB2B61" w:rsidRPr="00FB2B61" w:rsidRDefault="00FB2B61" w:rsidP="00BA4A79">
            <w:pPr>
              <w:spacing w:line="276" w:lineRule="auto"/>
              <w:jc w:val="left"/>
            </w:pPr>
            <w:r w:rsidRPr="00FB2B61">
              <w:t>17. Heater</w:t>
            </w:r>
          </w:p>
        </w:tc>
      </w:tr>
      <w:tr w:rsidR="00FB2B61" w:rsidRPr="00FB2B61" w14:paraId="1FFA3C42" w14:textId="77777777" w:rsidTr="00BA4A79">
        <w:trPr>
          <w:trHeight w:val="243"/>
          <w:jc w:val="center"/>
        </w:trPr>
        <w:tc>
          <w:tcPr>
            <w:tcW w:w="0" w:type="auto"/>
            <w:tcBorders>
              <w:top w:val="single" w:sz="8" w:space="0" w:color="000000"/>
              <w:left w:val="single" w:sz="8" w:space="0" w:color="000000"/>
              <w:bottom w:val="single" w:sz="8" w:space="0" w:color="000000"/>
              <w:right w:val="single" w:sz="8" w:space="0" w:color="000000"/>
            </w:tcBorders>
            <w:shd w:val="clear" w:color="auto" w:fill="DAEBFB"/>
            <w:tcMar>
              <w:top w:w="72" w:type="dxa"/>
              <w:left w:w="144" w:type="dxa"/>
              <w:bottom w:w="72" w:type="dxa"/>
              <w:right w:w="144" w:type="dxa"/>
            </w:tcMar>
            <w:hideMark/>
          </w:tcPr>
          <w:p w14:paraId="6E7B02F0" w14:textId="77777777" w:rsidR="00FB2B61" w:rsidRPr="00FB2B61" w:rsidRDefault="00FB2B61" w:rsidP="00BA4A79">
            <w:pPr>
              <w:spacing w:line="276" w:lineRule="auto"/>
              <w:jc w:val="left"/>
            </w:pPr>
            <w:r w:rsidRPr="00FB2B61">
              <w:t>6. Subject's Height</w:t>
            </w:r>
          </w:p>
        </w:tc>
        <w:tc>
          <w:tcPr>
            <w:tcW w:w="0" w:type="auto"/>
            <w:tcBorders>
              <w:top w:val="single" w:sz="8" w:space="0" w:color="000000"/>
              <w:left w:val="single" w:sz="8" w:space="0" w:color="000000"/>
              <w:bottom w:val="single" w:sz="8" w:space="0" w:color="000000"/>
              <w:right w:val="single" w:sz="8" w:space="0" w:color="000000"/>
            </w:tcBorders>
            <w:shd w:val="clear" w:color="auto" w:fill="E5F2DD"/>
            <w:tcMar>
              <w:top w:w="72" w:type="dxa"/>
              <w:left w:w="144" w:type="dxa"/>
              <w:bottom w:w="72" w:type="dxa"/>
              <w:right w:w="144" w:type="dxa"/>
            </w:tcMar>
            <w:hideMark/>
          </w:tcPr>
          <w:p w14:paraId="002CB627" w14:textId="77777777" w:rsidR="00FB2B61" w:rsidRPr="00FB2B61" w:rsidRDefault="00FB2B61" w:rsidP="00BA4A79">
            <w:pPr>
              <w:spacing w:line="276" w:lineRule="auto"/>
              <w:jc w:val="left"/>
            </w:pPr>
            <w:r w:rsidRPr="00FB2B61">
              <w:t>12. Air veloc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54A2E6" w14:textId="77777777" w:rsidR="00FB2B61" w:rsidRPr="00FB2B61" w:rsidRDefault="00FB2B61" w:rsidP="00BA4A79">
            <w:pPr>
              <w:spacing w:line="276" w:lineRule="auto"/>
              <w:jc w:val="left"/>
            </w:pPr>
          </w:p>
        </w:tc>
      </w:tr>
    </w:tbl>
    <w:p w14:paraId="54EE394A" w14:textId="5092A4C0" w:rsidR="00FB2B61" w:rsidRDefault="00FB2B61" w:rsidP="00B92650"/>
    <w:p w14:paraId="24C73131" w14:textId="77777777" w:rsidR="00D02F09" w:rsidRDefault="00D02F09" w:rsidP="00B92650"/>
    <w:p w14:paraId="0FFB2EA1" w14:textId="4371AC7C" w:rsidR="00BA4A79" w:rsidRPr="002B2F97" w:rsidRDefault="00BA4A79" w:rsidP="002F44C8">
      <w:pPr>
        <w:pStyle w:val="Heading4"/>
        <w:numPr>
          <w:ilvl w:val="3"/>
          <w:numId w:val="43"/>
        </w:numPr>
        <w:rPr>
          <w:rFonts w:cs="Times New Roman"/>
          <w:b/>
          <w:bCs/>
          <w:iCs w:val="0"/>
        </w:rPr>
      </w:pPr>
      <w:r w:rsidRPr="002B2F97">
        <w:rPr>
          <w:rFonts w:cs="Times New Roman"/>
          <w:b/>
          <w:bCs/>
          <w:iCs w:val="0"/>
        </w:rPr>
        <w:t xml:space="preserve">Thermal sensation distribution in the targeted exposures </w:t>
      </w:r>
    </w:p>
    <w:p w14:paraId="542884F2" w14:textId="17CAB4F5" w:rsidR="0079584F" w:rsidRDefault="0079584F" w:rsidP="00A86A60">
      <w:pPr>
        <w:rPr>
          <w:b/>
          <w:bCs/>
          <w:iCs/>
        </w:rPr>
      </w:pPr>
      <w:r w:rsidRPr="0079584F">
        <w:t xml:space="preserve">Statistical tests were employed to evaluate the significance of hypothesized relationships and construct a DAG. </w:t>
      </w:r>
      <w:r>
        <w:t>EUI distribution for personal factors</w:t>
      </w:r>
      <w:r w:rsidR="007B239A">
        <w:t xml:space="preserve"> (BMI: n = </w:t>
      </w:r>
      <w:r w:rsidR="007B239A" w:rsidRPr="007B239A">
        <w:t>21810</w:t>
      </w:r>
      <w:r w:rsidR="007B239A">
        <w:t xml:space="preserve"> and sex: n = </w:t>
      </w:r>
      <w:r w:rsidR="007B239A" w:rsidRPr="007B239A">
        <w:t>30147</w:t>
      </w:r>
      <w:r w:rsidR="007B239A">
        <w:t>)</w:t>
      </w:r>
      <w:r>
        <w:t xml:space="preserve"> is shown in Figures 4.12 and 4.13. Occupant’s age (Figure 4.13) was grouped into bins of 10 years interval</w:t>
      </w:r>
      <w:r w:rsidR="007B239A">
        <w:t xml:space="preserve"> (n = </w:t>
      </w:r>
      <w:r w:rsidR="007B239A" w:rsidRPr="007B239A">
        <w:t>21810</w:t>
      </w:r>
      <w:r w:rsidR="007B239A">
        <w:t>)</w:t>
      </w:r>
      <w:r>
        <w:t>.</w:t>
      </w:r>
      <w:r w:rsidR="007B239A">
        <w:t xml:space="preserve"> </w:t>
      </w:r>
      <w:r w:rsidR="007E1ADD">
        <w:t xml:space="preserve">Occupant behavior characteristics (state of blinds: n = </w:t>
      </w:r>
      <w:r w:rsidR="007E1ADD" w:rsidRPr="007E1ADD">
        <w:t>1986</w:t>
      </w:r>
      <w:r w:rsidR="007E1ADD">
        <w:t xml:space="preserve">, fan mode: n = </w:t>
      </w:r>
      <w:r w:rsidR="007E1ADD" w:rsidRPr="007E1ADD">
        <w:t>5833</w:t>
      </w:r>
      <w:r w:rsidR="007E1ADD">
        <w:t xml:space="preserve">, state of the windows: n = </w:t>
      </w:r>
      <w:r w:rsidR="007E1ADD" w:rsidRPr="007E1ADD">
        <w:t>4984</w:t>
      </w:r>
      <w:r w:rsidR="007E1ADD">
        <w:t xml:space="preserve">, state of doors: n = </w:t>
      </w:r>
      <w:r w:rsidR="007E1ADD" w:rsidRPr="007E1ADD">
        <w:t>1108</w:t>
      </w:r>
      <w:r w:rsidR="007E1ADD">
        <w:t xml:space="preserve">, and heater mode: n = </w:t>
      </w:r>
      <w:r w:rsidR="007E1ADD" w:rsidRPr="007E1ADD">
        <w:t>4741</w:t>
      </w:r>
      <w:r w:rsidR="007E1ADD">
        <w:t>) are shown in Figures 4.14, 4.15, and 4.16.</w:t>
      </w:r>
    </w:p>
    <w:p w14:paraId="1EBA9EB9" w14:textId="77777777" w:rsidR="0079584F" w:rsidRPr="0079584F" w:rsidRDefault="0079584F" w:rsidP="0079584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79584F" w14:paraId="75A9668B" w14:textId="77777777" w:rsidTr="0026660F">
        <w:trPr>
          <w:jc w:val="center"/>
        </w:trPr>
        <w:tc>
          <w:tcPr>
            <w:tcW w:w="0" w:type="auto"/>
          </w:tcPr>
          <w:p w14:paraId="0CAF956A" w14:textId="619E0E6B" w:rsidR="0079584F" w:rsidRDefault="0079584F" w:rsidP="00CB117F">
            <w:r w:rsidRPr="0079584F">
              <w:rPr>
                <w:noProof/>
              </w:rPr>
              <w:lastRenderedPageBreak/>
              <w:drawing>
                <wp:inline distT="0" distB="0" distL="0" distR="0" wp14:anchorId="079C0274" wp14:editId="0860D3F5">
                  <wp:extent cx="2520000" cy="2053853"/>
                  <wp:effectExtent l="0" t="0" r="0" b="3810"/>
                  <wp:docPr id="1487822152" name="Picture 1487822152">
                    <a:extLst xmlns:a="http://schemas.openxmlformats.org/drawingml/2006/main">
                      <a:ext uri="{FF2B5EF4-FFF2-40B4-BE49-F238E27FC236}">
                        <a16:creationId xmlns:a16="http://schemas.microsoft.com/office/drawing/2014/main" id="{1347E178-8213-4D3B-8183-592533B99D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347E178-8213-4D3B-8183-592533B99DA9}"/>
                              </a:ext>
                            </a:extLst>
                          </pic:cNvPr>
                          <pic:cNvPicPr>
                            <a:picLocks noChangeAspect="1"/>
                          </pic:cNvPicPr>
                        </pic:nvPicPr>
                        <pic:blipFill>
                          <a:blip r:embed="rId42"/>
                          <a:stretch>
                            <a:fillRect/>
                          </a:stretch>
                        </pic:blipFill>
                        <pic:spPr>
                          <a:xfrm>
                            <a:off x="0" y="0"/>
                            <a:ext cx="2520000" cy="2053853"/>
                          </a:xfrm>
                          <a:prstGeom prst="rect">
                            <a:avLst/>
                          </a:prstGeom>
                        </pic:spPr>
                      </pic:pic>
                    </a:graphicData>
                  </a:graphic>
                </wp:inline>
              </w:drawing>
            </w:r>
          </w:p>
        </w:tc>
        <w:tc>
          <w:tcPr>
            <w:tcW w:w="0" w:type="auto"/>
          </w:tcPr>
          <w:p w14:paraId="4703BE54" w14:textId="5675B17F" w:rsidR="0079584F" w:rsidRDefault="0079584F" w:rsidP="00CB117F">
            <w:r w:rsidRPr="0079584F">
              <w:rPr>
                <w:noProof/>
              </w:rPr>
              <w:drawing>
                <wp:inline distT="0" distB="0" distL="0" distR="0" wp14:anchorId="7C273843" wp14:editId="6DE5FB6D">
                  <wp:extent cx="2520000" cy="1949301"/>
                  <wp:effectExtent l="0" t="0" r="0" b="0"/>
                  <wp:docPr id="1142609657" name="Picture 1142609657">
                    <a:extLst xmlns:a="http://schemas.openxmlformats.org/drawingml/2006/main">
                      <a:ext uri="{FF2B5EF4-FFF2-40B4-BE49-F238E27FC236}">
                        <a16:creationId xmlns:a16="http://schemas.microsoft.com/office/drawing/2014/main" id="{902D5B9F-E3D9-453F-B6DB-8DDCAFBDD1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902D5B9F-E3D9-453F-B6DB-8DDCAFBDD13E}"/>
                              </a:ext>
                            </a:extLst>
                          </pic:cNvPr>
                          <pic:cNvPicPr>
                            <a:picLocks noChangeAspect="1"/>
                          </pic:cNvPicPr>
                        </pic:nvPicPr>
                        <pic:blipFill>
                          <a:blip r:embed="rId43"/>
                          <a:stretch>
                            <a:fillRect/>
                          </a:stretch>
                        </pic:blipFill>
                        <pic:spPr>
                          <a:xfrm>
                            <a:off x="0" y="0"/>
                            <a:ext cx="2520000" cy="1949301"/>
                          </a:xfrm>
                          <a:prstGeom prst="rect">
                            <a:avLst/>
                          </a:prstGeom>
                        </pic:spPr>
                      </pic:pic>
                    </a:graphicData>
                  </a:graphic>
                </wp:inline>
              </w:drawing>
            </w:r>
          </w:p>
        </w:tc>
      </w:tr>
      <w:tr w:rsidR="0079584F" w14:paraId="2011688B" w14:textId="77777777" w:rsidTr="0026660F">
        <w:trPr>
          <w:jc w:val="center"/>
        </w:trPr>
        <w:tc>
          <w:tcPr>
            <w:tcW w:w="0" w:type="auto"/>
          </w:tcPr>
          <w:p w14:paraId="7ECFCE04" w14:textId="5878D424" w:rsidR="0079584F" w:rsidRDefault="0079584F" w:rsidP="00CB117F">
            <w:r w:rsidRPr="0079584F">
              <w:rPr>
                <w:noProof/>
              </w:rPr>
              <w:drawing>
                <wp:inline distT="0" distB="0" distL="0" distR="0" wp14:anchorId="2E6F3E59" wp14:editId="158420AA">
                  <wp:extent cx="2520000" cy="2071137"/>
                  <wp:effectExtent l="0" t="0" r="0" b="0"/>
                  <wp:docPr id="23" name="Picture 22">
                    <a:extLst xmlns:a="http://schemas.openxmlformats.org/drawingml/2006/main">
                      <a:ext uri="{FF2B5EF4-FFF2-40B4-BE49-F238E27FC236}">
                        <a16:creationId xmlns:a16="http://schemas.microsoft.com/office/drawing/2014/main" id="{D7584A96-B7E3-4861-B312-8B0AABE4A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D7584A96-B7E3-4861-B312-8B0AABE4AEDC}"/>
                              </a:ext>
                            </a:extLst>
                          </pic:cNvPr>
                          <pic:cNvPicPr>
                            <a:picLocks noChangeAspect="1"/>
                          </pic:cNvPicPr>
                        </pic:nvPicPr>
                        <pic:blipFill>
                          <a:blip r:embed="rId44"/>
                          <a:stretch>
                            <a:fillRect/>
                          </a:stretch>
                        </pic:blipFill>
                        <pic:spPr>
                          <a:xfrm>
                            <a:off x="0" y="0"/>
                            <a:ext cx="2520000" cy="2071137"/>
                          </a:xfrm>
                          <a:prstGeom prst="rect">
                            <a:avLst/>
                          </a:prstGeom>
                        </pic:spPr>
                      </pic:pic>
                    </a:graphicData>
                  </a:graphic>
                </wp:inline>
              </w:drawing>
            </w:r>
          </w:p>
        </w:tc>
        <w:tc>
          <w:tcPr>
            <w:tcW w:w="0" w:type="auto"/>
          </w:tcPr>
          <w:p w14:paraId="051F6279" w14:textId="4B950F28" w:rsidR="0079584F" w:rsidRDefault="0079584F" w:rsidP="00CB117F">
            <w:r w:rsidRPr="0079584F">
              <w:rPr>
                <w:noProof/>
              </w:rPr>
              <w:drawing>
                <wp:inline distT="0" distB="0" distL="0" distR="0" wp14:anchorId="30735603" wp14:editId="1B88B149">
                  <wp:extent cx="2520000" cy="2475000"/>
                  <wp:effectExtent l="0" t="0" r="0" b="1905"/>
                  <wp:docPr id="1368492949" name="Picture 1368492949">
                    <a:extLst xmlns:a="http://schemas.openxmlformats.org/drawingml/2006/main">
                      <a:ext uri="{FF2B5EF4-FFF2-40B4-BE49-F238E27FC236}">
                        <a16:creationId xmlns:a16="http://schemas.microsoft.com/office/drawing/2014/main" id="{A0AA6D7E-134D-428B-AD37-F7C9500825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A0AA6D7E-134D-428B-AD37-F7C95008256B}"/>
                              </a:ext>
                            </a:extLst>
                          </pic:cNvPr>
                          <pic:cNvPicPr>
                            <a:picLocks noChangeAspect="1"/>
                          </pic:cNvPicPr>
                        </pic:nvPicPr>
                        <pic:blipFill>
                          <a:blip r:embed="rId45"/>
                          <a:stretch>
                            <a:fillRect/>
                          </a:stretch>
                        </pic:blipFill>
                        <pic:spPr>
                          <a:xfrm>
                            <a:off x="0" y="0"/>
                            <a:ext cx="2520000" cy="2475000"/>
                          </a:xfrm>
                          <a:prstGeom prst="rect">
                            <a:avLst/>
                          </a:prstGeom>
                        </pic:spPr>
                      </pic:pic>
                    </a:graphicData>
                  </a:graphic>
                </wp:inline>
              </w:drawing>
            </w:r>
          </w:p>
        </w:tc>
      </w:tr>
    </w:tbl>
    <w:p w14:paraId="5969DB83" w14:textId="12AA4EB5" w:rsidR="007E1ADD" w:rsidRDefault="007E1ADD" w:rsidP="007E1ADD">
      <w:pPr>
        <w:pStyle w:val="Caption"/>
      </w:pPr>
      <w:bookmarkStart w:id="48" w:name="_Toc137595531"/>
      <w:r>
        <w:t xml:space="preserve">Figure 4. </w:t>
      </w:r>
      <w:r w:rsidR="00B52BCD">
        <w:fldChar w:fldCharType="begin"/>
      </w:r>
      <w:r w:rsidR="00B52BCD">
        <w:instrText xml:space="preserve"> SEQ Figure_4. \* ARABIC </w:instrText>
      </w:r>
      <w:r w:rsidR="00B52BCD">
        <w:fldChar w:fldCharType="separate"/>
      </w:r>
      <w:r w:rsidR="00EC4C2A">
        <w:rPr>
          <w:noProof/>
        </w:rPr>
        <w:t>12</w:t>
      </w:r>
      <w:r w:rsidR="00B52BCD">
        <w:rPr>
          <w:noProof/>
        </w:rPr>
        <w:fldChar w:fldCharType="end"/>
      </w:r>
      <w:r>
        <w:t>. Thermal sensation distribution in occupants’ BMI and sex</w:t>
      </w:r>
      <w:bookmarkEnd w:id="48"/>
    </w:p>
    <w:p w14:paraId="79809F63" w14:textId="77777777" w:rsidR="0079584F" w:rsidRDefault="0079584F" w:rsidP="0079584F"/>
    <w:p w14:paraId="70228A40" w14:textId="77777777" w:rsidR="007E1ADD" w:rsidRDefault="007E1ADD" w:rsidP="0079584F"/>
    <w:p w14:paraId="4A988D19" w14:textId="77777777" w:rsidR="007E1ADD" w:rsidRDefault="007E1ADD" w:rsidP="0079584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5"/>
      </w:tblGrid>
      <w:tr w:rsidR="007B239A" w14:paraId="4BD534F6" w14:textId="77777777" w:rsidTr="0026660F">
        <w:trPr>
          <w:jc w:val="center"/>
        </w:trPr>
        <w:tc>
          <w:tcPr>
            <w:tcW w:w="0" w:type="auto"/>
          </w:tcPr>
          <w:p w14:paraId="7DD414CF" w14:textId="09FC49DC" w:rsidR="007B239A" w:rsidRDefault="007B239A" w:rsidP="007B239A">
            <w:pPr>
              <w:jc w:val="center"/>
            </w:pPr>
            <w:r w:rsidRPr="007B239A">
              <w:rPr>
                <w:noProof/>
              </w:rPr>
              <w:lastRenderedPageBreak/>
              <w:drawing>
                <wp:inline distT="0" distB="0" distL="0" distR="0" wp14:anchorId="2EAA4527" wp14:editId="6A4FBA3A">
                  <wp:extent cx="2520000" cy="2071136"/>
                  <wp:effectExtent l="0" t="0" r="0" b="0"/>
                  <wp:docPr id="2115511311" name="Picture 2115511311">
                    <a:extLst xmlns:a="http://schemas.openxmlformats.org/drawingml/2006/main">
                      <a:ext uri="{FF2B5EF4-FFF2-40B4-BE49-F238E27FC236}">
                        <a16:creationId xmlns:a16="http://schemas.microsoft.com/office/drawing/2014/main" id="{1612339A-1F17-4910-9B30-1FA3374F9A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1612339A-1F17-4910-9B30-1FA3374F9AB9}"/>
                              </a:ext>
                            </a:extLst>
                          </pic:cNvPr>
                          <pic:cNvPicPr>
                            <a:picLocks noChangeAspect="1"/>
                          </pic:cNvPicPr>
                        </pic:nvPicPr>
                        <pic:blipFill>
                          <a:blip r:embed="rId46"/>
                          <a:stretch>
                            <a:fillRect/>
                          </a:stretch>
                        </pic:blipFill>
                        <pic:spPr>
                          <a:xfrm>
                            <a:off x="0" y="0"/>
                            <a:ext cx="2520000" cy="2071136"/>
                          </a:xfrm>
                          <a:prstGeom prst="rect">
                            <a:avLst/>
                          </a:prstGeom>
                        </pic:spPr>
                      </pic:pic>
                    </a:graphicData>
                  </a:graphic>
                </wp:inline>
              </w:drawing>
            </w:r>
          </w:p>
        </w:tc>
      </w:tr>
      <w:tr w:rsidR="007B239A" w14:paraId="6796ED5A" w14:textId="77777777" w:rsidTr="0026660F">
        <w:trPr>
          <w:jc w:val="center"/>
        </w:trPr>
        <w:tc>
          <w:tcPr>
            <w:tcW w:w="0" w:type="auto"/>
          </w:tcPr>
          <w:p w14:paraId="4D5DA851" w14:textId="10BD9361" w:rsidR="007B239A" w:rsidRDefault="007B239A" w:rsidP="00CB117F">
            <w:r w:rsidRPr="007B239A">
              <w:rPr>
                <w:noProof/>
              </w:rPr>
              <w:drawing>
                <wp:inline distT="0" distB="0" distL="0" distR="0" wp14:anchorId="53CBBD6A" wp14:editId="3F0AC986">
                  <wp:extent cx="3600000" cy="1576720"/>
                  <wp:effectExtent l="0" t="0" r="0" b="0"/>
                  <wp:docPr id="591120165" name="Picture 591120165">
                    <a:extLst xmlns:a="http://schemas.openxmlformats.org/drawingml/2006/main">
                      <a:ext uri="{FF2B5EF4-FFF2-40B4-BE49-F238E27FC236}">
                        <a16:creationId xmlns:a16="http://schemas.microsoft.com/office/drawing/2014/main" id="{DA89CAC0-9B70-4B1C-9FCE-D691B54171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A89CAC0-9B70-4B1C-9FCE-D691B54171DA}"/>
                              </a:ext>
                            </a:extLst>
                          </pic:cNvPr>
                          <pic:cNvPicPr>
                            <a:picLocks noChangeAspect="1"/>
                          </pic:cNvPicPr>
                        </pic:nvPicPr>
                        <pic:blipFill>
                          <a:blip r:embed="rId47"/>
                          <a:stretch>
                            <a:fillRect/>
                          </a:stretch>
                        </pic:blipFill>
                        <pic:spPr>
                          <a:xfrm>
                            <a:off x="0" y="0"/>
                            <a:ext cx="3600000" cy="1576720"/>
                          </a:xfrm>
                          <a:prstGeom prst="rect">
                            <a:avLst/>
                          </a:prstGeom>
                        </pic:spPr>
                      </pic:pic>
                    </a:graphicData>
                  </a:graphic>
                </wp:inline>
              </w:drawing>
            </w:r>
          </w:p>
        </w:tc>
      </w:tr>
    </w:tbl>
    <w:p w14:paraId="19A6CB68" w14:textId="4C7AFD8A" w:rsidR="007E1ADD" w:rsidRDefault="007E1ADD" w:rsidP="007E1ADD">
      <w:pPr>
        <w:pStyle w:val="Caption"/>
      </w:pPr>
      <w:bookmarkStart w:id="49" w:name="_Toc137595532"/>
      <w:r>
        <w:t xml:space="preserve">Figure 4. </w:t>
      </w:r>
      <w:r w:rsidR="00B52BCD">
        <w:fldChar w:fldCharType="begin"/>
      </w:r>
      <w:r w:rsidR="00B52BCD">
        <w:instrText xml:space="preserve"> SEQ Figure_4. \* ARABIC </w:instrText>
      </w:r>
      <w:r w:rsidR="00B52BCD">
        <w:fldChar w:fldCharType="separate"/>
      </w:r>
      <w:r w:rsidR="00EC4C2A">
        <w:rPr>
          <w:noProof/>
        </w:rPr>
        <w:t>13</w:t>
      </w:r>
      <w:r w:rsidR="00B52BCD">
        <w:rPr>
          <w:noProof/>
        </w:rPr>
        <w:fldChar w:fldCharType="end"/>
      </w:r>
      <w:r>
        <w:t>. Thermal sensation distribution in occupants’ age</w:t>
      </w:r>
      <w:bookmarkEnd w:id="49"/>
    </w:p>
    <w:p w14:paraId="10A1CBD3" w14:textId="77777777" w:rsidR="0079584F" w:rsidRDefault="0079584F" w:rsidP="0079584F"/>
    <w:p w14:paraId="067282D3" w14:textId="77777777" w:rsidR="0079584F" w:rsidRDefault="0079584F" w:rsidP="0079584F"/>
    <w:p w14:paraId="2910DEF1" w14:textId="77777777" w:rsidR="0079584F" w:rsidRDefault="0079584F" w:rsidP="0079584F"/>
    <w:p w14:paraId="51AF68E2" w14:textId="77777777" w:rsidR="007B239A" w:rsidRDefault="007B239A" w:rsidP="0079584F"/>
    <w:p w14:paraId="2DAB1F67" w14:textId="77777777" w:rsidR="007B239A" w:rsidRDefault="007B239A" w:rsidP="0079584F"/>
    <w:p w14:paraId="74FC64FD" w14:textId="77777777" w:rsidR="007B239A" w:rsidRDefault="007B239A" w:rsidP="0079584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7B239A" w14:paraId="1DC73581" w14:textId="77777777" w:rsidTr="0026660F">
        <w:trPr>
          <w:jc w:val="center"/>
        </w:trPr>
        <w:tc>
          <w:tcPr>
            <w:tcW w:w="0" w:type="auto"/>
          </w:tcPr>
          <w:p w14:paraId="0CD6307C" w14:textId="3D9276C0" w:rsidR="007B239A" w:rsidRDefault="007B239A" w:rsidP="00CB117F">
            <w:r w:rsidRPr="007B239A">
              <w:rPr>
                <w:noProof/>
              </w:rPr>
              <w:lastRenderedPageBreak/>
              <w:drawing>
                <wp:inline distT="0" distB="0" distL="0" distR="0" wp14:anchorId="36E275CC" wp14:editId="28CDE8FB">
                  <wp:extent cx="2520000" cy="2053852"/>
                  <wp:effectExtent l="0" t="0" r="0" b="3810"/>
                  <wp:docPr id="33" name="Picture 32">
                    <a:extLst xmlns:a="http://schemas.openxmlformats.org/drawingml/2006/main">
                      <a:ext uri="{FF2B5EF4-FFF2-40B4-BE49-F238E27FC236}">
                        <a16:creationId xmlns:a16="http://schemas.microsoft.com/office/drawing/2014/main" id="{E93ADC21-9E0D-472D-B2C6-3A532FBA57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E93ADC21-9E0D-472D-B2C6-3A532FBA5774}"/>
                              </a:ext>
                            </a:extLst>
                          </pic:cNvPr>
                          <pic:cNvPicPr>
                            <a:picLocks noChangeAspect="1"/>
                          </pic:cNvPicPr>
                        </pic:nvPicPr>
                        <pic:blipFill>
                          <a:blip r:embed="rId48"/>
                          <a:stretch>
                            <a:fillRect/>
                          </a:stretch>
                        </pic:blipFill>
                        <pic:spPr>
                          <a:xfrm>
                            <a:off x="0" y="0"/>
                            <a:ext cx="2520000" cy="2053852"/>
                          </a:xfrm>
                          <a:prstGeom prst="rect">
                            <a:avLst/>
                          </a:prstGeom>
                        </pic:spPr>
                      </pic:pic>
                    </a:graphicData>
                  </a:graphic>
                </wp:inline>
              </w:drawing>
            </w:r>
          </w:p>
        </w:tc>
        <w:tc>
          <w:tcPr>
            <w:tcW w:w="0" w:type="auto"/>
          </w:tcPr>
          <w:p w14:paraId="100EAB1D" w14:textId="6B550B69" w:rsidR="007B239A" w:rsidRDefault="007B239A" w:rsidP="00CB117F">
            <w:r w:rsidRPr="007B239A">
              <w:rPr>
                <w:noProof/>
              </w:rPr>
              <w:drawing>
                <wp:inline distT="0" distB="0" distL="0" distR="0" wp14:anchorId="38A3A312" wp14:editId="78B3C0FA">
                  <wp:extent cx="2520000" cy="2479501"/>
                  <wp:effectExtent l="0" t="0" r="0" b="0"/>
                  <wp:docPr id="772750710" name="Picture 772750710">
                    <a:extLst xmlns:a="http://schemas.openxmlformats.org/drawingml/2006/main">
                      <a:ext uri="{FF2B5EF4-FFF2-40B4-BE49-F238E27FC236}">
                        <a16:creationId xmlns:a16="http://schemas.microsoft.com/office/drawing/2014/main" id="{CF109E70-015C-463D-A37B-9714DC4A32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CF109E70-015C-463D-A37B-9714DC4A32A2}"/>
                              </a:ext>
                            </a:extLst>
                          </pic:cNvPr>
                          <pic:cNvPicPr>
                            <a:picLocks noChangeAspect="1"/>
                          </pic:cNvPicPr>
                        </pic:nvPicPr>
                        <pic:blipFill>
                          <a:blip r:embed="rId49"/>
                          <a:stretch>
                            <a:fillRect/>
                          </a:stretch>
                        </pic:blipFill>
                        <pic:spPr>
                          <a:xfrm>
                            <a:off x="0" y="0"/>
                            <a:ext cx="2520000" cy="2479501"/>
                          </a:xfrm>
                          <a:prstGeom prst="rect">
                            <a:avLst/>
                          </a:prstGeom>
                        </pic:spPr>
                      </pic:pic>
                    </a:graphicData>
                  </a:graphic>
                </wp:inline>
              </w:drawing>
            </w:r>
          </w:p>
        </w:tc>
      </w:tr>
      <w:tr w:rsidR="007B239A" w14:paraId="69E0471E" w14:textId="77777777" w:rsidTr="0026660F">
        <w:trPr>
          <w:jc w:val="center"/>
        </w:trPr>
        <w:tc>
          <w:tcPr>
            <w:tcW w:w="0" w:type="auto"/>
          </w:tcPr>
          <w:p w14:paraId="7E5C51A7" w14:textId="5DD111CF" w:rsidR="007B239A" w:rsidRDefault="007B239A" w:rsidP="00CB117F">
            <w:r w:rsidRPr="007B239A">
              <w:rPr>
                <w:noProof/>
              </w:rPr>
              <w:drawing>
                <wp:inline distT="0" distB="0" distL="0" distR="0" wp14:anchorId="38A5158E" wp14:editId="411A8EC7">
                  <wp:extent cx="2520000" cy="2053852"/>
                  <wp:effectExtent l="0" t="0" r="0" b="3810"/>
                  <wp:docPr id="36" name="Picture 35">
                    <a:extLst xmlns:a="http://schemas.openxmlformats.org/drawingml/2006/main">
                      <a:ext uri="{FF2B5EF4-FFF2-40B4-BE49-F238E27FC236}">
                        <a16:creationId xmlns:a16="http://schemas.microsoft.com/office/drawing/2014/main" id="{2AEEC731-A19C-4E9A-A46F-54FEC291DB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a:extLst>
                              <a:ext uri="{FF2B5EF4-FFF2-40B4-BE49-F238E27FC236}">
                                <a16:creationId xmlns:a16="http://schemas.microsoft.com/office/drawing/2014/main" id="{2AEEC731-A19C-4E9A-A46F-54FEC291DB20}"/>
                              </a:ext>
                            </a:extLst>
                          </pic:cNvPr>
                          <pic:cNvPicPr>
                            <a:picLocks noChangeAspect="1"/>
                          </pic:cNvPicPr>
                        </pic:nvPicPr>
                        <pic:blipFill>
                          <a:blip r:embed="rId50"/>
                          <a:stretch>
                            <a:fillRect/>
                          </a:stretch>
                        </pic:blipFill>
                        <pic:spPr>
                          <a:xfrm>
                            <a:off x="0" y="0"/>
                            <a:ext cx="2520000" cy="2053852"/>
                          </a:xfrm>
                          <a:prstGeom prst="rect">
                            <a:avLst/>
                          </a:prstGeom>
                        </pic:spPr>
                      </pic:pic>
                    </a:graphicData>
                  </a:graphic>
                </wp:inline>
              </w:drawing>
            </w:r>
          </w:p>
        </w:tc>
        <w:tc>
          <w:tcPr>
            <w:tcW w:w="0" w:type="auto"/>
          </w:tcPr>
          <w:p w14:paraId="36B571EC" w14:textId="214270C1" w:rsidR="007B239A" w:rsidRDefault="007B239A" w:rsidP="00CB117F">
            <w:r w:rsidRPr="007B239A">
              <w:rPr>
                <w:noProof/>
              </w:rPr>
              <w:drawing>
                <wp:inline distT="0" distB="0" distL="0" distR="0" wp14:anchorId="0CEC60FA" wp14:editId="3B855206">
                  <wp:extent cx="2520000" cy="2479499"/>
                  <wp:effectExtent l="0" t="0" r="0" b="0"/>
                  <wp:docPr id="34" name="Picture 33">
                    <a:extLst xmlns:a="http://schemas.openxmlformats.org/drawingml/2006/main">
                      <a:ext uri="{FF2B5EF4-FFF2-40B4-BE49-F238E27FC236}">
                        <a16:creationId xmlns:a16="http://schemas.microsoft.com/office/drawing/2014/main" id="{C6F12E55-CB4E-4118-9140-E35BA589C7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C6F12E55-CB4E-4118-9140-E35BA589C772}"/>
                              </a:ext>
                            </a:extLst>
                          </pic:cNvPr>
                          <pic:cNvPicPr>
                            <a:picLocks noChangeAspect="1"/>
                          </pic:cNvPicPr>
                        </pic:nvPicPr>
                        <pic:blipFill>
                          <a:blip r:embed="rId51"/>
                          <a:stretch>
                            <a:fillRect/>
                          </a:stretch>
                        </pic:blipFill>
                        <pic:spPr>
                          <a:xfrm>
                            <a:off x="0" y="0"/>
                            <a:ext cx="2520000" cy="2479499"/>
                          </a:xfrm>
                          <a:prstGeom prst="rect">
                            <a:avLst/>
                          </a:prstGeom>
                        </pic:spPr>
                      </pic:pic>
                    </a:graphicData>
                  </a:graphic>
                </wp:inline>
              </w:drawing>
            </w:r>
          </w:p>
        </w:tc>
      </w:tr>
    </w:tbl>
    <w:p w14:paraId="1BC52D6B" w14:textId="6F4B8C75" w:rsidR="007E1ADD" w:rsidRDefault="007E1ADD" w:rsidP="007E1ADD">
      <w:pPr>
        <w:pStyle w:val="Caption"/>
      </w:pPr>
      <w:bookmarkStart w:id="50" w:name="_Toc137595533"/>
      <w:r>
        <w:t xml:space="preserve">Figure 4. </w:t>
      </w:r>
      <w:r w:rsidR="00B52BCD">
        <w:fldChar w:fldCharType="begin"/>
      </w:r>
      <w:r w:rsidR="00B52BCD">
        <w:instrText xml:space="preserve"> SEQ Figure_4. \* ARABIC </w:instrText>
      </w:r>
      <w:r w:rsidR="00B52BCD">
        <w:fldChar w:fldCharType="separate"/>
      </w:r>
      <w:r w:rsidR="00EC4C2A">
        <w:rPr>
          <w:noProof/>
        </w:rPr>
        <w:t>14</w:t>
      </w:r>
      <w:r w:rsidR="00B52BCD">
        <w:rPr>
          <w:noProof/>
        </w:rPr>
        <w:fldChar w:fldCharType="end"/>
      </w:r>
      <w:r>
        <w:t>. Thermal sensation distribution in state of blinds and fan mode</w:t>
      </w:r>
      <w:bookmarkEnd w:id="50"/>
    </w:p>
    <w:p w14:paraId="396967F0" w14:textId="77777777" w:rsidR="007E1ADD" w:rsidRDefault="007E1ADD" w:rsidP="0079584F"/>
    <w:p w14:paraId="1695FB9E" w14:textId="77777777" w:rsidR="007B239A" w:rsidRDefault="007B239A" w:rsidP="0079584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7B239A" w14:paraId="181D41CE" w14:textId="77777777" w:rsidTr="0026660F">
        <w:trPr>
          <w:jc w:val="center"/>
        </w:trPr>
        <w:tc>
          <w:tcPr>
            <w:tcW w:w="0" w:type="auto"/>
          </w:tcPr>
          <w:p w14:paraId="3BD57C33" w14:textId="50F9058D" w:rsidR="007B239A" w:rsidRDefault="007B239A" w:rsidP="00CB117F">
            <w:r w:rsidRPr="007B239A">
              <w:rPr>
                <w:noProof/>
              </w:rPr>
              <w:lastRenderedPageBreak/>
              <w:drawing>
                <wp:inline distT="0" distB="0" distL="0" distR="0" wp14:anchorId="7C56E469" wp14:editId="6B0FF1C1">
                  <wp:extent cx="2520000" cy="2053853"/>
                  <wp:effectExtent l="0" t="0" r="0" b="3810"/>
                  <wp:docPr id="28" name="Picture 27">
                    <a:extLst xmlns:a="http://schemas.openxmlformats.org/drawingml/2006/main">
                      <a:ext uri="{FF2B5EF4-FFF2-40B4-BE49-F238E27FC236}">
                        <a16:creationId xmlns:a16="http://schemas.microsoft.com/office/drawing/2014/main" id="{8956F015-7348-4881-AAD4-061DBA3E7C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8956F015-7348-4881-AAD4-061DBA3E7C68}"/>
                              </a:ext>
                            </a:extLst>
                          </pic:cNvPr>
                          <pic:cNvPicPr>
                            <a:picLocks noChangeAspect="1"/>
                          </pic:cNvPicPr>
                        </pic:nvPicPr>
                        <pic:blipFill>
                          <a:blip r:embed="rId52"/>
                          <a:stretch>
                            <a:fillRect/>
                          </a:stretch>
                        </pic:blipFill>
                        <pic:spPr>
                          <a:xfrm>
                            <a:off x="0" y="0"/>
                            <a:ext cx="2520000" cy="2053853"/>
                          </a:xfrm>
                          <a:prstGeom prst="rect">
                            <a:avLst/>
                          </a:prstGeom>
                        </pic:spPr>
                      </pic:pic>
                    </a:graphicData>
                  </a:graphic>
                </wp:inline>
              </w:drawing>
            </w:r>
          </w:p>
        </w:tc>
        <w:tc>
          <w:tcPr>
            <w:tcW w:w="0" w:type="auto"/>
          </w:tcPr>
          <w:p w14:paraId="080A8F04" w14:textId="6245F36F" w:rsidR="007B239A" w:rsidRDefault="007B239A" w:rsidP="00CB117F">
            <w:r w:rsidRPr="007B239A">
              <w:rPr>
                <w:noProof/>
              </w:rPr>
              <w:drawing>
                <wp:inline distT="0" distB="0" distL="0" distR="0" wp14:anchorId="3098DC7E" wp14:editId="7B4E778E">
                  <wp:extent cx="2520000" cy="2475000"/>
                  <wp:effectExtent l="0" t="0" r="0" b="1905"/>
                  <wp:docPr id="84183479" name="Picture 84183479">
                    <a:extLst xmlns:a="http://schemas.openxmlformats.org/drawingml/2006/main">
                      <a:ext uri="{FF2B5EF4-FFF2-40B4-BE49-F238E27FC236}">
                        <a16:creationId xmlns:a16="http://schemas.microsoft.com/office/drawing/2014/main" id="{F0217EEC-FF2A-4258-808B-35B89526F4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0217EEC-FF2A-4258-808B-35B89526F443}"/>
                              </a:ext>
                            </a:extLst>
                          </pic:cNvPr>
                          <pic:cNvPicPr>
                            <a:picLocks noChangeAspect="1"/>
                          </pic:cNvPicPr>
                        </pic:nvPicPr>
                        <pic:blipFill>
                          <a:blip r:embed="rId53"/>
                          <a:stretch>
                            <a:fillRect/>
                          </a:stretch>
                        </pic:blipFill>
                        <pic:spPr>
                          <a:xfrm>
                            <a:off x="0" y="0"/>
                            <a:ext cx="2520000" cy="2475000"/>
                          </a:xfrm>
                          <a:prstGeom prst="rect">
                            <a:avLst/>
                          </a:prstGeom>
                        </pic:spPr>
                      </pic:pic>
                    </a:graphicData>
                  </a:graphic>
                </wp:inline>
              </w:drawing>
            </w:r>
          </w:p>
        </w:tc>
      </w:tr>
      <w:tr w:rsidR="007B239A" w14:paraId="544F4051" w14:textId="77777777" w:rsidTr="0026660F">
        <w:trPr>
          <w:jc w:val="center"/>
        </w:trPr>
        <w:tc>
          <w:tcPr>
            <w:tcW w:w="0" w:type="auto"/>
          </w:tcPr>
          <w:p w14:paraId="35723BE7" w14:textId="130E8A51" w:rsidR="007B239A" w:rsidRDefault="007B239A" w:rsidP="00CB117F">
            <w:r w:rsidRPr="007B239A">
              <w:rPr>
                <w:noProof/>
              </w:rPr>
              <w:drawing>
                <wp:inline distT="0" distB="0" distL="0" distR="0" wp14:anchorId="2FDCFD8C" wp14:editId="09053380">
                  <wp:extent cx="2520000" cy="2053853"/>
                  <wp:effectExtent l="0" t="0" r="0" b="3810"/>
                  <wp:docPr id="37" name="Picture 36">
                    <a:extLst xmlns:a="http://schemas.openxmlformats.org/drawingml/2006/main">
                      <a:ext uri="{FF2B5EF4-FFF2-40B4-BE49-F238E27FC236}">
                        <a16:creationId xmlns:a16="http://schemas.microsoft.com/office/drawing/2014/main" id="{9B8FC1FC-AA1E-46BD-B916-815417F37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B8FC1FC-AA1E-46BD-B916-815417F371D5}"/>
                              </a:ext>
                            </a:extLst>
                          </pic:cNvPr>
                          <pic:cNvPicPr>
                            <a:picLocks noChangeAspect="1"/>
                          </pic:cNvPicPr>
                        </pic:nvPicPr>
                        <pic:blipFill>
                          <a:blip r:embed="rId54"/>
                          <a:stretch>
                            <a:fillRect/>
                          </a:stretch>
                        </pic:blipFill>
                        <pic:spPr>
                          <a:xfrm>
                            <a:off x="0" y="0"/>
                            <a:ext cx="2520000" cy="2053853"/>
                          </a:xfrm>
                          <a:prstGeom prst="rect">
                            <a:avLst/>
                          </a:prstGeom>
                        </pic:spPr>
                      </pic:pic>
                    </a:graphicData>
                  </a:graphic>
                </wp:inline>
              </w:drawing>
            </w:r>
          </w:p>
        </w:tc>
        <w:tc>
          <w:tcPr>
            <w:tcW w:w="0" w:type="auto"/>
          </w:tcPr>
          <w:p w14:paraId="7A70CC01" w14:textId="2FA1D089" w:rsidR="007B239A" w:rsidRDefault="007B239A" w:rsidP="00CB117F">
            <w:r w:rsidRPr="007B239A">
              <w:rPr>
                <w:noProof/>
              </w:rPr>
              <w:drawing>
                <wp:inline distT="0" distB="0" distL="0" distR="0" wp14:anchorId="6DC9EC96" wp14:editId="402817A2">
                  <wp:extent cx="2520000" cy="2479500"/>
                  <wp:effectExtent l="0" t="0" r="0" b="0"/>
                  <wp:docPr id="889137669" name="Picture 889137669">
                    <a:extLst xmlns:a="http://schemas.openxmlformats.org/drawingml/2006/main">
                      <a:ext uri="{FF2B5EF4-FFF2-40B4-BE49-F238E27FC236}">
                        <a16:creationId xmlns:a16="http://schemas.microsoft.com/office/drawing/2014/main" id="{87540BA3-33E7-4655-9555-9482C9CCAF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87540BA3-33E7-4655-9555-9482C9CCAF9E}"/>
                              </a:ext>
                            </a:extLst>
                          </pic:cNvPr>
                          <pic:cNvPicPr>
                            <a:picLocks noChangeAspect="1"/>
                          </pic:cNvPicPr>
                        </pic:nvPicPr>
                        <pic:blipFill>
                          <a:blip r:embed="rId55"/>
                          <a:stretch>
                            <a:fillRect/>
                          </a:stretch>
                        </pic:blipFill>
                        <pic:spPr>
                          <a:xfrm>
                            <a:off x="0" y="0"/>
                            <a:ext cx="2520000" cy="2479500"/>
                          </a:xfrm>
                          <a:prstGeom prst="rect">
                            <a:avLst/>
                          </a:prstGeom>
                        </pic:spPr>
                      </pic:pic>
                    </a:graphicData>
                  </a:graphic>
                </wp:inline>
              </w:drawing>
            </w:r>
          </w:p>
        </w:tc>
      </w:tr>
    </w:tbl>
    <w:p w14:paraId="34197C9B" w14:textId="78EE55A3" w:rsidR="007E1ADD" w:rsidRDefault="007E1ADD" w:rsidP="007E1ADD">
      <w:pPr>
        <w:pStyle w:val="Caption"/>
      </w:pPr>
      <w:bookmarkStart w:id="51" w:name="_Toc137595534"/>
      <w:r>
        <w:t xml:space="preserve">Figure 4. </w:t>
      </w:r>
      <w:r w:rsidR="00B52BCD">
        <w:fldChar w:fldCharType="begin"/>
      </w:r>
      <w:r w:rsidR="00B52BCD">
        <w:instrText xml:space="preserve"> SEQ Figure_4. \* ARABIC </w:instrText>
      </w:r>
      <w:r w:rsidR="00B52BCD">
        <w:fldChar w:fldCharType="separate"/>
      </w:r>
      <w:r w:rsidR="00EC4C2A">
        <w:rPr>
          <w:noProof/>
        </w:rPr>
        <w:t>15</w:t>
      </w:r>
      <w:r w:rsidR="00B52BCD">
        <w:rPr>
          <w:noProof/>
        </w:rPr>
        <w:fldChar w:fldCharType="end"/>
      </w:r>
      <w:r>
        <w:t>. Thermal sensation distribution in state of windows and doors</w:t>
      </w:r>
      <w:bookmarkEnd w:id="51"/>
    </w:p>
    <w:p w14:paraId="180CBDAE" w14:textId="77777777" w:rsidR="007B239A" w:rsidRDefault="007B239A" w:rsidP="0079584F"/>
    <w:p w14:paraId="43BC9128" w14:textId="77777777" w:rsidR="007E1ADD" w:rsidRDefault="007E1ADD" w:rsidP="0079584F"/>
    <w:p w14:paraId="0A4D5B17" w14:textId="77777777" w:rsidR="0079584F" w:rsidRDefault="0079584F" w:rsidP="0079584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184"/>
      </w:tblGrid>
      <w:tr w:rsidR="007B239A" w14:paraId="5117F6D9" w14:textId="77777777" w:rsidTr="0026660F">
        <w:trPr>
          <w:jc w:val="center"/>
        </w:trPr>
        <w:tc>
          <w:tcPr>
            <w:tcW w:w="0" w:type="auto"/>
          </w:tcPr>
          <w:p w14:paraId="35F4A0E5" w14:textId="25CF9597" w:rsidR="007B239A" w:rsidRDefault="007B239A" w:rsidP="00CB117F">
            <w:r w:rsidRPr="007B239A">
              <w:rPr>
                <w:noProof/>
              </w:rPr>
              <w:lastRenderedPageBreak/>
              <w:drawing>
                <wp:inline distT="0" distB="0" distL="0" distR="0" wp14:anchorId="27AA7E8D" wp14:editId="513F206F">
                  <wp:extent cx="2520000" cy="2053853"/>
                  <wp:effectExtent l="0" t="0" r="0" b="3810"/>
                  <wp:docPr id="38" name="Picture 37">
                    <a:extLst xmlns:a="http://schemas.openxmlformats.org/drawingml/2006/main">
                      <a:ext uri="{FF2B5EF4-FFF2-40B4-BE49-F238E27FC236}">
                        <a16:creationId xmlns:a16="http://schemas.microsoft.com/office/drawing/2014/main" id="{8A5C4552-4BAE-4121-9982-5CD137B0A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8A5C4552-4BAE-4121-9982-5CD137B0A91F}"/>
                              </a:ext>
                            </a:extLst>
                          </pic:cNvPr>
                          <pic:cNvPicPr>
                            <a:picLocks noChangeAspect="1"/>
                          </pic:cNvPicPr>
                        </pic:nvPicPr>
                        <pic:blipFill>
                          <a:blip r:embed="rId56"/>
                          <a:stretch>
                            <a:fillRect/>
                          </a:stretch>
                        </pic:blipFill>
                        <pic:spPr>
                          <a:xfrm>
                            <a:off x="0" y="0"/>
                            <a:ext cx="2520000" cy="2053853"/>
                          </a:xfrm>
                          <a:prstGeom prst="rect">
                            <a:avLst/>
                          </a:prstGeom>
                        </pic:spPr>
                      </pic:pic>
                    </a:graphicData>
                  </a:graphic>
                </wp:inline>
              </w:drawing>
            </w:r>
          </w:p>
        </w:tc>
        <w:tc>
          <w:tcPr>
            <w:tcW w:w="0" w:type="auto"/>
          </w:tcPr>
          <w:p w14:paraId="04CD3FDF" w14:textId="7672628D" w:rsidR="007B239A" w:rsidRDefault="007B239A" w:rsidP="00CB117F">
            <w:r w:rsidRPr="007B239A">
              <w:rPr>
                <w:noProof/>
              </w:rPr>
              <w:drawing>
                <wp:inline distT="0" distB="0" distL="0" distR="0" wp14:anchorId="1D3BBB6D" wp14:editId="30E7D7B9">
                  <wp:extent cx="2520000" cy="2479500"/>
                  <wp:effectExtent l="0" t="0" r="0" b="0"/>
                  <wp:docPr id="431752110" name="Picture 431752110">
                    <a:extLst xmlns:a="http://schemas.openxmlformats.org/drawingml/2006/main">
                      <a:ext uri="{FF2B5EF4-FFF2-40B4-BE49-F238E27FC236}">
                        <a16:creationId xmlns:a16="http://schemas.microsoft.com/office/drawing/2014/main" id="{4BB97C0C-AF79-4609-B549-8F0EBCDB5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4BB97C0C-AF79-4609-B549-8F0EBCDB5F5F}"/>
                              </a:ext>
                            </a:extLst>
                          </pic:cNvPr>
                          <pic:cNvPicPr>
                            <a:picLocks noChangeAspect="1"/>
                          </pic:cNvPicPr>
                        </pic:nvPicPr>
                        <pic:blipFill>
                          <a:blip r:embed="rId57"/>
                          <a:stretch>
                            <a:fillRect/>
                          </a:stretch>
                        </pic:blipFill>
                        <pic:spPr>
                          <a:xfrm>
                            <a:off x="0" y="0"/>
                            <a:ext cx="2520000" cy="2479500"/>
                          </a:xfrm>
                          <a:prstGeom prst="rect">
                            <a:avLst/>
                          </a:prstGeom>
                        </pic:spPr>
                      </pic:pic>
                    </a:graphicData>
                  </a:graphic>
                </wp:inline>
              </w:drawing>
            </w:r>
          </w:p>
        </w:tc>
      </w:tr>
    </w:tbl>
    <w:p w14:paraId="7E571A10" w14:textId="5D267AFE" w:rsidR="0079584F" w:rsidRDefault="007E1ADD" w:rsidP="00D02F09">
      <w:pPr>
        <w:pStyle w:val="Caption"/>
      </w:pPr>
      <w:bookmarkStart w:id="52" w:name="_Toc137595535"/>
      <w:r>
        <w:t xml:space="preserve">Figure 4. </w:t>
      </w:r>
      <w:r w:rsidR="00B52BCD">
        <w:fldChar w:fldCharType="begin"/>
      </w:r>
      <w:r w:rsidR="00B52BCD">
        <w:instrText xml:space="preserve"> SEQ Figure_4. \* ARABIC </w:instrText>
      </w:r>
      <w:r w:rsidR="00B52BCD">
        <w:fldChar w:fldCharType="separate"/>
      </w:r>
      <w:r w:rsidR="00EC4C2A">
        <w:rPr>
          <w:noProof/>
        </w:rPr>
        <w:t>16</w:t>
      </w:r>
      <w:r w:rsidR="00B52BCD">
        <w:rPr>
          <w:noProof/>
        </w:rPr>
        <w:fldChar w:fldCharType="end"/>
      </w:r>
      <w:r>
        <w:t>. Thermal sensation distribution in heater mode</w:t>
      </w:r>
      <w:bookmarkEnd w:id="52"/>
    </w:p>
    <w:p w14:paraId="496ACB06" w14:textId="77777777" w:rsidR="0079584F" w:rsidRPr="0079584F" w:rsidRDefault="0079584F" w:rsidP="0079584F"/>
    <w:p w14:paraId="390E2B09" w14:textId="663791D9" w:rsidR="004D7E9B" w:rsidRDefault="007E1ADD" w:rsidP="002F44C8">
      <w:pPr>
        <w:pStyle w:val="Heading2"/>
        <w:numPr>
          <w:ilvl w:val="1"/>
          <w:numId w:val="35"/>
        </w:numPr>
      </w:pPr>
      <w:bookmarkStart w:id="53" w:name="_Toc137595469"/>
      <w:r>
        <w:t>Causal inference analysis framework</w:t>
      </w:r>
      <w:bookmarkEnd w:id="53"/>
    </w:p>
    <w:p w14:paraId="0CE16FA9" w14:textId="5F2C1C67" w:rsidR="00C20EF3" w:rsidRDefault="00C20EF3" w:rsidP="002F44C8">
      <w:pPr>
        <w:pStyle w:val="Heading3"/>
        <w:numPr>
          <w:ilvl w:val="2"/>
          <w:numId w:val="44"/>
        </w:numPr>
      </w:pPr>
      <w:bookmarkStart w:id="54" w:name="_Toc137595470"/>
      <w:r>
        <w:t>The analysis framework</w:t>
      </w:r>
      <w:bookmarkEnd w:id="54"/>
    </w:p>
    <w:p w14:paraId="52954180" w14:textId="5A58C1E2" w:rsidR="00A86A60" w:rsidRDefault="00A86A60" w:rsidP="00A86A60">
      <w:r w:rsidRPr="00093D75">
        <w:t xml:space="preserve">Figure </w:t>
      </w:r>
      <w:r>
        <w:t>4.17</w:t>
      </w:r>
      <w:r w:rsidRPr="00093D75">
        <w:t xml:space="preserve"> illustrates the causal inference analysis framework employed in this dissertation to estimate the causal effects of several variables on both the cooling/heating energy and thermal comfort. The process begins with the construction of a Directed Acyclic Graph (DAG), which is based on the input dataset and domain knowledge assumptions regarding the interrelationships among variables (step 1). In step 2, the target </w:t>
      </w:r>
      <w:proofErr w:type="spellStart"/>
      <w:r w:rsidRPr="00093D75">
        <w:t>estimand</w:t>
      </w:r>
      <w:proofErr w:type="spellEnd"/>
      <w:r w:rsidRPr="00093D75">
        <w:t xml:space="preserve"> is identified through an analysis of all present confounders. Subsequently, the causal effect is estimated (step 3). To ensure the reliability of the estimated causal effect, the final step involves validating the results using various refutation methods (step 4). This comprehensive framework provides a systematic approach to understanding the causal relationships between the variables and their effects on cooling/heating energy and thermal comfort.</w:t>
      </w:r>
      <w:r>
        <w:t xml:space="preserve"> To obtain the best hyperparameters for accurate estimates, a joint hyperparameter optimization was employed and the estimated effects were validated with refutation methods (see the next section). Figure 4.18 illustrates this process. </w:t>
      </w:r>
    </w:p>
    <w:p w14:paraId="3D9B51F8" w14:textId="77777777" w:rsidR="00A86A60" w:rsidRDefault="00A86A60" w:rsidP="00A86A60"/>
    <w:p w14:paraId="1A562E13" w14:textId="0E833ECB" w:rsidR="00A86A60" w:rsidRDefault="00A86A60" w:rsidP="00A86A60">
      <w:r>
        <w:t xml:space="preserve">In terms of tools used, </w:t>
      </w:r>
      <w:proofErr w:type="spellStart"/>
      <w:r w:rsidRPr="00A86A60">
        <w:rPr>
          <w:rFonts w:hint="eastAsia"/>
        </w:rPr>
        <w:t>DoWhy</w:t>
      </w:r>
      <w:proofErr w:type="spellEnd"/>
      <w:r>
        <w:t xml:space="preserve"> </w:t>
      </w:r>
      <w:r>
        <w:fldChar w:fldCharType="begin"/>
      </w:r>
      <w:r>
        <w:instrText xml:space="preserve"> ADDIN ZOTERO_ITEM CSL_CITATION {"citationID":"YQ35z6C6","properties":{"formattedCitation":"(Sharma &amp; Kiciman, 2020)","plainCitation":"(Sharma &amp; Kiciman, 2020)","noteIndex":0},"citationItems":[{"id":938,"uris":["http://zotero.org/users/10432387/items/DIX6SN26"],"itemData":{"id":938,"type":"article-journal","container-title":"arXiv preprint arXiv:2011.04216","journalAbbreviation":"arXiv preprint arXiv:2011.04216","title":"DoWhy: An end-to-end library for causal inference","author":[{"family":"Sharma","given":"Amit"},{"family":"Kiciman","given":"Emre"}],"issued":{"date-parts":[["2020"]]}}}],"schema":"https://github.com/citation-style-language/schema/raw/master/csl-citation.json"} </w:instrText>
      </w:r>
      <w:r>
        <w:fldChar w:fldCharType="separate"/>
      </w:r>
      <w:r>
        <w:rPr>
          <w:noProof/>
        </w:rPr>
        <w:t>(Sharma &amp; Kiciman, 2020)</w:t>
      </w:r>
      <w:r>
        <w:fldChar w:fldCharType="end"/>
      </w:r>
      <w:r w:rsidRPr="00A86A60">
        <w:rPr>
          <w:rFonts w:hint="eastAsia"/>
        </w:rPr>
        <w:t xml:space="preserve"> and </w:t>
      </w:r>
      <w:proofErr w:type="spellStart"/>
      <w:r w:rsidRPr="00A86A60">
        <w:rPr>
          <w:rFonts w:hint="eastAsia"/>
        </w:rPr>
        <w:t>EconML</w:t>
      </w:r>
      <w:proofErr w:type="spellEnd"/>
      <w:r>
        <w:t xml:space="preserve"> </w:t>
      </w:r>
      <w:r>
        <w:fldChar w:fldCharType="begin"/>
      </w:r>
      <w:r>
        <w:instrText xml:space="preserve"> ADDIN ZOTERO_ITEM CSL_CITATION {"citationID":"FuqKteT4","properties":{"formattedCitation":"(Battocchi et al., 2019)","plainCitation":"(Battocchi et al., 2019)","noteIndex":0},"citationItems":[{"id":937,"uris":["http://zotero.org/users/10432387/items/PPW88Q39"],"itemData":{"id":937,"type":"article-journal","container-title":"GitHub","journalAbbreviation":"GitHub","title":"EconML: a Python package for ML-based heterogeneous treatment effects estimation","author":[{"family":"Battocchi","given":"Keith"},{"family":"Dillon","given":"Eleanor"},{"family":"Hei","given":"Maggie"},{"family":"Lewis","given":"Greg"},{"family":"Oka","given":"Paul"},{"family":"Oprescu","given":"Miruna"},{"family":"Syrgkanis","given":"Vasilis"}],"issued":{"date-parts":[["2019"]]}}}],"schema":"https://github.com/citation-style-language/schema/raw/master/csl-citation.json"} </w:instrText>
      </w:r>
      <w:r>
        <w:fldChar w:fldCharType="separate"/>
      </w:r>
      <w:r>
        <w:rPr>
          <w:noProof/>
        </w:rPr>
        <w:t>(Battocchi et al., 2019)</w:t>
      </w:r>
      <w:r>
        <w:fldChar w:fldCharType="end"/>
      </w:r>
      <w:r w:rsidRPr="00A86A60">
        <w:rPr>
          <w:rFonts w:hint="eastAsia"/>
        </w:rPr>
        <w:t xml:space="preserve"> </w:t>
      </w:r>
      <w:r w:rsidRPr="00A86A60">
        <w:rPr>
          <w:rFonts w:hint="eastAsia"/>
        </w:rPr>
        <w:lastRenderedPageBreak/>
        <w:t xml:space="preserve">python-based libraries </w:t>
      </w:r>
      <w:r>
        <w:t xml:space="preserve">were utilized for causal inference analysis. </w:t>
      </w:r>
      <w:proofErr w:type="spellStart"/>
      <w:r w:rsidRPr="00A86A60">
        <w:t>DoWhy</w:t>
      </w:r>
      <w:proofErr w:type="spellEnd"/>
      <w:r w:rsidRPr="00A86A60">
        <w:t xml:space="preserve"> stand</w:t>
      </w:r>
      <w:r w:rsidR="00C20EF3">
        <w:t>s</w:t>
      </w:r>
      <w:r w:rsidRPr="00A86A60">
        <w:t xml:space="preserve"> out among the existing causal inference libraries </w:t>
      </w:r>
      <w:r>
        <w:t>such as</w:t>
      </w:r>
      <w:r w:rsidRPr="00A86A60">
        <w:t xml:space="preserve"> </w:t>
      </w:r>
      <w:proofErr w:type="spellStart"/>
      <w:r w:rsidRPr="00A86A60">
        <w:t>CausalML</w:t>
      </w:r>
      <w:proofErr w:type="spellEnd"/>
      <w:r w:rsidR="00C20EF3">
        <w:t xml:space="preserve"> </w:t>
      </w:r>
      <w:r w:rsidR="00C20EF3">
        <w:fldChar w:fldCharType="begin"/>
      </w:r>
      <w:r w:rsidR="00C20EF3">
        <w:instrText xml:space="preserve"> ADDIN ZOTERO_ITEM CSL_CITATION {"citationID":"2vm28757","properties":{"formattedCitation":"(H. Chen et al., 2020)","plainCitation":"(H. Chen et al., 2020)","noteIndex":0},"citationItems":[{"id":979,"uris":["http://zotero.org/users/10432387/items/SCWDFAGY"],"itemData":{"id":979,"type":"article-journal","container-title":"arXiv preprint arXiv:2002.11631","journalAbbreviation":"arXiv preprint arXiv:2002.11631","title":"Causalml: Python package for causal machine learning","author":[{"family":"Chen","given":"Huigang"},{"family":"Harinen","given":"Totte"},{"family":"Lee","given":"Jeong-Yoon"},{"family":"Yung","given":"Mike"},{"family":"Zhao","given":"Zhenyu"}],"issued":{"date-parts":[["2020"]]}}}],"schema":"https://github.com/citation-style-language/schema/raw/master/csl-citation.json"} </w:instrText>
      </w:r>
      <w:r w:rsidR="00C20EF3">
        <w:fldChar w:fldCharType="separate"/>
      </w:r>
      <w:r w:rsidR="00C20EF3">
        <w:rPr>
          <w:noProof/>
        </w:rPr>
        <w:t>(H. Chen et al., 2020)</w:t>
      </w:r>
      <w:r w:rsidR="00C20EF3">
        <w:fldChar w:fldCharType="end"/>
      </w:r>
      <w:r w:rsidR="00C20EF3">
        <w:t xml:space="preserve"> and</w:t>
      </w:r>
      <w:r w:rsidRPr="00A86A60">
        <w:t xml:space="preserve"> </w:t>
      </w:r>
      <w:proofErr w:type="spellStart"/>
      <w:r w:rsidRPr="00A86A60">
        <w:t>Causallib</w:t>
      </w:r>
      <w:proofErr w:type="spellEnd"/>
      <w:r w:rsidRPr="00A86A60">
        <w:t xml:space="preserve"> </w:t>
      </w:r>
      <w:r w:rsidR="00C20EF3">
        <w:fldChar w:fldCharType="begin"/>
      </w:r>
      <w:r w:rsidR="00C20EF3">
        <w:instrText xml:space="preserve"> ADDIN ZOTERO_ITEM CSL_CITATION {"citationID":"j5xYNtbT","properties":{"formattedCitation":"(Shimoni et al., 2019)","plainCitation":"(Shimoni et al., 2019)","noteIndex":0},"citationItems":[{"id":980,"uris":["http://zotero.org/users/10432387/items/VF6JMCB2"],"itemData":{"id":980,"type":"article-journal","container-title":"arXiv preprint arXiv:1906.00442","journalAbbreviation":"arXiv preprint arXiv:1906.00442","title":"An evaluation toolkit to guide model selection and cohort definition in causal inference","author":[{"family":"Shimoni","given":"Yishai"},{"family":"Karavani","given":"Ehud"},{"family":"Ravid","given":"Sivan"},{"family":"Bak","given":"Peter"},{"family":"Ng","given":"Tan Hung"},{"family":"Alford","given":"Sharon Hensley"},{"family":"Meade","given":"Denise"},{"family":"Goldschmidt","given":"Yaara"}],"issued":{"date-parts":[["2019"]]}}}],"schema":"https://github.com/citation-style-language/schema/raw/master/csl-citation.json"} </w:instrText>
      </w:r>
      <w:r w:rsidR="00C20EF3">
        <w:fldChar w:fldCharType="separate"/>
      </w:r>
      <w:r w:rsidR="00C20EF3">
        <w:rPr>
          <w:noProof/>
        </w:rPr>
        <w:t>(Shimoni et al., 2019)</w:t>
      </w:r>
      <w:r w:rsidR="00C20EF3">
        <w:fldChar w:fldCharType="end"/>
      </w:r>
      <w:r w:rsidR="00C20EF3">
        <w:t xml:space="preserve"> </w:t>
      </w:r>
      <w:r w:rsidRPr="00A86A60">
        <w:t xml:space="preserve">as </w:t>
      </w:r>
      <w:r w:rsidR="00C20EF3">
        <w:t>it</w:t>
      </w:r>
      <w:r w:rsidRPr="00A86A60">
        <w:t xml:space="preserve"> support the last step of the analysis framework (i.e., Refute the estimate), providing a unified framework to validate the estimated causal inference</w:t>
      </w:r>
      <w:r>
        <w:t xml:space="preserve">. </w:t>
      </w:r>
      <w:proofErr w:type="spellStart"/>
      <w:r w:rsidRPr="00A86A60">
        <w:t>DoWhy</w:t>
      </w:r>
      <w:proofErr w:type="spellEnd"/>
      <w:r w:rsidRPr="00A86A60">
        <w:t xml:space="preserve"> reads the DAG and </w:t>
      </w:r>
      <w:r w:rsidR="00C20EF3">
        <w:t>i</w:t>
      </w:r>
      <w:r w:rsidR="00C20EF3" w:rsidRPr="00A86A60">
        <w:t>dentify</w:t>
      </w:r>
      <w:r w:rsidRPr="00A86A60">
        <w:t xml:space="preserve"> the estimate, </w:t>
      </w:r>
      <w:proofErr w:type="spellStart"/>
      <w:r w:rsidRPr="00A86A60">
        <w:t>EconML</w:t>
      </w:r>
      <w:proofErr w:type="spellEnd"/>
      <w:r w:rsidRPr="00A86A60">
        <w:t xml:space="preserve"> uses ML algorithms to estimate the effect, which is then send back to </w:t>
      </w:r>
      <w:proofErr w:type="spellStart"/>
      <w:r w:rsidRPr="00A86A60">
        <w:t>DoWhy</w:t>
      </w:r>
      <w:proofErr w:type="spellEnd"/>
      <w:r w:rsidRPr="00A86A60">
        <w:t xml:space="preserve"> for refutation.</w:t>
      </w:r>
    </w:p>
    <w:p w14:paraId="77325256" w14:textId="77777777" w:rsidR="00A86A60" w:rsidRPr="004667F2" w:rsidRDefault="00A86A60" w:rsidP="00A86A60"/>
    <w:p w14:paraId="608DB05D" w14:textId="77777777" w:rsidR="00A86A60" w:rsidRPr="004667F2" w:rsidRDefault="00A86A60" w:rsidP="00A86A60">
      <w:r w:rsidRPr="00C22BD6">
        <w:rPr>
          <w:noProof/>
        </w:rPr>
        <w:drawing>
          <wp:inline distT="0" distB="0" distL="0" distR="0" wp14:anchorId="2CECC6DC" wp14:editId="1295BA85">
            <wp:extent cx="5400675" cy="1826260"/>
            <wp:effectExtent l="0" t="0" r="0" b="2540"/>
            <wp:docPr id="1665729024"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729024" name="Picture 1" descr="A picture containing text, screenshot, font&#10;&#10;Description automatically generated"/>
                    <pic:cNvPicPr/>
                  </pic:nvPicPr>
                  <pic:blipFill>
                    <a:blip r:embed="rId58"/>
                    <a:stretch>
                      <a:fillRect/>
                    </a:stretch>
                  </pic:blipFill>
                  <pic:spPr>
                    <a:xfrm>
                      <a:off x="0" y="0"/>
                      <a:ext cx="5400675" cy="1826260"/>
                    </a:xfrm>
                    <a:prstGeom prst="rect">
                      <a:avLst/>
                    </a:prstGeom>
                  </pic:spPr>
                </pic:pic>
              </a:graphicData>
            </a:graphic>
          </wp:inline>
        </w:drawing>
      </w:r>
    </w:p>
    <w:p w14:paraId="36B3DB31" w14:textId="5A83D455" w:rsidR="00A86A60" w:rsidRDefault="00A86A60" w:rsidP="00A86A60">
      <w:pPr>
        <w:pStyle w:val="Caption"/>
      </w:pPr>
      <w:bookmarkStart w:id="55" w:name="_Toc137595536"/>
      <w:r>
        <w:t xml:space="preserve">Figure 4. </w:t>
      </w:r>
      <w:r w:rsidR="00B52BCD">
        <w:fldChar w:fldCharType="begin"/>
      </w:r>
      <w:r w:rsidR="00B52BCD">
        <w:instrText xml:space="preserve"> SEQ Figure_4. \* ARABIC </w:instrText>
      </w:r>
      <w:r w:rsidR="00B52BCD">
        <w:fldChar w:fldCharType="separate"/>
      </w:r>
      <w:r w:rsidR="00EC4C2A">
        <w:rPr>
          <w:noProof/>
        </w:rPr>
        <w:t>17</w:t>
      </w:r>
      <w:r w:rsidR="00B52BCD">
        <w:rPr>
          <w:noProof/>
        </w:rPr>
        <w:fldChar w:fldCharType="end"/>
      </w:r>
      <w:r>
        <w:t>. Causal inference analysis framework</w:t>
      </w:r>
      <w:bookmarkEnd w:id="55"/>
    </w:p>
    <w:p w14:paraId="3787FED2" w14:textId="77777777" w:rsidR="00EE0E9F" w:rsidRDefault="00EE0E9F" w:rsidP="00D92D76"/>
    <w:p w14:paraId="0F118DC5" w14:textId="654BA13B" w:rsidR="00EE0E9F" w:rsidRDefault="00C20EF3" w:rsidP="00D92D76">
      <w:r w:rsidRPr="00C20EF3">
        <w:rPr>
          <w:noProof/>
        </w:rPr>
        <w:drawing>
          <wp:inline distT="0" distB="0" distL="0" distR="0" wp14:anchorId="217534DE" wp14:editId="656A6E3D">
            <wp:extent cx="5400675" cy="2106930"/>
            <wp:effectExtent l="0" t="0" r="0" b="0"/>
            <wp:docPr id="5" name="Picture 4" descr="A screenshot of a cell phone&#10;&#10;Description automatically generated with low confidence">
              <a:extLst xmlns:a="http://schemas.openxmlformats.org/drawingml/2006/main">
                <a:ext uri="{FF2B5EF4-FFF2-40B4-BE49-F238E27FC236}">
                  <a16:creationId xmlns:a16="http://schemas.microsoft.com/office/drawing/2014/main" id="{1EB18672-DA2A-4FE2-9F5F-8E9C21B4A0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with low confidence">
                      <a:extLst>
                        <a:ext uri="{FF2B5EF4-FFF2-40B4-BE49-F238E27FC236}">
                          <a16:creationId xmlns:a16="http://schemas.microsoft.com/office/drawing/2014/main" id="{1EB18672-DA2A-4FE2-9F5F-8E9C21B4A017}"/>
                        </a:ext>
                      </a:extLst>
                    </pic:cNvPr>
                    <pic:cNvPicPr>
                      <a:picLocks noChangeAspect="1"/>
                    </pic:cNvPicPr>
                  </pic:nvPicPr>
                  <pic:blipFill>
                    <a:blip r:embed="rId59"/>
                    <a:stretch>
                      <a:fillRect/>
                    </a:stretch>
                  </pic:blipFill>
                  <pic:spPr>
                    <a:xfrm>
                      <a:off x="0" y="0"/>
                      <a:ext cx="5400675" cy="2106930"/>
                    </a:xfrm>
                    <a:prstGeom prst="rect">
                      <a:avLst/>
                    </a:prstGeom>
                  </pic:spPr>
                </pic:pic>
              </a:graphicData>
            </a:graphic>
          </wp:inline>
        </w:drawing>
      </w:r>
    </w:p>
    <w:p w14:paraId="7E0C9D80" w14:textId="21CD666C" w:rsidR="00C20EF3" w:rsidRDefault="00C20EF3" w:rsidP="00C20EF3">
      <w:pPr>
        <w:pStyle w:val="Caption"/>
      </w:pPr>
      <w:bookmarkStart w:id="56" w:name="_Toc137595537"/>
      <w:r>
        <w:t xml:space="preserve">Figure 4. </w:t>
      </w:r>
      <w:r w:rsidR="00B52BCD">
        <w:fldChar w:fldCharType="begin"/>
      </w:r>
      <w:r w:rsidR="00B52BCD">
        <w:instrText xml:space="preserve"> SEQ Figure_4. \* ARABIC </w:instrText>
      </w:r>
      <w:r w:rsidR="00B52BCD">
        <w:fldChar w:fldCharType="separate"/>
      </w:r>
      <w:r w:rsidR="00EC4C2A">
        <w:rPr>
          <w:noProof/>
        </w:rPr>
        <w:t>18</w:t>
      </w:r>
      <w:r w:rsidR="00B52BCD">
        <w:rPr>
          <w:noProof/>
        </w:rPr>
        <w:fldChar w:fldCharType="end"/>
      </w:r>
      <w:r>
        <w:t>. Joint hyperparameters optimization and estimate refutation methods</w:t>
      </w:r>
      <w:bookmarkEnd w:id="56"/>
    </w:p>
    <w:p w14:paraId="143D4DF7" w14:textId="0EE4C258" w:rsidR="00701A0D" w:rsidRDefault="00701A0D" w:rsidP="003C4DF9"/>
    <w:p w14:paraId="435D62EC" w14:textId="787077A9" w:rsidR="00C20EF3" w:rsidRDefault="00C20EF3" w:rsidP="002F44C8">
      <w:pPr>
        <w:pStyle w:val="Heading3"/>
        <w:numPr>
          <w:ilvl w:val="2"/>
          <w:numId w:val="44"/>
        </w:numPr>
      </w:pPr>
      <w:bookmarkStart w:id="57" w:name="_Toc137595471"/>
      <w:r>
        <w:lastRenderedPageBreak/>
        <w:t>Validating the estimated causal effects</w:t>
      </w:r>
      <w:bookmarkEnd w:id="57"/>
    </w:p>
    <w:p w14:paraId="09922833" w14:textId="5273D8FA" w:rsidR="004667F2" w:rsidRDefault="003A3D8B" w:rsidP="004667F2">
      <w:r w:rsidRPr="003A3D8B">
        <w:t>To validate the estimated causal effect, this dissertation employed refutation methods. These include random common causes, unobserved causes, placebo treatment, and data subset analysis.</w:t>
      </w:r>
    </w:p>
    <w:p w14:paraId="0C004DB4" w14:textId="77777777" w:rsidR="003A3D8B" w:rsidRDefault="003A3D8B" w:rsidP="004667F2"/>
    <w:p w14:paraId="76DB68CC" w14:textId="611EF3A0" w:rsidR="003A3D8B" w:rsidRDefault="003A3D8B" w:rsidP="003A3D8B">
      <w:r>
        <w:t xml:space="preserve">The random Common cause refutation method introduces an independent random variable as a common cause to the original DAG and then re-estimates the causal effect. This method aims to test if the inclusion of an additional confounder significantly changes the original causal estimate, which could indicate the presence of unmeasured confounders. If the newly estimated causal effect remains similar to the original estimate, it suggests that the initial analysis is robust against potential hidden confounders </w:t>
      </w:r>
      <w:r>
        <w:fldChar w:fldCharType="begin"/>
      </w:r>
      <w:r w:rsidR="004E1650">
        <w:instrText xml:space="preserve"> ADDIN ZOTERO_ITEM CSL_CITATION {"citationID":"7fLOvPEQ","properties":{"formattedCitation":"(Rosenbaum &amp; Rosenbaum, 2002)","plainCitation":"(Rosenbaum &amp; Rosenbaum, 2002)","noteIndex":0},"citationItems":[{"id":927,"uris":["http://zotero.org/users/10432387/items/T2KRJLT3"],"itemData":{"id":927,"type":"book","ISBN":"1-4419-3191-0","publisher":"Springer","title":"Overt bias in observational studies","author":[{"family":"Rosenbaum","given":"Paul R"},{"family":"Rosenbaum","given":"Paul R"}],"issued":{"date-parts":[["2002"]]}}}],"schema":"https://github.com/citation-style-language/schema/raw/master/csl-citation.json"} </w:instrText>
      </w:r>
      <w:r>
        <w:fldChar w:fldCharType="separate"/>
      </w:r>
      <w:r>
        <w:rPr>
          <w:noProof/>
        </w:rPr>
        <w:t>(Rosenbaum &amp; Rosenbaum, 2002)</w:t>
      </w:r>
      <w:r>
        <w:fldChar w:fldCharType="end"/>
      </w:r>
      <w:r>
        <w:t>.</w:t>
      </w:r>
    </w:p>
    <w:p w14:paraId="5EB805DD" w14:textId="77777777" w:rsidR="003A3D8B" w:rsidRDefault="003A3D8B" w:rsidP="003A3D8B"/>
    <w:p w14:paraId="472B4F79" w14:textId="1B4AFB8A" w:rsidR="003A3D8B" w:rsidRDefault="003A3D8B" w:rsidP="003A3D8B">
      <w:r w:rsidRPr="003A3D8B">
        <w:t xml:space="preserve">The Unobserved Causes refutation method attempts to test the sensitivity of the original causal estimate to potential unobserved confounding variables. This approach involves systematically introducing biases into the estimated causal relationship, simulating the presence of an unobserved confounder, and then re-estimating the causal effect. By examining how the original causal estimate changes in response to varying degrees of unobserved confounding, this method provides insights into the robustness of the original analysis with respect to hidden biases </w:t>
      </w:r>
      <w:r>
        <w:fldChar w:fldCharType="begin"/>
      </w:r>
      <w:r w:rsidR="004E1650">
        <w:instrText xml:space="preserve"> ADDIN ZOTERO_ITEM CSL_CITATION {"citationID":"JLXTduGT","properties":{"formattedCitation":"(Rosenbaum &amp; Rubin, 1983)","plainCitation":"(Rosenbaum &amp; Rubin, 1983)","noteIndex":0},"citationItems":[{"id":921,"uris":["http://zotero.org/users/10432387/items/T3S4BI34"],"itemData":{"id":921,"type":"article-journal","container-title":"Biometrika","ISSN":"0006-3444","issue":"1","journalAbbreviation":"Biometrika","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fldChar w:fldCharType="separate"/>
      </w:r>
      <w:r>
        <w:rPr>
          <w:noProof/>
        </w:rPr>
        <w:t>(Rosenbaum &amp; Rubin, 1983)</w:t>
      </w:r>
      <w:r>
        <w:fldChar w:fldCharType="end"/>
      </w:r>
      <w:r>
        <w:t>. Ideally, the newly estimated causal effect should not deviate far from the original estimate.</w:t>
      </w:r>
    </w:p>
    <w:p w14:paraId="3AC2D7C5" w14:textId="77777777" w:rsidR="003A3D8B" w:rsidRDefault="003A3D8B" w:rsidP="003A3D8B"/>
    <w:p w14:paraId="16A670C8" w14:textId="4FBBE4DC" w:rsidR="00C22BD6" w:rsidRDefault="003A3D8B" w:rsidP="003A3D8B">
      <w:r w:rsidRPr="003A3D8B">
        <w:t xml:space="preserve">The </w:t>
      </w:r>
      <w:r>
        <w:t>p</w:t>
      </w:r>
      <w:r w:rsidRPr="003A3D8B">
        <w:t xml:space="preserve">lacebo </w:t>
      </w:r>
      <w:r>
        <w:t>exposure</w:t>
      </w:r>
      <w:r w:rsidRPr="003A3D8B">
        <w:t xml:space="preserve"> refutation method substitutes the original treatment variable with a randomly generated placebo </w:t>
      </w:r>
      <w:r>
        <w:t>exposure</w:t>
      </w:r>
      <w:r w:rsidRPr="003A3D8B">
        <w:t xml:space="preserve"> that has no causal relationship with the outcome variable. It then re-estimates the causal effect using the placebo </w:t>
      </w:r>
      <w:r>
        <w:t>exposure</w:t>
      </w:r>
      <w:r w:rsidRPr="003A3D8B">
        <w:t xml:space="preserve">. The goal is to test the sensitivity of the original causal estimate to random noise. If the newly estimated causal effect is substantially different from the original estimate, it indicates that the original analysis is robust and not driven by noise or confounding </w:t>
      </w:r>
      <w:r>
        <w:fldChar w:fldCharType="begin"/>
      </w:r>
      <w:r w:rsidR="004E1650">
        <w:instrText xml:space="preserve"> ADDIN ZOTERO_ITEM CSL_CITATION {"citationID":"b3Ds6PWD","properties":{"formattedCitation":"(Banerjee et al., 2009)","plainCitation":"(Banerjee et al., 2009)","noteIndex":0},"citationItems":[{"id":928,"uris":["http://zotero.org/users/10432387/items/CBM2IGBX"],"itemData":{"id":928,"type":"article-journal","container-title":"Industrial psychiatry journal","issue":"2","journalAbbreviation":"Industrial psychiatry journal","note":"publisher: Wolters Kluwer--Medknow Publications","page":"127","title":"Hypothesis testing, type I and type II errors","volume":"18","author":[{"family":"Banerjee","given":"Amitav"},{"family":"Chitnis","given":"UB"},{"family":"Jadhav","given":"SL"},{"family":"Bhawalkar","given":"JS"},{"family":"Chaudhury","given":"S"}],"issued":{"date-parts":[["2009"]]}}}],"schema":"https://github.com/citation-style-language/schema/raw/master/csl-citation.json"} </w:instrText>
      </w:r>
      <w:r>
        <w:fldChar w:fldCharType="separate"/>
      </w:r>
      <w:r w:rsidR="00C22BD6">
        <w:rPr>
          <w:noProof/>
        </w:rPr>
        <w:t>(Banerjee et al., 2009)</w:t>
      </w:r>
      <w:r>
        <w:fldChar w:fldCharType="end"/>
      </w:r>
      <w:r w:rsidR="00C22BD6">
        <w:t>.</w:t>
      </w:r>
      <w:r w:rsidR="00D02F09">
        <w:t xml:space="preserve"> </w:t>
      </w:r>
      <w:r w:rsidR="00C22BD6" w:rsidRPr="00C22BD6">
        <w:t xml:space="preserve">The </w:t>
      </w:r>
      <w:r w:rsidR="00C22BD6">
        <w:t>d</w:t>
      </w:r>
      <w:r w:rsidR="00C22BD6" w:rsidRPr="00C22BD6">
        <w:t xml:space="preserve">ata </w:t>
      </w:r>
      <w:r w:rsidR="00C22BD6">
        <w:t>s</w:t>
      </w:r>
      <w:r w:rsidR="00C22BD6" w:rsidRPr="00C22BD6">
        <w:t xml:space="preserve">ubset refutation method assesses the stability of the original causal estimate by re-estimating the causal effect on different subsets of the data. This approach helps evaluate whether the causal effect is consistent across various subsamples, providing an indication of the generalizability and robustness of the original analysis </w:t>
      </w:r>
      <w:r w:rsidR="00C22BD6">
        <w:fldChar w:fldCharType="begin"/>
      </w:r>
      <w:r w:rsidR="004E1650">
        <w:instrText xml:space="preserve"> ADDIN ZOTERO_ITEM CSL_CITATION {"citationID":"1lZWSTHZ","properties":{"formattedCitation":"(Imbens &amp; Rubin, 2015)","plainCitation":"(Imbens &amp; Rubin, 2015)","noteIndex":0},"citationItems":[{"id":929,"uris":["http://zotero.org/users/10432387/items/PCF25HCD"],"itemData":{"id":929,"type":"book","ISBN":"0-521-88588-4","publisher":"Cambridge University Press","title":"Causal inference in statistics, social, and biomedical sciences","author":[{"family":"Imbens","given":"Guido W"},{"family":"Rubin","given":"Donald B"}],"issued":{"date-parts":[["2015"]]}}}],"schema":"https://github.com/citation-style-language/schema/raw/master/csl-citation.json"} </w:instrText>
      </w:r>
      <w:r w:rsidR="00C22BD6">
        <w:fldChar w:fldCharType="separate"/>
      </w:r>
      <w:r w:rsidR="00C22BD6">
        <w:rPr>
          <w:noProof/>
        </w:rPr>
        <w:t>(Imbens &amp; Rubin, 2015)</w:t>
      </w:r>
      <w:r w:rsidR="00C22BD6">
        <w:fldChar w:fldCharType="end"/>
      </w:r>
      <w:r w:rsidR="00C22BD6" w:rsidRPr="00C22BD6">
        <w:t>.</w:t>
      </w:r>
    </w:p>
    <w:p w14:paraId="621B31A6" w14:textId="76C9671A" w:rsidR="00B06072" w:rsidRDefault="00B06072" w:rsidP="002F44C8">
      <w:pPr>
        <w:pStyle w:val="Heading1"/>
        <w:numPr>
          <w:ilvl w:val="0"/>
          <w:numId w:val="1"/>
        </w:numPr>
      </w:pPr>
      <w:bookmarkStart w:id="58" w:name="_Toc137595472"/>
      <w:r w:rsidRPr="00B06072">
        <w:lastRenderedPageBreak/>
        <w:t>Evaluating energy policies and occupant behavior impacts on cooling energy consumption</w:t>
      </w:r>
      <w:bookmarkEnd w:id="58"/>
    </w:p>
    <w:p w14:paraId="2ED2A7BC" w14:textId="0B0DE56C" w:rsidR="00B06072" w:rsidRDefault="00B06072" w:rsidP="002F44C8">
      <w:pPr>
        <w:pStyle w:val="Heading2"/>
        <w:numPr>
          <w:ilvl w:val="1"/>
          <w:numId w:val="45"/>
        </w:numPr>
      </w:pPr>
      <w:bookmarkStart w:id="59" w:name="_Toc137595473"/>
      <w:r w:rsidRPr="00B06072">
        <w:t>The effectiveness of energy policies</w:t>
      </w:r>
      <w:r w:rsidR="005B704E">
        <w:t xml:space="preserve"> on EUI</w:t>
      </w:r>
      <w:bookmarkEnd w:id="59"/>
    </w:p>
    <w:p w14:paraId="63257F04" w14:textId="7EBFF415" w:rsidR="005B704E" w:rsidRDefault="005B704E" w:rsidP="002F44C8">
      <w:pPr>
        <w:pStyle w:val="Heading3"/>
        <w:numPr>
          <w:ilvl w:val="2"/>
          <w:numId w:val="48"/>
        </w:numPr>
      </w:pPr>
      <w:bookmarkStart w:id="60" w:name="_Toc137595474"/>
      <w:r>
        <w:t xml:space="preserve">Energy </w:t>
      </w:r>
      <w:r w:rsidRPr="005B704E">
        <w:t>saving policies vs EUI considering all buildings</w:t>
      </w:r>
      <w:bookmarkEnd w:id="60"/>
      <w:r w:rsidRPr="005B704E">
        <w:t xml:space="preserve"> </w:t>
      </w:r>
    </w:p>
    <w:p w14:paraId="678B8193" w14:textId="1865B438" w:rsidR="00605DB9" w:rsidRDefault="00C16BBE" w:rsidP="00B06072">
      <w:r>
        <w:t>Figure 5.1</w:t>
      </w:r>
      <w:r w:rsidR="00605DB9" w:rsidRPr="00605DB9">
        <w:t xml:space="preserve"> provides empirical insights into the differential impacts of various energy-saving policies on EUI. </w:t>
      </w:r>
      <w:r>
        <w:t>From Figure 5.1.a, t</w:t>
      </w:r>
      <w:r w:rsidR="00605DB9" w:rsidRPr="00605DB9">
        <w:t>he execution of energy audits appears to have a marginal positive effect, increasing EUI by 0.021 kWh/m². In stark contrast, the adoption of Energy Star</w:t>
      </w:r>
      <w:r w:rsidR="00F85FB8">
        <w:t xml:space="preserve"> qualified</w:t>
      </w:r>
      <w:r w:rsidR="00605DB9" w:rsidRPr="00605DB9">
        <w:t xml:space="preserve"> windows markedly decreases EUI by -3.772 kWh/m², the magnitude of which underscores the significant potential of these technologies for substantial energy savings. The installation of smart meters somewhat increases the EUI by 1.982 kWh/m², suggesting these devices might lead to an increase in energy use, perhaps due to increased energy consciousness leading to rebound effects. The policies of interval data access and energy assistance, interestingly, have a neutral effect, contributing no change to the EUI. </w:t>
      </w:r>
      <w:r w:rsidR="00943214">
        <w:t>Table 5.1 provide more details about these results.</w:t>
      </w:r>
    </w:p>
    <w:p w14:paraId="26FB6ECA" w14:textId="77777777" w:rsidR="00C16BBE" w:rsidRDefault="00C16BBE" w:rsidP="00B06072"/>
    <w:p w14:paraId="7446A1A5" w14:textId="786E924F" w:rsidR="00C16BBE" w:rsidRDefault="00C16BBE" w:rsidP="00B06072">
      <w:r>
        <w:t xml:space="preserve">In Figure 5.1.b, </w:t>
      </w:r>
      <w:r w:rsidRPr="00C16BBE">
        <w:t xml:space="preserve">the causal relationship between the allocation of electricity costs and EUI, </w:t>
      </w:r>
      <w:r>
        <w:t>shows that the</w:t>
      </w:r>
      <w:r w:rsidRPr="00C16BBE">
        <w:t xml:space="preserve"> transition from a household being solely responsible for all electricity costs to a model where all electricity is included in the rent or condo fee precipitates a significant increase in EUI of 12.44 kWh/m². Conversely, transitioning from a scenario where a household is responsible for all costs to a hybrid model – where some electricity costs are covered by the household and some included in the rent or condo fee – results in a decrease in EUI of -3.445 kWh/m². This outcome suggests that shared responsibility promotes more efficient energy use. Lastly, a shift from all electricity costs included in the rent or condo fee to the hybrid model generates a substantial reduction in EUI of -10.762 kWh/m². This further bolsters the view that partial cost responsibility enhances energy efficiency. </w:t>
      </w:r>
      <w:r w:rsidR="00943214">
        <w:t>Table 5.2 provide more details about these results.</w:t>
      </w:r>
    </w:p>
    <w:p w14:paraId="2F968F0E" w14:textId="77777777" w:rsidR="00605DB9" w:rsidRDefault="00605DB9" w:rsidP="00B0607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3"/>
      </w:tblGrid>
      <w:tr w:rsidR="00605DB9" w14:paraId="5B319941" w14:textId="77777777" w:rsidTr="007B034F">
        <w:tc>
          <w:tcPr>
            <w:tcW w:w="4252" w:type="dxa"/>
          </w:tcPr>
          <w:p w14:paraId="62AF5E13" w14:textId="2D1360B1" w:rsidR="00605DB9" w:rsidRDefault="00605DB9" w:rsidP="00D02F09">
            <w:pPr>
              <w:keepNext/>
              <w:jc w:val="center"/>
            </w:pPr>
            <w:r>
              <w:lastRenderedPageBreak/>
              <w:t>(a)</w:t>
            </w:r>
          </w:p>
        </w:tc>
        <w:tc>
          <w:tcPr>
            <w:tcW w:w="4253" w:type="dxa"/>
          </w:tcPr>
          <w:p w14:paraId="7CB8DE35" w14:textId="354A00A0" w:rsidR="00605DB9" w:rsidRDefault="00605DB9" w:rsidP="00D02F09">
            <w:pPr>
              <w:keepNext/>
              <w:jc w:val="center"/>
            </w:pPr>
            <w:r>
              <w:t>(b)</w:t>
            </w:r>
          </w:p>
        </w:tc>
      </w:tr>
      <w:tr w:rsidR="00605DB9" w14:paraId="6B5587A4" w14:textId="77777777" w:rsidTr="007B034F">
        <w:tc>
          <w:tcPr>
            <w:tcW w:w="4252" w:type="dxa"/>
          </w:tcPr>
          <w:p w14:paraId="18D13226" w14:textId="04072DE8" w:rsidR="00605DB9" w:rsidRDefault="00605DB9" w:rsidP="00D02F09">
            <w:pPr>
              <w:keepNext/>
            </w:pPr>
            <w:r w:rsidRPr="00605DB9">
              <w:rPr>
                <w:noProof/>
              </w:rPr>
              <w:drawing>
                <wp:inline distT="0" distB="0" distL="0" distR="0" wp14:anchorId="2278C824" wp14:editId="0EA2E306">
                  <wp:extent cx="2635200" cy="1975842"/>
                  <wp:effectExtent l="0" t="0" r="0" b="5715"/>
                  <wp:docPr id="1905131411" name="Picture 1905131411" descr="A picture containing text, screenshot, line, plot&#10;&#10;Description automatically generated">
                    <a:extLst xmlns:a="http://schemas.openxmlformats.org/drawingml/2006/main">
                      <a:ext uri="{FF2B5EF4-FFF2-40B4-BE49-F238E27FC236}">
                        <a16:creationId xmlns:a16="http://schemas.microsoft.com/office/drawing/2014/main" id="{B6B26FF1-FD53-4E38-A4FF-47604855EB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131411" name="Picture 1905131411" descr="A picture containing text, screenshot, line, plot&#10;&#10;Description automatically generated">
                            <a:extLst>
                              <a:ext uri="{FF2B5EF4-FFF2-40B4-BE49-F238E27FC236}">
                                <a16:creationId xmlns:a16="http://schemas.microsoft.com/office/drawing/2014/main" id="{B6B26FF1-FD53-4E38-A4FF-47604855EB1A}"/>
                              </a:ext>
                            </a:extLst>
                          </pic:cNvPr>
                          <pic:cNvPicPr>
                            <a:picLocks noChangeAspect="1"/>
                          </pic:cNvPicPr>
                        </pic:nvPicPr>
                        <pic:blipFill>
                          <a:blip r:embed="rId60"/>
                          <a:stretch>
                            <a:fillRect/>
                          </a:stretch>
                        </pic:blipFill>
                        <pic:spPr>
                          <a:xfrm>
                            <a:off x="0" y="0"/>
                            <a:ext cx="2635200" cy="1975842"/>
                          </a:xfrm>
                          <a:prstGeom prst="rect">
                            <a:avLst/>
                          </a:prstGeom>
                        </pic:spPr>
                      </pic:pic>
                    </a:graphicData>
                  </a:graphic>
                </wp:inline>
              </w:drawing>
            </w:r>
          </w:p>
        </w:tc>
        <w:tc>
          <w:tcPr>
            <w:tcW w:w="4253" w:type="dxa"/>
          </w:tcPr>
          <w:p w14:paraId="2C7DA5FC" w14:textId="74F9F66A" w:rsidR="00147FE0" w:rsidRPr="00147FE0" w:rsidRDefault="00605DB9" w:rsidP="00D02F09">
            <w:pPr>
              <w:keepNext/>
            </w:pPr>
            <w:r w:rsidRPr="00605DB9">
              <w:rPr>
                <w:noProof/>
              </w:rPr>
              <w:drawing>
                <wp:inline distT="0" distB="0" distL="0" distR="0" wp14:anchorId="328A0D04" wp14:editId="752218F5">
                  <wp:extent cx="2635200" cy="1975841"/>
                  <wp:effectExtent l="0" t="0" r="0" b="5715"/>
                  <wp:docPr id="573928303" name="Picture 573928303" descr="A picture containing text, screenshot, line, plot&#10;&#10;Description automatically generated">
                    <a:extLst xmlns:a="http://schemas.openxmlformats.org/drawingml/2006/main">
                      <a:ext uri="{FF2B5EF4-FFF2-40B4-BE49-F238E27FC236}">
                        <a16:creationId xmlns:a16="http://schemas.microsoft.com/office/drawing/2014/main" id="{E561FDDF-8E03-4DC7-8075-80C0BC5F7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928303" name="Picture 573928303" descr="A picture containing text, screenshot, line, plot&#10;&#10;Description automatically generated">
                            <a:extLst>
                              <a:ext uri="{FF2B5EF4-FFF2-40B4-BE49-F238E27FC236}">
                                <a16:creationId xmlns:a16="http://schemas.microsoft.com/office/drawing/2014/main" id="{E561FDDF-8E03-4DC7-8075-80C0BC5F738A}"/>
                              </a:ext>
                            </a:extLst>
                          </pic:cNvPr>
                          <pic:cNvPicPr>
                            <a:picLocks noChangeAspect="1"/>
                          </pic:cNvPicPr>
                        </pic:nvPicPr>
                        <pic:blipFill>
                          <a:blip r:embed="rId61"/>
                          <a:stretch>
                            <a:fillRect/>
                          </a:stretch>
                        </pic:blipFill>
                        <pic:spPr>
                          <a:xfrm>
                            <a:off x="0" y="0"/>
                            <a:ext cx="2635200" cy="1975841"/>
                          </a:xfrm>
                          <a:prstGeom prst="rect">
                            <a:avLst/>
                          </a:prstGeom>
                        </pic:spPr>
                      </pic:pic>
                    </a:graphicData>
                  </a:graphic>
                </wp:inline>
              </w:drawing>
            </w:r>
          </w:p>
        </w:tc>
      </w:tr>
    </w:tbl>
    <w:p w14:paraId="5A511E08" w14:textId="034CDBD2" w:rsidR="00147FE0" w:rsidRDefault="007B034F" w:rsidP="007B034F">
      <w:pPr>
        <w:spacing w:line="240" w:lineRule="auto"/>
        <w:jc w:val="center"/>
        <w:rPr>
          <w:sz w:val="18"/>
          <w:szCs w:val="18"/>
        </w:rPr>
      </w:pPr>
      <w:r w:rsidRPr="007B034F">
        <w:rPr>
          <w:sz w:val="18"/>
          <w:szCs w:val="18"/>
        </w:rPr>
        <w:t>1: The household bears the responsibility of paying for all the utilities consumed in this home. 2: The utilities consumed in this residence are covered by the rent or condominium fee. 3: The cost of certain utilities is borne by the household, while the rest is incorporated in the rent or condominium fee</w:t>
      </w:r>
    </w:p>
    <w:p w14:paraId="5DC5E530" w14:textId="77777777" w:rsidR="007B034F" w:rsidRPr="00147FE0" w:rsidRDefault="007B034F" w:rsidP="00147FE0">
      <w:pPr>
        <w:spacing w:line="240" w:lineRule="auto"/>
        <w:rPr>
          <w:sz w:val="18"/>
          <w:szCs w:val="18"/>
        </w:rPr>
      </w:pPr>
    </w:p>
    <w:p w14:paraId="6F85AF85" w14:textId="048D0112" w:rsidR="00605DB9" w:rsidRDefault="00943214" w:rsidP="00943214">
      <w:pPr>
        <w:pStyle w:val="Caption"/>
      </w:pPr>
      <w:bookmarkStart w:id="61" w:name="_Toc137462983"/>
      <w:r>
        <w:t xml:space="preserve">Figure 5. </w:t>
      </w:r>
      <w:r w:rsidR="00B52BCD">
        <w:fldChar w:fldCharType="begin"/>
      </w:r>
      <w:r w:rsidR="00B52BCD">
        <w:instrText xml:space="preserve"> SEQ Figure_5. \* ARABIC </w:instrText>
      </w:r>
      <w:r w:rsidR="00B52BCD">
        <w:fldChar w:fldCharType="separate"/>
      </w:r>
      <w:r w:rsidR="00EC4C2A">
        <w:rPr>
          <w:noProof/>
        </w:rPr>
        <w:t>1</w:t>
      </w:r>
      <w:r w:rsidR="00B52BCD">
        <w:rPr>
          <w:noProof/>
        </w:rPr>
        <w:fldChar w:fldCharType="end"/>
      </w:r>
      <w:r>
        <w:t>. Causal effects of energy saving policies on EUI</w:t>
      </w:r>
      <w:bookmarkEnd w:id="61"/>
    </w:p>
    <w:p w14:paraId="6D276A66" w14:textId="77777777" w:rsidR="00943214" w:rsidRDefault="00943214" w:rsidP="00B06072">
      <w:pPr>
        <w:rPr>
          <w:noProof/>
        </w:rPr>
      </w:pPr>
    </w:p>
    <w:p w14:paraId="508D894F" w14:textId="0FB067EC" w:rsidR="00D808D7" w:rsidRPr="00D808D7" w:rsidRDefault="00D808D7" w:rsidP="00D808D7">
      <w:pPr>
        <w:pStyle w:val="Caption"/>
        <w:jc w:val="left"/>
      </w:pPr>
      <w:bookmarkStart w:id="62" w:name="_Toc137462919"/>
      <w:r>
        <w:t xml:space="preserve">Table 5. </w:t>
      </w:r>
      <w:r w:rsidR="00B52BCD">
        <w:fldChar w:fldCharType="begin"/>
      </w:r>
      <w:r w:rsidR="00B52BCD">
        <w:instrText xml:space="preserve"> SEQ Table_5. \* ARABIC </w:instrText>
      </w:r>
      <w:r w:rsidR="00B52BCD">
        <w:fldChar w:fldCharType="separate"/>
      </w:r>
      <w:r w:rsidR="00EC4C2A">
        <w:rPr>
          <w:noProof/>
        </w:rPr>
        <w:t>1</w:t>
      </w:r>
      <w:r w:rsidR="00B52BCD">
        <w:rPr>
          <w:noProof/>
        </w:rPr>
        <w:fldChar w:fldCharType="end"/>
      </w:r>
      <w:r>
        <w:t>. Causal effects of energy saving policies on EUI</w:t>
      </w:r>
      <w:bookmarkEnd w:id="62"/>
    </w:p>
    <w:tbl>
      <w:tblPr>
        <w:tblW w:w="0" w:type="auto"/>
        <w:tblCellMar>
          <w:left w:w="0" w:type="dxa"/>
          <w:right w:w="0" w:type="dxa"/>
        </w:tblCellMar>
        <w:tblLook w:val="0600" w:firstRow="0" w:lastRow="0" w:firstColumn="0" w:lastColumn="0" w:noHBand="1" w:noVBand="1"/>
      </w:tblPr>
      <w:tblGrid>
        <w:gridCol w:w="1634"/>
        <w:gridCol w:w="1840"/>
        <w:gridCol w:w="1060"/>
        <w:gridCol w:w="1796"/>
        <w:gridCol w:w="1340"/>
        <w:gridCol w:w="815"/>
      </w:tblGrid>
      <w:tr w:rsidR="00D808D7" w:rsidRPr="00943214" w14:paraId="3673BBB8" w14:textId="77777777" w:rsidTr="0046083F">
        <w:trPr>
          <w:trHeight w:val="223"/>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D96B59" w14:textId="77777777" w:rsidR="00D808D7" w:rsidRPr="00943214" w:rsidRDefault="00D808D7" w:rsidP="0046083F">
            <w:pPr>
              <w:spacing w:line="240" w:lineRule="auto"/>
              <w:jc w:val="center"/>
              <w:rPr>
                <w:noProof/>
              </w:rPr>
            </w:pP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F81265" w14:textId="77777777" w:rsidR="00D808D7" w:rsidRPr="00943214" w:rsidRDefault="00D808D7" w:rsidP="0046083F">
            <w:pPr>
              <w:spacing w:line="240" w:lineRule="auto"/>
              <w:jc w:val="center"/>
              <w:rPr>
                <w:noProof/>
              </w:rPr>
            </w:pPr>
            <w:r w:rsidRPr="00943214">
              <w:rPr>
                <w:b/>
                <w:bCs/>
                <w:noProof/>
                <w:lang w:val="en-GB"/>
              </w:rPr>
              <w:t>Estimated average change in EUI</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E67719" w14:textId="77777777" w:rsidR="00D808D7" w:rsidRPr="00943214" w:rsidRDefault="00D808D7" w:rsidP="0046083F">
            <w:pPr>
              <w:spacing w:line="240" w:lineRule="auto"/>
              <w:jc w:val="center"/>
              <w:rPr>
                <w:b/>
                <w:bCs/>
                <w:noProof/>
              </w:rPr>
            </w:pPr>
            <w:r w:rsidRPr="00943214">
              <w:rPr>
                <w:b/>
                <w:bCs/>
                <w:noProof/>
              </w:rPr>
              <w:t>Refutation</w:t>
            </w:r>
          </w:p>
        </w:tc>
      </w:tr>
      <w:tr w:rsidR="00A208BE" w:rsidRPr="00943214" w14:paraId="1D0F35C1" w14:textId="77777777" w:rsidTr="00FA0D41">
        <w:trPr>
          <w:trHeight w:val="67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F5602F" w14:textId="77777777" w:rsidR="00A208BE" w:rsidRPr="00943214" w:rsidRDefault="00A208BE" w:rsidP="00A208BE">
            <w:pPr>
              <w:spacing w:line="240" w:lineRule="auto"/>
              <w:jc w:val="center"/>
              <w:rPr>
                <w:noProof/>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077927D" w14:textId="77777777" w:rsidR="00A208BE" w:rsidRPr="00943214" w:rsidRDefault="00A208BE" w:rsidP="00A208BE">
            <w:pPr>
              <w:spacing w:line="240" w:lineRule="auto"/>
              <w:jc w:val="center"/>
              <w:rPr>
                <w:noProof/>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63B8DB7" w14:textId="1880B302" w:rsidR="00A208BE" w:rsidRPr="00943214" w:rsidRDefault="00A208BE" w:rsidP="00A208BE">
            <w:pPr>
              <w:spacing w:line="240" w:lineRule="auto"/>
              <w:jc w:val="center"/>
              <w:rPr>
                <w:noProof/>
              </w:rPr>
            </w:pPr>
            <w:r w:rsidRPr="00574B63">
              <w:rPr>
                <w:b/>
                <w:bCs/>
                <w:lang w:val="en-GB"/>
              </w:rPr>
              <w:t xml:space="preserve">Random cause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5B88A2F" w14:textId="2AE468DB" w:rsidR="00A208BE" w:rsidRPr="00943214" w:rsidRDefault="00A208BE" w:rsidP="00A208BE">
            <w:pPr>
              <w:spacing w:line="240" w:lineRule="auto"/>
              <w:jc w:val="center"/>
              <w:rPr>
                <w:noProof/>
              </w:rPr>
            </w:pPr>
            <w:r w:rsidRPr="00574B63">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39A0BB5" w14:textId="288EDD97" w:rsidR="00A208BE" w:rsidRPr="00943214" w:rsidRDefault="00A208BE" w:rsidP="00A208BE">
            <w:pPr>
              <w:spacing w:line="240" w:lineRule="auto"/>
              <w:jc w:val="center"/>
              <w:rPr>
                <w:noProof/>
              </w:rPr>
            </w:pPr>
            <w:r w:rsidRPr="00574B63">
              <w:rPr>
                <w:b/>
                <w:bCs/>
                <w:lang w:val="en-GB"/>
              </w:rPr>
              <w:t xml:space="preserve">Placebo Treatmen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7C00866" w14:textId="6CE63314" w:rsidR="00A208BE" w:rsidRPr="00943214" w:rsidRDefault="00A208BE" w:rsidP="00A208BE">
            <w:pPr>
              <w:spacing w:line="240" w:lineRule="auto"/>
              <w:jc w:val="center"/>
              <w:rPr>
                <w:noProof/>
              </w:rPr>
            </w:pPr>
            <w:r>
              <w:rPr>
                <w:b/>
                <w:bCs/>
                <w:lang w:val="en-GB"/>
              </w:rPr>
              <w:t>Data subset</w:t>
            </w:r>
            <w:r w:rsidRPr="00574B63">
              <w:rPr>
                <w:b/>
                <w:bCs/>
                <w:lang w:val="en-GB"/>
              </w:rPr>
              <w:t xml:space="preserve"> </w:t>
            </w:r>
          </w:p>
        </w:tc>
      </w:tr>
      <w:tr w:rsidR="00D808D7" w:rsidRPr="00943214" w14:paraId="3F659799" w14:textId="77777777" w:rsidTr="0046083F">
        <w:trPr>
          <w:trHeight w:val="24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0EE87B" w14:textId="77777777" w:rsidR="008A5753" w:rsidRDefault="00D808D7" w:rsidP="0046083F">
            <w:pPr>
              <w:spacing w:line="240" w:lineRule="auto"/>
              <w:jc w:val="center"/>
              <w:rPr>
                <w:noProof/>
              </w:rPr>
            </w:pPr>
            <w:r w:rsidRPr="00943214">
              <w:rPr>
                <w:noProof/>
              </w:rPr>
              <w:t>Energy</w:t>
            </w:r>
          </w:p>
          <w:p w14:paraId="6B8DFAF6" w14:textId="7FF99564" w:rsidR="00D808D7" w:rsidRPr="00943214" w:rsidRDefault="00D808D7" w:rsidP="0046083F">
            <w:pPr>
              <w:spacing w:line="240" w:lineRule="auto"/>
              <w:jc w:val="center"/>
              <w:rPr>
                <w:noProof/>
              </w:rPr>
            </w:pPr>
            <w:r w:rsidRPr="00943214">
              <w:rPr>
                <w:noProof/>
              </w:rPr>
              <w:t>audi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E1A501" w14:textId="77777777" w:rsidR="00D808D7" w:rsidRPr="00943214" w:rsidRDefault="00D808D7" w:rsidP="0046083F">
            <w:pPr>
              <w:spacing w:line="240" w:lineRule="auto"/>
              <w:jc w:val="center"/>
              <w:rPr>
                <w:noProof/>
              </w:rPr>
            </w:pPr>
            <w:r w:rsidRPr="00943214">
              <w:rPr>
                <w:noProof/>
              </w:rPr>
              <w:t>-0.0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83F819" w14:textId="77777777" w:rsidR="00D808D7" w:rsidRPr="00943214" w:rsidRDefault="00D808D7" w:rsidP="0046083F">
            <w:pPr>
              <w:spacing w:line="240" w:lineRule="auto"/>
              <w:jc w:val="center"/>
              <w:rPr>
                <w:noProof/>
              </w:rPr>
            </w:pPr>
            <w:r w:rsidRPr="00943214">
              <w:rPr>
                <w:noProof/>
              </w:rPr>
              <w:t>-0.0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0D19DAB" w14:textId="77777777" w:rsidR="00D808D7" w:rsidRPr="00943214" w:rsidRDefault="00D808D7" w:rsidP="0046083F">
            <w:pPr>
              <w:spacing w:line="240" w:lineRule="auto"/>
              <w:jc w:val="center"/>
              <w:rPr>
                <w:noProof/>
              </w:rPr>
            </w:pPr>
            <w:r w:rsidRPr="00943214">
              <w:rPr>
                <w:noProof/>
              </w:rPr>
              <w:t>-0.0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9A60A6"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7A6446" w14:textId="77777777" w:rsidR="00D808D7" w:rsidRPr="00943214" w:rsidRDefault="00D808D7" w:rsidP="0046083F">
            <w:pPr>
              <w:spacing w:line="240" w:lineRule="auto"/>
              <w:jc w:val="center"/>
              <w:rPr>
                <w:noProof/>
              </w:rPr>
            </w:pPr>
            <w:r w:rsidRPr="00943214">
              <w:rPr>
                <w:noProof/>
              </w:rPr>
              <w:t>-0.021</w:t>
            </w:r>
          </w:p>
        </w:tc>
      </w:tr>
      <w:tr w:rsidR="00D808D7" w:rsidRPr="00943214" w14:paraId="0D16B477" w14:textId="77777777" w:rsidTr="0046083F">
        <w:trPr>
          <w:trHeight w:val="24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758BAE" w14:textId="6C14A4EE" w:rsidR="00D808D7" w:rsidRPr="00943214" w:rsidRDefault="00D808D7" w:rsidP="0046083F">
            <w:pPr>
              <w:spacing w:line="240" w:lineRule="auto"/>
              <w:jc w:val="center"/>
              <w:rPr>
                <w:noProof/>
              </w:rPr>
            </w:pPr>
            <w:r w:rsidRPr="00943214">
              <w:rPr>
                <w:noProof/>
              </w:rPr>
              <w:t>Energy Star</w:t>
            </w:r>
            <w:r w:rsidR="00F85FB8">
              <w:rPr>
                <w:noProof/>
              </w:rPr>
              <w:t xml:space="preserve"> qualified</w:t>
            </w:r>
            <w:r w:rsidRPr="00943214">
              <w:rPr>
                <w:noProof/>
              </w:rPr>
              <w:t xml:space="preserve"> window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7C721F" w14:textId="77777777" w:rsidR="00D808D7" w:rsidRPr="00943214" w:rsidRDefault="00D808D7" w:rsidP="0046083F">
            <w:pPr>
              <w:spacing w:line="240" w:lineRule="auto"/>
              <w:jc w:val="center"/>
              <w:rPr>
                <w:noProof/>
              </w:rPr>
            </w:pPr>
            <w:r w:rsidRPr="00943214">
              <w:rPr>
                <w:noProof/>
              </w:rPr>
              <w:t>-3.77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32D5EB" w14:textId="77777777" w:rsidR="00D808D7" w:rsidRPr="00943214" w:rsidRDefault="00D808D7" w:rsidP="0046083F">
            <w:pPr>
              <w:spacing w:line="240" w:lineRule="auto"/>
              <w:jc w:val="center"/>
              <w:rPr>
                <w:noProof/>
              </w:rPr>
            </w:pPr>
            <w:r w:rsidRPr="00943214">
              <w:rPr>
                <w:noProof/>
              </w:rPr>
              <w:t>-3.77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457D39" w14:textId="77777777" w:rsidR="00D808D7" w:rsidRPr="00943214" w:rsidRDefault="00D808D7" w:rsidP="0046083F">
            <w:pPr>
              <w:spacing w:line="240" w:lineRule="auto"/>
              <w:jc w:val="center"/>
              <w:rPr>
                <w:noProof/>
              </w:rPr>
            </w:pPr>
            <w:r w:rsidRPr="00943214">
              <w:rPr>
                <w:noProof/>
              </w:rPr>
              <w:t>-3.78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E1E047"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165E534" w14:textId="77777777" w:rsidR="00D808D7" w:rsidRPr="00943214" w:rsidRDefault="00D808D7" w:rsidP="0046083F">
            <w:pPr>
              <w:spacing w:line="240" w:lineRule="auto"/>
              <w:jc w:val="center"/>
              <w:rPr>
                <w:noProof/>
              </w:rPr>
            </w:pPr>
            <w:r w:rsidRPr="00943214">
              <w:rPr>
                <w:noProof/>
              </w:rPr>
              <w:t>-3.772</w:t>
            </w:r>
          </w:p>
        </w:tc>
      </w:tr>
      <w:tr w:rsidR="00D808D7" w:rsidRPr="00943214" w14:paraId="1A1480F7" w14:textId="77777777" w:rsidTr="0046083F">
        <w:trPr>
          <w:trHeight w:val="24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CAFB45" w14:textId="77777777" w:rsidR="008A5753" w:rsidRDefault="00D808D7" w:rsidP="0046083F">
            <w:pPr>
              <w:spacing w:line="240" w:lineRule="auto"/>
              <w:jc w:val="center"/>
              <w:rPr>
                <w:noProof/>
              </w:rPr>
            </w:pPr>
            <w:r w:rsidRPr="00943214">
              <w:rPr>
                <w:noProof/>
              </w:rPr>
              <w:t>Smart</w:t>
            </w:r>
          </w:p>
          <w:p w14:paraId="3B15F207" w14:textId="0254D70F" w:rsidR="00D808D7" w:rsidRPr="00943214" w:rsidRDefault="00D808D7" w:rsidP="0046083F">
            <w:pPr>
              <w:spacing w:line="240" w:lineRule="auto"/>
              <w:jc w:val="center"/>
              <w:rPr>
                <w:noProof/>
              </w:rPr>
            </w:pPr>
            <w:r w:rsidRPr="00943214">
              <w:rPr>
                <w:noProof/>
              </w:rPr>
              <w:t>meter</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F2C43E" w14:textId="77777777" w:rsidR="00D808D7" w:rsidRPr="00943214" w:rsidRDefault="00D808D7" w:rsidP="0046083F">
            <w:pPr>
              <w:spacing w:line="240" w:lineRule="auto"/>
              <w:jc w:val="center"/>
              <w:rPr>
                <w:noProof/>
              </w:rPr>
            </w:pPr>
            <w:r w:rsidRPr="00943214">
              <w:rPr>
                <w:noProof/>
              </w:rPr>
              <w:t>1.98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5F663A" w14:textId="77777777" w:rsidR="00D808D7" w:rsidRPr="00943214" w:rsidRDefault="00D808D7" w:rsidP="0046083F">
            <w:pPr>
              <w:spacing w:line="240" w:lineRule="auto"/>
              <w:jc w:val="center"/>
              <w:rPr>
                <w:noProof/>
              </w:rPr>
            </w:pPr>
            <w:r w:rsidRPr="00943214">
              <w:rPr>
                <w:noProof/>
              </w:rPr>
              <w:t>1.98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E18189" w14:textId="77777777" w:rsidR="00D808D7" w:rsidRPr="00943214" w:rsidRDefault="00D808D7" w:rsidP="0046083F">
            <w:pPr>
              <w:spacing w:line="240" w:lineRule="auto"/>
              <w:jc w:val="center"/>
              <w:rPr>
                <w:noProof/>
              </w:rPr>
            </w:pPr>
            <w:r w:rsidRPr="00943214">
              <w:rPr>
                <w:noProof/>
              </w:rPr>
              <w:t>1.98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331CAA"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DF92EE" w14:textId="77777777" w:rsidR="00D808D7" w:rsidRPr="00943214" w:rsidRDefault="00D808D7" w:rsidP="0046083F">
            <w:pPr>
              <w:spacing w:line="240" w:lineRule="auto"/>
              <w:jc w:val="center"/>
              <w:rPr>
                <w:noProof/>
              </w:rPr>
            </w:pPr>
            <w:r w:rsidRPr="00943214">
              <w:rPr>
                <w:noProof/>
              </w:rPr>
              <w:t>1.982</w:t>
            </w:r>
          </w:p>
        </w:tc>
      </w:tr>
      <w:tr w:rsidR="00D808D7" w:rsidRPr="00943214" w14:paraId="2A2E791D" w14:textId="77777777" w:rsidTr="0046083F">
        <w:trPr>
          <w:trHeight w:val="24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FA448AB" w14:textId="77777777" w:rsidR="00D808D7" w:rsidRPr="00943214" w:rsidRDefault="00D808D7" w:rsidP="0046083F">
            <w:pPr>
              <w:spacing w:line="240" w:lineRule="auto"/>
              <w:jc w:val="center"/>
              <w:rPr>
                <w:noProof/>
              </w:rPr>
            </w:pPr>
            <w:r w:rsidRPr="00943214">
              <w:rPr>
                <w:noProof/>
              </w:rPr>
              <w:t>Interval meter data acces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847FCA"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276704"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CA7B708"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2578B1"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93CD0D" w14:textId="77777777" w:rsidR="00D808D7" w:rsidRPr="00943214" w:rsidRDefault="00D808D7" w:rsidP="0046083F">
            <w:pPr>
              <w:spacing w:line="240" w:lineRule="auto"/>
              <w:jc w:val="center"/>
              <w:rPr>
                <w:noProof/>
              </w:rPr>
            </w:pPr>
            <w:r w:rsidRPr="00943214">
              <w:rPr>
                <w:noProof/>
              </w:rPr>
              <w:t>0</w:t>
            </w:r>
          </w:p>
        </w:tc>
      </w:tr>
      <w:tr w:rsidR="00D808D7" w:rsidRPr="00943214" w14:paraId="246BAD57" w14:textId="77777777" w:rsidTr="0046083F">
        <w:trPr>
          <w:trHeight w:val="24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83EFA4" w14:textId="77777777" w:rsidR="00F85FB8" w:rsidRDefault="00D808D7" w:rsidP="0046083F">
            <w:pPr>
              <w:spacing w:line="240" w:lineRule="auto"/>
              <w:jc w:val="center"/>
              <w:rPr>
                <w:noProof/>
              </w:rPr>
            </w:pPr>
            <w:r w:rsidRPr="00943214">
              <w:rPr>
                <w:noProof/>
              </w:rPr>
              <w:t xml:space="preserve">Energy </w:t>
            </w:r>
          </w:p>
          <w:p w14:paraId="53E91E15" w14:textId="6F083FC9" w:rsidR="00D808D7" w:rsidRPr="00943214" w:rsidRDefault="00D808D7" w:rsidP="0046083F">
            <w:pPr>
              <w:spacing w:line="240" w:lineRule="auto"/>
              <w:jc w:val="center"/>
              <w:rPr>
                <w:noProof/>
              </w:rPr>
            </w:pPr>
            <w:r w:rsidRPr="00943214">
              <w:rPr>
                <w:noProof/>
              </w:rPr>
              <w:t>assista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33EF96"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7B0CCF"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A72754"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9CC251" w14:textId="77777777" w:rsidR="00D808D7" w:rsidRPr="00943214" w:rsidRDefault="00D808D7" w:rsidP="0046083F">
            <w:pPr>
              <w:spacing w:line="240" w:lineRule="auto"/>
              <w:jc w:val="center"/>
              <w:rPr>
                <w:noProof/>
              </w:rPr>
            </w:pPr>
            <w:r w:rsidRPr="00943214">
              <w:rPr>
                <w:noProof/>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D7808E" w14:textId="77777777" w:rsidR="00D808D7" w:rsidRPr="00943214" w:rsidRDefault="00D808D7" w:rsidP="0046083F">
            <w:pPr>
              <w:spacing w:line="240" w:lineRule="auto"/>
              <w:jc w:val="center"/>
              <w:rPr>
                <w:noProof/>
              </w:rPr>
            </w:pPr>
            <w:r w:rsidRPr="00943214">
              <w:rPr>
                <w:noProof/>
              </w:rPr>
              <w:t>0</w:t>
            </w:r>
          </w:p>
        </w:tc>
      </w:tr>
    </w:tbl>
    <w:p w14:paraId="73928912" w14:textId="77777777" w:rsidR="00D808D7" w:rsidRDefault="00D808D7" w:rsidP="00D808D7">
      <w:pPr>
        <w:rPr>
          <w:noProof/>
        </w:rPr>
      </w:pPr>
    </w:p>
    <w:p w14:paraId="1AFEDF49" w14:textId="77777777" w:rsidR="00D02F09" w:rsidRDefault="00D02F09">
      <w:pPr>
        <w:widowControl/>
        <w:wordWrap/>
        <w:autoSpaceDE/>
        <w:autoSpaceDN/>
        <w:spacing w:line="240" w:lineRule="auto"/>
        <w:jc w:val="left"/>
        <w:rPr>
          <w:szCs w:val="22"/>
        </w:rPr>
      </w:pPr>
      <w:r>
        <w:br w:type="page"/>
      </w:r>
    </w:p>
    <w:p w14:paraId="57A15AF8" w14:textId="1355D53D" w:rsidR="00D808D7" w:rsidRPr="00D808D7" w:rsidRDefault="00D808D7" w:rsidP="00D808D7">
      <w:pPr>
        <w:pStyle w:val="Caption"/>
        <w:jc w:val="left"/>
      </w:pPr>
      <w:bookmarkStart w:id="63" w:name="_Toc137462920"/>
      <w:r>
        <w:lastRenderedPageBreak/>
        <w:t xml:space="preserve">Table 5. </w:t>
      </w:r>
      <w:r w:rsidR="00B52BCD">
        <w:fldChar w:fldCharType="begin"/>
      </w:r>
      <w:r w:rsidR="00B52BCD">
        <w:instrText xml:space="preserve"> SEQ Table_5. \* ARABIC </w:instrText>
      </w:r>
      <w:r w:rsidR="00B52BCD">
        <w:fldChar w:fldCharType="separate"/>
      </w:r>
      <w:r w:rsidR="00EC4C2A">
        <w:rPr>
          <w:noProof/>
        </w:rPr>
        <w:t>2</w:t>
      </w:r>
      <w:r w:rsidR="00B52BCD">
        <w:rPr>
          <w:noProof/>
        </w:rPr>
        <w:fldChar w:fldCharType="end"/>
      </w:r>
      <w:r>
        <w:t>. Causal effects of electricity payment overseer on EUI</w:t>
      </w:r>
      <w:bookmarkEnd w:id="63"/>
    </w:p>
    <w:tbl>
      <w:tblPr>
        <w:tblW w:w="0" w:type="auto"/>
        <w:tblCellMar>
          <w:left w:w="0" w:type="dxa"/>
          <w:right w:w="0" w:type="dxa"/>
        </w:tblCellMar>
        <w:tblLook w:val="0600" w:firstRow="0" w:lastRow="0" w:firstColumn="0" w:lastColumn="0" w:noHBand="1" w:noVBand="1"/>
      </w:tblPr>
      <w:tblGrid>
        <w:gridCol w:w="1669"/>
        <w:gridCol w:w="1822"/>
        <w:gridCol w:w="1055"/>
        <w:gridCol w:w="1783"/>
        <w:gridCol w:w="1334"/>
        <w:gridCol w:w="822"/>
      </w:tblGrid>
      <w:tr w:rsidR="00D808D7" w:rsidRPr="00943214" w14:paraId="5B1DC566" w14:textId="77777777" w:rsidTr="0046083F">
        <w:trPr>
          <w:trHeight w:val="223"/>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2BB76E" w14:textId="77777777" w:rsidR="00D808D7" w:rsidRPr="00943214" w:rsidRDefault="00D808D7" w:rsidP="0046083F">
            <w:pPr>
              <w:spacing w:line="240" w:lineRule="auto"/>
              <w:jc w:val="center"/>
            </w:pPr>
            <w:r w:rsidRPr="00943214">
              <w:rPr>
                <w:b/>
                <w:bCs/>
                <w:lang w:val="en-GB"/>
              </w:rPr>
              <w:t>Electricity payment overseer</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28E0E8" w14:textId="77777777" w:rsidR="00D808D7" w:rsidRPr="00943214" w:rsidRDefault="00D808D7" w:rsidP="0046083F">
            <w:pPr>
              <w:spacing w:line="240" w:lineRule="auto"/>
              <w:jc w:val="center"/>
            </w:pPr>
            <w:r w:rsidRPr="00943214">
              <w:rPr>
                <w:b/>
                <w:bCs/>
                <w:noProof/>
                <w:lang w:val="en-GB"/>
              </w:rPr>
              <w:t>Estimated average change in EUI</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491E57" w14:textId="77777777" w:rsidR="00D808D7" w:rsidRPr="00943214" w:rsidRDefault="00D808D7" w:rsidP="0046083F">
            <w:pPr>
              <w:spacing w:line="240" w:lineRule="auto"/>
              <w:jc w:val="center"/>
            </w:pPr>
            <w:r w:rsidRPr="00943214">
              <w:rPr>
                <w:b/>
                <w:bCs/>
                <w:noProof/>
              </w:rPr>
              <w:t>Refutation</w:t>
            </w:r>
          </w:p>
        </w:tc>
      </w:tr>
      <w:tr w:rsidR="00D808D7" w:rsidRPr="00943214" w14:paraId="2A3D67E9" w14:textId="77777777" w:rsidTr="0046083F">
        <w:trPr>
          <w:trHeight w:val="67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02AB312" w14:textId="77777777" w:rsidR="00D808D7" w:rsidRPr="00943214" w:rsidRDefault="00D808D7" w:rsidP="0046083F">
            <w:pPr>
              <w:spacing w:line="240" w:lineRule="auto"/>
              <w:jc w:val="cente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1248B4A" w14:textId="77777777" w:rsidR="00D808D7" w:rsidRPr="00943214" w:rsidRDefault="00D808D7" w:rsidP="0046083F">
            <w:pPr>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004FE1" w14:textId="77777777" w:rsidR="00D808D7" w:rsidRPr="00943214" w:rsidRDefault="00D808D7" w:rsidP="0046083F">
            <w:pPr>
              <w:spacing w:line="240" w:lineRule="auto"/>
              <w:jc w:val="center"/>
            </w:pPr>
            <w:r w:rsidRPr="00943214">
              <w:rPr>
                <w:b/>
                <w:bCs/>
                <w:noProof/>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0534D8" w14:textId="77777777" w:rsidR="00D808D7" w:rsidRPr="00943214" w:rsidRDefault="00D808D7" w:rsidP="0046083F">
            <w:pPr>
              <w:spacing w:line="240" w:lineRule="auto"/>
              <w:jc w:val="center"/>
            </w:pPr>
            <w:r w:rsidRPr="00943214">
              <w:rPr>
                <w:b/>
                <w:bCs/>
                <w:noProof/>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C90E99" w14:textId="77777777" w:rsidR="00D808D7" w:rsidRPr="00943214" w:rsidRDefault="00D808D7" w:rsidP="0046083F">
            <w:pPr>
              <w:spacing w:line="240" w:lineRule="auto"/>
              <w:jc w:val="center"/>
            </w:pPr>
            <w:r w:rsidRPr="00943214">
              <w:rPr>
                <w:b/>
                <w:bCs/>
                <w:noProof/>
                <w:lang w:val="en-GB"/>
              </w:rPr>
              <w:t xml:space="preserve">Placebo Treatmen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41CC09" w14:textId="77777777" w:rsidR="00D808D7" w:rsidRPr="00943214" w:rsidRDefault="00D808D7" w:rsidP="0046083F">
            <w:pPr>
              <w:spacing w:line="240" w:lineRule="auto"/>
              <w:jc w:val="center"/>
            </w:pPr>
            <w:r>
              <w:rPr>
                <w:b/>
                <w:bCs/>
                <w:noProof/>
                <w:lang w:val="en-GB"/>
              </w:rPr>
              <w:t>Data subset</w:t>
            </w:r>
          </w:p>
        </w:tc>
      </w:tr>
      <w:tr w:rsidR="00D808D7" w:rsidRPr="00943214" w14:paraId="53A5E440" w14:textId="77777777" w:rsidTr="0046083F">
        <w:trPr>
          <w:trHeight w:val="24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C82C0A" w14:textId="77777777" w:rsidR="00D808D7" w:rsidRPr="00943214" w:rsidRDefault="00D808D7" w:rsidP="0046083F">
            <w:pPr>
              <w:spacing w:line="240" w:lineRule="auto"/>
              <w:jc w:val="center"/>
            </w:pPr>
            <w:r w:rsidRPr="00943214">
              <w:t xml:space="preserve">1 </w:t>
            </w:r>
            <w:r w:rsidRPr="00943214">
              <w:rPr>
                <w:lang w:val="en-GB"/>
              </w:rPr>
              <w:t>t</w:t>
            </w:r>
            <w:r w:rsidRPr="00943214">
              <w:t>o 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4E3FAA" w14:textId="77777777" w:rsidR="00D808D7" w:rsidRPr="00943214" w:rsidRDefault="00D808D7" w:rsidP="0046083F">
            <w:pPr>
              <w:spacing w:line="240" w:lineRule="auto"/>
              <w:jc w:val="center"/>
            </w:pPr>
            <w:r w:rsidRPr="00D808D7">
              <w:t>12.4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ED5A43" w14:textId="77777777" w:rsidR="00D808D7" w:rsidRPr="00943214" w:rsidRDefault="00D808D7" w:rsidP="0046083F">
            <w:pPr>
              <w:spacing w:line="240" w:lineRule="auto"/>
              <w:jc w:val="center"/>
            </w:pPr>
            <w:r w:rsidRPr="00D808D7">
              <w:t>12.4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AC9FB1" w14:textId="77777777" w:rsidR="00D808D7" w:rsidRPr="00943214" w:rsidRDefault="00D808D7" w:rsidP="0046083F">
            <w:pPr>
              <w:spacing w:line="240" w:lineRule="auto"/>
              <w:jc w:val="center"/>
            </w:pPr>
            <w:r w:rsidRPr="00D808D7">
              <w:t>12.4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7743F5" w14:textId="77777777" w:rsidR="00D808D7" w:rsidRPr="00943214" w:rsidRDefault="00D808D7" w:rsidP="0046083F">
            <w:pPr>
              <w:spacing w:line="240" w:lineRule="auto"/>
              <w:jc w:val="center"/>
            </w:pPr>
            <w:r w:rsidRPr="00943214">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76F51B" w14:textId="77777777" w:rsidR="00D808D7" w:rsidRPr="00943214" w:rsidRDefault="00D808D7" w:rsidP="0046083F">
            <w:pPr>
              <w:spacing w:line="240" w:lineRule="auto"/>
              <w:jc w:val="center"/>
            </w:pPr>
            <w:r>
              <w:t>12</w:t>
            </w:r>
            <w:r w:rsidRPr="00943214">
              <w:t>.</w:t>
            </w:r>
            <w:r>
              <w:t>4</w:t>
            </w:r>
            <w:r w:rsidRPr="00943214">
              <w:t>02</w:t>
            </w:r>
          </w:p>
        </w:tc>
      </w:tr>
      <w:tr w:rsidR="00D808D7" w:rsidRPr="00943214" w14:paraId="6FC3B57B" w14:textId="77777777" w:rsidTr="0046083F">
        <w:trPr>
          <w:trHeight w:val="24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E32441E" w14:textId="77777777" w:rsidR="00D808D7" w:rsidRPr="00943214" w:rsidRDefault="00D808D7" w:rsidP="0046083F">
            <w:pPr>
              <w:spacing w:line="240" w:lineRule="auto"/>
              <w:jc w:val="center"/>
            </w:pPr>
            <w:r w:rsidRPr="00943214">
              <w:t>1 to 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6BF6B6" w14:textId="77777777" w:rsidR="00D808D7" w:rsidRPr="00943214" w:rsidRDefault="00D808D7" w:rsidP="0046083F">
            <w:pPr>
              <w:spacing w:line="240" w:lineRule="auto"/>
              <w:jc w:val="center"/>
            </w:pPr>
            <w:r w:rsidRPr="00D808D7">
              <w:t>-3.4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E4665B" w14:textId="77777777" w:rsidR="00D808D7" w:rsidRPr="00943214" w:rsidRDefault="00D808D7" w:rsidP="0046083F">
            <w:pPr>
              <w:spacing w:line="240" w:lineRule="auto"/>
              <w:jc w:val="center"/>
            </w:pPr>
            <w:r w:rsidRPr="00D808D7">
              <w:t>-3.4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377A6B" w14:textId="77777777" w:rsidR="00D808D7" w:rsidRPr="00943214" w:rsidRDefault="00D808D7" w:rsidP="0046083F">
            <w:pPr>
              <w:spacing w:line="240" w:lineRule="auto"/>
              <w:jc w:val="center"/>
            </w:pPr>
            <w:r w:rsidRPr="00D808D7">
              <w:t>-3.4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6007AF" w14:textId="77777777" w:rsidR="00D808D7" w:rsidRPr="00943214" w:rsidRDefault="00D808D7" w:rsidP="0046083F">
            <w:pPr>
              <w:spacing w:line="240" w:lineRule="auto"/>
              <w:jc w:val="center"/>
            </w:pPr>
            <w:r w:rsidRPr="00943214">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136983" w14:textId="77777777" w:rsidR="00D808D7" w:rsidRPr="00943214" w:rsidRDefault="00D808D7" w:rsidP="0046083F">
            <w:pPr>
              <w:spacing w:line="240" w:lineRule="auto"/>
              <w:jc w:val="center"/>
            </w:pPr>
            <w:r w:rsidRPr="00D808D7">
              <w:t>-3.445</w:t>
            </w:r>
          </w:p>
        </w:tc>
      </w:tr>
      <w:tr w:rsidR="00D808D7" w:rsidRPr="00943214" w14:paraId="2C19EF74" w14:textId="77777777" w:rsidTr="0046083F">
        <w:trPr>
          <w:trHeight w:val="24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21634C2" w14:textId="77777777" w:rsidR="00D808D7" w:rsidRPr="00943214" w:rsidRDefault="00D808D7" w:rsidP="0046083F">
            <w:pPr>
              <w:spacing w:line="240" w:lineRule="auto"/>
              <w:jc w:val="center"/>
            </w:pPr>
            <w:r w:rsidRPr="00943214">
              <w:t>2 to 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F2C0BA" w14:textId="77777777" w:rsidR="00D808D7" w:rsidRPr="00943214" w:rsidRDefault="00D808D7" w:rsidP="0046083F">
            <w:pPr>
              <w:spacing w:line="240" w:lineRule="auto"/>
              <w:jc w:val="center"/>
            </w:pPr>
            <w:r w:rsidRPr="00943214">
              <w:t>-</w:t>
            </w:r>
            <w:r w:rsidRPr="00D808D7">
              <w:t>10.76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D89FFF" w14:textId="77777777" w:rsidR="00D808D7" w:rsidRPr="00943214" w:rsidRDefault="00D808D7" w:rsidP="0046083F">
            <w:pPr>
              <w:spacing w:line="240" w:lineRule="auto"/>
              <w:jc w:val="center"/>
            </w:pPr>
            <w:r w:rsidRPr="00943214">
              <w:t>-</w:t>
            </w:r>
            <w:r w:rsidRPr="00D808D7">
              <w:t>10</w:t>
            </w:r>
            <w:r w:rsidRPr="00943214">
              <w:t>.</w:t>
            </w:r>
            <w:r w:rsidRPr="00D808D7">
              <w:t>76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7EE036" w14:textId="77777777" w:rsidR="00D808D7" w:rsidRPr="00943214" w:rsidRDefault="00D808D7" w:rsidP="0046083F">
            <w:pPr>
              <w:spacing w:line="240" w:lineRule="auto"/>
              <w:jc w:val="center"/>
            </w:pPr>
            <w:r w:rsidRPr="00943214">
              <w:t>-</w:t>
            </w:r>
            <w:r w:rsidRPr="00D808D7">
              <w:t>10</w:t>
            </w:r>
            <w:r w:rsidRPr="00943214">
              <w:t>.</w:t>
            </w:r>
            <w:r w:rsidRPr="00D808D7">
              <w:t>76</w:t>
            </w: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6C6B01" w14:textId="77777777" w:rsidR="00D808D7" w:rsidRPr="00943214" w:rsidRDefault="00D808D7" w:rsidP="0046083F">
            <w:pPr>
              <w:spacing w:line="240" w:lineRule="auto"/>
              <w:jc w:val="center"/>
            </w:pPr>
            <w:r w:rsidRPr="00943214">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51FB13" w14:textId="77777777" w:rsidR="00D808D7" w:rsidRPr="00943214" w:rsidRDefault="00D808D7" w:rsidP="0046083F">
            <w:pPr>
              <w:spacing w:line="240" w:lineRule="auto"/>
              <w:jc w:val="center"/>
            </w:pPr>
            <w:r w:rsidRPr="00943214">
              <w:t>-</w:t>
            </w:r>
            <w:r w:rsidRPr="00D808D7">
              <w:t>10</w:t>
            </w:r>
            <w:r w:rsidRPr="00943214">
              <w:t>.</w:t>
            </w:r>
            <w:r>
              <w:t>7</w:t>
            </w:r>
            <w:r w:rsidRPr="00943214">
              <w:t>64</w:t>
            </w:r>
          </w:p>
        </w:tc>
      </w:tr>
    </w:tbl>
    <w:p w14:paraId="464084DF" w14:textId="4ECAFFAF" w:rsidR="00A308F0" w:rsidRDefault="007B034F" w:rsidP="007B034F">
      <w:pPr>
        <w:spacing w:line="240" w:lineRule="auto"/>
        <w:jc w:val="center"/>
        <w:rPr>
          <w:sz w:val="18"/>
          <w:szCs w:val="18"/>
        </w:rPr>
      </w:pPr>
      <w:r w:rsidRPr="007B034F">
        <w:rPr>
          <w:sz w:val="18"/>
          <w:szCs w:val="18"/>
        </w:rPr>
        <w:t>1: The household bears the responsibility of paying for all the utilities consumed in this home. 2: The utilities consumed in this residence are covered by the rent or condominium fee. 3: The cost of certain utilities is borne by the household, while the rest is incorporated in the rent or condominium fee</w:t>
      </w:r>
    </w:p>
    <w:p w14:paraId="795B8DA5" w14:textId="77777777" w:rsidR="007B034F" w:rsidRPr="00A308F0" w:rsidRDefault="007B034F" w:rsidP="00D808D7">
      <w:pPr>
        <w:rPr>
          <w:noProof/>
        </w:rPr>
      </w:pPr>
    </w:p>
    <w:p w14:paraId="4D4A4E31" w14:textId="62856254" w:rsidR="00943214" w:rsidRDefault="00D808D7" w:rsidP="00D808D7">
      <w:pPr>
        <w:rPr>
          <w:noProof/>
        </w:rPr>
      </w:pPr>
      <w:r>
        <w:rPr>
          <w:noProof/>
        </w:rPr>
        <w:t>In an in-depth analysis to confirm the causal effects on EUI, another analysis focusing on energy consumption as the outcome (see Tables 5.3, 5.4 and 5.5) revealed that the utilization of Energy Star</w:t>
      </w:r>
      <w:r w:rsidR="00F85FB8">
        <w:rPr>
          <w:noProof/>
        </w:rPr>
        <w:t xml:space="preserve"> qualified</w:t>
      </w:r>
      <w:r>
        <w:rPr>
          <w:noProof/>
        </w:rPr>
        <w:t xml:space="preserve"> windows actually reduces overall energy consumption, whereas other energy-saving policies do not contribute to EUI reduction. The quantified benefits of Energy Star</w:t>
      </w:r>
      <w:r w:rsidR="00F85FB8">
        <w:rPr>
          <w:noProof/>
        </w:rPr>
        <w:t xml:space="preserve"> qualified</w:t>
      </w:r>
      <w:r>
        <w:rPr>
          <w:noProof/>
        </w:rPr>
        <w:t xml:space="preserve"> windows align with the research conducted by</w:t>
      </w:r>
      <w:r w:rsidR="00147FE0">
        <w:rPr>
          <w:noProof/>
        </w:rPr>
        <w:t xml:space="preserve"> </w:t>
      </w:r>
      <w:r w:rsidR="00147FE0">
        <w:rPr>
          <w:noProof/>
        </w:rPr>
        <w:fldChar w:fldCharType="begin"/>
      </w:r>
      <w:r w:rsidR="00147FE0">
        <w:rPr>
          <w:noProof/>
        </w:rPr>
        <w:instrText xml:space="preserve"> ADDIN ZOTERO_ITEM CSL_CITATION {"citationID":"GxYJG3h3","properties":{"formattedCitation":"(Nevin, 2010)","plainCitation":"(Nevin, 2010)","noteIndex":0},"citationItems":[{"id":959,"uris":["http://zotero.org/users/10432387/items/PQJN9UYJ"],"itemData":{"id":959,"type":"article-journal","container-title":"Energy Policy","ISSN":"0301-4215","issue":"1","journalAbbreviation":"Energy Policy","note":"publisher: Elsevier","page":"4-11","title":"Energy-efficient housing stimulus that pays for itself","volume":"38","author":[{"family":"Nevin","given":"Rick"}],"issued":{"date-parts":[["2010"]]}}}],"schema":"https://github.com/citation-style-language/schema/raw/master/csl-citation.json"} </w:instrText>
      </w:r>
      <w:r w:rsidR="00147FE0">
        <w:rPr>
          <w:noProof/>
        </w:rPr>
        <w:fldChar w:fldCharType="separate"/>
      </w:r>
      <w:r w:rsidR="00147FE0">
        <w:rPr>
          <w:noProof/>
        </w:rPr>
        <w:t>(Nevin, 2010)</w:t>
      </w:r>
      <w:r w:rsidR="00147FE0">
        <w:rPr>
          <w:noProof/>
        </w:rPr>
        <w:fldChar w:fldCharType="end"/>
      </w:r>
      <w:r>
        <w:rPr>
          <w:noProof/>
        </w:rPr>
        <w:t xml:space="preserve">, who emphasized the potential advantages of Energy Star </w:t>
      </w:r>
      <w:r w:rsidR="00F85FB8">
        <w:rPr>
          <w:noProof/>
        </w:rPr>
        <w:t xml:space="preserve">qualified </w:t>
      </w:r>
      <w:r>
        <w:rPr>
          <w:noProof/>
        </w:rPr>
        <w:t>windows in reducing energy consumption and enhancing building efficiency.</w:t>
      </w:r>
      <w:r w:rsidR="00147FE0">
        <w:rPr>
          <w:noProof/>
        </w:rPr>
        <w:t xml:space="preserve"> </w:t>
      </w:r>
      <w:r>
        <w:rPr>
          <w:noProof/>
        </w:rPr>
        <w:t xml:space="preserve">Furthermore, when examining the factor of "who pays for the electricity" a similar reduction is observed when the responsibility for all electricity bills shifts from the tenant to a shared approach between the landlord and the tenant. This reduction could be attributed to the reduced motivation for energy efficiency in cases where tenants are solely responsible for paying the bills. This finding supports the studies conducted by </w:t>
      </w:r>
      <w:r w:rsidR="00147FE0">
        <w:rPr>
          <w:noProof/>
        </w:rPr>
        <w:fldChar w:fldCharType="begin"/>
      </w:r>
      <w:r w:rsidR="00147FE0">
        <w:rPr>
          <w:noProof/>
        </w:rPr>
        <w:instrText xml:space="preserve"> ADDIN ZOTERO_ITEM CSL_CITATION {"citationID":"Vnrh94H7","properties":{"formattedCitation":"(Hope &amp; Booth, 2014; Im et al., 2017)","plainCitation":"(Hope &amp; Booth, 2014; Im et al., 2017)","noteIndex":0},"citationItems":[{"id":960,"uris":["http://zotero.org/users/10432387/items/KZGJTTTF"],"itemData":{"id":960,"type":"article-journal","container-title":"Energy Policy","ISSN":"0301-4215","journalAbbreviation":"Energy Policy","note":"publisher: Elsevier","page":"369-378","title":"Attitudes and behaviours of private sector landlords towards the energy efficiency of tenanted homes","volume":"75","author":[{"family":"Hope","given":"Alexander John"},{"family":"Booth","given":"Alexander"}],"issued":{"date-parts":[["2014"]]}}},{"id":962,"uris":["http://zotero.org/users/10432387/items/MBXZDC8L"],"itemData":{"id":962,"type":"article-journal","container-title":"Applied Energy","ISSN":"0306-2619","journalAbbreviation":"Applied Energy","note":"publisher: Elsevier","page":"1021-1033","title":"Energy efficiency in US residential rental housing: Adoption rates and impact on rent","volume":"205","author":[{"family":"Im","given":"Jongho"},{"family":"Seo","given":"Youngme"},{"family":"Cetin","given":"Kristen S"},{"family":"Singh","given":"Jasmeet"}],"issued":{"date-parts":[["2017"]]}}}],"schema":"https://github.com/citation-style-language/schema/raw/master/csl-citation.json"} </w:instrText>
      </w:r>
      <w:r w:rsidR="00147FE0">
        <w:rPr>
          <w:noProof/>
        </w:rPr>
        <w:fldChar w:fldCharType="separate"/>
      </w:r>
      <w:r w:rsidR="00147FE0">
        <w:rPr>
          <w:noProof/>
        </w:rPr>
        <w:t>(Hope &amp; Booth, 2014; Im et al., 2017)</w:t>
      </w:r>
      <w:r w:rsidR="00147FE0">
        <w:rPr>
          <w:noProof/>
        </w:rPr>
        <w:fldChar w:fldCharType="end"/>
      </w:r>
      <w:r>
        <w:rPr>
          <w:noProof/>
        </w:rPr>
        <w:t>, which found that energy-efficient features increase rent, potentially leading tenants to opt for less energy-efficient buildings.</w:t>
      </w:r>
    </w:p>
    <w:p w14:paraId="52CB9106" w14:textId="77777777" w:rsidR="00147FE0" w:rsidRDefault="00147FE0" w:rsidP="00B06072"/>
    <w:p w14:paraId="2DA06449" w14:textId="77777777" w:rsidR="00D02F09" w:rsidRDefault="00D02F09">
      <w:pPr>
        <w:widowControl/>
        <w:wordWrap/>
        <w:autoSpaceDE/>
        <w:autoSpaceDN/>
        <w:spacing w:line="240" w:lineRule="auto"/>
        <w:jc w:val="left"/>
        <w:rPr>
          <w:szCs w:val="22"/>
        </w:rPr>
      </w:pPr>
      <w:r>
        <w:br w:type="page"/>
      </w:r>
    </w:p>
    <w:p w14:paraId="62AAD2F9" w14:textId="502A51A1" w:rsidR="00A308F0" w:rsidRDefault="00A308F0" w:rsidP="00A308F0">
      <w:pPr>
        <w:pStyle w:val="Caption"/>
        <w:jc w:val="left"/>
      </w:pPr>
      <w:bookmarkStart w:id="64" w:name="_Toc137462921"/>
      <w:r>
        <w:lastRenderedPageBreak/>
        <w:t xml:space="preserve">Table 5. </w:t>
      </w:r>
      <w:r w:rsidR="00B52BCD">
        <w:fldChar w:fldCharType="begin"/>
      </w:r>
      <w:r w:rsidR="00B52BCD">
        <w:instrText xml:space="preserve"> SEQ Table_5. \* ARABIC </w:instrText>
      </w:r>
      <w:r w:rsidR="00B52BCD">
        <w:fldChar w:fldCharType="separate"/>
      </w:r>
      <w:r w:rsidR="00EC4C2A">
        <w:rPr>
          <w:noProof/>
        </w:rPr>
        <w:t>3</w:t>
      </w:r>
      <w:r w:rsidR="00B52BCD">
        <w:rPr>
          <w:noProof/>
        </w:rPr>
        <w:fldChar w:fldCharType="end"/>
      </w:r>
      <w:r>
        <w:t>. Causal effects of energy saving policies on energy consumption</w:t>
      </w:r>
      <w:bookmarkEnd w:id="64"/>
    </w:p>
    <w:tbl>
      <w:tblPr>
        <w:tblW w:w="0" w:type="auto"/>
        <w:jc w:val="center"/>
        <w:tblCellMar>
          <w:left w:w="0" w:type="dxa"/>
          <w:right w:w="0" w:type="dxa"/>
        </w:tblCellMar>
        <w:tblLook w:val="0420" w:firstRow="1" w:lastRow="0" w:firstColumn="0" w:lastColumn="0" w:noHBand="0" w:noVBand="1"/>
      </w:tblPr>
      <w:tblGrid>
        <w:gridCol w:w="2551"/>
        <w:gridCol w:w="3349"/>
        <w:gridCol w:w="2585"/>
      </w:tblGrid>
      <w:tr w:rsidR="00147FE0" w:rsidRPr="00147FE0" w14:paraId="08380934" w14:textId="77777777" w:rsidTr="008A5753">
        <w:trPr>
          <w:trHeight w:val="20"/>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EE1EA8" w14:textId="77777777" w:rsidR="00147FE0" w:rsidRPr="00147FE0" w:rsidRDefault="00147FE0" w:rsidP="00147FE0">
            <w:pPr>
              <w:spacing w:line="240" w:lineRule="auto"/>
              <w:jc w:val="center"/>
              <w:rPr>
                <w:b/>
                <w:bCs/>
              </w:rPr>
            </w:pPr>
            <w:r w:rsidRPr="00147FE0">
              <w:rPr>
                <w:b/>
                <w:bCs/>
              </w:rPr>
              <w:t>Variab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A1ABDBD" w14:textId="77777777" w:rsidR="00147FE0" w:rsidRPr="00147FE0" w:rsidRDefault="00147FE0" w:rsidP="00147FE0">
            <w:pPr>
              <w:spacing w:line="240" w:lineRule="auto"/>
              <w:jc w:val="center"/>
            </w:pPr>
            <w:r w:rsidRPr="00147FE0">
              <w:rPr>
                <w:b/>
                <w:bCs/>
                <w:lang w:val="en-GB"/>
              </w:rPr>
              <w:t>Estimated average change in EUI (kWh/m</w:t>
            </w:r>
            <w:r w:rsidRPr="00147FE0">
              <w:rPr>
                <w:b/>
                <w:bCs/>
                <w:vertAlign w:val="superscript"/>
                <w:lang w:val="en-GB"/>
              </w:rPr>
              <w:t>2</w:t>
            </w:r>
            <w:r w:rsidRPr="00147FE0">
              <w:rPr>
                <w:b/>
                <w:bCs/>
                <w:lang w:val="en-GB"/>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EDEA07" w14:textId="4551754B" w:rsidR="00147FE0" w:rsidRPr="00147FE0" w:rsidRDefault="00147FE0" w:rsidP="00147FE0">
            <w:pPr>
              <w:spacing w:line="240" w:lineRule="auto"/>
              <w:jc w:val="center"/>
            </w:pPr>
            <w:r w:rsidRPr="00147FE0">
              <w:rPr>
                <w:b/>
                <w:bCs/>
              </w:rPr>
              <w:t>Average change in energy (kWh)</w:t>
            </w:r>
          </w:p>
        </w:tc>
      </w:tr>
      <w:tr w:rsidR="00147FE0" w:rsidRPr="00147FE0" w14:paraId="1C354088" w14:textId="77777777" w:rsidTr="008A5753">
        <w:trPr>
          <w:trHeight w:val="20"/>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E08D2D" w14:textId="77777777" w:rsidR="008A5753" w:rsidRDefault="00147FE0" w:rsidP="00147FE0">
            <w:pPr>
              <w:spacing w:line="240" w:lineRule="auto"/>
              <w:jc w:val="center"/>
            </w:pPr>
            <w:r w:rsidRPr="00147FE0">
              <w:t xml:space="preserve">Energy </w:t>
            </w:r>
          </w:p>
          <w:p w14:paraId="68C5D0B4" w14:textId="05164EFA" w:rsidR="00147FE0" w:rsidRPr="00147FE0" w:rsidRDefault="00147FE0" w:rsidP="00147FE0">
            <w:pPr>
              <w:spacing w:line="240" w:lineRule="auto"/>
              <w:jc w:val="center"/>
            </w:pPr>
            <w:r w:rsidRPr="00147FE0">
              <w:t>audi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7E467CE" w14:textId="77777777" w:rsidR="00147FE0" w:rsidRPr="00147FE0" w:rsidRDefault="00147FE0" w:rsidP="00147FE0">
            <w:pPr>
              <w:spacing w:line="240" w:lineRule="auto"/>
              <w:jc w:val="center"/>
            </w:pPr>
            <w:r w:rsidRPr="00147FE0">
              <w:rPr>
                <w:rFonts w:hint="eastAsia"/>
              </w:rPr>
              <w:t>0.0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6EF837" w14:textId="77777777" w:rsidR="00147FE0" w:rsidRPr="00147FE0" w:rsidRDefault="00147FE0" w:rsidP="00147FE0">
            <w:pPr>
              <w:spacing w:line="240" w:lineRule="auto"/>
              <w:jc w:val="center"/>
            </w:pPr>
            <w:r w:rsidRPr="00147FE0">
              <w:t>0</w:t>
            </w:r>
          </w:p>
        </w:tc>
      </w:tr>
      <w:tr w:rsidR="00147FE0" w:rsidRPr="00147FE0" w14:paraId="6759726D" w14:textId="77777777" w:rsidTr="008A5753">
        <w:trPr>
          <w:trHeight w:val="20"/>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F9601F" w14:textId="21D70143" w:rsidR="00147FE0" w:rsidRPr="00147FE0" w:rsidRDefault="00147FE0" w:rsidP="00147FE0">
            <w:pPr>
              <w:spacing w:line="240" w:lineRule="auto"/>
              <w:jc w:val="center"/>
            </w:pPr>
            <w:r w:rsidRPr="00147FE0">
              <w:t>Energy Star</w:t>
            </w:r>
            <w:r w:rsidR="00F85FB8">
              <w:t xml:space="preserve"> </w:t>
            </w:r>
            <w:r w:rsidR="00F85FB8" w:rsidRPr="00F85FB8">
              <w:t>qualified</w:t>
            </w:r>
            <w:r w:rsidRPr="00147FE0">
              <w:t xml:space="preserve"> window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E96061" w14:textId="77777777" w:rsidR="00147FE0" w:rsidRPr="00147FE0" w:rsidRDefault="00147FE0" w:rsidP="00147FE0">
            <w:pPr>
              <w:spacing w:line="240" w:lineRule="auto"/>
              <w:jc w:val="center"/>
            </w:pPr>
            <w:r w:rsidRPr="00147FE0">
              <w:t>-3.77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2317EC" w14:textId="77777777" w:rsidR="00147FE0" w:rsidRPr="00147FE0" w:rsidRDefault="00147FE0" w:rsidP="00147FE0">
            <w:pPr>
              <w:spacing w:line="240" w:lineRule="auto"/>
              <w:jc w:val="center"/>
            </w:pPr>
            <w:r w:rsidRPr="00147FE0">
              <w:t>-73.959</w:t>
            </w:r>
          </w:p>
        </w:tc>
      </w:tr>
      <w:tr w:rsidR="00147FE0" w:rsidRPr="00147FE0" w14:paraId="52C53469" w14:textId="77777777" w:rsidTr="008A5753">
        <w:trPr>
          <w:trHeight w:val="20"/>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A8F4BE" w14:textId="77777777" w:rsidR="008A5753" w:rsidRDefault="00147FE0" w:rsidP="00147FE0">
            <w:pPr>
              <w:spacing w:line="240" w:lineRule="auto"/>
              <w:jc w:val="center"/>
            </w:pPr>
            <w:r w:rsidRPr="00147FE0">
              <w:t xml:space="preserve">Smart </w:t>
            </w:r>
          </w:p>
          <w:p w14:paraId="6D87BA8D" w14:textId="2325292A" w:rsidR="00147FE0" w:rsidRPr="00147FE0" w:rsidRDefault="00147FE0" w:rsidP="00147FE0">
            <w:pPr>
              <w:spacing w:line="240" w:lineRule="auto"/>
              <w:jc w:val="center"/>
            </w:pPr>
            <w:r w:rsidRPr="00147FE0">
              <w:t>meter</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0CB633" w14:textId="77777777" w:rsidR="00147FE0" w:rsidRPr="00147FE0" w:rsidRDefault="00147FE0" w:rsidP="00147FE0">
            <w:pPr>
              <w:spacing w:line="240" w:lineRule="auto"/>
              <w:jc w:val="center"/>
            </w:pPr>
            <w:r w:rsidRPr="00147FE0">
              <w:t>1.98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B6897D" w14:textId="77777777" w:rsidR="00147FE0" w:rsidRPr="00147FE0" w:rsidRDefault="00147FE0" w:rsidP="00147FE0">
            <w:pPr>
              <w:spacing w:line="240" w:lineRule="auto"/>
              <w:jc w:val="center"/>
            </w:pPr>
            <w:r w:rsidRPr="00147FE0">
              <w:t>619.507</w:t>
            </w:r>
          </w:p>
        </w:tc>
      </w:tr>
      <w:tr w:rsidR="00147FE0" w:rsidRPr="00147FE0" w14:paraId="2DEDBFE9" w14:textId="77777777" w:rsidTr="008A5753">
        <w:trPr>
          <w:trHeight w:val="20"/>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03AC4D" w14:textId="77777777" w:rsidR="008A5753" w:rsidRDefault="00147FE0" w:rsidP="00147FE0">
            <w:pPr>
              <w:spacing w:line="240" w:lineRule="auto"/>
              <w:jc w:val="center"/>
            </w:pPr>
            <w:r w:rsidRPr="00147FE0">
              <w:t>Interval data</w:t>
            </w:r>
          </w:p>
          <w:p w14:paraId="72787C3B" w14:textId="23450CAA" w:rsidR="00147FE0" w:rsidRPr="00147FE0" w:rsidRDefault="00147FE0" w:rsidP="00147FE0">
            <w:pPr>
              <w:spacing w:line="240" w:lineRule="auto"/>
              <w:jc w:val="center"/>
            </w:pPr>
            <w:r w:rsidRPr="00147FE0">
              <w:t>acces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42DD58" w14:textId="77777777" w:rsidR="00147FE0" w:rsidRPr="00147FE0" w:rsidRDefault="00147FE0" w:rsidP="00147FE0">
            <w:pPr>
              <w:spacing w:line="240" w:lineRule="auto"/>
              <w:jc w:val="center"/>
            </w:pPr>
            <w:r w:rsidRPr="00147F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3240D4" w14:textId="77777777" w:rsidR="00147FE0" w:rsidRPr="00147FE0" w:rsidRDefault="00147FE0" w:rsidP="00147FE0">
            <w:pPr>
              <w:spacing w:line="240" w:lineRule="auto"/>
              <w:jc w:val="center"/>
            </w:pPr>
            <w:r w:rsidRPr="00147FE0">
              <w:t>415.548</w:t>
            </w:r>
          </w:p>
        </w:tc>
      </w:tr>
      <w:tr w:rsidR="00147FE0" w:rsidRPr="00147FE0" w14:paraId="7395E918" w14:textId="77777777" w:rsidTr="008A5753">
        <w:trPr>
          <w:trHeight w:val="20"/>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6A2DD0" w14:textId="77777777" w:rsidR="008A5753" w:rsidRDefault="00147FE0" w:rsidP="00147FE0">
            <w:pPr>
              <w:spacing w:line="240" w:lineRule="auto"/>
              <w:jc w:val="center"/>
            </w:pPr>
            <w:r w:rsidRPr="00147FE0">
              <w:t xml:space="preserve">Energy </w:t>
            </w:r>
          </w:p>
          <w:p w14:paraId="14E81EA5" w14:textId="46F5D7F2" w:rsidR="00147FE0" w:rsidRPr="00147FE0" w:rsidRDefault="00147FE0" w:rsidP="00147FE0">
            <w:pPr>
              <w:spacing w:line="240" w:lineRule="auto"/>
              <w:jc w:val="center"/>
            </w:pPr>
            <w:r w:rsidRPr="00147FE0">
              <w:t>assista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7EC60FB" w14:textId="77777777" w:rsidR="00147FE0" w:rsidRPr="00147FE0" w:rsidRDefault="00147FE0" w:rsidP="00147FE0">
            <w:pPr>
              <w:spacing w:line="240" w:lineRule="auto"/>
              <w:jc w:val="center"/>
            </w:pPr>
            <w:r w:rsidRPr="00147F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514A23" w14:textId="77777777" w:rsidR="00147FE0" w:rsidRPr="00147FE0" w:rsidRDefault="00147FE0" w:rsidP="00147FE0">
            <w:pPr>
              <w:spacing w:line="240" w:lineRule="auto"/>
              <w:jc w:val="center"/>
            </w:pPr>
            <w:r w:rsidRPr="00147FE0">
              <w:t>-545.330</w:t>
            </w:r>
          </w:p>
        </w:tc>
      </w:tr>
    </w:tbl>
    <w:p w14:paraId="72E73C13" w14:textId="77777777" w:rsidR="00147FE0" w:rsidRDefault="00147FE0" w:rsidP="00B06072"/>
    <w:p w14:paraId="5F0C72A2" w14:textId="6EE0B866" w:rsidR="00147FE0" w:rsidRDefault="00A308F0" w:rsidP="00A308F0">
      <w:pPr>
        <w:pStyle w:val="Caption"/>
        <w:jc w:val="left"/>
      </w:pPr>
      <w:bookmarkStart w:id="65" w:name="_Toc137462922"/>
      <w:r>
        <w:t xml:space="preserve">Table 5. </w:t>
      </w:r>
      <w:r w:rsidR="00B52BCD">
        <w:fldChar w:fldCharType="begin"/>
      </w:r>
      <w:r w:rsidR="00B52BCD">
        <w:instrText xml:space="preserve"> SEQ Table_5. \* ARABIC </w:instrText>
      </w:r>
      <w:r w:rsidR="00B52BCD">
        <w:fldChar w:fldCharType="separate"/>
      </w:r>
      <w:r w:rsidR="00EC4C2A">
        <w:rPr>
          <w:noProof/>
        </w:rPr>
        <w:t>4</w:t>
      </w:r>
      <w:r w:rsidR="00B52BCD">
        <w:rPr>
          <w:noProof/>
        </w:rPr>
        <w:fldChar w:fldCharType="end"/>
      </w:r>
      <w:r>
        <w:t>. Causal effects of electricity payment overseer on energy consumption</w:t>
      </w:r>
      <w:bookmarkEnd w:id="65"/>
    </w:p>
    <w:tbl>
      <w:tblPr>
        <w:tblW w:w="0" w:type="auto"/>
        <w:jc w:val="center"/>
        <w:tblCellMar>
          <w:left w:w="0" w:type="dxa"/>
          <w:right w:w="0" w:type="dxa"/>
        </w:tblCellMar>
        <w:tblLook w:val="0420" w:firstRow="1" w:lastRow="0" w:firstColumn="0" w:lastColumn="0" w:noHBand="0" w:noVBand="1"/>
      </w:tblPr>
      <w:tblGrid>
        <w:gridCol w:w="1408"/>
        <w:gridCol w:w="3144"/>
        <w:gridCol w:w="2574"/>
        <w:gridCol w:w="1359"/>
      </w:tblGrid>
      <w:tr w:rsidR="00147FE0" w:rsidRPr="00147FE0" w14:paraId="344B103E" w14:textId="77777777" w:rsidTr="007B034F">
        <w:trPr>
          <w:jc w:val="center"/>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0CDECD" w14:textId="77777777" w:rsidR="00147FE0" w:rsidRPr="00147FE0" w:rsidRDefault="00147FE0" w:rsidP="00A308F0">
            <w:pPr>
              <w:spacing w:line="240" w:lineRule="auto"/>
              <w:jc w:val="center"/>
              <w:rPr>
                <w:b/>
                <w:bCs/>
              </w:rPr>
            </w:pPr>
            <w:r w:rsidRPr="00147FE0">
              <w:rPr>
                <w:b/>
                <w:bCs/>
              </w:rPr>
              <w:t>Variable</w:t>
            </w:r>
          </w:p>
        </w:tc>
        <w:tc>
          <w:tcPr>
            <w:tcW w:w="314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CC24C1" w14:textId="77777777" w:rsidR="00147FE0" w:rsidRPr="00147FE0" w:rsidRDefault="00147FE0" w:rsidP="00A308F0">
            <w:pPr>
              <w:spacing w:line="240" w:lineRule="auto"/>
              <w:jc w:val="center"/>
            </w:pPr>
            <w:r w:rsidRPr="00147FE0">
              <w:rPr>
                <w:b/>
                <w:bCs/>
                <w:lang w:val="en-GB"/>
              </w:rPr>
              <w:t>Estimated average change in EUI (kWh/m</w:t>
            </w:r>
            <w:r w:rsidRPr="00147FE0">
              <w:rPr>
                <w:b/>
                <w:bCs/>
                <w:vertAlign w:val="superscript"/>
                <w:lang w:val="en-GB"/>
              </w:rPr>
              <w:t>2</w:t>
            </w:r>
            <w:r w:rsidRPr="00147FE0">
              <w:rPr>
                <w:b/>
                <w:bCs/>
                <w:lang w:val="en-GB"/>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AAE87D" w14:textId="7433B16B" w:rsidR="00147FE0" w:rsidRPr="00147FE0" w:rsidRDefault="00147FE0" w:rsidP="00A308F0">
            <w:pPr>
              <w:spacing w:line="240" w:lineRule="auto"/>
              <w:jc w:val="center"/>
            </w:pPr>
            <w:r w:rsidRPr="00147FE0">
              <w:rPr>
                <w:b/>
                <w:bCs/>
              </w:rPr>
              <w:t xml:space="preserve">Average </w:t>
            </w:r>
            <w:r w:rsidR="00A308F0" w:rsidRPr="00147FE0">
              <w:rPr>
                <w:b/>
                <w:bCs/>
              </w:rPr>
              <w:t>change in</w:t>
            </w:r>
            <w:r w:rsidRPr="00147FE0">
              <w:rPr>
                <w:b/>
                <w:bCs/>
              </w:rPr>
              <w:t xml:space="preserve"> energy (kW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A5DE39" w14:textId="77777777" w:rsidR="00147FE0" w:rsidRPr="00147FE0" w:rsidRDefault="00147FE0" w:rsidP="00A308F0">
            <w:pPr>
              <w:spacing w:line="240" w:lineRule="auto"/>
              <w:jc w:val="center"/>
            </w:pPr>
            <w:r w:rsidRPr="00147FE0">
              <w:rPr>
                <w:b/>
                <w:bCs/>
              </w:rPr>
              <w:t>Mean area (m</w:t>
            </w:r>
            <w:r w:rsidRPr="00147FE0">
              <w:rPr>
                <w:b/>
                <w:bCs/>
                <w:vertAlign w:val="superscript"/>
              </w:rPr>
              <w:t>2</w:t>
            </w:r>
            <w:r w:rsidRPr="00147FE0">
              <w:rPr>
                <w:b/>
                <w:bCs/>
              </w:rPr>
              <w:t>)</w:t>
            </w:r>
          </w:p>
        </w:tc>
      </w:tr>
      <w:tr w:rsidR="00147FE0" w:rsidRPr="00147FE0" w14:paraId="18176582" w14:textId="77777777" w:rsidTr="007B034F">
        <w:trPr>
          <w:trHeight w:val="557"/>
          <w:jc w:val="center"/>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EBAE4B4" w14:textId="77777777" w:rsidR="00147FE0" w:rsidRPr="00147FE0" w:rsidRDefault="00147FE0" w:rsidP="00A308F0">
            <w:pPr>
              <w:spacing w:line="240" w:lineRule="auto"/>
              <w:jc w:val="center"/>
            </w:pPr>
            <w:r w:rsidRPr="00147FE0">
              <w:t>From 1 to 2</w:t>
            </w:r>
          </w:p>
        </w:tc>
        <w:tc>
          <w:tcPr>
            <w:tcW w:w="314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2E4A07D" w14:textId="77777777" w:rsidR="00147FE0" w:rsidRPr="00147FE0" w:rsidRDefault="00147FE0" w:rsidP="00A308F0">
            <w:pPr>
              <w:spacing w:line="240" w:lineRule="auto"/>
              <w:jc w:val="center"/>
            </w:pPr>
            <w:r w:rsidRPr="00147FE0">
              <w:t>12.4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ED9FBF" w14:textId="77777777" w:rsidR="00147FE0" w:rsidRPr="00147FE0" w:rsidRDefault="00147FE0" w:rsidP="00A308F0">
            <w:pPr>
              <w:spacing w:line="240" w:lineRule="auto"/>
              <w:jc w:val="center"/>
            </w:pPr>
            <w:r w:rsidRPr="00147FE0">
              <w:t>-2305.99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162F0A" w14:textId="77777777" w:rsidR="00147FE0" w:rsidRPr="00147FE0" w:rsidRDefault="00147FE0" w:rsidP="00A308F0">
            <w:pPr>
              <w:spacing w:line="240" w:lineRule="auto"/>
              <w:jc w:val="center"/>
            </w:pPr>
            <w:r w:rsidRPr="00147FE0">
              <w:t>164.031</w:t>
            </w:r>
          </w:p>
        </w:tc>
      </w:tr>
      <w:tr w:rsidR="00147FE0" w:rsidRPr="00147FE0" w14:paraId="04CBEEE1" w14:textId="77777777" w:rsidTr="007B034F">
        <w:trPr>
          <w:trHeight w:val="380"/>
          <w:jc w:val="center"/>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9DDBA8" w14:textId="77777777" w:rsidR="00147FE0" w:rsidRPr="00147FE0" w:rsidRDefault="00147FE0" w:rsidP="00A308F0">
            <w:pPr>
              <w:spacing w:line="240" w:lineRule="auto"/>
              <w:jc w:val="center"/>
            </w:pPr>
            <w:r w:rsidRPr="00147FE0">
              <w:t>From 1 to 3</w:t>
            </w:r>
          </w:p>
        </w:tc>
        <w:tc>
          <w:tcPr>
            <w:tcW w:w="314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700950C" w14:textId="77777777" w:rsidR="00147FE0" w:rsidRPr="00147FE0" w:rsidRDefault="00147FE0" w:rsidP="00A308F0">
            <w:pPr>
              <w:spacing w:line="240" w:lineRule="auto"/>
              <w:jc w:val="center"/>
            </w:pPr>
            <w:r w:rsidRPr="00147FE0">
              <w:t>-3.4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C62BF1A" w14:textId="77777777" w:rsidR="00147FE0" w:rsidRPr="00147FE0" w:rsidRDefault="00147FE0" w:rsidP="00A308F0">
            <w:pPr>
              <w:spacing w:line="240" w:lineRule="auto"/>
              <w:jc w:val="center"/>
            </w:pPr>
            <w:r w:rsidRPr="00147FE0">
              <w:t>-1159.0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4A4F2A" w14:textId="77777777" w:rsidR="00147FE0" w:rsidRPr="00147FE0" w:rsidRDefault="00147FE0" w:rsidP="00A308F0">
            <w:pPr>
              <w:spacing w:line="240" w:lineRule="auto"/>
              <w:jc w:val="center"/>
            </w:pPr>
            <w:r w:rsidRPr="00147FE0">
              <w:t>63.973</w:t>
            </w:r>
          </w:p>
        </w:tc>
      </w:tr>
      <w:tr w:rsidR="00147FE0" w:rsidRPr="00147FE0" w14:paraId="3AD3AB14" w14:textId="77777777" w:rsidTr="007B034F">
        <w:trPr>
          <w:trHeight w:val="297"/>
          <w:jc w:val="center"/>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E97E184" w14:textId="77777777" w:rsidR="00147FE0" w:rsidRPr="00147FE0" w:rsidRDefault="00147FE0" w:rsidP="00A308F0">
            <w:pPr>
              <w:spacing w:line="240" w:lineRule="auto"/>
              <w:jc w:val="center"/>
            </w:pPr>
            <w:r w:rsidRPr="00147FE0">
              <w:t>From 2 to 3</w:t>
            </w:r>
          </w:p>
        </w:tc>
        <w:tc>
          <w:tcPr>
            <w:tcW w:w="314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3B34C23" w14:textId="77777777" w:rsidR="00147FE0" w:rsidRPr="00147FE0" w:rsidRDefault="00147FE0" w:rsidP="00A308F0">
            <w:pPr>
              <w:spacing w:line="240" w:lineRule="auto"/>
              <w:jc w:val="center"/>
            </w:pPr>
            <w:r w:rsidRPr="00147FE0">
              <w:t>-10.76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7CA39F" w14:textId="77777777" w:rsidR="00147FE0" w:rsidRPr="00147FE0" w:rsidRDefault="00147FE0" w:rsidP="00A308F0">
            <w:pPr>
              <w:spacing w:line="240" w:lineRule="auto"/>
              <w:jc w:val="center"/>
            </w:pPr>
            <w:r w:rsidRPr="00147F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89DDA7C" w14:textId="77777777" w:rsidR="00147FE0" w:rsidRPr="00147FE0" w:rsidRDefault="00147FE0" w:rsidP="00A308F0">
            <w:pPr>
              <w:spacing w:line="240" w:lineRule="auto"/>
              <w:jc w:val="center"/>
            </w:pPr>
            <w:r w:rsidRPr="00147FE0">
              <w:t>85.779</w:t>
            </w:r>
          </w:p>
        </w:tc>
      </w:tr>
    </w:tbl>
    <w:p w14:paraId="1E46FF58" w14:textId="6BB4C3AC" w:rsidR="00A308F0" w:rsidRDefault="007B034F" w:rsidP="007B034F">
      <w:pPr>
        <w:spacing w:line="240" w:lineRule="auto"/>
        <w:jc w:val="center"/>
        <w:rPr>
          <w:sz w:val="18"/>
          <w:szCs w:val="18"/>
        </w:rPr>
      </w:pPr>
      <w:r w:rsidRPr="007B034F">
        <w:rPr>
          <w:sz w:val="18"/>
          <w:szCs w:val="18"/>
        </w:rPr>
        <w:t>1: The household bears the responsibility of paying for all the utilities consumed in this home. 2: The utilities consumed in this residence are covered by the rent or condominium fee. 3: The cost of certain utilities is borne by the household, while the rest is incorporated in the rent or condominium fee</w:t>
      </w:r>
    </w:p>
    <w:p w14:paraId="599E369C" w14:textId="77777777" w:rsidR="00147FE0" w:rsidRDefault="00147FE0" w:rsidP="00B06072"/>
    <w:p w14:paraId="0A56B993" w14:textId="68BAF0C1" w:rsidR="00A308F0" w:rsidRPr="00A308F0" w:rsidRDefault="00A308F0" w:rsidP="00A308F0">
      <w:pPr>
        <w:pStyle w:val="Caption"/>
        <w:jc w:val="left"/>
      </w:pPr>
      <w:bookmarkStart w:id="66" w:name="_Toc137462923"/>
      <w:r>
        <w:t xml:space="preserve">Table 5. </w:t>
      </w:r>
      <w:r w:rsidR="00B52BCD">
        <w:fldChar w:fldCharType="begin"/>
      </w:r>
      <w:r w:rsidR="00B52BCD">
        <w:instrText xml:space="preserve"> SEQ Table_5. \* ARABIC </w:instrText>
      </w:r>
      <w:r w:rsidR="00B52BCD">
        <w:fldChar w:fldCharType="separate"/>
      </w:r>
      <w:r w:rsidR="00EC4C2A">
        <w:rPr>
          <w:noProof/>
        </w:rPr>
        <w:t>5</w:t>
      </w:r>
      <w:r w:rsidR="00B52BCD">
        <w:rPr>
          <w:noProof/>
        </w:rPr>
        <w:fldChar w:fldCharType="end"/>
      </w:r>
      <w:r>
        <w:t>. Pairwise test in electricity payment overseer</w:t>
      </w:r>
      <w:bookmarkEnd w:id="66"/>
    </w:p>
    <w:tbl>
      <w:tblPr>
        <w:tblW w:w="5000" w:type="pct"/>
        <w:tblCellMar>
          <w:left w:w="0" w:type="dxa"/>
          <w:right w:w="0" w:type="dxa"/>
        </w:tblCellMar>
        <w:tblLook w:val="0600" w:firstRow="0" w:lastRow="0" w:firstColumn="0" w:lastColumn="0" w:noHBand="1" w:noVBand="1"/>
      </w:tblPr>
      <w:tblGrid>
        <w:gridCol w:w="1520"/>
        <w:gridCol w:w="3491"/>
        <w:gridCol w:w="3474"/>
      </w:tblGrid>
      <w:tr w:rsidR="00A308F0" w:rsidRPr="00A308F0" w14:paraId="662DB8C6" w14:textId="77777777" w:rsidTr="00A308F0">
        <w:trPr>
          <w:trHeight w:val="251"/>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8FC963" w14:textId="77777777" w:rsidR="00A308F0" w:rsidRPr="00A308F0" w:rsidRDefault="00A308F0" w:rsidP="00A308F0">
            <w:pPr>
              <w:spacing w:line="240" w:lineRule="auto"/>
              <w:jc w:val="center"/>
              <w:rPr>
                <w:b/>
                <w:bCs/>
              </w:rPr>
            </w:pPr>
            <w:r w:rsidRPr="00A308F0">
              <w:rPr>
                <w:b/>
                <w:bCs/>
              </w:rPr>
              <w:t>Pairwise comparisons</w:t>
            </w:r>
          </w:p>
        </w:tc>
      </w:tr>
      <w:tr w:rsidR="00A308F0" w:rsidRPr="00A308F0" w14:paraId="1F707A71" w14:textId="77777777" w:rsidTr="00A308F0">
        <w:trPr>
          <w:trHeight w:val="251"/>
        </w:trPr>
        <w:tc>
          <w:tcPr>
            <w:tcW w:w="8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166DA8" w14:textId="04E01A0A" w:rsidR="00A308F0" w:rsidRPr="00A308F0" w:rsidRDefault="00A308F0" w:rsidP="00A308F0">
            <w:pPr>
              <w:spacing w:line="240" w:lineRule="auto"/>
              <w:jc w:val="center"/>
              <w:rPr>
                <w:b/>
                <w:bCs/>
              </w:rPr>
            </w:pPr>
            <w:r w:rsidRPr="00A308F0">
              <w:rPr>
                <w:b/>
                <w:bCs/>
              </w:rPr>
              <w:t>Code</w:t>
            </w:r>
          </w:p>
        </w:tc>
        <w:tc>
          <w:tcPr>
            <w:tcW w:w="20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7984D3" w14:textId="77777777" w:rsidR="00A308F0" w:rsidRPr="00A308F0" w:rsidRDefault="00A308F0" w:rsidP="00A308F0">
            <w:pPr>
              <w:spacing w:line="240" w:lineRule="auto"/>
              <w:jc w:val="center"/>
              <w:rPr>
                <w:b/>
                <w:bCs/>
              </w:rPr>
            </w:pPr>
            <w:r w:rsidRPr="00A308F0">
              <w:rPr>
                <w:b/>
                <w:bCs/>
              </w:rPr>
              <w:t>Test statistic</w:t>
            </w:r>
          </w:p>
        </w:tc>
        <w:tc>
          <w:tcPr>
            <w:tcW w:w="204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E94E5F" w14:textId="77777777" w:rsidR="00A308F0" w:rsidRPr="00A308F0" w:rsidRDefault="00A308F0" w:rsidP="00A308F0">
            <w:pPr>
              <w:spacing w:line="240" w:lineRule="auto"/>
              <w:jc w:val="center"/>
              <w:rPr>
                <w:b/>
                <w:bCs/>
              </w:rPr>
            </w:pPr>
            <w:r w:rsidRPr="00A308F0">
              <w:rPr>
                <w:b/>
                <w:bCs/>
              </w:rPr>
              <w:t>Significance</w:t>
            </w:r>
          </w:p>
        </w:tc>
      </w:tr>
      <w:tr w:rsidR="00A308F0" w:rsidRPr="00A308F0" w14:paraId="0D13238D" w14:textId="77777777" w:rsidTr="00A308F0">
        <w:trPr>
          <w:trHeight w:val="251"/>
        </w:trPr>
        <w:tc>
          <w:tcPr>
            <w:tcW w:w="8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15F20E" w14:textId="77777777" w:rsidR="00A308F0" w:rsidRPr="00A308F0" w:rsidRDefault="00A308F0" w:rsidP="00A308F0">
            <w:pPr>
              <w:spacing w:line="240" w:lineRule="auto"/>
              <w:jc w:val="center"/>
            </w:pPr>
            <w:r w:rsidRPr="00A308F0">
              <w:t>1-2</w:t>
            </w:r>
          </w:p>
        </w:tc>
        <w:tc>
          <w:tcPr>
            <w:tcW w:w="20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F3D4FC" w14:textId="77777777" w:rsidR="00A308F0" w:rsidRPr="00A308F0" w:rsidRDefault="00A308F0" w:rsidP="00A308F0">
            <w:pPr>
              <w:spacing w:line="240" w:lineRule="auto"/>
              <w:jc w:val="center"/>
            </w:pPr>
            <w:r w:rsidRPr="00A308F0">
              <w:t>-256.288</w:t>
            </w:r>
          </w:p>
        </w:tc>
        <w:tc>
          <w:tcPr>
            <w:tcW w:w="204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3E8F7B" w14:textId="77777777" w:rsidR="00A308F0" w:rsidRPr="00A308F0" w:rsidRDefault="00A308F0" w:rsidP="00A308F0">
            <w:pPr>
              <w:spacing w:line="240" w:lineRule="auto"/>
              <w:jc w:val="center"/>
            </w:pPr>
            <w:r w:rsidRPr="00A308F0">
              <w:rPr>
                <w:i/>
                <w:iCs/>
              </w:rPr>
              <w:t>p</w:t>
            </w:r>
            <w:r w:rsidRPr="00A308F0">
              <w:t xml:space="preserve"> &lt; 0.05</w:t>
            </w:r>
          </w:p>
        </w:tc>
      </w:tr>
      <w:tr w:rsidR="00A308F0" w:rsidRPr="00A308F0" w14:paraId="04AD9B06" w14:textId="77777777" w:rsidTr="00A308F0">
        <w:trPr>
          <w:trHeight w:val="251"/>
        </w:trPr>
        <w:tc>
          <w:tcPr>
            <w:tcW w:w="8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477EBD" w14:textId="77777777" w:rsidR="00A308F0" w:rsidRPr="00A308F0" w:rsidRDefault="00A308F0" w:rsidP="00A308F0">
            <w:pPr>
              <w:spacing w:line="240" w:lineRule="auto"/>
              <w:jc w:val="center"/>
            </w:pPr>
            <w:r w:rsidRPr="00A308F0">
              <w:t>1-3</w:t>
            </w:r>
          </w:p>
        </w:tc>
        <w:tc>
          <w:tcPr>
            <w:tcW w:w="20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D5DA12" w14:textId="77777777" w:rsidR="00A308F0" w:rsidRPr="00A308F0" w:rsidRDefault="00A308F0" w:rsidP="00A308F0">
            <w:pPr>
              <w:spacing w:line="240" w:lineRule="auto"/>
              <w:jc w:val="center"/>
            </w:pPr>
            <w:r w:rsidRPr="00A308F0">
              <w:t>291.144</w:t>
            </w:r>
          </w:p>
        </w:tc>
        <w:tc>
          <w:tcPr>
            <w:tcW w:w="204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1BD455" w14:textId="77777777" w:rsidR="00A308F0" w:rsidRPr="00A308F0" w:rsidRDefault="00A308F0" w:rsidP="00A308F0">
            <w:pPr>
              <w:spacing w:line="240" w:lineRule="auto"/>
              <w:jc w:val="center"/>
            </w:pPr>
            <w:r w:rsidRPr="00A308F0">
              <w:rPr>
                <w:i/>
                <w:iCs/>
              </w:rPr>
              <w:t>p</w:t>
            </w:r>
            <w:r w:rsidRPr="00A308F0">
              <w:t xml:space="preserve"> &lt; 0.05</w:t>
            </w:r>
          </w:p>
        </w:tc>
      </w:tr>
      <w:tr w:rsidR="00A308F0" w:rsidRPr="00A308F0" w14:paraId="58D30464" w14:textId="77777777" w:rsidTr="00A308F0">
        <w:trPr>
          <w:trHeight w:val="251"/>
        </w:trPr>
        <w:tc>
          <w:tcPr>
            <w:tcW w:w="8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20D600" w14:textId="77777777" w:rsidR="00A308F0" w:rsidRPr="00A308F0" w:rsidRDefault="00A308F0" w:rsidP="00A308F0">
            <w:pPr>
              <w:spacing w:line="240" w:lineRule="auto"/>
              <w:jc w:val="center"/>
            </w:pPr>
            <w:r w:rsidRPr="00A308F0">
              <w:t>2-3</w:t>
            </w:r>
          </w:p>
        </w:tc>
        <w:tc>
          <w:tcPr>
            <w:tcW w:w="20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BE86E7" w14:textId="77777777" w:rsidR="00A308F0" w:rsidRPr="00A308F0" w:rsidRDefault="00A308F0" w:rsidP="00A308F0">
            <w:pPr>
              <w:spacing w:line="240" w:lineRule="auto"/>
              <w:jc w:val="center"/>
            </w:pPr>
            <w:r w:rsidRPr="00A308F0">
              <w:t>547.432</w:t>
            </w:r>
          </w:p>
        </w:tc>
        <w:tc>
          <w:tcPr>
            <w:tcW w:w="204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4A4201" w14:textId="77777777" w:rsidR="00A308F0" w:rsidRPr="00A308F0" w:rsidRDefault="00A308F0" w:rsidP="00A308F0">
            <w:pPr>
              <w:spacing w:line="240" w:lineRule="auto"/>
              <w:jc w:val="center"/>
            </w:pPr>
            <w:r w:rsidRPr="00A308F0">
              <w:rPr>
                <w:i/>
                <w:iCs/>
              </w:rPr>
              <w:t>p</w:t>
            </w:r>
            <w:r w:rsidRPr="00A308F0">
              <w:t xml:space="preserve"> &lt; 0.05</w:t>
            </w:r>
          </w:p>
        </w:tc>
      </w:tr>
    </w:tbl>
    <w:p w14:paraId="402F476F" w14:textId="3B85AB8C" w:rsidR="00A308F0" w:rsidRPr="007B034F" w:rsidRDefault="007B034F" w:rsidP="007B034F">
      <w:pPr>
        <w:spacing w:line="240" w:lineRule="auto"/>
        <w:jc w:val="center"/>
        <w:rPr>
          <w:sz w:val="18"/>
          <w:szCs w:val="18"/>
        </w:rPr>
      </w:pPr>
      <w:r w:rsidRPr="007B034F">
        <w:rPr>
          <w:sz w:val="18"/>
          <w:szCs w:val="18"/>
        </w:rPr>
        <w:t>1: The household bears the responsibility of paying for all the utilities consumed in this home. 2: The utilities consumed in this residence are covered by the rent or condominium fee. 3: The cost of certain utilities is borne by the household, while the rest is incorporated in the rent or condominium fee</w:t>
      </w:r>
    </w:p>
    <w:p w14:paraId="5F01B000" w14:textId="3845DD6F" w:rsidR="005B704E" w:rsidRDefault="005B704E" w:rsidP="002F44C8">
      <w:pPr>
        <w:pStyle w:val="Heading3"/>
        <w:numPr>
          <w:ilvl w:val="2"/>
          <w:numId w:val="48"/>
        </w:numPr>
      </w:pPr>
      <w:bookmarkStart w:id="67" w:name="_Toc137595475"/>
      <w:r>
        <w:lastRenderedPageBreak/>
        <w:t xml:space="preserve">Energy </w:t>
      </w:r>
      <w:r w:rsidRPr="005B704E">
        <w:t xml:space="preserve">saving policies vs EUI considering buildings that </w:t>
      </w:r>
      <w:r w:rsidR="0053556F">
        <w:t>underwent</w:t>
      </w:r>
      <w:r w:rsidRPr="005B704E">
        <w:t xml:space="preserve"> energy audit</w:t>
      </w:r>
      <w:bookmarkEnd w:id="67"/>
    </w:p>
    <w:p w14:paraId="611526F2" w14:textId="50581B1D" w:rsidR="00605DB9" w:rsidRDefault="00A308F0" w:rsidP="00B06072">
      <w:r w:rsidRPr="00A308F0">
        <w:t>Narrowing down the analysis and focusing on buildings that implemented energy audit suggested measures</w:t>
      </w:r>
      <w:r>
        <w:t xml:space="preserve"> (see Table 5.6)</w:t>
      </w:r>
      <w:r w:rsidRPr="00A308F0">
        <w:t xml:space="preserve">, the impact of Energy Star </w:t>
      </w:r>
      <w:r w:rsidR="00F85FB8">
        <w:rPr>
          <w:noProof/>
        </w:rPr>
        <w:t xml:space="preserve">qualified </w:t>
      </w:r>
      <w:r w:rsidRPr="00A308F0">
        <w:t>windows remains significant, although smaller compared to buildings without the audit. Another noteworthy finding is that access to interval meter data demonstrates a reduction in EUI. On the other hand, the energy assistance program does not show effectiveness in reducing EUI, partially aligning with the study conducted by</w:t>
      </w:r>
      <w:r w:rsidR="007362CF">
        <w:t xml:space="preserve"> </w:t>
      </w:r>
      <w:r w:rsidR="007362CF">
        <w:fldChar w:fldCharType="begin"/>
      </w:r>
      <w:r w:rsidR="007362CF">
        <w:instrText xml:space="preserve"> ADDIN ZOTERO_ITEM CSL_CITATION {"citationID":"dUvhOSIa","properties":{"formattedCitation":"(Reina &amp; Kontokosta, 2017)","plainCitation":"(Reina &amp; Kontokosta, 2017)","noteIndex":0},"citationItems":[{"id":964,"uris":["http://zotero.org/users/10432387/items/6QWM2TBH"],"itemData":{"id":964,"type":"article-journal","container-title":"Energy Policy","ISSN":"0301-4215","journalAbbreviation":"Energy Policy","note":"publisher: Elsevier","page":"505-513","title":"Low hanging fruit? Regulations and energy efficiency in subsidized multifamily housing","volume":"106","author":[{"family":"Reina","given":"Vincent J"},{"family":"Kontokosta","given":"Constantine"}],"issued":{"date-parts":[["2017"]]}}}],"schema":"https://github.com/citation-style-language/schema/raw/master/csl-citation.json"} </w:instrText>
      </w:r>
      <w:r w:rsidR="007362CF">
        <w:fldChar w:fldCharType="separate"/>
      </w:r>
      <w:r w:rsidR="007362CF">
        <w:rPr>
          <w:noProof/>
        </w:rPr>
        <w:t>(Reina &amp; Kontokosta, 2017)</w:t>
      </w:r>
      <w:r w:rsidR="007362CF">
        <w:fldChar w:fldCharType="end"/>
      </w:r>
      <w:r w:rsidRPr="00A308F0">
        <w:t xml:space="preserve">, which reported an increase in EUI </w:t>
      </w:r>
      <w:r w:rsidR="007362CF">
        <w:t>(</w:t>
      </w:r>
      <w:r w:rsidRPr="00A308F0">
        <w:t>occupant, climate, and behavioral factors were not considered in the analysis</w:t>
      </w:r>
      <w:r w:rsidR="007362CF">
        <w:t>)</w:t>
      </w:r>
      <w:r w:rsidRPr="00A308F0">
        <w:t xml:space="preserve">. Surprisingly, the usage of smart meters </w:t>
      </w:r>
      <w:r w:rsidR="007362CF" w:rsidRPr="007362CF">
        <w:rPr>
          <w:rFonts w:hint="eastAsia"/>
        </w:rPr>
        <w:t>ha</w:t>
      </w:r>
      <w:r w:rsidR="007362CF">
        <w:t>s</w:t>
      </w:r>
      <w:r w:rsidR="007362CF" w:rsidRPr="007362CF">
        <w:rPr>
          <w:rFonts w:hint="eastAsia"/>
        </w:rPr>
        <w:t xml:space="preserve"> no contribution to EUI reduction (but raises EUI when all buildings are considered)</w:t>
      </w:r>
      <w:r w:rsidRPr="00A308F0">
        <w:t>, conflicting with the findings of</w:t>
      </w:r>
      <w:r w:rsidR="007362CF">
        <w:t xml:space="preserve"> </w:t>
      </w:r>
      <w:r w:rsidR="007362CF">
        <w:fldChar w:fldCharType="begin"/>
      </w:r>
      <w:r w:rsidR="007362CF">
        <w:instrText xml:space="preserve"> ADDIN ZOTERO_ITEM CSL_CITATION {"citationID":"yDHha1pL","properties":{"formattedCitation":"(Gao &amp; Zhang, 2021)","plainCitation":"(Gao &amp; Zhang, 2021)","noteIndex":0},"citationItems":[{"id":958,"uris":["http://zotero.org/users/10432387/items/27H4D25Q"],"itemData":{"id":958,"type":"paper-conference","event-title":"DG. O2021: The 22nd Annual International Conference on Digital Government Research","page":"416-423","title":"Studying the Impacts of Federal Funding on Residential Smart Meter Adoption and Utilities’ Performance in the US: A Simultaneous Equation Approach","author":[{"family":"Gao","given":"Yue"},{"family":"Zhang","given":"Jing"}],"issued":{"date-parts":[["2021"]]}}}],"schema":"https://github.com/citation-style-language/schema/raw/master/csl-citation.json"} </w:instrText>
      </w:r>
      <w:r w:rsidR="007362CF">
        <w:fldChar w:fldCharType="separate"/>
      </w:r>
      <w:r w:rsidR="007362CF">
        <w:rPr>
          <w:noProof/>
        </w:rPr>
        <w:t>(Gao &amp; Zhang, 2021)</w:t>
      </w:r>
      <w:r w:rsidR="007362CF">
        <w:fldChar w:fldCharType="end"/>
      </w:r>
      <w:r w:rsidRPr="00A308F0">
        <w:t>, who reported reduced EUI through econometric models without considering occupant, building, and equipment factors. Our comprehensive framework, which accounts for all relevant factors and data non-linearity, enhances the reliability of our findings. It is evident that existing policies such as energy audits and assistance programs do not achieve their intended EUI reduction goals, consistent with studies such as</w:t>
      </w:r>
      <w:r w:rsidR="007362CF">
        <w:t xml:space="preserve"> </w:t>
      </w:r>
      <w:r w:rsidR="007362CF">
        <w:fldChar w:fldCharType="begin"/>
      </w:r>
      <w:r w:rsidR="007362CF">
        <w:instrText xml:space="preserve"> ADDIN ZOTERO_ITEM CSL_CITATION {"citationID":"JTrZkUK1","properties":{"formattedCitation":"(Kontokosta et al., 2020)","plainCitation":"(Kontokosta et al., 2020)","noteIndex":0},"citationItems":[{"id":965,"uris":["http://zotero.org/users/10432387/items/3CVZXXWX"],"itemData":{"id":965,"type":"article-journal","container-title":"Nature Energy","ISSN":"2058-7546","issue":"4","journalAbbreviation":"Nature Energy","note":"publisher: Nature Publishing Group UK London","page":"309-316","title":"The impact of mandatory energy audits on building energy use","volume":"5","author":[{"family":"Kontokosta","given":"Constantine E"},{"family":"Spiegel-Feld","given":"Danielle"},{"family":"Papadopoulos","given":"Sokratis"}],"issued":{"date-parts":[["2020"]]}}}],"schema":"https://github.com/citation-style-language/schema/raw/master/csl-citation.json"} </w:instrText>
      </w:r>
      <w:r w:rsidR="007362CF">
        <w:fldChar w:fldCharType="separate"/>
      </w:r>
      <w:r w:rsidR="007362CF">
        <w:rPr>
          <w:noProof/>
        </w:rPr>
        <w:t>(Kontokosta et al., 2020)</w:t>
      </w:r>
      <w:r w:rsidR="007362CF">
        <w:fldChar w:fldCharType="end"/>
      </w:r>
      <w:r w:rsidRPr="00A308F0">
        <w:t>, which found little difference in energy consumption between audited and non-audited properties.</w:t>
      </w:r>
    </w:p>
    <w:p w14:paraId="188E8C5B" w14:textId="77777777" w:rsidR="00A308F0" w:rsidRDefault="00A308F0" w:rsidP="00B06072"/>
    <w:p w14:paraId="4260294B" w14:textId="198523B8" w:rsidR="007362CF" w:rsidRDefault="007362CF" w:rsidP="007362CF">
      <w:pPr>
        <w:pStyle w:val="Caption"/>
        <w:jc w:val="left"/>
      </w:pPr>
      <w:bookmarkStart w:id="68" w:name="_Toc137462924"/>
      <w:r>
        <w:t xml:space="preserve">Table 5. </w:t>
      </w:r>
      <w:r w:rsidR="00B52BCD">
        <w:fldChar w:fldCharType="begin"/>
      </w:r>
      <w:r w:rsidR="00B52BCD">
        <w:instrText xml:space="preserve"> SEQ Table_5. \* ARABIC </w:instrText>
      </w:r>
      <w:r w:rsidR="00B52BCD">
        <w:fldChar w:fldCharType="separate"/>
      </w:r>
      <w:r w:rsidR="00EC4C2A">
        <w:rPr>
          <w:noProof/>
        </w:rPr>
        <w:t>6</w:t>
      </w:r>
      <w:r w:rsidR="00B52BCD">
        <w:rPr>
          <w:noProof/>
        </w:rPr>
        <w:fldChar w:fldCharType="end"/>
      </w:r>
      <w:r>
        <w:t>. Causal effects of energy saving policies on EUI in audited and non-audited buildings</w:t>
      </w:r>
      <w:bookmarkEnd w:id="68"/>
    </w:p>
    <w:tbl>
      <w:tblPr>
        <w:tblW w:w="0" w:type="auto"/>
        <w:tblCellMar>
          <w:left w:w="0" w:type="dxa"/>
          <w:right w:w="0" w:type="dxa"/>
        </w:tblCellMar>
        <w:tblLook w:val="0420" w:firstRow="1" w:lastRow="0" w:firstColumn="0" w:lastColumn="0" w:noHBand="0" w:noVBand="1"/>
      </w:tblPr>
      <w:tblGrid>
        <w:gridCol w:w="1786"/>
        <w:gridCol w:w="3229"/>
        <w:gridCol w:w="3470"/>
      </w:tblGrid>
      <w:tr w:rsidR="007362CF" w:rsidRPr="007362CF" w14:paraId="7C35AEB2" w14:textId="77777777" w:rsidTr="007362CF">
        <w:trPr>
          <w:trHeight w:val="503"/>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A04F6B" w14:textId="77777777" w:rsidR="007362CF" w:rsidRPr="007362CF" w:rsidRDefault="007362CF" w:rsidP="007362CF">
            <w:pPr>
              <w:spacing w:line="240" w:lineRule="auto"/>
              <w:jc w:val="center"/>
            </w:pPr>
            <w:r w:rsidRPr="007362CF">
              <w:rPr>
                <w:b/>
                <w:bCs/>
              </w:rPr>
              <w:t>Variab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137FD4" w14:textId="77777777" w:rsidR="007362CF" w:rsidRPr="007362CF" w:rsidRDefault="007362CF" w:rsidP="007362CF">
            <w:pPr>
              <w:spacing w:line="240" w:lineRule="auto"/>
              <w:jc w:val="center"/>
            </w:pPr>
            <w:r w:rsidRPr="007362CF">
              <w:rPr>
                <w:b/>
                <w:bCs/>
                <w:lang w:val="en-GB"/>
              </w:rPr>
              <w:t>Estimated average change in EUI (kWh/m</w:t>
            </w:r>
            <w:r w:rsidRPr="007362CF">
              <w:rPr>
                <w:b/>
                <w:bCs/>
                <w:vertAlign w:val="superscript"/>
                <w:lang w:val="en-GB"/>
              </w:rPr>
              <w:t>2</w:t>
            </w:r>
            <w:r w:rsidRPr="007362CF">
              <w:rPr>
                <w:b/>
                <w:bCs/>
                <w:lang w:val="en-GB"/>
              </w:rPr>
              <w:t>) for building that receive energy audi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1BDE8D" w14:textId="77777777" w:rsidR="007362CF" w:rsidRPr="007362CF" w:rsidRDefault="007362CF" w:rsidP="007362CF">
            <w:pPr>
              <w:spacing w:line="240" w:lineRule="auto"/>
              <w:jc w:val="center"/>
            </w:pPr>
            <w:r w:rsidRPr="007362CF">
              <w:rPr>
                <w:b/>
                <w:bCs/>
                <w:lang w:val="en-GB"/>
              </w:rPr>
              <w:t>Estimated average change in EUI (kWh/m</w:t>
            </w:r>
            <w:r w:rsidRPr="007362CF">
              <w:rPr>
                <w:b/>
                <w:bCs/>
                <w:vertAlign w:val="superscript"/>
                <w:lang w:val="en-GB"/>
              </w:rPr>
              <w:t>2</w:t>
            </w:r>
            <w:r w:rsidRPr="007362CF">
              <w:rPr>
                <w:b/>
                <w:bCs/>
                <w:lang w:val="en-GB"/>
              </w:rPr>
              <w:t>) for building that did not receive energy audit</w:t>
            </w:r>
          </w:p>
        </w:tc>
      </w:tr>
      <w:tr w:rsidR="007362CF" w:rsidRPr="007362CF" w14:paraId="7C4359EA" w14:textId="77777777" w:rsidTr="007362CF">
        <w:trPr>
          <w:trHeight w:val="401"/>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7BDCF3" w14:textId="0FC240E5" w:rsidR="007362CF" w:rsidRPr="007362CF" w:rsidRDefault="007362CF" w:rsidP="007362CF">
            <w:pPr>
              <w:spacing w:line="240" w:lineRule="auto"/>
              <w:jc w:val="center"/>
            </w:pPr>
            <w:r w:rsidRPr="007362CF">
              <w:t xml:space="preserve">Energy Star </w:t>
            </w:r>
            <w:r w:rsidR="00F85FB8">
              <w:rPr>
                <w:noProof/>
              </w:rPr>
              <w:t xml:space="preserve">qualified </w:t>
            </w:r>
            <w:r w:rsidRPr="007362CF">
              <w:t>window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D81A89" w14:textId="77777777" w:rsidR="007362CF" w:rsidRPr="007362CF" w:rsidRDefault="007362CF" w:rsidP="007362CF">
            <w:pPr>
              <w:spacing w:line="240" w:lineRule="auto"/>
              <w:jc w:val="center"/>
            </w:pPr>
            <w:r w:rsidRPr="007362CF">
              <w:t>-2.2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7EE5D2" w14:textId="77777777" w:rsidR="007362CF" w:rsidRPr="007362CF" w:rsidRDefault="007362CF" w:rsidP="007362CF">
            <w:pPr>
              <w:spacing w:line="240" w:lineRule="auto"/>
              <w:jc w:val="center"/>
            </w:pPr>
            <w:r w:rsidRPr="007362CF">
              <w:t>-4.108</w:t>
            </w:r>
          </w:p>
        </w:tc>
      </w:tr>
      <w:tr w:rsidR="007362CF" w:rsidRPr="007362CF" w14:paraId="62A1A1DA" w14:textId="77777777" w:rsidTr="007362CF">
        <w:trPr>
          <w:trHeight w:val="378"/>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11D7C5" w14:textId="77777777" w:rsidR="00F85FB8" w:rsidRDefault="007362CF" w:rsidP="007362CF">
            <w:pPr>
              <w:spacing w:line="240" w:lineRule="auto"/>
              <w:jc w:val="center"/>
            </w:pPr>
            <w:r w:rsidRPr="007362CF">
              <w:t xml:space="preserve">Smart </w:t>
            </w:r>
          </w:p>
          <w:p w14:paraId="3EDD61CA" w14:textId="0F7C2E88" w:rsidR="007362CF" w:rsidRPr="007362CF" w:rsidRDefault="007362CF" w:rsidP="007362CF">
            <w:pPr>
              <w:spacing w:line="240" w:lineRule="auto"/>
              <w:jc w:val="center"/>
            </w:pPr>
            <w:r w:rsidRPr="007362CF">
              <w:t>meter</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DFD6A75" w14:textId="77777777" w:rsidR="007362CF" w:rsidRPr="007362CF" w:rsidRDefault="007362CF" w:rsidP="007362CF">
            <w:pPr>
              <w:spacing w:line="240" w:lineRule="auto"/>
              <w:jc w:val="center"/>
            </w:pPr>
            <w:r w:rsidRPr="007362CF">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DE9EFCF" w14:textId="77777777" w:rsidR="007362CF" w:rsidRPr="007362CF" w:rsidRDefault="007362CF" w:rsidP="007362CF">
            <w:pPr>
              <w:spacing w:line="240" w:lineRule="auto"/>
              <w:jc w:val="center"/>
            </w:pPr>
            <w:r w:rsidRPr="007362CF">
              <w:t>2.543</w:t>
            </w:r>
          </w:p>
        </w:tc>
      </w:tr>
      <w:tr w:rsidR="007362CF" w:rsidRPr="007362CF" w14:paraId="5385D707" w14:textId="77777777" w:rsidTr="007362CF">
        <w:trPr>
          <w:trHeight w:val="38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CB173D" w14:textId="77777777" w:rsidR="007362CF" w:rsidRPr="007362CF" w:rsidRDefault="007362CF" w:rsidP="007362CF">
            <w:pPr>
              <w:spacing w:line="240" w:lineRule="auto"/>
              <w:jc w:val="center"/>
            </w:pPr>
            <w:r w:rsidRPr="007362CF">
              <w:t>Interval data acces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476058" w14:textId="77777777" w:rsidR="007362CF" w:rsidRPr="007362CF" w:rsidRDefault="007362CF" w:rsidP="007362CF">
            <w:pPr>
              <w:spacing w:line="240" w:lineRule="auto"/>
              <w:jc w:val="center"/>
            </w:pPr>
            <w:r w:rsidRPr="007362CF">
              <w:t>-7.03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447DA14" w14:textId="77777777" w:rsidR="007362CF" w:rsidRPr="007362CF" w:rsidRDefault="007362CF" w:rsidP="007362CF">
            <w:pPr>
              <w:spacing w:line="240" w:lineRule="auto"/>
              <w:jc w:val="center"/>
            </w:pPr>
            <w:r w:rsidRPr="007362CF">
              <w:t>0</w:t>
            </w:r>
          </w:p>
        </w:tc>
      </w:tr>
      <w:tr w:rsidR="007362CF" w:rsidRPr="007362CF" w14:paraId="39728B4A" w14:textId="77777777" w:rsidTr="007362CF">
        <w:trPr>
          <w:trHeight w:val="38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97165C" w14:textId="77777777" w:rsidR="007362CF" w:rsidRPr="007362CF" w:rsidRDefault="007362CF" w:rsidP="007362CF">
            <w:pPr>
              <w:spacing w:line="240" w:lineRule="auto"/>
              <w:jc w:val="center"/>
            </w:pPr>
            <w:r w:rsidRPr="007362CF">
              <w:t>Energy assista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F41BA10" w14:textId="77777777" w:rsidR="007362CF" w:rsidRPr="007362CF" w:rsidRDefault="007362CF" w:rsidP="007362CF">
            <w:pPr>
              <w:spacing w:line="240" w:lineRule="auto"/>
              <w:jc w:val="center"/>
            </w:pPr>
            <w:r w:rsidRPr="007362CF">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78BCE35" w14:textId="77777777" w:rsidR="007362CF" w:rsidRPr="007362CF" w:rsidRDefault="007362CF" w:rsidP="007362CF">
            <w:pPr>
              <w:spacing w:line="240" w:lineRule="auto"/>
              <w:jc w:val="center"/>
            </w:pPr>
            <w:r w:rsidRPr="007362CF">
              <w:t>0</w:t>
            </w:r>
          </w:p>
        </w:tc>
      </w:tr>
    </w:tbl>
    <w:p w14:paraId="53DF67B4" w14:textId="77777777" w:rsidR="007362CF" w:rsidRDefault="007362CF" w:rsidP="00B06072"/>
    <w:p w14:paraId="71905F6E" w14:textId="77777777" w:rsidR="007362CF" w:rsidRDefault="007362CF" w:rsidP="00B06072"/>
    <w:p w14:paraId="0560B13C" w14:textId="7896B22D" w:rsidR="005B704E" w:rsidRDefault="005B704E" w:rsidP="002F44C8">
      <w:pPr>
        <w:pStyle w:val="Heading3"/>
        <w:numPr>
          <w:ilvl w:val="2"/>
          <w:numId w:val="48"/>
        </w:numPr>
      </w:pPr>
      <w:bookmarkStart w:id="69" w:name="_Toc137595476"/>
      <w:r w:rsidRPr="005B704E">
        <w:lastRenderedPageBreak/>
        <w:t>Building</w:t>
      </w:r>
      <w:r w:rsidRPr="005B704E">
        <w:rPr>
          <w:b w:val="0"/>
          <w:bCs w:val="0"/>
        </w:rPr>
        <w:t xml:space="preserve"> </w:t>
      </w:r>
      <w:r w:rsidRPr="005B704E">
        <w:t>insulation level reflecting building thermal performance over the years</w:t>
      </w:r>
      <w:bookmarkEnd w:id="69"/>
    </w:p>
    <w:p w14:paraId="1D7F1953" w14:textId="6508508D" w:rsidR="00EB75B4" w:rsidRDefault="00EB75B4" w:rsidP="00EB75B4">
      <w:r>
        <w:t>Figure 5.2 elucidates t</w:t>
      </w:r>
      <w:r w:rsidRPr="00EB75B4">
        <w:t>he</w:t>
      </w:r>
      <w:r>
        <w:t xml:space="preserve"> causal effect of building insulation</w:t>
      </w:r>
      <w:r w:rsidRPr="00EB75B4">
        <w:t xml:space="preserve"> level </w:t>
      </w:r>
      <w:r>
        <w:t xml:space="preserve">on EUI, </w:t>
      </w:r>
      <w:r w:rsidRPr="00EB75B4">
        <w:t>reflect</w:t>
      </w:r>
      <w:r>
        <w:t>ing</w:t>
      </w:r>
      <w:r w:rsidRPr="00EB75B4">
        <w:t xml:space="preserve"> the implementation of energy-saving policies </w:t>
      </w:r>
      <w:r>
        <w:t>through</w:t>
      </w:r>
      <w:r w:rsidRPr="00EB75B4">
        <w:t xml:space="preserve"> building codes. There is a noticeable trend indicating that as insulation quality decreases, EUI increases. A clear example of this trend is observed when transitioning from well-insulated buildings to those without insulation, resulting in a significant EUI increase of 5.603 kWh/m². This change in EUI based on the insulation level is believed to reflect government policies regarding building codes</w:t>
      </w:r>
      <w:r>
        <w:t xml:space="preserve"> (see Table </w:t>
      </w:r>
      <w:r w:rsidR="007A141B">
        <w:t>7</w:t>
      </w:r>
      <w:r>
        <w:t>)</w:t>
      </w:r>
      <w:r w:rsidRPr="00EB75B4">
        <w:t xml:space="preserve">, which have evolved over the years. </w:t>
      </w:r>
      <w:r>
        <w:t>Therefore, i</w:t>
      </w:r>
      <w:r w:rsidRPr="00EB75B4">
        <w:t>t is evident that buildings constructed in recent decades exhibit lower EUI, validating the effectiveness of insulation-related energy policies.</w:t>
      </w:r>
    </w:p>
    <w:p w14:paraId="575BA042" w14:textId="77777777" w:rsidR="00EB75B4" w:rsidRPr="00EB75B4" w:rsidRDefault="00EB75B4" w:rsidP="00EB75B4"/>
    <w:p w14:paraId="1F936C82" w14:textId="23D37528" w:rsidR="00EB75B4" w:rsidRDefault="00EB75B4" w:rsidP="00EB75B4">
      <w:pPr>
        <w:jc w:val="center"/>
      </w:pPr>
      <w:r w:rsidRPr="00EB75B4">
        <w:rPr>
          <w:noProof/>
        </w:rPr>
        <w:drawing>
          <wp:inline distT="0" distB="0" distL="0" distR="0" wp14:anchorId="02424EBC" wp14:editId="54C307A3">
            <wp:extent cx="3424080" cy="2566551"/>
            <wp:effectExtent l="0" t="0" r="5080" b="0"/>
            <wp:docPr id="2" name="Picture 1" descr="A picture containing text, screenshot, line, number&#10;&#10;Description automatically generated">
              <a:extLst xmlns:a="http://schemas.openxmlformats.org/drawingml/2006/main">
                <a:ext uri="{FF2B5EF4-FFF2-40B4-BE49-F238E27FC236}">
                  <a16:creationId xmlns:a16="http://schemas.microsoft.com/office/drawing/2014/main" id="{16B74535-D7A1-272A-5545-F52E098E6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screenshot, line, number&#10;&#10;Description automatically generated">
                      <a:extLst>
                        <a:ext uri="{FF2B5EF4-FFF2-40B4-BE49-F238E27FC236}">
                          <a16:creationId xmlns:a16="http://schemas.microsoft.com/office/drawing/2014/main" id="{16B74535-D7A1-272A-5545-F52E098E6E36}"/>
                        </a:ext>
                      </a:extLst>
                    </pic:cNvPr>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24080" cy="2566551"/>
                    </a:xfrm>
                    <a:prstGeom prst="rect">
                      <a:avLst/>
                    </a:prstGeom>
                    <a:noFill/>
                    <a:ln>
                      <a:noFill/>
                    </a:ln>
                  </pic:spPr>
                </pic:pic>
              </a:graphicData>
            </a:graphic>
          </wp:inline>
        </w:drawing>
      </w:r>
    </w:p>
    <w:p w14:paraId="7202EEBE" w14:textId="28C15ED9" w:rsidR="00EB75B4" w:rsidRPr="00EB75B4" w:rsidRDefault="007B034F" w:rsidP="00EB75B4">
      <w:pPr>
        <w:jc w:val="center"/>
        <w:rPr>
          <w:sz w:val="18"/>
          <w:szCs w:val="18"/>
        </w:rPr>
      </w:pPr>
      <w:r w:rsidRPr="007B034F">
        <w:rPr>
          <w:sz w:val="18"/>
          <w:szCs w:val="18"/>
        </w:rPr>
        <w:t>1: Thoroughly insulated, 2: Satisfactorily insulated, 3: Inadequately insulated, and 4: Lacking insulation</w:t>
      </w:r>
    </w:p>
    <w:p w14:paraId="6A3AB99A" w14:textId="2890EE41" w:rsidR="00EB75B4" w:rsidRDefault="00EB75B4" w:rsidP="00EB75B4">
      <w:pPr>
        <w:pStyle w:val="Caption"/>
      </w:pPr>
      <w:bookmarkStart w:id="70" w:name="_Toc137462984"/>
      <w:r>
        <w:t xml:space="preserve">Figure 5. </w:t>
      </w:r>
      <w:r w:rsidR="00B52BCD">
        <w:fldChar w:fldCharType="begin"/>
      </w:r>
      <w:r w:rsidR="00B52BCD">
        <w:instrText xml:space="preserve"> SEQ Figure_5. \* ARABIC </w:instrText>
      </w:r>
      <w:r w:rsidR="00B52BCD">
        <w:fldChar w:fldCharType="separate"/>
      </w:r>
      <w:r w:rsidR="00EC4C2A">
        <w:rPr>
          <w:noProof/>
        </w:rPr>
        <w:t>2</w:t>
      </w:r>
      <w:r w:rsidR="00B52BCD">
        <w:rPr>
          <w:noProof/>
        </w:rPr>
        <w:fldChar w:fldCharType="end"/>
      </w:r>
      <w:r>
        <w:t>. Causal effect of building insulation level on EUI</w:t>
      </w:r>
      <w:bookmarkEnd w:id="70"/>
    </w:p>
    <w:p w14:paraId="4E53BC96" w14:textId="77777777" w:rsidR="007A141B" w:rsidRPr="007A141B" w:rsidRDefault="007A141B" w:rsidP="007A141B"/>
    <w:p w14:paraId="28127A4C" w14:textId="77777777" w:rsidR="00D02F09" w:rsidRDefault="00D02F09">
      <w:pPr>
        <w:widowControl/>
        <w:wordWrap/>
        <w:autoSpaceDE/>
        <w:autoSpaceDN/>
        <w:spacing w:line="240" w:lineRule="auto"/>
        <w:jc w:val="left"/>
        <w:rPr>
          <w:szCs w:val="22"/>
        </w:rPr>
      </w:pPr>
      <w:r>
        <w:br w:type="page"/>
      </w:r>
    </w:p>
    <w:p w14:paraId="72E60BA9" w14:textId="205D7C32" w:rsidR="007362CF" w:rsidRDefault="007A141B" w:rsidP="007A141B">
      <w:pPr>
        <w:pStyle w:val="Caption"/>
      </w:pPr>
      <w:bookmarkStart w:id="71" w:name="_Toc137462925"/>
      <w:r>
        <w:lastRenderedPageBreak/>
        <w:t xml:space="preserve">Table 5. </w:t>
      </w:r>
      <w:r w:rsidR="00B52BCD">
        <w:fldChar w:fldCharType="begin"/>
      </w:r>
      <w:r w:rsidR="00B52BCD">
        <w:instrText xml:space="preserve"> SEQ Table_5. \* ARABIC </w:instrText>
      </w:r>
      <w:r w:rsidR="00B52BCD">
        <w:fldChar w:fldCharType="separate"/>
      </w:r>
      <w:r w:rsidR="00EC4C2A">
        <w:rPr>
          <w:noProof/>
        </w:rPr>
        <w:t>7</w:t>
      </w:r>
      <w:r w:rsidR="00B52BCD">
        <w:rPr>
          <w:noProof/>
        </w:rPr>
        <w:fldChar w:fldCharType="end"/>
      </w:r>
      <w:r>
        <w:t>. Causal effects of the house completion year on EUI</w:t>
      </w:r>
      <w:bookmarkEnd w:id="71"/>
    </w:p>
    <w:tbl>
      <w:tblPr>
        <w:tblW w:w="5660" w:type="dxa"/>
        <w:jc w:val="center"/>
        <w:tblCellMar>
          <w:left w:w="0" w:type="dxa"/>
          <w:right w:w="0" w:type="dxa"/>
        </w:tblCellMar>
        <w:tblLook w:val="0420" w:firstRow="1" w:lastRow="0" w:firstColumn="0" w:lastColumn="0" w:noHBand="0" w:noVBand="1"/>
      </w:tblPr>
      <w:tblGrid>
        <w:gridCol w:w="2040"/>
        <w:gridCol w:w="3620"/>
      </w:tblGrid>
      <w:tr w:rsidR="00EB75B4" w:rsidRPr="00EB75B4" w14:paraId="5951F08B" w14:textId="77777777" w:rsidTr="008A5753">
        <w:trPr>
          <w:trHeight w:val="20"/>
          <w:jc w:val="center"/>
        </w:trPr>
        <w:tc>
          <w:tcPr>
            <w:tcW w:w="566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78EE12" w14:textId="77777777" w:rsidR="00EB75B4" w:rsidRPr="00EB75B4" w:rsidRDefault="00EB75B4" w:rsidP="00EB75B4">
            <w:pPr>
              <w:jc w:val="center"/>
            </w:pPr>
            <w:r w:rsidRPr="00EB75B4">
              <w:rPr>
                <w:b/>
                <w:bCs/>
              </w:rPr>
              <w:t>House completion year</w:t>
            </w:r>
          </w:p>
        </w:tc>
      </w:tr>
      <w:tr w:rsidR="00EB75B4" w:rsidRPr="00EB75B4" w14:paraId="17A37F3D" w14:textId="77777777" w:rsidTr="008A5753">
        <w:trPr>
          <w:trHeight w:val="20"/>
          <w:jc w:val="center"/>
        </w:trPr>
        <w:tc>
          <w:tcPr>
            <w:tcW w:w="20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85F3B1" w14:textId="77777777" w:rsidR="00EB75B4" w:rsidRPr="00EB75B4" w:rsidRDefault="00EB75B4" w:rsidP="00EB75B4">
            <w:pPr>
              <w:jc w:val="center"/>
            </w:pPr>
            <w:r w:rsidRPr="00EB75B4">
              <w:rPr>
                <w:b/>
                <w:bCs/>
              </w:rPr>
              <w:t>Cases</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E2960F" w14:textId="77777777" w:rsidR="00EB75B4" w:rsidRPr="00EB75B4" w:rsidRDefault="00EB75B4" w:rsidP="00EB75B4">
            <w:pPr>
              <w:jc w:val="center"/>
            </w:pPr>
            <w:r w:rsidRPr="00EB75B4">
              <w:rPr>
                <w:b/>
                <w:bCs/>
              </w:rPr>
              <w:t>Average change in EUI (kWh/m</w:t>
            </w:r>
            <w:r w:rsidRPr="00EB75B4">
              <w:rPr>
                <w:b/>
                <w:bCs/>
                <w:vertAlign w:val="superscript"/>
              </w:rPr>
              <w:t>2</w:t>
            </w:r>
            <w:r w:rsidRPr="00EB75B4">
              <w:rPr>
                <w:b/>
                <w:bCs/>
              </w:rPr>
              <w:t>)</w:t>
            </w:r>
          </w:p>
        </w:tc>
      </w:tr>
      <w:tr w:rsidR="00EB75B4" w:rsidRPr="00EB75B4" w14:paraId="21DE6EF6" w14:textId="77777777" w:rsidTr="008A5753">
        <w:trPr>
          <w:trHeight w:val="20"/>
          <w:jc w:val="center"/>
        </w:trPr>
        <w:tc>
          <w:tcPr>
            <w:tcW w:w="20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6550D11" w14:textId="77777777" w:rsidR="00EB75B4" w:rsidRPr="00EB75B4" w:rsidRDefault="00EB75B4" w:rsidP="00EB75B4">
            <w:pPr>
              <w:jc w:val="center"/>
            </w:pPr>
            <w:r w:rsidRPr="00EB75B4">
              <w:t>From 1 to 2</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E33113" w14:textId="77777777" w:rsidR="00EB75B4" w:rsidRPr="00EB75B4" w:rsidRDefault="00EB75B4" w:rsidP="00EB75B4">
            <w:pPr>
              <w:jc w:val="center"/>
            </w:pPr>
            <w:r w:rsidRPr="00EB75B4">
              <w:t>1.333</w:t>
            </w:r>
          </w:p>
        </w:tc>
      </w:tr>
      <w:tr w:rsidR="00EB75B4" w:rsidRPr="00EB75B4" w14:paraId="2225FCF8" w14:textId="77777777" w:rsidTr="008A5753">
        <w:trPr>
          <w:trHeight w:val="20"/>
          <w:jc w:val="center"/>
        </w:trPr>
        <w:tc>
          <w:tcPr>
            <w:tcW w:w="20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D538AA9" w14:textId="77777777" w:rsidR="00EB75B4" w:rsidRPr="00EB75B4" w:rsidRDefault="00EB75B4" w:rsidP="00EB75B4">
            <w:pPr>
              <w:jc w:val="center"/>
            </w:pPr>
            <w:r w:rsidRPr="00EB75B4">
              <w:t>From 2 to 3</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FB778C" w14:textId="77777777" w:rsidR="00EB75B4" w:rsidRPr="00EB75B4" w:rsidRDefault="00EB75B4" w:rsidP="00EB75B4">
            <w:pPr>
              <w:jc w:val="center"/>
            </w:pPr>
            <w:r w:rsidRPr="00EB75B4">
              <w:t>0</w:t>
            </w:r>
          </w:p>
        </w:tc>
      </w:tr>
      <w:tr w:rsidR="00EB75B4" w:rsidRPr="00EB75B4" w14:paraId="59320F67" w14:textId="77777777" w:rsidTr="008A5753">
        <w:trPr>
          <w:trHeight w:val="20"/>
          <w:jc w:val="center"/>
        </w:trPr>
        <w:tc>
          <w:tcPr>
            <w:tcW w:w="20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6667808" w14:textId="77777777" w:rsidR="00EB75B4" w:rsidRPr="00EB75B4" w:rsidRDefault="00EB75B4" w:rsidP="00EB75B4">
            <w:pPr>
              <w:jc w:val="center"/>
            </w:pPr>
            <w:r w:rsidRPr="00EB75B4">
              <w:t>From 3 to 4</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179EC0" w14:textId="77777777" w:rsidR="00EB75B4" w:rsidRPr="00EB75B4" w:rsidRDefault="00EB75B4" w:rsidP="00EB75B4">
            <w:pPr>
              <w:jc w:val="center"/>
            </w:pPr>
            <w:r w:rsidRPr="00EB75B4">
              <w:t>-4.995</w:t>
            </w:r>
          </w:p>
        </w:tc>
      </w:tr>
      <w:tr w:rsidR="00EB75B4" w:rsidRPr="00EB75B4" w14:paraId="08075A1E" w14:textId="77777777" w:rsidTr="008A5753">
        <w:trPr>
          <w:trHeight w:val="20"/>
          <w:jc w:val="center"/>
        </w:trPr>
        <w:tc>
          <w:tcPr>
            <w:tcW w:w="20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085D295" w14:textId="77777777" w:rsidR="00EB75B4" w:rsidRPr="00EB75B4" w:rsidRDefault="00EB75B4" w:rsidP="00EB75B4">
            <w:pPr>
              <w:jc w:val="center"/>
            </w:pPr>
            <w:r w:rsidRPr="00EB75B4">
              <w:t>From 4 to 5</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EC9B1C" w14:textId="77777777" w:rsidR="00EB75B4" w:rsidRPr="00EB75B4" w:rsidRDefault="00EB75B4" w:rsidP="00EB75B4">
            <w:pPr>
              <w:jc w:val="center"/>
            </w:pPr>
            <w:r w:rsidRPr="00EB75B4">
              <w:t>0</w:t>
            </w:r>
          </w:p>
        </w:tc>
      </w:tr>
      <w:tr w:rsidR="00EB75B4" w:rsidRPr="00EB75B4" w14:paraId="3D51983A" w14:textId="77777777" w:rsidTr="008A5753">
        <w:trPr>
          <w:trHeight w:val="20"/>
          <w:jc w:val="center"/>
        </w:trPr>
        <w:tc>
          <w:tcPr>
            <w:tcW w:w="20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D18D551" w14:textId="77777777" w:rsidR="00EB75B4" w:rsidRPr="00EB75B4" w:rsidRDefault="00EB75B4" w:rsidP="00EB75B4">
            <w:pPr>
              <w:jc w:val="center"/>
            </w:pPr>
            <w:r w:rsidRPr="00EB75B4">
              <w:t>From 5 to 6</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BC428A" w14:textId="77777777" w:rsidR="00EB75B4" w:rsidRPr="00EB75B4" w:rsidRDefault="00EB75B4" w:rsidP="00EB75B4">
            <w:pPr>
              <w:jc w:val="center"/>
            </w:pPr>
            <w:r w:rsidRPr="00EB75B4">
              <w:t>-2.484</w:t>
            </w:r>
          </w:p>
        </w:tc>
      </w:tr>
      <w:tr w:rsidR="00EB75B4" w:rsidRPr="00EB75B4" w14:paraId="561359D5" w14:textId="77777777" w:rsidTr="008A5753">
        <w:trPr>
          <w:trHeight w:val="20"/>
          <w:jc w:val="center"/>
        </w:trPr>
        <w:tc>
          <w:tcPr>
            <w:tcW w:w="20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E49B8B7" w14:textId="77777777" w:rsidR="00EB75B4" w:rsidRPr="00EB75B4" w:rsidRDefault="00EB75B4" w:rsidP="00EB75B4">
            <w:pPr>
              <w:jc w:val="center"/>
            </w:pPr>
            <w:r w:rsidRPr="00EB75B4">
              <w:t>From 6 to 7</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4047E7" w14:textId="77777777" w:rsidR="00EB75B4" w:rsidRPr="00EB75B4" w:rsidRDefault="00EB75B4" w:rsidP="00EB75B4">
            <w:pPr>
              <w:jc w:val="center"/>
            </w:pPr>
            <w:r w:rsidRPr="00EB75B4">
              <w:t>-0.013</w:t>
            </w:r>
          </w:p>
        </w:tc>
      </w:tr>
      <w:tr w:rsidR="00EB75B4" w:rsidRPr="00EB75B4" w14:paraId="14B201BC" w14:textId="77777777" w:rsidTr="008A5753">
        <w:trPr>
          <w:trHeight w:val="20"/>
          <w:jc w:val="center"/>
        </w:trPr>
        <w:tc>
          <w:tcPr>
            <w:tcW w:w="20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F6A3664" w14:textId="77777777" w:rsidR="00EB75B4" w:rsidRPr="00EB75B4" w:rsidRDefault="00EB75B4" w:rsidP="00EB75B4">
            <w:pPr>
              <w:jc w:val="center"/>
            </w:pPr>
            <w:r w:rsidRPr="00EB75B4">
              <w:t>From 7 to 8</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B57763" w14:textId="77777777" w:rsidR="00EB75B4" w:rsidRPr="00EB75B4" w:rsidRDefault="00EB75B4" w:rsidP="00EB75B4">
            <w:pPr>
              <w:jc w:val="center"/>
            </w:pPr>
            <w:r w:rsidRPr="00EB75B4">
              <w:t>-3.383</w:t>
            </w:r>
          </w:p>
        </w:tc>
      </w:tr>
    </w:tbl>
    <w:p w14:paraId="3F6AAFA6" w14:textId="175C89E2" w:rsidR="00EB75B4" w:rsidRPr="00EB75B4" w:rsidRDefault="00EB75B4" w:rsidP="007A141B">
      <w:pPr>
        <w:spacing w:line="240" w:lineRule="auto"/>
        <w:jc w:val="center"/>
        <w:rPr>
          <w:sz w:val="18"/>
          <w:szCs w:val="18"/>
        </w:rPr>
      </w:pPr>
      <w:r w:rsidRPr="00EB75B4">
        <w:rPr>
          <w:sz w:val="18"/>
          <w:szCs w:val="18"/>
        </w:rPr>
        <w:t xml:space="preserve">1: Before 1950, 2: 1950 to 1959, 3: 1960 to 1969, 4: 1970 to </w:t>
      </w:r>
      <w:r w:rsidR="007A141B" w:rsidRPr="00EB75B4">
        <w:rPr>
          <w:sz w:val="18"/>
          <w:szCs w:val="18"/>
        </w:rPr>
        <w:t xml:space="preserve">1979, </w:t>
      </w:r>
      <w:r w:rsidR="007A141B" w:rsidRPr="007A141B">
        <w:rPr>
          <w:sz w:val="18"/>
          <w:szCs w:val="18"/>
        </w:rPr>
        <w:t>5</w:t>
      </w:r>
      <w:r w:rsidRPr="00EB75B4">
        <w:rPr>
          <w:sz w:val="18"/>
          <w:szCs w:val="18"/>
        </w:rPr>
        <w:t>: 1980 to 1989, 6: 1990 to</w:t>
      </w:r>
      <w:r w:rsidRPr="007A141B">
        <w:rPr>
          <w:sz w:val="18"/>
          <w:szCs w:val="18"/>
        </w:rPr>
        <w:t xml:space="preserve"> </w:t>
      </w:r>
      <w:r w:rsidRPr="00EB75B4">
        <w:rPr>
          <w:sz w:val="18"/>
          <w:szCs w:val="18"/>
        </w:rPr>
        <w:t xml:space="preserve">1999, 7: 2000 to 2009, </w:t>
      </w:r>
      <w:r w:rsidR="007A141B" w:rsidRPr="007A141B">
        <w:rPr>
          <w:sz w:val="18"/>
          <w:szCs w:val="18"/>
        </w:rPr>
        <w:t xml:space="preserve">and </w:t>
      </w:r>
      <w:r w:rsidRPr="00EB75B4">
        <w:rPr>
          <w:sz w:val="18"/>
          <w:szCs w:val="18"/>
        </w:rPr>
        <w:t>8: 2010 to 2015</w:t>
      </w:r>
    </w:p>
    <w:p w14:paraId="14B954DB" w14:textId="77777777" w:rsidR="00EB75B4" w:rsidRDefault="00EB75B4" w:rsidP="00B06072"/>
    <w:p w14:paraId="2F6B3172" w14:textId="12CC92AD" w:rsidR="005B704E" w:rsidRDefault="005B704E" w:rsidP="002F44C8">
      <w:pPr>
        <w:pStyle w:val="Heading3"/>
        <w:numPr>
          <w:ilvl w:val="2"/>
          <w:numId w:val="48"/>
        </w:numPr>
      </w:pPr>
      <w:bookmarkStart w:id="72" w:name="_Toc137595477"/>
      <w:r w:rsidRPr="007A141B">
        <w:rPr>
          <w:rFonts w:eastAsiaTheme="majorEastAsia"/>
        </w:rPr>
        <w:t>Economic analysis for implementing Energy Star</w:t>
      </w:r>
      <w:r w:rsidR="00F85FB8">
        <w:rPr>
          <w:b w:val="0"/>
          <w:bCs w:val="0"/>
        </w:rPr>
        <w:t xml:space="preserve"> </w:t>
      </w:r>
      <w:r w:rsidR="00F85FB8">
        <w:rPr>
          <w:noProof/>
        </w:rPr>
        <w:t>qualified</w:t>
      </w:r>
      <w:r w:rsidRPr="007A141B">
        <w:rPr>
          <w:rFonts w:eastAsiaTheme="majorEastAsia"/>
        </w:rPr>
        <w:t xml:space="preserve"> windows</w:t>
      </w:r>
      <w:bookmarkEnd w:id="72"/>
    </w:p>
    <w:p w14:paraId="6FDA0705" w14:textId="527647A9" w:rsidR="007A141B" w:rsidRDefault="007A141B" w:rsidP="007A141B">
      <w:r>
        <w:t xml:space="preserve">The installation of energy-efficient windows with an Energy Star rating offers numerous benefits. While the average replacement cost can vary between $473 and $3,109 per window depending on factors like brand, window type, and chosen features, the long-term savings are substantial. The Environmental Protection Agency's EnergyStar program estimates that replacing single-pane windows in an average U.S. home can result in annual savings of $101 to $583, and double-pane windows can save $27 to $197 per year with EnergyStar-qualified replacements. With an average lifespan of over 30 years, Energy Star </w:t>
      </w:r>
      <w:r w:rsidR="00F85FB8">
        <w:rPr>
          <w:noProof/>
        </w:rPr>
        <w:t xml:space="preserve">qualified </w:t>
      </w:r>
      <w:r>
        <w:t>windows are a wise long-term investment. Furthermore, these windows can potentially increase a home's selling price by up to $12,000. To promote the adoption of energy-efficient windows, the government could provide incentives or discounts, not only for replacement projects but also for new construction, encouraging homeowners to reap the benefits of energy savings and increased property value.</w:t>
      </w:r>
    </w:p>
    <w:p w14:paraId="2BA80ACC" w14:textId="77777777" w:rsidR="00D02F09" w:rsidRDefault="00D02F09" w:rsidP="007A141B"/>
    <w:p w14:paraId="7BC4521D" w14:textId="1D419180" w:rsidR="007A141B" w:rsidRDefault="007A141B" w:rsidP="00B06072"/>
    <w:p w14:paraId="77778BFA" w14:textId="77777777" w:rsidR="008A5753" w:rsidRDefault="008A5753" w:rsidP="00B06072"/>
    <w:p w14:paraId="3C0378B5" w14:textId="210027B0" w:rsidR="0053556F" w:rsidRDefault="0053556F" w:rsidP="002F44C8">
      <w:pPr>
        <w:pStyle w:val="Heading3"/>
        <w:numPr>
          <w:ilvl w:val="2"/>
          <w:numId w:val="48"/>
        </w:numPr>
      </w:pPr>
      <w:bookmarkStart w:id="73" w:name="_Toc137595478"/>
      <w:r w:rsidRPr="007A141B">
        <w:rPr>
          <w:rFonts w:eastAsiaTheme="majorEastAsia"/>
          <w:iCs/>
        </w:rPr>
        <w:lastRenderedPageBreak/>
        <w:t>Increasing or negligible? The effect of smart meters on EUI and potential reasons behind</w:t>
      </w:r>
      <w:bookmarkEnd w:id="73"/>
    </w:p>
    <w:p w14:paraId="09289792" w14:textId="71B3EC7E" w:rsidR="007A2DB4" w:rsidRDefault="007A2DB4" w:rsidP="007A2DB4">
      <w:r w:rsidRPr="007A2DB4">
        <w:t>The results revealed that the utilization of smart meters was linked to an overall increase i</w:t>
      </w:r>
      <w:r>
        <w:t xml:space="preserve">n </w:t>
      </w:r>
      <w:r w:rsidRPr="007A2DB4">
        <w:t>EUI across all buildings included in the analysis. However, when examining the subset of buildings that underwent an energy audit, the impact of smart meters on EUI was found to be negligible, contrary to the anticipated energy savings predicted by</w:t>
      </w:r>
      <w:r>
        <w:t xml:space="preserve"> </w:t>
      </w:r>
      <w:r>
        <w:fldChar w:fldCharType="begin"/>
      </w:r>
      <w:r>
        <w:instrText xml:space="preserve"> ADDIN ZOTERO_ITEM CSL_CITATION {"citationID":"D1h0Z5GW","properties":{"formattedCitation":"(Gao &amp; Zhang, 2021)","plainCitation":"(Gao &amp; Zhang, 2021)","noteIndex":0},"citationItems":[{"id":958,"uris":["http://zotero.org/users/10432387/items/27H4D25Q"],"itemData":{"id":958,"type":"paper-conference","event-title":"DG. O2021: The 22nd Annual International Conference on Digital Government Research","page":"416-423","title":"Studying the Impacts of Federal Funding on Residential Smart Meter Adoption and Utilities’ Performance in the US: A Simultaneous Equation Approach","author":[{"family":"Gao","given":"Yue"},{"family":"Zhang","given":"Jing"}],"issued":{"date-parts":[["2021"]]}}}],"schema":"https://github.com/citation-style-language/schema/raw/master/csl-citation.json"} </w:instrText>
      </w:r>
      <w:r>
        <w:fldChar w:fldCharType="separate"/>
      </w:r>
      <w:r>
        <w:rPr>
          <w:noProof/>
        </w:rPr>
        <w:t>(Gao &amp; Zhang, 2021)</w:t>
      </w:r>
      <w:r>
        <w:fldChar w:fldCharType="end"/>
      </w:r>
      <w:r w:rsidRPr="007A2DB4">
        <w:t>.</w:t>
      </w:r>
    </w:p>
    <w:p w14:paraId="5E462D3E" w14:textId="77777777" w:rsidR="007A2DB4" w:rsidRPr="007A2DB4" w:rsidRDefault="007A2DB4" w:rsidP="007A2DB4"/>
    <w:p w14:paraId="754B79DA" w14:textId="77777777" w:rsidR="007A2DB4" w:rsidRPr="007A2DB4" w:rsidRDefault="007A2DB4" w:rsidP="007A2DB4">
      <w:r w:rsidRPr="007A2DB4">
        <w:t>For buildings that received an energy audit:</w:t>
      </w:r>
    </w:p>
    <w:p w14:paraId="6B8E9AC7" w14:textId="77777777" w:rsidR="007A2DB4" w:rsidRPr="007A2DB4" w:rsidRDefault="007A2DB4" w:rsidP="002F44C8">
      <w:pPr>
        <w:numPr>
          <w:ilvl w:val="0"/>
          <w:numId w:val="47"/>
        </w:numPr>
        <w:tabs>
          <w:tab w:val="num" w:pos="720"/>
        </w:tabs>
      </w:pPr>
      <w:r w:rsidRPr="007A2DB4">
        <w:t>The influence of smart meters on EUI can primarily be attributed to an excessive reliance on automation. While smart meters and connected systems have the potential to optimize energy usage, occupants may excessively depend on automation, disregarding more energy-efficient manual practices.</w:t>
      </w:r>
    </w:p>
    <w:p w14:paraId="58D4A46D" w14:textId="699E9D6D" w:rsidR="007A2DB4" w:rsidRPr="007A2DB4" w:rsidRDefault="007A2DB4" w:rsidP="002F44C8">
      <w:pPr>
        <w:numPr>
          <w:ilvl w:val="0"/>
          <w:numId w:val="47"/>
        </w:numPr>
        <w:tabs>
          <w:tab w:val="num" w:pos="720"/>
        </w:tabs>
      </w:pPr>
      <w:r w:rsidRPr="007A2DB4">
        <w:t xml:space="preserve">This phenomenon is exemplified by the analysis of air conditioning (AC) usage behavior, discussed in subsequent </w:t>
      </w:r>
      <w:r w:rsidR="005B704E">
        <w:t>section</w:t>
      </w:r>
      <w:r w:rsidRPr="007A2DB4">
        <w:t>, where manually turning the AC on and off proves to be more energy-efficient than relying solely on automated control. The data reveals that 31.6% of households utilize automated AC control, whereas only 6.3% employ manual control.</w:t>
      </w:r>
    </w:p>
    <w:p w14:paraId="70B4C53B" w14:textId="0F27DA7A" w:rsidR="007A2DB4" w:rsidRDefault="007A2DB4" w:rsidP="002F44C8">
      <w:pPr>
        <w:numPr>
          <w:ilvl w:val="0"/>
          <w:numId w:val="47"/>
        </w:numPr>
        <w:tabs>
          <w:tab w:val="num" w:pos="720"/>
        </w:tabs>
      </w:pPr>
      <w:r w:rsidRPr="007A2DB4">
        <w:t xml:space="preserve">Additionally, the study found that 42% of households tend to maintain a constant temperature setting for their AC most of the time, a practice that is not </w:t>
      </w:r>
      <w:r w:rsidR="009605DF" w:rsidRPr="007A2DB4">
        <w:t>energy efficient</w:t>
      </w:r>
      <w:r w:rsidRPr="007A2DB4">
        <w:t>.</w:t>
      </w:r>
    </w:p>
    <w:p w14:paraId="23B8FFFC" w14:textId="77777777" w:rsidR="007A2DB4" w:rsidRPr="007A2DB4" w:rsidRDefault="007A2DB4" w:rsidP="007A2DB4">
      <w:pPr>
        <w:ind w:left="720"/>
      </w:pPr>
    </w:p>
    <w:p w14:paraId="65403122" w14:textId="4041E3AA" w:rsidR="007A141B" w:rsidRDefault="007A2DB4" w:rsidP="00B06072">
      <w:r w:rsidRPr="007A2DB4">
        <w:t>For buildings that did not undergo an energy audit:</w:t>
      </w:r>
      <w:r>
        <w:t xml:space="preserve"> </w:t>
      </w:r>
      <w:r w:rsidRPr="007A2DB4">
        <w:t>It is hypothesized that the observed increase in EUI may be attributed to a feedback effect. This dissertation proposes that providing real-time feedback on energy consumption can inadvertently lead to an upsurge in energy use. This is because individuals, upon realizing they are using less energy than their neighbors or less than their perceived "normal," may subsequently increase their energy consumption.</w:t>
      </w:r>
    </w:p>
    <w:p w14:paraId="3AC7D5B0" w14:textId="77777777" w:rsidR="008A5753" w:rsidRPr="005B704E" w:rsidRDefault="008A5753" w:rsidP="00B06072"/>
    <w:p w14:paraId="3DE735D4" w14:textId="51F91953" w:rsidR="00B06072" w:rsidRDefault="005B704E" w:rsidP="002F44C8">
      <w:pPr>
        <w:pStyle w:val="Heading2"/>
        <w:numPr>
          <w:ilvl w:val="1"/>
          <w:numId w:val="45"/>
        </w:numPr>
      </w:pPr>
      <w:bookmarkStart w:id="74" w:name="_Toc137595479"/>
      <w:r>
        <w:t xml:space="preserve">The </w:t>
      </w:r>
      <w:r w:rsidRPr="005B704E">
        <w:rPr>
          <w:rFonts w:hint="eastAsia"/>
        </w:rPr>
        <w:t>influence of occupant behavior</w:t>
      </w:r>
      <w:r>
        <w:t xml:space="preserve"> on EUI</w:t>
      </w:r>
      <w:bookmarkEnd w:id="74"/>
    </w:p>
    <w:p w14:paraId="7BD67718" w14:textId="7C352413" w:rsidR="0053556F" w:rsidRDefault="0053556F" w:rsidP="002F44C8">
      <w:pPr>
        <w:pStyle w:val="Heading3"/>
        <w:numPr>
          <w:ilvl w:val="2"/>
          <w:numId w:val="49"/>
        </w:numPr>
        <w:rPr>
          <w:rFonts w:eastAsiaTheme="majorEastAsia"/>
          <w:iCs/>
        </w:rPr>
      </w:pPr>
      <w:bookmarkStart w:id="75" w:name="_Toc137595480"/>
      <w:r w:rsidRPr="0053556F">
        <w:rPr>
          <w:rFonts w:eastAsiaTheme="majorEastAsia"/>
          <w:iCs/>
        </w:rPr>
        <w:t>Nighttime indoor air temperature settings vs EUI</w:t>
      </w:r>
      <w:bookmarkEnd w:id="75"/>
    </w:p>
    <w:p w14:paraId="53F38E5E" w14:textId="0A6181C0" w:rsidR="0053556F" w:rsidRPr="00574B63" w:rsidRDefault="0053556F" w:rsidP="0053556F">
      <w:r w:rsidRPr="0053556F">
        <w:t xml:space="preserve">Figure </w:t>
      </w:r>
      <w:r w:rsidR="00574B63">
        <w:t>5.3</w:t>
      </w:r>
      <w:r w:rsidRPr="0053556F">
        <w:t xml:space="preserve"> presents the causal impacts of nighttime indoor air temperature (IAT) settings on Energy Use Intensity (EUI), as measured in kilowatt-hours per square meter (kWh/m²), under two </w:t>
      </w:r>
      <w:r w:rsidRPr="0053556F">
        <w:lastRenderedPageBreak/>
        <w:t xml:space="preserve">distinct occupancy scenarios. In both scenarios, when nighttime IAT is set to be lower than daytime IAT, it results in no change in EUI, likely due to reduced energy consumption during the non-peak hours. However, intriguing differences emerge when nighttime IAT is set to be higher than the daytime IAT. In Scenario 1, where someone is home during the day, this leads to a reduction in EUI by -1.056 kWh/m². Even more substantial savings are observed in Scenario 2, where no one is home during the day, with a decrease in EUI by -2.393 kWh/m². </w:t>
      </w:r>
      <w:r w:rsidR="00574B63">
        <w:t>Table</w:t>
      </w:r>
      <w:r w:rsidR="000C2D59">
        <w:t>s</w:t>
      </w:r>
      <w:r w:rsidR="00574B63">
        <w:t xml:space="preserve"> 5.8</w:t>
      </w:r>
      <w:r w:rsidR="000C2D59">
        <w:t xml:space="preserve"> and 5.9</w:t>
      </w:r>
      <w:r w:rsidR="00574B63">
        <w:t xml:space="preserve"> provide detailed causal inference results.</w:t>
      </w:r>
    </w:p>
    <w:p w14:paraId="22D32690" w14:textId="77777777" w:rsidR="0053556F" w:rsidRDefault="0053556F" w:rsidP="0053556F"/>
    <w:p w14:paraId="692A818C" w14:textId="2295169A" w:rsidR="0053556F" w:rsidRDefault="0053556F" w:rsidP="0053556F">
      <w:r w:rsidRPr="0053556F">
        <w:t>Since this is summertime, the decrease in EUI is suspected to be caused by the lower temperature gradient (temperature difference between the indoors and outdoors) leading to less heat flows into the building</w:t>
      </w:r>
      <w:r>
        <w:t xml:space="preserve"> (see Table </w:t>
      </w:r>
      <w:r w:rsidR="00574B63">
        <w:t>5.</w:t>
      </w:r>
      <w:r w:rsidR="000C2D59">
        <w:t>10</w:t>
      </w:r>
      <w:r>
        <w:t>)</w:t>
      </w:r>
      <w:r w:rsidRPr="0053556F">
        <w:t>. Therefore, the cooling system doesn't need to work as hard, leading to lower energy consumption as explained by</w:t>
      </w:r>
      <w:r w:rsidR="00574B63">
        <w:t xml:space="preserve"> </w:t>
      </w:r>
      <w:r w:rsidR="00574B63">
        <w:fldChar w:fldCharType="begin"/>
      </w:r>
      <w:r w:rsidR="00574B63">
        <w:instrText xml:space="preserve"> ADDIN ZOTERO_ITEM CSL_CITATION {"citationID":"daPpQ229","properties":{"formattedCitation":"(Lechner, 2014)","plainCitation":"(Lechner, 2014)","noteIndex":0},"citationItems":[{"id":936,"uris":["http://zotero.org/users/10432387/items/6PQUL5G2"],"itemData":{"id":936,"type":"book","ISBN":"1-118-58242-X","publisher":"John wiley &amp; sons","title":"Heating, cooling, lighting: Sustainable design methods for architects","author":[{"family":"Lechner","given":"Norbert"}],"issued":{"date-parts":[["2014"]]}}}],"schema":"https://github.com/citation-style-language/schema/raw/master/csl-citation.json"} </w:instrText>
      </w:r>
      <w:r w:rsidR="00574B63">
        <w:fldChar w:fldCharType="separate"/>
      </w:r>
      <w:r w:rsidR="00574B63">
        <w:rPr>
          <w:noProof/>
        </w:rPr>
        <w:t>(Lechner, 2014)</w:t>
      </w:r>
      <w:r w:rsidR="00574B63">
        <w:fldChar w:fldCharType="end"/>
      </w:r>
      <w:r w:rsidRPr="0053556F">
        <w:t>.</w:t>
      </w:r>
      <w:r>
        <w:t xml:space="preserve"> </w:t>
      </w:r>
      <w:r w:rsidRPr="0053556F">
        <w:t>These outcomes suggest that increasing nighttime IAT relative to daytime settings, particularly when the home is unoccupied during the day, can lead to notable energy savings. These findings underscore the importance of smart temperature management in homes, especially in the context of unoccupied daytime periods, for effective energy conservation. The differential effects in the two scenarios also point to the significance of home occupancy patterns in the effective design and implementation of energy-saving strategies.</w:t>
      </w:r>
    </w:p>
    <w:p w14:paraId="4C90C738" w14:textId="0668FB94" w:rsidR="008A5753" w:rsidRDefault="008A5753" w:rsidP="0053556F"/>
    <w:p w14:paraId="048820BB" w14:textId="77777777" w:rsidR="008A5753" w:rsidRDefault="008A5753" w:rsidP="0053556F"/>
    <w:p w14:paraId="778666CA" w14:textId="77777777" w:rsidR="0053556F" w:rsidRDefault="0053556F" w:rsidP="0053556F"/>
    <w:p w14:paraId="116EF8EF" w14:textId="0DD399D6" w:rsidR="0053556F" w:rsidRDefault="0053556F" w:rsidP="00574B63">
      <w:pPr>
        <w:jc w:val="center"/>
      </w:pPr>
      <w:r w:rsidRPr="0053556F">
        <w:rPr>
          <w:noProof/>
        </w:rPr>
        <w:lastRenderedPageBreak/>
        <w:drawing>
          <wp:inline distT="0" distB="0" distL="0" distR="0" wp14:anchorId="09C16BC1" wp14:editId="41AD7BCE">
            <wp:extent cx="3544929" cy="2413928"/>
            <wp:effectExtent l="0" t="0" r="0" b="0"/>
            <wp:docPr id="1015740475" name="Picture 1015740475" descr="A picture containing text, screenshot, line, display&#10;&#10;Description automatically generated">
              <a:extLst xmlns:a="http://schemas.openxmlformats.org/drawingml/2006/main">
                <a:ext uri="{FF2B5EF4-FFF2-40B4-BE49-F238E27FC236}">
                  <a16:creationId xmlns:a16="http://schemas.microsoft.com/office/drawing/2014/main" id="{5BB32486-E5A8-49A7-803A-2D6547D8A0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740475" name="Picture 1015740475" descr="A picture containing text, screenshot, line, display&#10;&#10;Description automatically generated">
                      <a:extLst>
                        <a:ext uri="{FF2B5EF4-FFF2-40B4-BE49-F238E27FC236}">
                          <a16:creationId xmlns:a16="http://schemas.microsoft.com/office/drawing/2014/main" id="{5BB32486-E5A8-49A7-803A-2D6547D8A00E}"/>
                        </a:ext>
                      </a:extLst>
                    </pic:cNvPr>
                    <pic:cNvPicPr>
                      <a:picLocks noChangeAspect="1"/>
                    </pic:cNvPicPr>
                  </pic:nvPicPr>
                  <pic:blipFill>
                    <a:blip r:embed="rId63"/>
                    <a:stretch>
                      <a:fillRect/>
                    </a:stretch>
                  </pic:blipFill>
                  <pic:spPr>
                    <a:xfrm>
                      <a:off x="0" y="0"/>
                      <a:ext cx="3561052" cy="2424907"/>
                    </a:xfrm>
                    <a:prstGeom prst="rect">
                      <a:avLst/>
                    </a:prstGeom>
                  </pic:spPr>
                </pic:pic>
              </a:graphicData>
            </a:graphic>
          </wp:inline>
        </w:drawing>
      </w:r>
    </w:p>
    <w:p w14:paraId="67E42BDE" w14:textId="225A612C" w:rsidR="00574B63" w:rsidRPr="00574B63" w:rsidRDefault="00574B63" w:rsidP="00574B63">
      <w:pPr>
        <w:jc w:val="center"/>
        <w:rPr>
          <w:sz w:val="18"/>
          <w:szCs w:val="18"/>
        </w:rPr>
      </w:pPr>
      <w:r w:rsidRPr="00574B63">
        <w:rPr>
          <w:rFonts w:hint="eastAsia"/>
          <w:sz w:val="18"/>
          <w:szCs w:val="18"/>
        </w:rPr>
        <w:t>-1: Night temperature less than day temperature</w:t>
      </w:r>
      <w:r w:rsidRPr="00574B63">
        <w:rPr>
          <w:sz w:val="18"/>
          <w:szCs w:val="18"/>
        </w:rPr>
        <w:t xml:space="preserve">, </w:t>
      </w:r>
      <w:r w:rsidRPr="00574B63">
        <w:rPr>
          <w:rFonts w:hint="eastAsia"/>
          <w:sz w:val="18"/>
          <w:szCs w:val="18"/>
        </w:rPr>
        <w:t>0: Night temperature equals to day temperature</w:t>
      </w:r>
      <w:r w:rsidRPr="00574B63">
        <w:rPr>
          <w:sz w:val="18"/>
          <w:szCs w:val="18"/>
        </w:rPr>
        <w:t xml:space="preserve"> and </w:t>
      </w:r>
      <w:r w:rsidRPr="00574B63">
        <w:rPr>
          <w:rFonts w:hint="eastAsia"/>
          <w:sz w:val="18"/>
          <w:szCs w:val="18"/>
        </w:rPr>
        <w:t>1: Night temperature greater than day temperature.</w:t>
      </w:r>
    </w:p>
    <w:p w14:paraId="70D41813" w14:textId="6942B891" w:rsidR="00574B63" w:rsidRPr="00574B63" w:rsidRDefault="00574B63" w:rsidP="00574B63">
      <w:pPr>
        <w:jc w:val="center"/>
        <w:rPr>
          <w:sz w:val="18"/>
          <w:szCs w:val="18"/>
        </w:rPr>
      </w:pPr>
      <w:r w:rsidRPr="00574B63">
        <w:rPr>
          <w:rFonts w:hint="eastAsia"/>
          <w:sz w:val="18"/>
          <w:szCs w:val="18"/>
        </w:rPr>
        <w:t xml:space="preserve">Scenario </w:t>
      </w:r>
      <w:r w:rsidRPr="00574B63">
        <w:rPr>
          <w:sz w:val="18"/>
          <w:szCs w:val="18"/>
        </w:rPr>
        <w:t xml:space="preserve">1: </w:t>
      </w:r>
      <w:r w:rsidR="00312B4A" w:rsidRPr="00312B4A">
        <w:rPr>
          <w:sz w:val="18"/>
          <w:szCs w:val="18"/>
        </w:rPr>
        <w:t>when an individual is present at home during daytime hours</w:t>
      </w:r>
      <w:r w:rsidRPr="00574B63">
        <w:rPr>
          <w:sz w:val="18"/>
          <w:szCs w:val="18"/>
        </w:rPr>
        <w:t xml:space="preserve"> and </w:t>
      </w:r>
      <w:r w:rsidRPr="00574B63">
        <w:rPr>
          <w:rFonts w:hint="eastAsia"/>
          <w:sz w:val="18"/>
          <w:szCs w:val="18"/>
        </w:rPr>
        <w:t xml:space="preserve">Scenario 2: </w:t>
      </w:r>
      <w:r w:rsidR="00312B4A" w:rsidRPr="00312B4A">
        <w:rPr>
          <w:sz w:val="18"/>
          <w:szCs w:val="18"/>
        </w:rPr>
        <w:t>when the house is unoccupied during the day</w:t>
      </w:r>
    </w:p>
    <w:p w14:paraId="63D86CF0" w14:textId="291375E1" w:rsidR="0053556F" w:rsidRPr="00574B63" w:rsidRDefault="00574B63" w:rsidP="00574B63">
      <w:pPr>
        <w:pStyle w:val="Caption"/>
      </w:pPr>
      <w:bookmarkStart w:id="76" w:name="_Toc137462985"/>
      <w:r>
        <w:t xml:space="preserve">Figure 5. </w:t>
      </w:r>
      <w:r w:rsidR="00B52BCD">
        <w:fldChar w:fldCharType="begin"/>
      </w:r>
      <w:r w:rsidR="00B52BCD">
        <w:instrText xml:space="preserve"> SEQ Figure_5. \* ARABIC </w:instrText>
      </w:r>
      <w:r w:rsidR="00B52BCD">
        <w:fldChar w:fldCharType="separate"/>
      </w:r>
      <w:r w:rsidR="00EC4C2A">
        <w:rPr>
          <w:noProof/>
        </w:rPr>
        <w:t>3</w:t>
      </w:r>
      <w:r w:rsidR="00B52BCD">
        <w:rPr>
          <w:noProof/>
        </w:rPr>
        <w:fldChar w:fldCharType="end"/>
      </w:r>
      <w:r>
        <w:t>. Causal effect of nighttime temperature settings on EUI</w:t>
      </w:r>
      <w:bookmarkEnd w:id="76"/>
    </w:p>
    <w:p w14:paraId="335CD9F6" w14:textId="77777777" w:rsidR="0053556F" w:rsidRDefault="0053556F" w:rsidP="0053556F"/>
    <w:p w14:paraId="4214A42D" w14:textId="3C29B49C" w:rsidR="0053556F" w:rsidRDefault="00574B63" w:rsidP="00574B63">
      <w:pPr>
        <w:pStyle w:val="Caption"/>
        <w:jc w:val="left"/>
      </w:pPr>
      <w:bookmarkStart w:id="77" w:name="_Toc137462926"/>
      <w:r>
        <w:t xml:space="preserve">Table 5. </w:t>
      </w:r>
      <w:r w:rsidR="00B52BCD">
        <w:fldChar w:fldCharType="begin"/>
      </w:r>
      <w:r w:rsidR="00B52BCD">
        <w:instrText xml:space="preserve"> SEQ Table_5. \* ARABIC </w:instrText>
      </w:r>
      <w:r w:rsidR="00B52BCD">
        <w:fldChar w:fldCharType="separate"/>
      </w:r>
      <w:r w:rsidR="00EC4C2A">
        <w:rPr>
          <w:noProof/>
        </w:rPr>
        <w:t>8</w:t>
      </w:r>
      <w:r w:rsidR="00B52BCD">
        <w:rPr>
          <w:noProof/>
        </w:rPr>
        <w:fldChar w:fldCharType="end"/>
      </w:r>
      <w:r>
        <w:t>. Causal effect of nighttime temperature settings on EUI</w:t>
      </w:r>
      <w:bookmarkEnd w:id="77"/>
    </w:p>
    <w:tbl>
      <w:tblPr>
        <w:tblW w:w="0" w:type="auto"/>
        <w:tblCellMar>
          <w:left w:w="0" w:type="dxa"/>
          <w:right w:w="0" w:type="dxa"/>
        </w:tblCellMar>
        <w:tblLook w:val="0600" w:firstRow="0" w:lastRow="0" w:firstColumn="0" w:lastColumn="0" w:noHBand="1" w:noVBand="1"/>
      </w:tblPr>
      <w:tblGrid>
        <w:gridCol w:w="875"/>
        <w:gridCol w:w="816"/>
        <w:gridCol w:w="1553"/>
        <w:gridCol w:w="1097"/>
        <w:gridCol w:w="1903"/>
        <w:gridCol w:w="1392"/>
        <w:gridCol w:w="849"/>
      </w:tblGrid>
      <w:tr w:rsidR="00574B63" w:rsidRPr="00574B63" w14:paraId="33D3C53B" w14:textId="77777777" w:rsidTr="00A208BE">
        <w:trPr>
          <w:cantSplit/>
          <w:trHeight w:val="223"/>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B2F4C5C" w14:textId="77777777" w:rsidR="00574B63" w:rsidRPr="00574B63" w:rsidRDefault="00574B63" w:rsidP="000C2D59">
            <w:pPr>
              <w:keepNext/>
              <w:spacing w:line="240" w:lineRule="auto"/>
              <w:jc w:val="center"/>
            </w:pPr>
          </w:p>
        </w:tc>
        <w:tc>
          <w:tcPr>
            <w:tcW w:w="81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0915B22" w14:textId="77777777" w:rsidR="00574B63" w:rsidRPr="00574B63" w:rsidRDefault="00574B63" w:rsidP="000C2D59">
            <w:pPr>
              <w:keepNext/>
              <w:spacing w:line="240" w:lineRule="auto"/>
              <w:jc w:val="center"/>
            </w:pPr>
          </w:p>
        </w:tc>
        <w:tc>
          <w:tcPr>
            <w:tcW w:w="155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3620EFA" w14:textId="77777777" w:rsidR="00574B63" w:rsidRPr="00574B63" w:rsidRDefault="00574B63" w:rsidP="000C2D59">
            <w:pPr>
              <w:keepNext/>
              <w:spacing w:line="240" w:lineRule="auto"/>
              <w:jc w:val="center"/>
            </w:pPr>
            <w:r w:rsidRPr="00574B63">
              <w:rPr>
                <w:b/>
                <w:bCs/>
                <w:lang w:val="en-GB"/>
              </w:rPr>
              <w:t>Estimated average change in EUI</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3E56EAE" w14:textId="16E0176D" w:rsidR="00574B63" w:rsidRPr="00574B63" w:rsidRDefault="00A208BE" w:rsidP="000C2D59">
            <w:pPr>
              <w:keepNext/>
              <w:spacing w:line="240" w:lineRule="auto"/>
              <w:jc w:val="center"/>
              <w:rPr>
                <w:b/>
                <w:bCs/>
              </w:rPr>
            </w:pPr>
            <w:r w:rsidRPr="00A208BE">
              <w:rPr>
                <w:b/>
                <w:bCs/>
              </w:rPr>
              <w:t>Refutation</w:t>
            </w:r>
          </w:p>
        </w:tc>
      </w:tr>
      <w:tr w:rsidR="00574B63" w:rsidRPr="00574B63" w14:paraId="2783D9D9" w14:textId="77777777" w:rsidTr="00A208BE">
        <w:trPr>
          <w:cantSplit/>
          <w:trHeight w:val="674"/>
        </w:trPr>
        <w:tc>
          <w:tcPr>
            <w:tcW w:w="0" w:type="auto"/>
            <w:vMerge/>
            <w:tcBorders>
              <w:top w:val="single" w:sz="8" w:space="0" w:color="000000"/>
              <w:left w:val="single" w:sz="8" w:space="0" w:color="000000"/>
              <w:bottom w:val="single" w:sz="8" w:space="0" w:color="000000"/>
              <w:right w:val="single" w:sz="8" w:space="0" w:color="000000"/>
            </w:tcBorders>
            <w:hideMark/>
          </w:tcPr>
          <w:p w14:paraId="5E422EDD" w14:textId="77777777" w:rsidR="00574B63" w:rsidRPr="00574B63" w:rsidRDefault="00574B63" w:rsidP="000C2D59">
            <w:pPr>
              <w:keepNext/>
              <w:spacing w:line="240" w:lineRule="auto"/>
              <w:jc w:val="center"/>
            </w:pPr>
          </w:p>
        </w:tc>
        <w:tc>
          <w:tcPr>
            <w:tcW w:w="816" w:type="dxa"/>
            <w:vMerge/>
            <w:tcBorders>
              <w:top w:val="single" w:sz="8" w:space="0" w:color="000000"/>
              <w:left w:val="single" w:sz="8" w:space="0" w:color="000000"/>
              <w:bottom w:val="single" w:sz="8" w:space="0" w:color="000000"/>
              <w:right w:val="single" w:sz="8" w:space="0" w:color="000000"/>
            </w:tcBorders>
            <w:hideMark/>
          </w:tcPr>
          <w:p w14:paraId="2C0CCA99" w14:textId="77777777" w:rsidR="00574B63" w:rsidRPr="00574B63" w:rsidRDefault="00574B63" w:rsidP="000C2D59">
            <w:pPr>
              <w:keepNext/>
              <w:spacing w:line="240" w:lineRule="auto"/>
              <w:jc w:val="center"/>
            </w:pPr>
          </w:p>
        </w:tc>
        <w:tc>
          <w:tcPr>
            <w:tcW w:w="1553" w:type="dxa"/>
            <w:vMerge/>
            <w:tcBorders>
              <w:top w:val="single" w:sz="8" w:space="0" w:color="000000"/>
              <w:left w:val="single" w:sz="8" w:space="0" w:color="000000"/>
              <w:bottom w:val="single" w:sz="8" w:space="0" w:color="000000"/>
              <w:right w:val="single" w:sz="8" w:space="0" w:color="000000"/>
            </w:tcBorders>
            <w:hideMark/>
          </w:tcPr>
          <w:p w14:paraId="01C52228" w14:textId="77777777" w:rsidR="00574B63" w:rsidRPr="00574B63" w:rsidRDefault="00574B63" w:rsidP="000C2D59">
            <w:pPr>
              <w:keepNext/>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2BC1274" w14:textId="17637EE7" w:rsidR="00574B63" w:rsidRPr="00574B63" w:rsidRDefault="00574B63" w:rsidP="000C2D59">
            <w:pPr>
              <w:keepNext/>
              <w:spacing w:line="240" w:lineRule="auto"/>
              <w:jc w:val="center"/>
            </w:pPr>
            <w:r w:rsidRPr="00574B63">
              <w:rPr>
                <w:b/>
                <w:bCs/>
                <w:lang w:val="en-GB"/>
              </w:rPr>
              <w:t xml:space="preserve">Random cause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41CAF48" w14:textId="34E684F2" w:rsidR="00574B63" w:rsidRPr="00574B63" w:rsidRDefault="00574B63" w:rsidP="000C2D59">
            <w:pPr>
              <w:keepNext/>
              <w:spacing w:line="240" w:lineRule="auto"/>
              <w:jc w:val="center"/>
            </w:pPr>
            <w:r w:rsidRPr="00574B63">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B7D1E0A" w14:textId="772ED3E8" w:rsidR="00574B63" w:rsidRPr="00574B63" w:rsidRDefault="00574B63" w:rsidP="000C2D59">
            <w:pPr>
              <w:keepNext/>
              <w:spacing w:line="240" w:lineRule="auto"/>
              <w:jc w:val="center"/>
            </w:pPr>
            <w:r w:rsidRPr="00574B63">
              <w:rPr>
                <w:b/>
                <w:bCs/>
                <w:lang w:val="en-GB"/>
              </w:rPr>
              <w:t xml:space="preserve">Placebo Treatmen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9F64361" w14:textId="71CD35ED" w:rsidR="00574B63" w:rsidRPr="00574B63" w:rsidRDefault="00574B63" w:rsidP="000C2D59">
            <w:pPr>
              <w:keepNext/>
              <w:spacing w:line="240" w:lineRule="auto"/>
              <w:jc w:val="center"/>
            </w:pPr>
            <w:r>
              <w:rPr>
                <w:b/>
                <w:bCs/>
                <w:lang w:val="en-GB"/>
              </w:rPr>
              <w:t>Data subset</w:t>
            </w:r>
            <w:r w:rsidRPr="00574B63">
              <w:rPr>
                <w:b/>
                <w:bCs/>
                <w:lang w:val="en-GB"/>
              </w:rPr>
              <w:t xml:space="preserve"> </w:t>
            </w:r>
          </w:p>
        </w:tc>
      </w:tr>
      <w:tr w:rsidR="00574B63" w:rsidRPr="00574B63" w14:paraId="63B44548" w14:textId="77777777" w:rsidTr="00A208BE">
        <w:trPr>
          <w:cantSplit/>
          <w:trHeight w:val="240"/>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8492C1B" w14:textId="77777777" w:rsidR="00574B63" w:rsidRPr="00574B63" w:rsidRDefault="00574B63" w:rsidP="000C2D59">
            <w:pPr>
              <w:keepNext/>
              <w:spacing w:line="240" w:lineRule="auto"/>
              <w:jc w:val="center"/>
            </w:pPr>
            <w:r w:rsidRPr="00574B63">
              <w:t>Scenario 1</w:t>
            </w:r>
          </w:p>
        </w:tc>
        <w:tc>
          <w:tcPr>
            <w:tcW w:w="8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A2DCC37" w14:textId="5992A410" w:rsidR="00574B63" w:rsidRPr="00574B63" w:rsidRDefault="00A208BE" w:rsidP="000C2D59">
            <w:pPr>
              <w:keepNext/>
              <w:spacing w:line="240" w:lineRule="auto"/>
              <w:jc w:val="center"/>
            </w:pPr>
            <w:r>
              <w:t xml:space="preserve">From </w:t>
            </w:r>
            <w:r w:rsidR="00574B63" w:rsidRPr="00574B63">
              <w:t>0 to -1</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A0053F7" w14:textId="77777777" w:rsidR="00574B63" w:rsidRPr="00574B63" w:rsidRDefault="00574B63" w:rsidP="000C2D59">
            <w:pPr>
              <w:keepNext/>
              <w:spacing w:line="240" w:lineRule="auto"/>
              <w:jc w:val="center"/>
            </w:pPr>
            <w:r w:rsidRPr="00574B6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9A1F97C" w14:textId="77777777" w:rsidR="00574B63" w:rsidRPr="00574B63" w:rsidRDefault="00574B63" w:rsidP="000C2D59">
            <w:pPr>
              <w:keepNext/>
              <w:spacing w:line="240" w:lineRule="auto"/>
              <w:jc w:val="center"/>
            </w:pPr>
            <w:r w:rsidRPr="00574B6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5ECB9DA" w14:textId="77777777" w:rsidR="00574B63" w:rsidRPr="00574B63" w:rsidRDefault="00574B63" w:rsidP="000C2D59">
            <w:pPr>
              <w:keepNext/>
              <w:spacing w:line="240" w:lineRule="auto"/>
              <w:jc w:val="center"/>
            </w:pPr>
            <w:r w:rsidRPr="00574B6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5A2B5B1" w14:textId="77777777" w:rsidR="00574B63" w:rsidRPr="00574B63" w:rsidRDefault="00574B63" w:rsidP="000C2D59">
            <w:pPr>
              <w:keepNext/>
              <w:spacing w:line="240" w:lineRule="auto"/>
              <w:jc w:val="center"/>
            </w:pPr>
            <w:r w:rsidRPr="00574B6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E210471" w14:textId="77777777" w:rsidR="00574B63" w:rsidRPr="00574B63" w:rsidRDefault="00574B63" w:rsidP="000C2D59">
            <w:pPr>
              <w:keepNext/>
              <w:spacing w:line="240" w:lineRule="auto"/>
              <w:jc w:val="center"/>
            </w:pPr>
            <w:r w:rsidRPr="00574B63">
              <w:t>0.001</w:t>
            </w:r>
          </w:p>
        </w:tc>
      </w:tr>
      <w:tr w:rsidR="00574B63" w:rsidRPr="00574B63" w14:paraId="25B0D90B" w14:textId="77777777" w:rsidTr="00A208BE">
        <w:trPr>
          <w:cantSplit/>
          <w:trHeight w:val="240"/>
        </w:trPr>
        <w:tc>
          <w:tcPr>
            <w:tcW w:w="0" w:type="auto"/>
            <w:vMerge/>
            <w:tcBorders>
              <w:top w:val="single" w:sz="8" w:space="0" w:color="000000"/>
              <w:left w:val="single" w:sz="8" w:space="0" w:color="000000"/>
              <w:bottom w:val="single" w:sz="8" w:space="0" w:color="000000"/>
              <w:right w:val="single" w:sz="8" w:space="0" w:color="000000"/>
            </w:tcBorders>
            <w:hideMark/>
          </w:tcPr>
          <w:p w14:paraId="15D2BA05" w14:textId="77777777" w:rsidR="00574B63" w:rsidRPr="00574B63" w:rsidRDefault="00574B63" w:rsidP="000C2D59">
            <w:pPr>
              <w:keepNext/>
              <w:spacing w:line="240" w:lineRule="auto"/>
              <w:jc w:val="center"/>
            </w:pPr>
          </w:p>
        </w:tc>
        <w:tc>
          <w:tcPr>
            <w:tcW w:w="8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03703A5" w14:textId="266B9D67" w:rsidR="00574B63" w:rsidRPr="00574B63" w:rsidRDefault="00A208BE" w:rsidP="000C2D59">
            <w:pPr>
              <w:keepNext/>
              <w:spacing w:line="240" w:lineRule="auto"/>
              <w:jc w:val="center"/>
            </w:pPr>
            <w:r>
              <w:t xml:space="preserve">From </w:t>
            </w:r>
            <w:r w:rsidR="00574B63" w:rsidRPr="00574B63">
              <w:t>0 to 1</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993A2C3" w14:textId="77777777" w:rsidR="00574B63" w:rsidRPr="00574B63" w:rsidRDefault="00574B63" w:rsidP="000C2D59">
            <w:pPr>
              <w:keepNext/>
              <w:spacing w:line="240" w:lineRule="auto"/>
              <w:jc w:val="center"/>
            </w:pPr>
            <w:r w:rsidRPr="00574B63">
              <w:t>-1.05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FD7FA2A" w14:textId="77777777" w:rsidR="00574B63" w:rsidRPr="00574B63" w:rsidRDefault="00574B63" w:rsidP="000C2D59">
            <w:pPr>
              <w:keepNext/>
              <w:spacing w:line="240" w:lineRule="auto"/>
              <w:jc w:val="center"/>
            </w:pPr>
            <w:r w:rsidRPr="00574B63">
              <w:t>-1.05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BA5099A" w14:textId="77777777" w:rsidR="00574B63" w:rsidRPr="00574B63" w:rsidRDefault="00574B63" w:rsidP="000C2D59">
            <w:pPr>
              <w:keepNext/>
              <w:spacing w:line="240" w:lineRule="auto"/>
              <w:jc w:val="center"/>
            </w:pPr>
            <w:r w:rsidRPr="00574B63">
              <w:t>-1.0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56E4BD0" w14:textId="77777777" w:rsidR="00574B63" w:rsidRPr="00574B63" w:rsidRDefault="00574B63" w:rsidP="000C2D59">
            <w:pPr>
              <w:keepNext/>
              <w:spacing w:line="240" w:lineRule="auto"/>
              <w:jc w:val="center"/>
            </w:pPr>
            <w:r w:rsidRPr="00574B6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35F2F92" w14:textId="77777777" w:rsidR="00574B63" w:rsidRPr="00574B63" w:rsidRDefault="00574B63" w:rsidP="000C2D59">
            <w:pPr>
              <w:keepNext/>
              <w:spacing w:line="240" w:lineRule="auto"/>
              <w:jc w:val="center"/>
            </w:pPr>
            <w:r w:rsidRPr="00574B63">
              <w:t>-1.056</w:t>
            </w:r>
          </w:p>
        </w:tc>
      </w:tr>
      <w:tr w:rsidR="00574B63" w:rsidRPr="00574B63" w14:paraId="503CD6CE" w14:textId="77777777" w:rsidTr="00A208BE">
        <w:trPr>
          <w:cantSplit/>
          <w:trHeight w:val="240"/>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C834F25" w14:textId="77777777" w:rsidR="00574B63" w:rsidRPr="00574B63" w:rsidRDefault="00574B63" w:rsidP="000C2D59">
            <w:pPr>
              <w:keepNext/>
              <w:spacing w:line="240" w:lineRule="auto"/>
              <w:jc w:val="center"/>
            </w:pPr>
            <w:r w:rsidRPr="00574B63">
              <w:t>Scenario 2</w:t>
            </w:r>
          </w:p>
        </w:tc>
        <w:tc>
          <w:tcPr>
            <w:tcW w:w="8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47FF13F" w14:textId="09823A5C" w:rsidR="00574B63" w:rsidRPr="00574B63" w:rsidRDefault="00A208BE" w:rsidP="000C2D59">
            <w:pPr>
              <w:keepNext/>
              <w:spacing w:line="240" w:lineRule="auto"/>
              <w:jc w:val="center"/>
            </w:pPr>
            <w:r>
              <w:t xml:space="preserve">From </w:t>
            </w:r>
            <w:r w:rsidR="00574B63" w:rsidRPr="00574B63">
              <w:t>0 to -1</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B56B735" w14:textId="77777777" w:rsidR="00574B63" w:rsidRPr="00574B63" w:rsidRDefault="00574B63" w:rsidP="000C2D59">
            <w:pPr>
              <w:keepNext/>
              <w:spacing w:line="240" w:lineRule="auto"/>
              <w:jc w:val="center"/>
            </w:pPr>
            <w:r w:rsidRPr="00574B6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8BF445F" w14:textId="77777777" w:rsidR="00574B63" w:rsidRPr="00574B63" w:rsidRDefault="00574B63" w:rsidP="000C2D59">
            <w:pPr>
              <w:keepNext/>
              <w:spacing w:line="240" w:lineRule="auto"/>
              <w:jc w:val="center"/>
            </w:pPr>
            <w:r w:rsidRPr="00574B6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CAEBB5D" w14:textId="77777777" w:rsidR="00574B63" w:rsidRPr="00574B63" w:rsidRDefault="00574B63" w:rsidP="000C2D59">
            <w:pPr>
              <w:keepNext/>
              <w:spacing w:line="240" w:lineRule="auto"/>
              <w:jc w:val="center"/>
            </w:pPr>
            <w:r w:rsidRPr="00574B6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656CA3B" w14:textId="77777777" w:rsidR="00574B63" w:rsidRPr="00574B63" w:rsidRDefault="00574B63" w:rsidP="000C2D59">
            <w:pPr>
              <w:keepNext/>
              <w:spacing w:line="240" w:lineRule="auto"/>
              <w:jc w:val="center"/>
            </w:pPr>
            <w:r w:rsidRPr="00574B6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A992568" w14:textId="77777777" w:rsidR="00574B63" w:rsidRPr="00574B63" w:rsidRDefault="00574B63" w:rsidP="000C2D59">
            <w:pPr>
              <w:keepNext/>
              <w:spacing w:line="240" w:lineRule="auto"/>
              <w:jc w:val="center"/>
            </w:pPr>
            <w:r w:rsidRPr="00574B63">
              <w:t>0.002</w:t>
            </w:r>
          </w:p>
        </w:tc>
      </w:tr>
      <w:tr w:rsidR="00574B63" w:rsidRPr="00574B63" w14:paraId="229798E8" w14:textId="77777777" w:rsidTr="00A208BE">
        <w:trPr>
          <w:cantSplit/>
          <w:trHeight w:val="240"/>
        </w:trPr>
        <w:tc>
          <w:tcPr>
            <w:tcW w:w="0" w:type="auto"/>
            <w:vMerge/>
            <w:tcBorders>
              <w:top w:val="single" w:sz="8" w:space="0" w:color="000000"/>
              <w:left w:val="single" w:sz="8" w:space="0" w:color="000000"/>
              <w:bottom w:val="single" w:sz="8" w:space="0" w:color="000000"/>
              <w:right w:val="single" w:sz="8" w:space="0" w:color="000000"/>
            </w:tcBorders>
            <w:hideMark/>
          </w:tcPr>
          <w:p w14:paraId="49097660" w14:textId="77777777" w:rsidR="00574B63" w:rsidRPr="00574B63" w:rsidRDefault="00574B63" w:rsidP="000C2D59">
            <w:pPr>
              <w:keepNext/>
              <w:spacing w:line="240" w:lineRule="auto"/>
              <w:jc w:val="center"/>
            </w:pPr>
          </w:p>
        </w:tc>
        <w:tc>
          <w:tcPr>
            <w:tcW w:w="8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B0F1D0A" w14:textId="640588E7" w:rsidR="00574B63" w:rsidRPr="00574B63" w:rsidRDefault="00A208BE" w:rsidP="000C2D59">
            <w:pPr>
              <w:keepNext/>
              <w:spacing w:line="240" w:lineRule="auto"/>
              <w:jc w:val="center"/>
            </w:pPr>
            <w:r>
              <w:t xml:space="preserve">From </w:t>
            </w:r>
            <w:r w:rsidR="00574B63" w:rsidRPr="00574B63">
              <w:t>0 to 1</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DD9CC24" w14:textId="77777777" w:rsidR="00574B63" w:rsidRPr="00574B63" w:rsidRDefault="00574B63" w:rsidP="000C2D59">
            <w:pPr>
              <w:keepNext/>
              <w:spacing w:line="240" w:lineRule="auto"/>
              <w:jc w:val="center"/>
            </w:pPr>
            <w:r w:rsidRPr="00574B63">
              <w:t>-2.39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779742C" w14:textId="77777777" w:rsidR="00574B63" w:rsidRPr="00574B63" w:rsidRDefault="00574B63" w:rsidP="000C2D59">
            <w:pPr>
              <w:keepNext/>
              <w:spacing w:line="240" w:lineRule="auto"/>
              <w:jc w:val="center"/>
            </w:pPr>
            <w:r w:rsidRPr="00574B63">
              <w:t>-2.39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96A6F75" w14:textId="77777777" w:rsidR="00574B63" w:rsidRPr="00574B63" w:rsidRDefault="00574B63" w:rsidP="000C2D59">
            <w:pPr>
              <w:keepNext/>
              <w:spacing w:line="240" w:lineRule="auto"/>
              <w:jc w:val="center"/>
            </w:pPr>
            <w:r w:rsidRPr="00574B63">
              <w:t>-2.3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342D38A" w14:textId="77777777" w:rsidR="00574B63" w:rsidRPr="00574B63" w:rsidRDefault="00574B63" w:rsidP="000C2D59">
            <w:pPr>
              <w:keepNext/>
              <w:spacing w:line="240" w:lineRule="auto"/>
              <w:jc w:val="center"/>
            </w:pPr>
            <w:r w:rsidRPr="00574B6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5BA2E86" w14:textId="77777777" w:rsidR="00574B63" w:rsidRPr="00574B63" w:rsidRDefault="00574B63" w:rsidP="000C2D59">
            <w:pPr>
              <w:keepNext/>
              <w:spacing w:line="240" w:lineRule="auto"/>
              <w:jc w:val="center"/>
            </w:pPr>
            <w:r w:rsidRPr="00574B63">
              <w:t>-2.39</w:t>
            </w:r>
          </w:p>
        </w:tc>
      </w:tr>
    </w:tbl>
    <w:p w14:paraId="1DA8F999" w14:textId="77777777" w:rsidR="00574B63" w:rsidRPr="00574B63" w:rsidRDefault="00574B63" w:rsidP="00574B63">
      <w:pPr>
        <w:jc w:val="center"/>
        <w:rPr>
          <w:sz w:val="18"/>
          <w:szCs w:val="18"/>
        </w:rPr>
      </w:pPr>
      <w:r w:rsidRPr="00574B63">
        <w:rPr>
          <w:rFonts w:hint="eastAsia"/>
          <w:sz w:val="18"/>
          <w:szCs w:val="18"/>
        </w:rPr>
        <w:t>-1: Night temperature less than day temperature</w:t>
      </w:r>
      <w:r w:rsidRPr="00574B63">
        <w:rPr>
          <w:sz w:val="18"/>
          <w:szCs w:val="18"/>
        </w:rPr>
        <w:t xml:space="preserve">, </w:t>
      </w:r>
      <w:r w:rsidRPr="00574B63">
        <w:rPr>
          <w:rFonts w:hint="eastAsia"/>
          <w:sz w:val="18"/>
          <w:szCs w:val="18"/>
        </w:rPr>
        <w:t>0: Night temperature equals to day temperature</w:t>
      </w:r>
      <w:r w:rsidRPr="00574B63">
        <w:rPr>
          <w:sz w:val="18"/>
          <w:szCs w:val="18"/>
        </w:rPr>
        <w:t xml:space="preserve"> and </w:t>
      </w:r>
      <w:r w:rsidRPr="00574B63">
        <w:rPr>
          <w:rFonts w:hint="eastAsia"/>
          <w:sz w:val="18"/>
          <w:szCs w:val="18"/>
        </w:rPr>
        <w:t>1: Night temperature greater than day temperature.</w:t>
      </w:r>
    </w:p>
    <w:p w14:paraId="029222E8" w14:textId="77777777" w:rsidR="00312B4A" w:rsidRPr="00574B63" w:rsidRDefault="00312B4A" w:rsidP="00312B4A">
      <w:pPr>
        <w:jc w:val="center"/>
        <w:rPr>
          <w:sz w:val="18"/>
          <w:szCs w:val="18"/>
        </w:rPr>
      </w:pPr>
      <w:r w:rsidRPr="00574B63">
        <w:rPr>
          <w:rFonts w:hint="eastAsia"/>
          <w:sz w:val="18"/>
          <w:szCs w:val="18"/>
        </w:rPr>
        <w:t xml:space="preserve">Scenario </w:t>
      </w:r>
      <w:r w:rsidRPr="00574B63">
        <w:rPr>
          <w:sz w:val="18"/>
          <w:szCs w:val="18"/>
        </w:rPr>
        <w:t xml:space="preserve">1: </w:t>
      </w:r>
      <w:r w:rsidRPr="00312B4A">
        <w:rPr>
          <w:sz w:val="18"/>
          <w:szCs w:val="18"/>
        </w:rPr>
        <w:t>when an individual is present at home during daytime hours</w:t>
      </w:r>
      <w:r w:rsidRPr="00574B63">
        <w:rPr>
          <w:sz w:val="18"/>
          <w:szCs w:val="18"/>
        </w:rPr>
        <w:t xml:space="preserve"> and </w:t>
      </w:r>
      <w:r w:rsidRPr="00574B63">
        <w:rPr>
          <w:rFonts w:hint="eastAsia"/>
          <w:sz w:val="18"/>
          <w:szCs w:val="18"/>
        </w:rPr>
        <w:t xml:space="preserve">Scenario 2: </w:t>
      </w:r>
      <w:r w:rsidRPr="00312B4A">
        <w:rPr>
          <w:sz w:val="18"/>
          <w:szCs w:val="18"/>
        </w:rPr>
        <w:t>when the house is unoccupied during the day</w:t>
      </w:r>
    </w:p>
    <w:p w14:paraId="767C2FAE" w14:textId="748A8EB8" w:rsidR="00574B63" w:rsidRPr="00574B63" w:rsidRDefault="00574B63" w:rsidP="00574B63">
      <w:pPr>
        <w:jc w:val="center"/>
        <w:rPr>
          <w:sz w:val="18"/>
          <w:szCs w:val="18"/>
        </w:rPr>
      </w:pPr>
    </w:p>
    <w:p w14:paraId="6E96152D" w14:textId="77777777" w:rsidR="000C2D59" w:rsidRDefault="000C2D59" w:rsidP="00312B4A">
      <w:pPr>
        <w:pStyle w:val="Caption"/>
        <w:jc w:val="both"/>
      </w:pPr>
    </w:p>
    <w:p w14:paraId="45A59936" w14:textId="663F7334" w:rsidR="000C2D59" w:rsidRPr="000C2D59" w:rsidRDefault="000C2D59" w:rsidP="000C2D59">
      <w:pPr>
        <w:pStyle w:val="Caption"/>
      </w:pPr>
      <w:bookmarkStart w:id="78" w:name="_Toc137462927"/>
      <w:r>
        <w:lastRenderedPageBreak/>
        <w:t xml:space="preserve">Table 5. </w:t>
      </w:r>
      <w:r w:rsidR="00B52BCD">
        <w:fldChar w:fldCharType="begin"/>
      </w:r>
      <w:r w:rsidR="00B52BCD">
        <w:instrText xml:space="preserve"> SEQ Table_5. \* ARABIC </w:instrText>
      </w:r>
      <w:r w:rsidR="00B52BCD">
        <w:fldChar w:fldCharType="separate"/>
      </w:r>
      <w:r w:rsidR="00EC4C2A">
        <w:rPr>
          <w:noProof/>
        </w:rPr>
        <w:t>9</w:t>
      </w:r>
      <w:r w:rsidR="00B52BCD">
        <w:rPr>
          <w:noProof/>
        </w:rPr>
        <w:fldChar w:fldCharType="end"/>
      </w:r>
      <w:r>
        <w:t>. Pairwise comparison for different nighttime temperature setting scenarios</w:t>
      </w:r>
      <w:bookmarkEnd w:id="78"/>
    </w:p>
    <w:tbl>
      <w:tblPr>
        <w:tblW w:w="6640" w:type="dxa"/>
        <w:jc w:val="center"/>
        <w:tblCellMar>
          <w:left w:w="0" w:type="dxa"/>
          <w:right w:w="0" w:type="dxa"/>
        </w:tblCellMar>
        <w:tblLook w:val="0600" w:firstRow="0" w:lastRow="0" w:firstColumn="0" w:lastColumn="0" w:noHBand="1" w:noVBand="1"/>
      </w:tblPr>
      <w:tblGrid>
        <w:gridCol w:w="1580"/>
        <w:gridCol w:w="1520"/>
        <w:gridCol w:w="1740"/>
        <w:gridCol w:w="1800"/>
      </w:tblGrid>
      <w:tr w:rsidR="000C2D59" w:rsidRPr="000C2D59" w14:paraId="39543B50" w14:textId="77777777" w:rsidTr="000C2D59">
        <w:trPr>
          <w:cantSplit/>
          <w:trHeight w:val="198"/>
          <w:jc w:val="center"/>
        </w:trPr>
        <w:tc>
          <w:tcPr>
            <w:tcW w:w="158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5DD3CF" w14:textId="77777777" w:rsidR="000C2D59" w:rsidRPr="000C2D59" w:rsidRDefault="000C2D59" w:rsidP="00185090">
            <w:pPr>
              <w:keepNext/>
              <w:spacing w:line="240" w:lineRule="auto"/>
              <w:jc w:val="center"/>
            </w:pPr>
          </w:p>
        </w:tc>
        <w:tc>
          <w:tcPr>
            <w:tcW w:w="5060"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936346" w14:textId="77777777" w:rsidR="000C2D59" w:rsidRPr="000C2D59" w:rsidRDefault="000C2D59" w:rsidP="00185090">
            <w:pPr>
              <w:keepNext/>
              <w:spacing w:line="240" w:lineRule="auto"/>
              <w:jc w:val="center"/>
            </w:pPr>
            <w:r w:rsidRPr="000C2D59">
              <w:rPr>
                <w:b/>
                <w:bCs/>
              </w:rPr>
              <w:t>Pairwise comparisons</w:t>
            </w:r>
          </w:p>
        </w:tc>
      </w:tr>
      <w:tr w:rsidR="000C2D59" w:rsidRPr="000C2D59" w14:paraId="04B8F78F" w14:textId="77777777" w:rsidTr="000C2D59">
        <w:trPr>
          <w:cantSplit/>
          <w:trHeight w:val="198"/>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F743F75" w14:textId="77777777" w:rsidR="000C2D59" w:rsidRPr="000C2D59" w:rsidRDefault="000C2D59" w:rsidP="00185090">
            <w:pPr>
              <w:keepNext/>
              <w:spacing w:line="240" w:lineRule="auto"/>
              <w:jc w:val="center"/>
            </w:pPr>
          </w:p>
        </w:tc>
        <w:tc>
          <w:tcPr>
            <w:tcW w:w="15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B34BB6" w14:textId="56427AC7" w:rsidR="000C2D59" w:rsidRPr="000C2D59" w:rsidRDefault="000C2D59" w:rsidP="00185090">
            <w:pPr>
              <w:keepNext/>
              <w:spacing w:line="240" w:lineRule="auto"/>
              <w:jc w:val="center"/>
            </w:pPr>
            <w:r w:rsidRPr="000C2D59">
              <w:t>Code</w:t>
            </w:r>
          </w:p>
        </w:tc>
        <w:tc>
          <w:tcPr>
            <w:tcW w:w="17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6C67A6" w14:textId="77777777" w:rsidR="000C2D59" w:rsidRPr="000C2D59" w:rsidRDefault="000C2D59" w:rsidP="00185090">
            <w:pPr>
              <w:keepNext/>
              <w:spacing w:line="240" w:lineRule="auto"/>
              <w:jc w:val="center"/>
            </w:pPr>
            <w:r w:rsidRPr="000C2D59">
              <w:t>Test statistic</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D11FAD" w14:textId="77777777" w:rsidR="000C2D59" w:rsidRPr="000C2D59" w:rsidRDefault="000C2D59" w:rsidP="00185090">
            <w:pPr>
              <w:keepNext/>
              <w:spacing w:line="240" w:lineRule="auto"/>
              <w:jc w:val="center"/>
            </w:pPr>
            <w:r w:rsidRPr="000C2D59">
              <w:t>Significance</w:t>
            </w:r>
          </w:p>
        </w:tc>
      </w:tr>
      <w:tr w:rsidR="000C2D59" w:rsidRPr="000C2D59" w14:paraId="74BBED95" w14:textId="77777777" w:rsidTr="000C2D59">
        <w:trPr>
          <w:cantSplit/>
          <w:trHeight w:val="198"/>
          <w:jc w:val="center"/>
        </w:trPr>
        <w:tc>
          <w:tcPr>
            <w:tcW w:w="158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FDD5E8" w14:textId="77777777" w:rsidR="000C2D59" w:rsidRPr="000C2D59" w:rsidRDefault="000C2D59" w:rsidP="00185090">
            <w:pPr>
              <w:keepNext/>
              <w:spacing w:line="240" w:lineRule="auto"/>
              <w:jc w:val="center"/>
            </w:pPr>
            <w:r w:rsidRPr="000C2D59">
              <w:t>Scenario 1</w:t>
            </w:r>
          </w:p>
        </w:tc>
        <w:tc>
          <w:tcPr>
            <w:tcW w:w="15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03FE86" w14:textId="77777777" w:rsidR="000C2D59" w:rsidRPr="000C2D59" w:rsidRDefault="000C2D59" w:rsidP="00185090">
            <w:pPr>
              <w:keepNext/>
              <w:spacing w:line="240" w:lineRule="auto"/>
              <w:jc w:val="center"/>
            </w:pPr>
            <w:r w:rsidRPr="000C2D59">
              <w:t>0- -1</w:t>
            </w:r>
          </w:p>
        </w:tc>
        <w:tc>
          <w:tcPr>
            <w:tcW w:w="17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481AF9" w14:textId="77777777" w:rsidR="000C2D59" w:rsidRPr="000C2D59" w:rsidRDefault="000C2D59" w:rsidP="00185090">
            <w:pPr>
              <w:keepNext/>
              <w:spacing w:line="240" w:lineRule="auto"/>
              <w:jc w:val="center"/>
            </w:pPr>
            <w:r w:rsidRPr="000C2D59">
              <w:t>-24.876</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3F7017" w14:textId="77777777" w:rsidR="000C2D59" w:rsidRPr="000C2D59" w:rsidRDefault="000C2D59" w:rsidP="00185090">
            <w:pPr>
              <w:keepNext/>
              <w:spacing w:line="240" w:lineRule="auto"/>
              <w:jc w:val="center"/>
            </w:pPr>
            <w:r w:rsidRPr="000C2D59">
              <w:rPr>
                <w:i/>
                <w:iCs/>
              </w:rPr>
              <w:t>p</w:t>
            </w:r>
            <w:r w:rsidRPr="000C2D59">
              <w:t xml:space="preserve"> &gt; 0.05</w:t>
            </w:r>
          </w:p>
        </w:tc>
      </w:tr>
      <w:tr w:rsidR="000C2D59" w:rsidRPr="000C2D59" w14:paraId="75FC80BD" w14:textId="77777777" w:rsidTr="000C2D59">
        <w:trPr>
          <w:cantSplit/>
          <w:trHeight w:val="198"/>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96550D" w14:textId="77777777" w:rsidR="000C2D59" w:rsidRPr="000C2D59" w:rsidRDefault="000C2D59" w:rsidP="00185090">
            <w:pPr>
              <w:keepNext/>
              <w:spacing w:line="240" w:lineRule="auto"/>
              <w:jc w:val="center"/>
            </w:pPr>
          </w:p>
        </w:tc>
        <w:tc>
          <w:tcPr>
            <w:tcW w:w="15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49D186" w14:textId="77777777" w:rsidR="000C2D59" w:rsidRPr="000C2D59" w:rsidRDefault="000C2D59" w:rsidP="00185090">
            <w:pPr>
              <w:keepNext/>
              <w:spacing w:line="240" w:lineRule="auto"/>
              <w:jc w:val="center"/>
            </w:pPr>
            <w:r w:rsidRPr="000C2D59">
              <w:t>0-1</w:t>
            </w:r>
          </w:p>
        </w:tc>
        <w:tc>
          <w:tcPr>
            <w:tcW w:w="17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F800E9" w14:textId="77777777" w:rsidR="000C2D59" w:rsidRPr="000C2D59" w:rsidRDefault="000C2D59" w:rsidP="00185090">
            <w:pPr>
              <w:keepNext/>
              <w:spacing w:line="240" w:lineRule="auto"/>
              <w:jc w:val="center"/>
            </w:pPr>
            <w:r w:rsidRPr="000C2D59">
              <w:t>168.471</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47AE74" w14:textId="77777777" w:rsidR="000C2D59" w:rsidRPr="000C2D59" w:rsidRDefault="000C2D59" w:rsidP="00185090">
            <w:pPr>
              <w:keepNext/>
              <w:spacing w:line="240" w:lineRule="auto"/>
              <w:jc w:val="center"/>
            </w:pPr>
            <w:r w:rsidRPr="000C2D59">
              <w:rPr>
                <w:i/>
                <w:iCs/>
              </w:rPr>
              <w:t>p</w:t>
            </w:r>
            <w:r w:rsidRPr="000C2D59">
              <w:t xml:space="preserve"> &lt; 0.05</w:t>
            </w:r>
          </w:p>
        </w:tc>
      </w:tr>
      <w:tr w:rsidR="000C2D59" w:rsidRPr="000C2D59" w14:paraId="57A40509" w14:textId="77777777" w:rsidTr="000C2D59">
        <w:trPr>
          <w:cantSplit/>
          <w:trHeight w:val="198"/>
          <w:jc w:val="center"/>
        </w:trPr>
        <w:tc>
          <w:tcPr>
            <w:tcW w:w="158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E3C260" w14:textId="77777777" w:rsidR="000C2D59" w:rsidRPr="000C2D59" w:rsidRDefault="000C2D59" w:rsidP="00185090">
            <w:pPr>
              <w:keepNext/>
              <w:spacing w:line="240" w:lineRule="auto"/>
              <w:jc w:val="center"/>
            </w:pPr>
            <w:r w:rsidRPr="000C2D59">
              <w:t>Scenario 2</w:t>
            </w:r>
          </w:p>
        </w:tc>
        <w:tc>
          <w:tcPr>
            <w:tcW w:w="15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A4D67C" w14:textId="77777777" w:rsidR="000C2D59" w:rsidRPr="000C2D59" w:rsidRDefault="000C2D59" w:rsidP="00185090">
            <w:pPr>
              <w:keepNext/>
              <w:spacing w:line="240" w:lineRule="auto"/>
              <w:jc w:val="center"/>
            </w:pPr>
            <w:r w:rsidRPr="000C2D59">
              <w:t>0- -1</w:t>
            </w:r>
          </w:p>
        </w:tc>
        <w:tc>
          <w:tcPr>
            <w:tcW w:w="17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CC52565" w14:textId="77777777" w:rsidR="000C2D59" w:rsidRPr="000C2D59" w:rsidRDefault="000C2D59" w:rsidP="00185090">
            <w:pPr>
              <w:keepNext/>
              <w:spacing w:line="240" w:lineRule="auto"/>
              <w:jc w:val="center"/>
            </w:pPr>
            <w:r w:rsidRPr="000C2D59">
              <w:t>-31.514</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385F12" w14:textId="77777777" w:rsidR="000C2D59" w:rsidRPr="000C2D59" w:rsidRDefault="000C2D59" w:rsidP="00185090">
            <w:pPr>
              <w:keepNext/>
              <w:spacing w:line="240" w:lineRule="auto"/>
              <w:jc w:val="center"/>
            </w:pPr>
            <w:r w:rsidRPr="000C2D59">
              <w:rPr>
                <w:i/>
                <w:iCs/>
              </w:rPr>
              <w:t>p</w:t>
            </w:r>
            <w:r w:rsidRPr="000C2D59">
              <w:t xml:space="preserve"> &gt; 0.05</w:t>
            </w:r>
          </w:p>
        </w:tc>
      </w:tr>
      <w:tr w:rsidR="000C2D59" w:rsidRPr="000C2D59" w14:paraId="09575CB8" w14:textId="77777777" w:rsidTr="000C2D59">
        <w:trPr>
          <w:cantSplit/>
          <w:trHeight w:val="198"/>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A621FC2" w14:textId="77777777" w:rsidR="000C2D59" w:rsidRPr="000C2D59" w:rsidRDefault="000C2D59" w:rsidP="00185090">
            <w:pPr>
              <w:keepNext/>
              <w:spacing w:line="240" w:lineRule="auto"/>
              <w:jc w:val="center"/>
            </w:pPr>
          </w:p>
        </w:tc>
        <w:tc>
          <w:tcPr>
            <w:tcW w:w="15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692820" w14:textId="77777777" w:rsidR="000C2D59" w:rsidRPr="000C2D59" w:rsidRDefault="000C2D59" w:rsidP="00185090">
            <w:pPr>
              <w:keepNext/>
              <w:spacing w:line="240" w:lineRule="auto"/>
              <w:jc w:val="center"/>
            </w:pPr>
            <w:r w:rsidRPr="000C2D59">
              <w:t>0-1</w:t>
            </w:r>
          </w:p>
        </w:tc>
        <w:tc>
          <w:tcPr>
            <w:tcW w:w="17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351484" w14:textId="77777777" w:rsidR="000C2D59" w:rsidRPr="000C2D59" w:rsidRDefault="000C2D59" w:rsidP="00185090">
            <w:pPr>
              <w:keepNext/>
              <w:spacing w:line="240" w:lineRule="auto"/>
              <w:jc w:val="center"/>
            </w:pPr>
            <w:r w:rsidRPr="000C2D59">
              <w:t>247.769</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60CAF8" w14:textId="77777777" w:rsidR="000C2D59" w:rsidRPr="000C2D59" w:rsidRDefault="000C2D59" w:rsidP="00185090">
            <w:pPr>
              <w:keepNext/>
              <w:spacing w:line="240" w:lineRule="auto"/>
              <w:jc w:val="center"/>
            </w:pPr>
            <w:r w:rsidRPr="000C2D59">
              <w:rPr>
                <w:i/>
                <w:iCs/>
              </w:rPr>
              <w:t>p</w:t>
            </w:r>
            <w:r w:rsidRPr="000C2D59">
              <w:t xml:space="preserve"> &lt; 0.05</w:t>
            </w:r>
          </w:p>
        </w:tc>
      </w:tr>
    </w:tbl>
    <w:p w14:paraId="2D389C78" w14:textId="77777777" w:rsidR="000C2D59" w:rsidRPr="00574B63" w:rsidRDefault="000C2D59" w:rsidP="000C2D59">
      <w:pPr>
        <w:jc w:val="center"/>
        <w:rPr>
          <w:sz w:val="18"/>
          <w:szCs w:val="18"/>
        </w:rPr>
      </w:pPr>
      <w:r w:rsidRPr="00574B63">
        <w:rPr>
          <w:rFonts w:hint="eastAsia"/>
          <w:sz w:val="18"/>
          <w:szCs w:val="18"/>
        </w:rPr>
        <w:t>-1: Night temperature less than day temperature</w:t>
      </w:r>
      <w:r w:rsidRPr="00574B63">
        <w:rPr>
          <w:sz w:val="18"/>
          <w:szCs w:val="18"/>
        </w:rPr>
        <w:t xml:space="preserve">, </w:t>
      </w:r>
      <w:r w:rsidRPr="00574B63">
        <w:rPr>
          <w:rFonts w:hint="eastAsia"/>
          <w:sz w:val="18"/>
          <w:szCs w:val="18"/>
        </w:rPr>
        <w:t>0: Night temperature equals to day temperature</w:t>
      </w:r>
      <w:r w:rsidRPr="00574B63">
        <w:rPr>
          <w:sz w:val="18"/>
          <w:szCs w:val="18"/>
        </w:rPr>
        <w:t xml:space="preserve"> and </w:t>
      </w:r>
      <w:r w:rsidRPr="00574B63">
        <w:rPr>
          <w:rFonts w:hint="eastAsia"/>
          <w:sz w:val="18"/>
          <w:szCs w:val="18"/>
        </w:rPr>
        <w:t>1: Night temperature greater than day temperature.</w:t>
      </w:r>
    </w:p>
    <w:p w14:paraId="4C4D9822" w14:textId="77777777" w:rsidR="00312B4A" w:rsidRPr="00574B63" w:rsidRDefault="00312B4A" w:rsidP="00312B4A">
      <w:pPr>
        <w:jc w:val="center"/>
        <w:rPr>
          <w:sz w:val="18"/>
          <w:szCs w:val="18"/>
        </w:rPr>
      </w:pPr>
      <w:r w:rsidRPr="00574B63">
        <w:rPr>
          <w:rFonts w:hint="eastAsia"/>
          <w:sz w:val="18"/>
          <w:szCs w:val="18"/>
        </w:rPr>
        <w:t xml:space="preserve">Scenario </w:t>
      </w:r>
      <w:r w:rsidRPr="00574B63">
        <w:rPr>
          <w:sz w:val="18"/>
          <w:szCs w:val="18"/>
        </w:rPr>
        <w:t xml:space="preserve">1: </w:t>
      </w:r>
      <w:r w:rsidRPr="00312B4A">
        <w:rPr>
          <w:sz w:val="18"/>
          <w:szCs w:val="18"/>
        </w:rPr>
        <w:t>when an individual is present at home during daytime hours</w:t>
      </w:r>
      <w:r w:rsidRPr="00574B63">
        <w:rPr>
          <w:sz w:val="18"/>
          <w:szCs w:val="18"/>
        </w:rPr>
        <w:t xml:space="preserve"> and </w:t>
      </w:r>
      <w:r w:rsidRPr="00574B63">
        <w:rPr>
          <w:rFonts w:hint="eastAsia"/>
          <w:sz w:val="18"/>
          <w:szCs w:val="18"/>
        </w:rPr>
        <w:t xml:space="preserve">Scenario 2: </w:t>
      </w:r>
      <w:r w:rsidRPr="00312B4A">
        <w:rPr>
          <w:sz w:val="18"/>
          <w:szCs w:val="18"/>
        </w:rPr>
        <w:t>when the house is unoccupied during the day</w:t>
      </w:r>
    </w:p>
    <w:p w14:paraId="09C85E65" w14:textId="77777777" w:rsidR="000C2D59" w:rsidRDefault="000C2D59" w:rsidP="000C2D59"/>
    <w:p w14:paraId="08183C7C" w14:textId="7130628B" w:rsidR="000C2D59" w:rsidRPr="000C2D59" w:rsidRDefault="000C2D59" w:rsidP="000C2D59">
      <w:pPr>
        <w:pStyle w:val="Caption"/>
        <w:jc w:val="left"/>
      </w:pPr>
      <w:bookmarkStart w:id="79" w:name="_Toc137462928"/>
      <w:r>
        <w:t xml:space="preserve">Table 5. </w:t>
      </w:r>
      <w:r w:rsidR="00B52BCD">
        <w:fldChar w:fldCharType="begin"/>
      </w:r>
      <w:r w:rsidR="00B52BCD">
        <w:instrText xml:space="preserve"> SEQ Table_5. \* ARABIC </w:instrText>
      </w:r>
      <w:r w:rsidR="00B52BCD">
        <w:fldChar w:fldCharType="separate"/>
      </w:r>
      <w:r w:rsidR="00EC4C2A">
        <w:rPr>
          <w:noProof/>
        </w:rPr>
        <w:t>10</w:t>
      </w:r>
      <w:r w:rsidR="00B52BCD">
        <w:rPr>
          <w:noProof/>
        </w:rPr>
        <w:fldChar w:fldCharType="end"/>
      </w:r>
      <w:r>
        <w:t>. Mean day and night indoor temperature</w:t>
      </w:r>
      <w:bookmarkEnd w:id="79"/>
    </w:p>
    <w:tbl>
      <w:tblPr>
        <w:tblW w:w="5000" w:type="pct"/>
        <w:jc w:val="center"/>
        <w:tblCellMar>
          <w:left w:w="0" w:type="dxa"/>
          <w:right w:w="0" w:type="dxa"/>
        </w:tblCellMar>
        <w:tblLook w:val="0420" w:firstRow="1" w:lastRow="0" w:firstColumn="0" w:lastColumn="0" w:noHBand="0" w:noVBand="1"/>
      </w:tblPr>
      <w:tblGrid>
        <w:gridCol w:w="1463"/>
        <w:gridCol w:w="687"/>
        <w:gridCol w:w="3065"/>
        <w:gridCol w:w="3270"/>
      </w:tblGrid>
      <w:tr w:rsidR="00574B63" w:rsidRPr="00574B63" w14:paraId="40B301EE" w14:textId="77777777" w:rsidTr="000C2D59">
        <w:trPr>
          <w:cantSplit/>
          <w:trHeight w:val="384"/>
          <w:jc w:val="center"/>
        </w:trPr>
        <w:tc>
          <w:tcPr>
            <w:tcW w:w="862"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7611CC1" w14:textId="77777777" w:rsidR="00574B63" w:rsidRPr="00574B63" w:rsidRDefault="00574B63" w:rsidP="000C2D59">
            <w:pPr>
              <w:keepNext/>
              <w:jc w:val="center"/>
            </w:pPr>
          </w:p>
        </w:tc>
        <w:tc>
          <w:tcPr>
            <w:tcW w:w="405"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39903C9" w14:textId="77777777" w:rsidR="00574B63" w:rsidRPr="00574B63" w:rsidRDefault="00574B63" w:rsidP="000C2D59">
            <w:pPr>
              <w:keepNext/>
              <w:jc w:val="center"/>
            </w:pPr>
            <w:r w:rsidRPr="00574B63">
              <w:t>Case</w:t>
            </w:r>
          </w:p>
        </w:tc>
        <w:tc>
          <w:tcPr>
            <w:tcW w:w="1806"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0332789" w14:textId="77777777" w:rsidR="00574B63" w:rsidRPr="00574B63" w:rsidRDefault="00574B63" w:rsidP="000C2D59">
            <w:pPr>
              <w:keepNext/>
              <w:jc w:val="center"/>
            </w:pPr>
            <w:r w:rsidRPr="00574B63">
              <w:t>Mean day temperature</w:t>
            </w:r>
          </w:p>
        </w:tc>
        <w:tc>
          <w:tcPr>
            <w:tcW w:w="1927"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58093CD" w14:textId="77777777" w:rsidR="00574B63" w:rsidRPr="00574B63" w:rsidRDefault="00574B63" w:rsidP="000C2D59">
            <w:pPr>
              <w:keepNext/>
              <w:jc w:val="center"/>
            </w:pPr>
            <w:r w:rsidRPr="00574B63">
              <w:t>Mean night temperature</w:t>
            </w:r>
          </w:p>
        </w:tc>
      </w:tr>
      <w:tr w:rsidR="00574B63" w:rsidRPr="00574B63" w14:paraId="7C73924E" w14:textId="77777777" w:rsidTr="00185090">
        <w:trPr>
          <w:cantSplit/>
          <w:trHeight w:val="47"/>
          <w:jc w:val="center"/>
        </w:trPr>
        <w:tc>
          <w:tcPr>
            <w:tcW w:w="862" w:type="pct"/>
            <w:vMerge w:val="restar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E5DD4DD" w14:textId="77777777" w:rsidR="00574B63" w:rsidRPr="00574B63" w:rsidRDefault="00574B63" w:rsidP="000C2D59">
            <w:pPr>
              <w:keepNext/>
              <w:jc w:val="center"/>
            </w:pPr>
            <w:r w:rsidRPr="00574B63">
              <w:t>Scenario 1</w:t>
            </w:r>
          </w:p>
        </w:tc>
        <w:tc>
          <w:tcPr>
            <w:tcW w:w="405"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0BBEE1C" w14:textId="77777777" w:rsidR="00574B63" w:rsidRPr="00574B63" w:rsidRDefault="00574B63" w:rsidP="000C2D59">
            <w:pPr>
              <w:keepNext/>
              <w:jc w:val="center"/>
            </w:pPr>
            <w:r w:rsidRPr="00574B63">
              <w:t>-1</w:t>
            </w:r>
          </w:p>
        </w:tc>
        <w:tc>
          <w:tcPr>
            <w:tcW w:w="1806"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4AAA17C" w14:textId="77777777" w:rsidR="00574B63" w:rsidRPr="00574B63" w:rsidRDefault="00574B63" w:rsidP="000C2D59">
            <w:pPr>
              <w:keepNext/>
              <w:jc w:val="center"/>
            </w:pPr>
            <w:r w:rsidRPr="00574B63">
              <w:t>23.522 (SD=2.446)</w:t>
            </w:r>
          </w:p>
        </w:tc>
        <w:tc>
          <w:tcPr>
            <w:tcW w:w="1927"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101C872" w14:textId="77777777" w:rsidR="00574B63" w:rsidRPr="00574B63" w:rsidRDefault="00574B63" w:rsidP="000C2D59">
            <w:pPr>
              <w:keepNext/>
              <w:jc w:val="center"/>
            </w:pPr>
            <w:r w:rsidRPr="00574B63">
              <w:t>21.019 (SD=2.740)</w:t>
            </w:r>
          </w:p>
        </w:tc>
      </w:tr>
      <w:tr w:rsidR="00574B63" w:rsidRPr="00574B63" w14:paraId="0A89E266" w14:textId="77777777" w:rsidTr="000C2D59">
        <w:trPr>
          <w:cantSplit/>
          <w:trHeight w:val="265"/>
          <w:jc w:val="center"/>
        </w:trPr>
        <w:tc>
          <w:tcPr>
            <w:tcW w:w="862" w:type="pct"/>
            <w:vMerge/>
            <w:tcBorders>
              <w:top w:val="single" w:sz="8" w:space="0" w:color="000000"/>
              <w:left w:val="single" w:sz="8" w:space="0" w:color="000000"/>
              <w:bottom w:val="single" w:sz="8" w:space="0" w:color="000000"/>
              <w:right w:val="single" w:sz="8" w:space="0" w:color="000000"/>
            </w:tcBorders>
            <w:vAlign w:val="center"/>
            <w:hideMark/>
          </w:tcPr>
          <w:p w14:paraId="78C0B2D1" w14:textId="77777777" w:rsidR="00574B63" w:rsidRPr="00574B63" w:rsidRDefault="00574B63" w:rsidP="000C2D59">
            <w:pPr>
              <w:keepNext/>
              <w:jc w:val="center"/>
            </w:pPr>
          </w:p>
        </w:tc>
        <w:tc>
          <w:tcPr>
            <w:tcW w:w="405"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398FF21" w14:textId="77777777" w:rsidR="00574B63" w:rsidRPr="00574B63" w:rsidRDefault="00574B63" w:rsidP="000C2D59">
            <w:pPr>
              <w:keepNext/>
              <w:jc w:val="center"/>
            </w:pPr>
            <w:r w:rsidRPr="00574B63">
              <w:t>0</w:t>
            </w:r>
          </w:p>
        </w:tc>
        <w:tc>
          <w:tcPr>
            <w:tcW w:w="1806"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F804A8F" w14:textId="77777777" w:rsidR="00574B63" w:rsidRPr="00574B63" w:rsidRDefault="00574B63" w:rsidP="000C2D59">
            <w:pPr>
              <w:keepNext/>
              <w:jc w:val="center"/>
            </w:pPr>
            <w:r w:rsidRPr="00574B63">
              <w:t>22.400 (SD=2.487)</w:t>
            </w:r>
          </w:p>
        </w:tc>
        <w:tc>
          <w:tcPr>
            <w:tcW w:w="1927"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7B94B48" w14:textId="77777777" w:rsidR="00574B63" w:rsidRPr="00574B63" w:rsidRDefault="00574B63" w:rsidP="000C2D59">
            <w:pPr>
              <w:keepNext/>
              <w:jc w:val="center"/>
            </w:pPr>
            <w:r w:rsidRPr="00574B63">
              <w:t>22.400 (SD=2.487)</w:t>
            </w:r>
          </w:p>
        </w:tc>
      </w:tr>
      <w:tr w:rsidR="00574B63" w:rsidRPr="00574B63" w14:paraId="26D647D4" w14:textId="77777777" w:rsidTr="000C2D59">
        <w:trPr>
          <w:cantSplit/>
          <w:trHeight w:val="265"/>
          <w:jc w:val="center"/>
        </w:trPr>
        <w:tc>
          <w:tcPr>
            <w:tcW w:w="862" w:type="pct"/>
            <w:vMerge/>
            <w:tcBorders>
              <w:top w:val="single" w:sz="8" w:space="0" w:color="000000"/>
              <w:left w:val="single" w:sz="8" w:space="0" w:color="000000"/>
              <w:bottom w:val="single" w:sz="8" w:space="0" w:color="000000"/>
              <w:right w:val="single" w:sz="8" w:space="0" w:color="000000"/>
            </w:tcBorders>
            <w:vAlign w:val="center"/>
            <w:hideMark/>
          </w:tcPr>
          <w:p w14:paraId="66BF2357" w14:textId="77777777" w:rsidR="00574B63" w:rsidRPr="00574B63" w:rsidRDefault="00574B63" w:rsidP="000C2D59">
            <w:pPr>
              <w:keepNext/>
              <w:jc w:val="center"/>
            </w:pPr>
          </w:p>
        </w:tc>
        <w:tc>
          <w:tcPr>
            <w:tcW w:w="405"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DBBBAF6" w14:textId="77777777" w:rsidR="00574B63" w:rsidRPr="00574B63" w:rsidRDefault="00574B63" w:rsidP="000C2D59">
            <w:pPr>
              <w:keepNext/>
              <w:jc w:val="center"/>
            </w:pPr>
            <w:r w:rsidRPr="00574B63">
              <w:t>1</w:t>
            </w:r>
          </w:p>
        </w:tc>
        <w:tc>
          <w:tcPr>
            <w:tcW w:w="1806"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60060F6" w14:textId="77777777" w:rsidR="00574B63" w:rsidRPr="00574B63" w:rsidRDefault="00574B63" w:rsidP="000C2D59">
            <w:pPr>
              <w:keepNext/>
              <w:jc w:val="center"/>
            </w:pPr>
            <w:r w:rsidRPr="00574B63">
              <w:t>21.482 (SD=3.031)</w:t>
            </w:r>
          </w:p>
        </w:tc>
        <w:tc>
          <w:tcPr>
            <w:tcW w:w="1927"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7947EEE" w14:textId="77777777" w:rsidR="00574B63" w:rsidRPr="00574B63" w:rsidRDefault="00574B63" w:rsidP="000C2D59">
            <w:pPr>
              <w:keepNext/>
              <w:jc w:val="center"/>
            </w:pPr>
            <w:r w:rsidRPr="00574B63">
              <w:t>23.571 (SD=2.609)</w:t>
            </w:r>
          </w:p>
        </w:tc>
      </w:tr>
      <w:tr w:rsidR="00574B63" w:rsidRPr="00574B63" w14:paraId="6876AA86" w14:textId="77777777" w:rsidTr="000C2D59">
        <w:trPr>
          <w:cantSplit/>
          <w:trHeight w:val="265"/>
          <w:jc w:val="center"/>
        </w:trPr>
        <w:tc>
          <w:tcPr>
            <w:tcW w:w="862" w:type="pct"/>
            <w:vMerge w:val="restar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58E61EB" w14:textId="77777777" w:rsidR="00574B63" w:rsidRPr="00574B63" w:rsidRDefault="00574B63" w:rsidP="000C2D59">
            <w:pPr>
              <w:keepNext/>
              <w:jc w:val="center"/>
            </w:pPr>
            <w:r w:rsidRPr="00574B63">
              <w:t>Scenario 2</w:t>
            </w:r>
          </w:p>
        </w:tc>
        <w:tc>
          <w:tcPr>
            <w:tcW w:w="405"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24F15F0" w14:textId="77777777" w:rsidR="00574B63" w:rsidRPr="00574B63" w:rsidRDefault="00574B63" w:rsidP="000C2D59">
            <w:pPr>
              <w:keepNext/>
              <w:jc w:val="center"/>
            </w:pPr>
            <w:r w:rsidRPr="00574B63">
              <w:t>-1</w:t>
            </w:r>
          </w:p>
        </w:tc>
        <w:tc>
          <w:tcPr>
            <w:tcW w:w="1806"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F098069" w14:textId="77777777" w:rsidR="00574B63" w:rsidRPr="00574B63" w:rsidRDefault="00574B63" w:rsidP="000C2D59">
            <w:pPr>
              <w:keepNext/>
              <w:jc w:val="center"/>
            </w:pPr>
            <w:r w:rsidRPr="00574B63">
              <w:t>25.082 (SD=2.720)</w:t>
            </w:r>
          </w:p>
        </w:tc>
        <w:tc>
          <w:tcPr>
            <w:tcW w:w="1927"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A902F62" w14:textId="77777777" w:rsidR="00574B63" w:rsidRPr="00574B63" w:rsidRDefault="00574B63" w:rsidP="000C2D59">
            <w:pPr>
              <w:keepNext/>
              <w:jc w:val="center"/>
            </w:pPr>
            <w:r w:rsidRPr="00574B63">
              <w:t>21.824 (SD=2.714)</w:t>
            </w:r>
          </w:p>
        </w:tc>
      </w:tr>
      <w:tr w:rsidR="00574B63" w:rsidRPr="00574B63" w14:paraId="5EF4E807" w14:textId="77777777" w:rsidTr="000C2D59">
        <w:trPr>
          <w:cantSplit/>
          <w:trHeight w:val="265"/>
          <w:jc w:val="center"/>
        </w:trPr>
        <w:tc>
          <w:tcPr>
            <w:tcW w:w="862" w:type="pct"/>
            <w:vMerge/>
            <w:tcBorders>
              <w:top w:val="single" w:sz="8" w:space="0" w:color="000000"/>
              <w:left w:val="single" w:sz="8" w:space="0" w:color="000000"/>
              <w:bottom w:val="single" w:sz="8" w:space="0" w:color="000000"/>
              <w:right w:val="single" w:sz="8" w:space="0" w:color="000000"/>
            </w:tcBorders>
            <w:vAlign w:val="center"/>
            <w:hideMark/>
          </w:tcPr>
          <w:p w14:paraId="2B78D469" w14:textId="77777777" w:rsidR="00574B63" w:rsidRPr="00574B63" w:rsidRDefault="00574B63" w:rsidP="000C2D59">
            <w:pPr>
              <w:keepNext/>
              <w:jc w:val="center"/>
            </w:pPr>
          </w:p>
        </w:tc>
        <w:tc>
          <w:tcPr>
            <w:tcW w:w="405"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579920A" w14:textId="77777777" w:rsidR="00574B63" w:rsidRPr="00574B63" w:rsidRDefault="00574B63" w:rsidP="000C2D59">
            <w:pPr>
              <w:keepNext/>
              <w:jc w:val="center"/>
            </w:pPr>
            <w:r w:rsidRPr="00574B63">
              <w:t>0</w:t>
            </w:r>
          </w:p>
        </w:tc>
        <w:tc>
          <w:tcPr>
            <w:tcW w:w="1806"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3E477EE" w14:textId="77777777" w:rsidR="00574B63" w:rsidRPr="00574B63" w:rsidRDefault="00574B63" w:rsidP="000C2D59">
            <w:pPr>
              <w:keepNext/>
              <w:jc w:val="center"/>
            </w:pPr>
            <w:r w:rsidRPr="00574B63">
              <w:t>22.407 (SD=2.599)</w:t>
            </w:r>
          </w:p>
        </w:tc>
        <w:tc>
          <w:tcPr>
            <w:tcW w:w="1927"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ED9A752" w14:textId="553A4D55" w:rsidR="00574B63" w:rsidRPr="00574B63" w:rsidRDefault="00574B63" w:rsidP="000C2D59">
            <w:pPr>
              <w:keepNext/>
              <w:jc w:val="center"/>
            </w:pPr>
            <w:r w:rsidRPr="00574B63">
              <w:t>22.407 (SD=2.599)</w:t>
            </w:r>
          </w:p>
        </w:tc>
      </w:tr>
      <w:tr w:rsidR="00574B63" w:rsidRPr="00574B63" w14:paraId="3F98F536" w14:textId="77777777" w:rsidTr="000C2D59">
        <w:trPr>
          <w:cantSplit/>
          <w:trHeight w:val="265"/>
          <w:jc w:val="center"/>
        </w:trPr>
        <w:tc>
          <w:tcPr>
            <w:tcW w:w="862" w:type="pct"/>
            <w:vMerge/>
            <w:tcBorders>
              <w:top w:val="single" w:sz="8" w:space="0" w:color="000000"/>
              <w:left w:val="single" w:sz="8" w:space="0" w:color="000000"/>
              <w:bottom w:val="single" w:sz="8" w:space="0" w:color="000000"/>
              <w:right w:val="single" w:sz="8" w:space="0" w:color="000000"/>
            </w:tcBorders>
            <w:vAlign w:val="center"/>
            <w:hideMark/>
          </w:tcPr>
          <w:p w14:paraId="74763C51" w14:textId="77777777" w:rsidR="00574B63" w:rsidRPr="00574B63" w:rsidRDefault="00574B63" w:rsidP="000C2D59">
            <w:pPr>
              <w:keepNext/>
              <w:jc w:val="center"/>
            </w:pPr>
          </w:p>
        </w:tc>
        <w:tc>
          <w:tcPr>
            <w:tcW w:w="405"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6F4DF37" w14:textId="77777777" w:rsidR="00574B63" w:rsidRPr="00574B63" w:rsidRDefault="00574B63" w:rsidP="000C2D59">
            <w:pPr>
              <w:keepNext/>
              <w:jc w:val="center"/>
            </w:pPr>
            <w:r w:rsidRPr="00574B63">
              <w:t>1</w:t>
            </w:r>
          </w:p>
        </w:tc>
        <w:tc>
          <w:tcPr>
            <w:tcW w:w="1806"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B24417C" w14:textId="77777777" w:rsidR="00574B63" w:rsidRPr="00574B63" w:rsidRDefault="00574B63" w:rsidP="000C2D59">
            <w:pPr>
              <w:keepNext/>
              <w:jc w:val="center"/>
            </w:pPr>
            <w:r w:rsidRPr="00574B63">
              <w:t>20.572 (SD=3.534)</w:t>
            </w:r>
          </w:p>
        </w:tc>
        <w:tc>
          <w:tcPr>
            <w:tcW w:w="1927"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8F0F94E" w14:textId="77777777" w:rsidR="00574B63" w:rsidRPr="00574B63" w:rsidRDefault="00574B63" w:rsidP="000C2D59">
            <w:pPr>
              <w:keepNext/>
              <w:jc w:val="center"/>
            </w:pPr>
            <w:r w:rsidRPr="00574B63">
              <w:t>23.238 (SD=2.930)</w:t>
            </w:r>
          </w:p>
        </w:tc>
      </w:tr>
    </w:tbl>
    <w:p w14:paraId="3A060B91" w14:textId="77777777" w:rsidR="000C2D59" w:rsidRPr="00574B63" w:rsidRDefault="000C2D59" w:rsidP="000C2D59">
      <w:pPr>
        <w:jc w:val="center"/>
        <w:rPr>
          <w:sz w:val="18"/>
          <w:szCs w:val="18"/>
        </w:rPr>
      </w:pPr>
      <w:r w:rsidRPr="00574B63">
        <w:rPr>
          <w:rFonts w:hint="eastAsia"/>
          <w:sz w:val="18"/>
          <w:szCs w:val="18"/>
        </w:rPr>
        <w:t>-1: Night temperature less than day temperature</w:t>
      </w:r>
      <w:r w:rsidRPr="00574B63">
        <w:rPr>
          <w:sz w:val="18"/>
          <w:szCs w:val="18"/>
        </w:rPr>
        <w:t xml:space="preserve">, </w:t>
      </w:r>
      <w:r w:rsidRPr="00574B63">
        <w:rPr>
          <w:rFonts w:hint="eastAsia"/>
          <w:sz w:val="18"/>
          <w:szCs w:val="18"/>
        </w:rPr>
        <w:t>0: Night temperature equals to day temperature</w:t>
      </w:r>
      <w:r w:rsidRPr="00574B63">
        <w:rPr>
          <w:sz w:val="18"/>
          <w:szCs w:val="18"/>
        </w:rPr>
        <w:t xml:space="preserve"> and </w:t>
      </w:r>
      <w:r w:rsidRPr="00574B63">
        <w:rPr>
          <w:rFonts w:hint="eastAsia"/>
          <w:sz w:val="18"/>
          <w:szCs w:val="18"/>
        </w:rPr>
        <w:t>1: Night temperature greater than day temperature.</w:t>
      </w:r>
    </w:p>
    <w:p w14:paraId="57D2391A" w14:textId="77777777" w:rsidR="00312B4A" w:rsidRPr="00574B63" w:rsidRDefault="00312B4A" w:rsidP="00312B4A">
      <w:pPr>
        <w:jc w:val="center"/>
        <w:rPr>
          <w:sz w:val="18"/>
          <w:szCs w:val="18"/>
        </w:rPr>
      </w:pPr>
      <w:r w:rsidRPr="00574B63">
        <w:rPr>
          <w:rFonts w:hint="eastAsia"/>
          <w:sz w:val="18"/>
          <w:szCs w:val="18"/>
        </w:rPr>
        <w:t xml:space="preserve">Scenario </w:t>
      </w:r>
      <w:r w:rsidRPr="00574B63">
        <w:rPr>
          <w:sz w:val="18"/>
          <w:szCs w:val="18"/>
        </w:rPr>
        <w:t xml:space="preserve">1: </w:t>
      </w:r>
      <w:r w:rsidRPr="00312B4A">
        <w:rPr>
          <w:sz w:val="18"/>
          <w:szCs w:val="18"/>
        </w:rPr>
        <w:t>when an individual is present at home during daytime hours</w:t>
      </w:r>
      <w:r w:rsidRPr="00574B63">
        <w:rPr>
          <w:sz w:val="18"/>
          <w:szCs w:val="18"/>
        </w:rPr>
        <w:t xml:space="preserve"> and </w:t>
      </w:r>
      <w:r w:rsidRPr="00574B63">
        <w:rPr>
          <w:rFonts w:hint="eastAsia"/>
          <w:sz w:val="18"/>
          <w:szCs w:val="18"/>
        </w:rPr>
        <w:t xml:space="preserve">Scenario 2: </w:t>
      </w:r>
      <w:r w:rsidRPr="00312B4A">
        <w:rPr>
          <w:sz w:val="18"/>
          <w:szCs w:val="18"/>
        </w:rPr>
        <w:t>when the house is unoccupied during the day</w:t>
      </w:r>
    </w:p>
    <w:p w14:paraId="4DFD0A42" w14:textId="77777777" w:rsidR="0053556F" w:rsidRPr="0053556F" w:rsidRDefault="0053556F" w:rsidP="0053556F"/>
    <w:p w14:paraId="464B5353" w14:textId="639EF7C0" w:rsidR="000C2D59" w:rsidRDefault="000C2D59" w:rsidP="002F44C8">
      <w:pPr>
        <w:pStyle w:val="Heading3"/>
        <w:numPr>
          <w:ilvl w:val="2"/>
          <w:numId w:val="49"/>
        </w:numPr>
      </w:pPr>
      <w:bookmarkStart w:id="80" w:name="_Toc137595481"/>
      <w:r w:rsidRPr="000C2D59">
        <w:t>Air conditioning (AC) system usage behavior vs EUI</w:t>
      </w:r>
      <w:bookmarkEnd w:id="80"/>
    </w:p>
    <w:p w14:paraId="25C25D37" w14:textId="73B32FEF" w:rsidR="00A208BE" w:rsidRPr="00A208BE" w:rsidRDefault="00465704" w:rsidP="00465704">
      <w:r w:rsidRPr="00465704">
        <w:t>Figure 7 delineates the causal implications of diverse occupant behaviors in utilizing AC on EUI</w:t>
      </w:r>
      <w:r>
        <w:t xml:space="preserve">. </w:t>
      </w:r>
      <w:r w:rsidRPr="00465704">
        <w:t xml:space="preserve">Transitioning from a static temperature setting to manual temperature adjustments during the night or when the home is unoccupied results in no change in EUI. However, transitioning from a static setting to programming the thermostat for automatic adjustments at certain times results in a significant reduction in EUI by -3.542 kWh/m². Further energy savings can be realized when </w:t>
      </w:r>
      <w:r w:rsidRPr="00465704">
        <w:lastRenderedPageBreak/>
        <w:t xml:space="preserve">switching from a static setting to turning the equipment on or off as needed, resulting in a decrease in EUI by -5.086 kWh/m². When switching from manual adjustments to programmed thermostat settings or to turning the equipment on/off as needed, there are additional decreases in EUI, with respective reductions of -2.907 kWh/m² and -4.156 kWh/m². Lastly, transitioning from programmed thermostat settings to turning the equipment on/off as needed leads to a modest reduction of -1.068 kWh/m² in EUI. </w:t>
      </w:r>
      <w:r w:rsidR="00A208BE" w:rsidRPr="00A208BE">
        <w:t xml:space="preserve">Detailed results regarding causal inference, the </w:t>
      </w:r>
      <w:r w:rsidR="00A208BE">
        <w:t>mean</w:t>
      </w:r>
      <w:r w:rsidR="00A208BE" w:rsidRPr="00A208BE">
        <w:t xml:space="preserve"> indoor temperature and AC usage behavior, and pairwise statistical comparisons are provided in Tables 5.11, 5.12, and 5.13, respectively</w:t>
      </w:r>
      <w:r w:rsidR="00A208BE">
        <w:t>.</w:t>
      </w:r>
    </w:p>
    <w:p w14:paraId="182DC4DD" w14:textId="77777777" w:rsidR="00A208BE" w:rsidRDefault="00A208BE" w:rsidP="00465704"/>
    <w:p w14:paraId="5BF9B874" w14:textId="2C7ED13C" w:rsidR="000C2D59" w:rsidRDefault="00465704" w:rsidP="00465704">
      <w:r w:rsidRPr="00465704">
        <w:rPr>
          <w:rFonts w:hint="eastAsia"/>
        </w:rPr>
        <w:t>This dissertation provides empirical evidence</w:t>
      </w:r>
      <w:r>
        <w:t xml:space="preserve">, confirming </w:t>
      </w:r>
      <w:r w:rsidRPr="00465704">
        <w:t>that active and strategic management of AC usage, particularly through the programming of thermostats and discretionary equipment usage, can result in substantial energy savings.</w:t>
      </w:r>
      <w:r>
        <w:t xml:space="preserve"> This is a</w:t>
      </w:r>
      <w:r w:rsidRPr="00465704">
        <w:rPr>
          <w:rFonts w:hint="eastAsia"/>
        </w:rPr>
        <w:t xml:space="preserve"> </w:t>
      </w:r>
      <w:r>
        <w:t>quantification</w:t>
      </w:r>
      <w:r w:rsidRPr="00465704">
        <w:rPr>
          <w:rFonts w:hint="eastAsia"/>
        </w:rPr>
        <w:t xml:space="preserve"> of the demand response approach </w:t>
      </w:r>
      <w:r>
        <w:fldChar w:fldCharType="begin"/>
      </w:r>
      <w:r>
        <w:instrText xml:space="preserve"> ADDIN ZOTERO_ITEM CSL_CITATION {"citationID":"8UEFK9Ic","properties":{"formattedCitation":"(Aghniaey &amp; Lawrence, 2018; Wai et al., 2014)","plainCitation":"(Aghniaey &amp; Lawrence, 2018; Wai et al., 2014)","noteIndex":0},"citationItems":[{"id":935,"uris":["http://zotero.org/users/10432387/items/XCW64C58"],"itemData":{"id":935,"type":"article-journal","container-title":"Energy and Buildings","ISSN":"0378-7788","journalAbbreviation":"Energy and Buildings","note":"publisher: Elsevier","page":"19-27","title":"The impact of increased cooling setpoint temperature during demand response events on occupant thermal comfort in commercial buildings: A review","volume":"173","author":[{"family":"Aghniaey","given":"Sama"},{"family":"Lawrence","given":"Thomas M"}],"issued":{"date-parts":[["2018"]]}}},{"id":934,"uris":["http://zotero.org/users/10432387/items/5SN9VRGR"],"itemData":{"id":934,"type":"article-journal","container-title":"IEEE Transactions on Smart Grid","ISSN":"1949-3053","issue":"1","journalAbbreviation":"IEEE Transactions on Smart Grid","note":"publisher: IEEE","page":"249-260","title":"Cooling devices in demand response: A comparison of control methods","volume":"6","author":[{"family":"Wai","given":"Chon Hou"},{"family":"Beaudin","given":"Marc"},{"family":"Zareipour","given":"Hamidreza"},{"family":"Schellenberg","given":"Antony"},{"family":"Lu","given":"Ning"}],"issued":{"date-parts":[["2014"]]}}}],"schema":"https://github.com/citation-style-language/schema/raw/master/csl-citation.json"} </w:instrText>
      </w:r>
      <w:r>
        <w:fldChar w:fldCharType="separate"/>
      </w:r>
      <w:r>
        <w:rPr>
          <w:noProof/>
        </w:rPr>
        <w:t>(Aghniaey &amp; Lawrence, 2018; Wai et al., 2014)</w:t>
      </w:r>
      <w:r>
        <w:fldChar w:fldCharType="end"/>
      </w:r>
      <w:r>
        <w:t xml:space="preserve"> </w:t>
      </w:r>
      <w:r w:rsidRPr="00465704">
        <w:rPr>
          <w:rFonts w:hint="eastAsia"/>
        </w:rPr>
        <w:t>that those households may have follow</w:t>
      </w:r>
      <w:r>
        <w:t>ed</w:t>
      </w:r>
      <w:r w:rsidRPr="00465704">
        <w:rPr>
          <w:rFonts w:hint="eastAsia"/>
        </w:rPr>
        <w:t>, that consequently reduced EUI.</w:t>
      </w:r>
    </w:p>
    <w:p w14:paraId="1EA2FFDB" w14:textId="77777777" w:rsidR="000C2D59" w:rsidRDefault="000C2D59" w:rsidP="00465704"/>
    <w:p w14:paraId="65052B3D" w14:textId="2BD12732" w:rsidR="000C2D59" w:rsidRDefault="00465704" w:rsidP="00A208BE">
      <w:pPr>
        <w:jc w:val="center"/>
      </w:pPr>
      <w:r w:rsidRPr="00465704">
        <w:rPr>
          <w:noProof/>
        </w:rPr>
        <w:drawing>
          <wp:inline distT="0" distB="0" distL="0" distR="0" wp14:anchorId="11D968A2" wp14:editId="1A151C10">
            <wp:extent cx="3771205" cy="2827606"/>
            <wp:effectExtent l="0" t="0" r="1270" b="5080"/>
            <wp:docPr id="1153253936" name="Picture 1153253936" descr="A picture containing text, screenshot, number, line&#10;&#10;Description automatically generated">
              <a:extLst xmlns:a="http://schemas.openxmlformats.org/drawingml/2006/main">
                <a:ext uri="{FF2B5EF4-FFF2-40B4-BE49-F238E27FC236}">
                  <a16:creationId xmlns:a16="http://schemas.microsoft.com/office/drawing/2014/main" id="{4D45AD11-CB0B-4FE9-B70A-ED204D317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253936" name="Picture 1153253936" descr="A picture containing text, screenshot, number, line&#10;&#10;Description automatically generated">
                      <a:extLst>
                        <a:ext uri="{FF2B5EF4-FFF2-40B4-BE49-F238E27FC236}">
                          <a16:creationId xmlns:a16="http://schemas.microsoft.com/office/drawing/2014/main" id="{4D45AD11-CB0B-4FE9-B70A-ED204D317E60}"/>
                        </a:ext>
                      </a:extLst>
                    </pic:cNvPr>
                    <pic:cNvPicPr>
                      <a:picLocks noChangeAspect="1"/>
                    </pic:cNvPicPr>
                  </pic:nvPicPr>
                  <pic:blipFill>
                    <a:blip r:embed="rId64"/>
                    <a:stretch>
                      <a:fillRect/>
                    </a:stretch>
                  </pic:blipFill>
                  <pic:spPr>
                    <a:xfrm>
                      <a:off x="0" y="0"/>
                      <a:ext cx="3782795" cy="2836296"/>
                    </a:xfrm>
                    <a:prstGeom prst="rect">
                      <a:avLst/>
                    </a:prstGeom>
                  </pic:spPr>
                </pic:pic>
              </a:graphicData>
            </a:graphic>
          </wp:inline>
        </w:drawing>
      </w:r>
    </w:p>
    <w:p w14:paraId="10D58ADF" w14:textId="77777777" w:rsidR="00312B4A" w:rsidRDefault="00312B4A" w:rsidP="00A208BE">
      <w:pPr>
        <w:pStyle w:val="Caption"/>
        <w:rPr>
          <w:sz w:val="18"/>
          <w:szCs w:val="18"/>
        </w:rPr>
      </w:pPr>
      <w:bookmarkStart w:id="81" w:name="_Toc137462986"/>
      <w:r w:rsidRPr="00312B4A">
        <w:rPr>
          <w:sz w:val="18"/>
          <w:szCs w:val="18"/>
        </w:rPr>
        <w:t xml:space="preserve">1: Maintain a constant temperature setting for most of the time, 2: Adjust the temperature manually at night or when the residence is vacant, 3: Set up the thermostat to modify the temperature automatically at certain times during day and night, and 4: Operate the AC unit as required </w:t>
      </w:r>
    </w:p>
    <w:p w14:paraId="7C78773D" w14:textId="327CF325" w:rsidR="00A208BE" w:rsidRDefault="00A208BE" w:rsidP="00A208BE">
      <w:pPr>
        <w:pStyle w:val="Caption"/>
      </w:pPr>
      <w:r>
        <w:t xml:space="preserve">Figure 5. </w:t>
      </w:r>
      <w:r w:rsidR="00B52BCD">
        <w:fldChar w:fldCharType="begin"/>
      </w:r>
      <w:r w:rsidR="00B52BCD">
        <w:instrText xml:space="preserve"> SEQ Figure_5. \* ARABIC </w:instrText>
      </w:r>
      <w:r w:rsidR="00B52BCD">
        <w:fldChar w:fldCharType="separate"/>
      </w:r>
      <w:r w:rsidR="00EC4C2A">
        <w:rPr>
          <w:noProof/>
        </w:rPr>
        <w:t>4</w:t>
      </w:r>
      <w:r w:rsidR="00B52BCD">
        <w:rPr>
          <w:noProof/>
        </w:rPr>
        <w:fldChar w:fldCharType="end"/>
      </w:r>
      <w:r>
        <w:t>. Casual effect of air conditioning (AC) usage behavior on EUI</w:t>
      </w:r>
      <w:bookmarkEnd w:id="81"/>
    </w:p>
    <w:p w14:paraId="528A2C0E" w14:textId="4FD77675" w:rsidR="00185090" w:rsidRPr="00185090" w:rsidRDefault="00185090" w:rsidP="00185090">
      <w:pPr>
        <w:pStyle w:val="Caption"/>
        <w:jc w:val="left"/>
      </w:pPr>
      <w:bookmarkStart w:id="82" w:name="_Toc137462929"/>
      <w:r>
        <w:lastRenderedPageBreak/>
        <w:t xml:space="preserve">Table 5. </w:t>
      </w:r>
      <w:r w:rsidR="00B52BCD">
        <w:fldChar w:fldCharType="begin"/>
      </w:r>
      <w:r w:rsidR="00B52BCD">
        <w:instrText xml:space="preserve"> SEQ Table_5. \* ARABIC </w:instrText>
      </w:r>
      <w:r w:rsidR="00B52BCD">
        <w:fldChar w:fldCharType="separate"/>
      </w:r>
      <w:r w:rsidR="00EC4C2A">
        <w:rPr>
          <w:noProof/>
        </w:rPr>
        <w:t>11</w:t>
      </w:r>
      <w:r w:rsidR="00B52BCD">
        <w:rPr>
          <w:noProof/>
        </w:rPr>
        <w:fldChar w:fldCharType="end"/>
      </w:r>
      <w:r>
        <w:t>. Causal effect of air conditioner (AC) equipment usage behavior on EUI</w:t>
      </w:r>
      <w:bookmarkEnd w:id="82"/>
    </w:p>
    <w:tbl>
      <w:tblPr>
        <w:tblW w:w="0" w:type="auto"/>
        <w:tblCellMar>
          <w:left w:w="0" w:type="dxa"/>
          <w:right w:w="0" w:type="dxa"/>
        </w:tblCellMar>
        <w:tblLook w:val="0600" w:firstRow="0" w:lastRow="0" w:firstColumn="0" w:lastColumn="0" w:noHBand="1" w:noVBand="1"/>
      </w:tblPr>
      <w:tblGrid>
        <w:gridCol w:w="841"/>
        <w:gridCol w:w="1417"/>
        <w:gridCol w:w="1134"/>
        <w:gridCol w:w="1701"/>
        <w:gridCol w:w="1701"/>
        <w:gridCol w:w="1691"/>
      </w:tblGrid>
      <w:tr w:rsidR="00A208BE" w:rsidRPr="00A208BE" w14:paraId="0B120E05" w14:textId="77777777" w:rsidTr="00185090">
        <w:trPr>
          <w:cantSplit/>
          <w:trHeight w:val="223"/>
        </w:trPr>
        <w:tc>
          <w:tcPr>
            <w:tcW w:w="84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6251F8F" w14:textId="77777777" w:rsidR="00A208BE" w:rsidRPr="00A208BE" w:rsidRDefault="00A208BE" w:rsidP="00185090">
            <w:pPr>
              <w:keepNext/>
              <w:spacing w:line="240" w:lineRule="auto"/>
              <w:jc w:val="center"/>
              <w:rPr>
                <w:szCs w:val="22"/>
              </w:rPr>
            </w:pPr>
          </w:p>
        </w:tc>
        <w:tc>
          <w:tcPr>
            <w:tcW w:w="141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9385FEE" w14:textId="77777777" w:rsidR="00A208BE" w:rsidRPr="00A208BE" w:rsidRDefault="00A208BE" w:rsidP="00185090">
            <w:pPr>
              <w:keepNext/>
              <w:spacing w:line="240" w:lineRule="auto"/>
              <w:jc w:val="center"/>
              <w:rPr>
                <w:szCs w:val="22"/>
              </w:rPr>
            </w:pPr>
            <w:r w:rsidRPr="00A208BE">
              <w:rPr>
                <w:b/>
                <w:bCs/>
                <w:szCs w:val="22"/>
                <w:lang w:val="en-GB"/>
              </w:rPr>
              <w:t>Estimated average change in EUI</w:t>
            </w:r>
          </w:p>
        </w:tc>
        <w:tc>
          <w:tcPr>
            <w:tcW w:w="6227"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2C50307" w14:textId="171C1853" w:rsidR="00A208BE" w:rsidRPr="00A208BE" w:rsidRDefault="00A208BE" w:rsidP="00185090">
            <w:pPr>
              <w:keepNext/>
              <w:spacing w:line="240" w:lineRule="auto"/>
              <w:jc w:val="center"/>
              <w:rPr>
                <w:b/>
                <w:bCs/>
                <w:szCs w:val="22"/>
              </w:rPr>
            </w:pPr>
            <w:r w:rsidRPr="00A208BE">
              <w:rPr>
                <w:b/>
                <w:bCs/>
                <w:szCs w:val="22"/>
              </w:rPr>
              <w:t>Refutation</w:t>
            </w:r>
          </w:p>
        </w:tc>
      </w:tr>
      <w:tr w:rsidR="00A208BE" w:rsidRPr="00A208BE" w14:paraId="4547E987" w14:textId="77777777" w:rsidTr="00185090">
        <w:trPr>
          <w:cantSplit/>
          <w:trHeight w:val="674"/>
        </w:trPr>
        <w:tc>
          <w:tcPr>
            <w:tcW w:w="841" w:type="dxa"/>
            <w:vMerge/>
            <w:tcBorders>
              <w:top w:val="single" w:sz="8" w:space="0" w:color="000000"/>
              <w:left w:val="single" w:sz="8" w:space="0" w:color="000000"/>
              <w:bottom w:val="single" w:sz="8" w:space="0" w:color="000000"/>
              <w:right w:val="single" w:sz="8" w:space="0" w:color="000000"/>
            </w:tcBorders>
            <w:hideMark/>
          </w:tcPr>
          <w:p w14:paraId="4EB08DA3" w14:textId="77777777" w:rsidR="00A208BE" w:rsidRPr="00A208BE" w:rsidRDefault="00A208BE" w:rsidP="00185090">
            <w:pPr>
              <w:keepNext/>
              <w:spacing w:line="240" w:lineRule="auto"/>
              <w:jc w:val="center"/>
              <w:rPr>
                <w:szCs w:val="22"/>
              </w:rPr>
            </w:pPr>
          </w:p>
        </w:tc>
        <w:tc>
          <w:tcPr>
            <w:tcW w:w="1417" w:type="dxa"/>
            <w:vMerge/>
            <w:tcBorders>
              <w:top w:val="single" w:sz="8" w:space="0" w:color="000000"/>
              <w:left w:val="single" w:sz="8" w:space="0" w:color="000000"/>
              <w:bottom w:val="single" w:sz="8" w:space="0" w:color="000000"/>
              <w:right w:val="single" w:sz="8" w:space="0" w:color="000000"/>
            </w:tcBorders>
            <w:hideMark/>
          </w:tcPr>
          <w:p w14:paraId="66368C6A" w14:textId="77777777" w:rsidR="00A208BE" w:rsidRPr="00A208BE" w:rsidRDefault="00A208BE" w:rsidP="00185090">
            <w:pPr>
              <w:keepNext/>
              <w:spacing w:line="240" w:lineRule="auto"/>
              <w:jc w:val="center"/>
              <w:rPr>
                <w:szCs w:val="22"/>
              </w:rPr>
            </w:pP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5B5B56B" w14:textId="574B1BEE" w:rsidR="00A208BE" w:rsidRPr="00A208BE" w:rsidRDefault="00A208BE" w:rsidP="00185090">
            <w:pPr>
              <w:keepNext/>
              <w:spacing w:line="240" w:lineRule="auto"/>
              <w:jc w:val="center"/>
              <w:rPr>
                <w:szCs w:val="22"/>
              </w:rPr>
            </w:pPr>
            <w:r w:rsidRPr="00574B63">
              <w:rPr>
                <w:b/>
                <w:bCs/>
                <w:lang w:val="en-GB"/>
              </w:rPr>
              <w:t xml:space="preserve">Random cause </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6FDADD4" w14:textId="54C0F9E8" w:rsidR="00A208BE" w:rsidRPr="00A208BE" w:rsidRDefault="00A208BE" w:rsidP="00185090">
            <w:pPr>
              <w:keepNext/>
              <w:spacing w:line="240" w:lineRule="auto"/>
              <w:jc w:val="center"/>
              <w:rPr>
                <w:szCs w:val="22"/>
              </w:rPr>
            </w:pPr>
            <w:r w:rsidRPr="00574B63">
              <w:rPr>
                <w:b/>
                <w:bCs/>
                <w:lang w:val="en-GB"/>
              </w:rPr>
              <w:t>Unobserved Common Causes</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D025D55" w14:textId="580A93D8" w:rsidR="00A208BE" w:rsidRPr="00A208BE" w:rsidRDefault="00A208BE" w:rsidP="00185090">
            <w:pPr>
              <w:keepNext/>
              <w:spacing w:line="240" w:lineRule="auto"/>
              <w:jc w:val="center"/>
              <w:rPr>
                <w:szCs w:val="22"/>
              </w:rPr>
            </w:pPr>
            <w:r w:rsidRPr="00574B63">
              <w:rPr>
                <w:b/>
                <w:bCs/>
                <w:lang w:val="en-GB"/>
              </w:rPr>
              <w:t xml:space="preserve">Placebo Treatment </w:t>
            </w:r>
          </w:p>
        </w:tc>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EC34C04" w14:textId="502B4305" w:rsidR="00A208BE" w:rsidRPr="00A208BE" w:rsidRDefault="00A208BE" w:rsidP="00185090">
            <w:pPr>
              <w:keepNext/>
              <w:spacing w:line="240" w:lineRule="auto"/>
              <w:jc w:val="center"/>
              <w:rPr>
                <w:szCs w:val="22"/>
              </w:rPr>
            </w:pPr>
            <w:r>
              <w:rPr>
                <w:b/>
                <w:bCs/>
                <w:lang w:val="en-GB"/>
              </w:rPr>
              <w:t>Data subset</w:t>
            </w:r>
            <w:r w:rsidRPr="00574B63">
              <w:rPr>
                <w:b/>
                <w:bCs/>
                <w:lang w:val="en-GB"/>
              </w:rPr>
              <w:t xml:space="preserve"> </w:t>
            </w:r>
          </w:p>
        </w:tc>
      </w:tr>
      <w:tr w:rsidR="00A208BE" w:rsidRPr="00A208BE" w14:paraId="2DD5F9AF" w14:textId="77777777" w:rsidTr="00185090">
        <w:trPr>
          <w:cantSplit/>
          <w:trHeight w:val="240"/>
        </w:trPr>
        <w:tc>
          <w:tcPr>
            <w:tcW w:w="84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2D6C318" w14:textId="018F1F69" w:rsidR="00A208BE" w:rsidRPr="00A208BE" w:rsidRDefault="00A208BE" w:rsidP="00185090">
            <w:pPr>
              <w:keepNext/>
              <w:spacing w:line="240" w:lineRule="auto"/>
              <w:jc w:val="center"/>
              <w:rPr>
                <w:szCs w:val="22"/>
              </w:rPr>
            </w:pPr>
            <w:r>
              <w:rPr>
                <w:szCs w:val="22"/>
              </w:rPr>
              <w:t xml:space="preserve">From </w:t>
            </w:r>
            <w:r w:rsidRPr="00A208BE">
              <w:rPr>
                <w:szCs w:val="22"/>
              </w:rPr>
              <w:t>1 to 2</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40774DE" w14:textId="77777777" w:rsidR="00A208BE" w:rsidRPr="00A208BE" w:rsidRDefault="00A208BE" w:rsidP="00185090">
            <w:pPr>
              <w:keepNext/>
              <w:spacing w:line="240" w:lineRule="auto"/>
              <w:jc w:val="center"/>
              <w:rPr>
                <w:szCs w:val="22"/>
              </w:rPr>
            </w:pPr>
            <w:r w:rsidRPr="00A208BE">
              <w:rPr>
                <w:szCs w:val="22"/>
              </w:rPr>
              <w:t>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D1B39F3" w14:textId="77777777" w:rsidR="00A208BE" w:rsidRPr="00A208BE" w:rsidRDefault="00A208BE" w:rsidP="00185090">
            <w:pPr>
              <w:keepNext/>
              <w:spacing w:line="240" w:lineRule="auto"/>
              <w:jc w:val="center"/>
              <w:rPr>
                <w:szCs w:val="22"/>
              </w:rPr>
            </w:pPr>
            <w:r w:rsidRPr="00A208BE">
              <w:rPr>
                <w:szCs w:val="22"/>
              </w:rPr>
              <w:t>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88AD5D3" w14:textId="77777777" w:rsidR="00A208BE" w:rsidRPr="00A208BE" w:rsidRDefault="00A208BE" w:rsidP="00185090">
            <w:pPr>
              <w:keepNext/>
              <w:spacing w:line="240" w:lineRule="auto"/>
              <w:jc w:val="center"/>
              <w:rPr>
                <w:szCs w:val="22"/>
              </w:rPr>
            </w:pPr>
            <w:r w:rsidRPr="00A208BE">
              <w:rPr>
                <w:szCs w:val="22"/>
              </w:rPr>
              <w:t>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139E27C" w14:textId="77777777" w:rsidR="00A208BE" w:rsidRPr="00A208BE" w:rsidRDefault="00A208BE" w:rsidP="00185090">
            <w:pPr>
              <w:keepNext/>
              <w:spacing w:line="240" w:lineRule="auto"/>
              <w:jc w:val="center"/>
              <w:rPr>
                <w:szCs w:val="22"/>
              </w:rPr>
            </w:pPr>
            <w:r w:rsidRPr="00A208BE">
              <w:rPr>
                <w:szCs w:val="22"/>
              </w:rPr>
              <w:t>0</w:t>
            </w:r>
          </w:p>
        </w:tc>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4B278ED" w14:textId="77777777" w:rsidR="00A208BE" w:rsidRPr="00A208BE" w:rsidRDefault="00A208BE" w:rsidP="00185090">
            <w:pPr>
              <w:keepNext/>
              <w:spacing w:line="240" w:lineRule="auto"/>
              <w:jc w:val="center"/>
              <w:rPr>
                <w:szCs w:val="22"/>
              </w:rPr>
            </w:pPr>
            <w:r w:rsidRPr="00A208BE">
              <w:rPr>
                <w:szCs w:val="22"/>
              </w:rPr>
              <w:t>0.001</w:t>
            </w:r>
          </w:p>
        </w:tc>
      </w:tr>
      <w:tr w:rsidR="00A208BE" w:rsidRPr="00A208BE" w14:paraId="79144D4C" w14:textId="77777777" w:rsidTr="00185090">
        <w:trPr>
          <w:cantSplit/>
          <w:trHeight w:val="240"/>
        </w:trPr>
        <w:tc>
          <w:tcPr>
            <w:tcW w:w="84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4D88366" w14:textId="3257A260" w:rsidR="00A208BE" w:rsidRPr="00A208BE" w:rsidRDefault="00A208BE" w:rsidP="00185090">
            <w:pPr>
              <w:keepNext/>
              <w:spacing w:line="240" w:lineRule="auto"/>
              <w:jc w:val="center"/>
              <w:rPr>
                <w:szCs w:val="22"/>
              </w:rPr>
            </w:pPr>
            <w:r>
              <w:rPr>
                <w:szCs w:val="22"/>
              </w:rPr>
              <w:t xml:space="preserve">From </w:t>
            </w:r>
            <w:r w:rsidRPr="00A208BE">
              <w:rPr>
                <w:szCs w:val="22"/>
              </w:rPr>
              <w:t>1 to 3</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13584D9" w14:textId="77777777" w:rsidR="00A208BE" w:rsidRPr="00A208BE" w:rsidRDefault="00A208BE" w:rsidP="00185090">
            <w:pPr>
              <w:keepNext/>
              <w:spacing w:line="240" w:lineRule="auto"/>
              <w:jc w:val="center"/>
              <w:rPr>
                <w:szCs w:val="22"/>
              </w:rPr>
            </w:pPr>
            <w:r w:rsidRPr="00A208BE">
              <w:rPr>
                <w:szCs w:val="22"/>
              </w:rPr>
              <w:t>-3.54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D36336C" w14:textId="77777777" w:rsidR="00A208BE" w:rsidRPr="00A208BE" w:rsidRDefault="00A208BE" w:rsidP="00185090">
            <w:pPr>
              <w:keepNext/>
              <w:spacing w:line="240" w:lineRule="auto"/>
              <w:jc w:val="center"/>
              <w:rPr>
                <w:szCs w:val="22"/>
              </w:rPr>
            </w:pPr>
            <w:r w:rsidRPr="00A208BE">
              <w:rPr>
                <w:szCs w:val="22"/>
              </w:rPr>
              <w:t>-3.542</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35FB817" w14:textId="77777777" w:rsidR="00A208BE" w:rsidRPr="00A208BE" w:rsidRDefault="00A208BE" w:rsidP="00185090">
            <w:pPr>
              <w:keepNext/>
              <w:spacing w:line="240" w:lineRule="auto"/>
              <w:jc w:val="center"/>
              <w:rPr>
                <w:szCs w:val="22"/>
              </w:rPr>
            </w:pPr>
            <w:r w:rsidRPr="00A208BE">
              <w:rPr>
                <w:szCs w:val="22"/>
              </w:rPr>
              <w:t>-3.556</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A260121" w14:textId="77777777" w:rsidR="00A208BE" w:rsidRPr="00A208BE" w:rsidRDefault="00A208BE" w:rsidP="00185090">
            <w:pPr>
              <w:keepNext/>
              <w:spacing w:line="240" w:lineRule="auto"/>
              <w:jc w:val="center"/>
              <w:rPr>
                <w:szCs w:val="22"/>
              </w:rPr>
            </w:pPr>
            <w:r w:rsidRPr="00A208BE">
              <w:rPr>
                <w:szCs w:val="22"/>
              </w:rPr>
              <w:t>0</w:t>
            </w:r>
          </w:p>
        </w:tc>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F06205D" w14:textId="77777777" w:rsidR="00A208BE" w:rsidRPr="00A208BE" w:rsidRDefault="00A208BE" w:rsidP="00185090">
            <w:pPr>
              <w:keepNext/>
              <w:spacing w:line="240" w:lineRule="auto"/>
              <w:jc w:val="center"/>
              <w:rPr>
                <w:szCs w:val="22"/>
              </w:rPr>
            </w:pPr>
            <w:r w:rsidRPr="00A208BE">
              <w:rPr>
                <w:szCs w:val="22"/>
              </w:rPr>
              <w:t>-3.542</w:t>
            </w:r>
          </w:p>
        </w:tc>
      </w:tr>
      <w:tr w:rsidR="00A208BE" w:rsidRPr="00A208BE" w14:paraId="300FE2AD" w14:textId="77777777" w:rsidTr="00185090">
        <w:trPr>
          <w:cantSplit/>
          <w:trHeight w:val="240"/>
        </w:trPr>
        <w:tc>
          <w:tcPr>
            <w:tcW w:w="84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AE661AF" w14:textId="66FD0122" w:rsidR="00A208BE" w:rsidRPr="00A208BE" w:rsidRDefault="00A208BE" w:rsidP="00185090">
            <w:pPr>
              <w:keepNext/>
              <w:spacing w:line="240" w:lineRule="auto"/>
              <w:jc w:val="center"/>
              <w:rPr>
                <w:szCs w:val="22"/>
              </w:rPr>
            </w:pPr>
            <w:r>
              <w:rPr>
                <w:szCs w:val="22"/>
              </w:rPr>
              <w:t xml:space="preserve">From </w:t>
            </w:r>
            <w:r w:rsidRPr="00A208BE">
              <w:rPr>
                <w:szCs w:val="22"/>
              </w:rPr>
              <w:t>1 to 4</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33E40D5" w14:textId="77777777" w:rsidR="00A208BE" w:rsidRPr="00A208BE" w:rsidRDefault="00A208BE" w:rsidP="00185090">
            <w:pPr>
              <w:keepNext/>
              <w:spacing w:line="240" w:lineRule="auto"/>
              <w:jc w:val="center"/>
              <w:rPr>
                <w:szCs w:val="22"/>
              </w:rPr>
            </w:pPr>
            <w:r w:rsidRPr="00A208BE">
              <w:rPr>
                <w:szCs w:val="22"/>
              </w:rPr>
              <w:t>-5.08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649DF14" w14:textId="77777777" w:rsidR="00A208BE" w:rsidRPr="00A208BE" w:rsidRDefault="00A208BE" w:rsidP="00185090">
            <w:pPr>
              <w:keepNext/>
              <w:spacing w:line="240" w:lineRule="auto"/>
              <w:jc w:val="center"/>
              <w:rPr>
                <w:szCs w:val="22"/>
              </w:rPr>
            </w:pPr>
            <w:r w:rsidRPr="00A208BE">
              <w:rPr>
                <w:szCs w:val="22"/>
              </w:rPr>
              <w:t>-5.086</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AFFE8D7" w14:textId="77777777" w:rsidR="00A208BE" w:rsidRPr="00A208BE" w:rsidRDefault="00A208BE" w:rsidP="00185090">
            <w:pPr>
              <w:keepNext/>
              <w:spacing w:line="240" w:lineRule="auto"/>
              <w:jc w:val="center"/>
              <w:rPr>
                <w:szCs w:val="22"/>
              </w:rPr>
            </w:pPr>
            <w:r w:rsidRPr="00A208BE">
              <w:rPr>
                <w:szCs w:val="22"/>
              </w:rPr>
              <w:t>-5.065</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694737E" w14:textId="77777777" w:rsidR="00A208BE" w:rsidRPr="00A208BE" w:rsidRDefault="00A208BE" w:rsidP="00185090">
            <w:pPr>
              <w:keepNext/>
              <w:spacing w:line="240" w:lineRule="auto"/>
              <w:jc w:val="center"/>
              <w:rPr>
                <w:szCs w:val="22"/>
              </w:rPr>
            </w:pPr>
            <w:r w:rsidRPr="00A208BE">
              <w:rPr>
                <w:szCs w:val="22"/>
              </w:rPr>
              <w:t>0</w:t>
            </w:r>
          </w:p>
        </w:tc>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81F9E7D" w14:textId="77777777" w:rsidR="00A208BE" w:rsidRPr="00A208BE" w:rsidRDefault="00A208BE" w:rsidP="00185090">
            <w:pPr>
              <w:keepNext/>
              <w:spacing w:line="240" w:lineRule="auto"/>
              <w:jc w:val="center"/>
              <w:rPr>
                <w:szCs w:val="22"/>
              </w:rPr>
            </w:pPr>
            <w:r w:rsidRPr="00A208BE">
              <w:rPr>
                <w:szCs w:val="22"/>
              </w:rPr>
              <w:t>-5.086</w:t>
            </w:r>
          </w:p>
        </w:tc>
      </w:tr>
      <w:tr w:rsidR="00A208BE" w:rsidRPr="00A208BE" w14:paraId="7453D23E" w14:textId="77777777" w:rsidTr="00185090">
        <w:trPr>
          <w:cantSplit/>
          <w:trHeight w:val="240"/>
        </w:trPr>
        <w:tc>
          <w:tcPr>
            <w:tcW w:w="84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C77C257" w14:textId="13216167" w:rsidR="00A208BE" w:rsidRPr="00A208BE" w:rsidRDefault="00A208BE" w:rsidP="00185090">
            <w:pPr>
              <w:keepNext/>
              <w:spacing w:line="240" w:lineRule="auto"/>
              <w:jc w:val="center"/>
              <w:rPr>
                <w:szCs w:val="22"/>
              </w:rPr>
            </w:pPr>
            <w:r>
              <w:rPr>
                <w:szCs w:val="22"/>
              </w:rPr>
              <w:t xml:space="preserve">From </w:t>
            </w:r>
            <w:r w:rsidRPr="00A208BE">
              <w:rPr>
                <w:szCs w:val="22"/>
              </w:rPr>
              <w:t>2 to 3</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96765FC" w14:textId="77777777" w:rsidR="00A208BE" w:rsidRPr="00A208BE" w:rsidRDefault="00A208BE" w:rsidP="00185090">
            <w:pPr>
              <w:keepNext/>
              <w:spacing w:line="240" w:lineRule="auto"/>
              <w:jc w:val="center"/>
              <w:rPr>
                <w:szCs w:val="22"/>
              </w:rPr>
            </w:pPr>
            <w:r w:rsidRPr="00A208BE">
              <w:rPr>
                <w:szCs w:val="22"/>
              </w:rPr>
              <w:t>-2.907</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EC0616C" w14:textId="77777777" w:rsidR="00A208BE" w:rsidRPr="00A208BE" w:rsidRDefault="00A208BE" w:rsidP="00185090">
            <w:pPr>
              <w:keepNext/>
              <w:spacing w:line="240" w:lineRule="auto"/>
              <w:jc w:val="center"/>
              <w:rPr>
                <w:szCs w:val="22"/>
              </w:rPr>
            </w:pPr>
            <w:r w:rsidRPr="00A208BE">
              <w:rPr>
                <w:szCs w:val="22"/>
              </w:rPr>
              <w:t>-2.907</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5661CC9" w14:textId="77777777" w:rsidR="00A208BE" w:rsidRPr="00A208BE" w:rsidRDefault="00A208BE" w:rsidP="00185090">
            <w:pPr>
              <w:keepNext/>
              <w:spacing w:line="240" w:lineRule="auto"/>
              <w:jc w:val="center"/>
              <w:rPr>
                <w:szCs w:val="22"/>
              </w:rPr>
            </w:pPr>
            <w:r w:rsidRPr="00A208BE">
              <w:rPr>
                <w:szCs w:val="22"/>
              </w:rPr>
              <w:t>-2.908</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96B3FD5" w14:textId="77777777" w:rsidR="00A208BE" w:rsidRPr="00A208BE" w:rsidRDefault="00A208BE" w:rsidP="00185090">
            <w:pPr>
              <w:keepNext/>
              <w:spacing w:line="240" w:lineRule="auto"/>
              <w:jc w:val="center"/>
              <w:rPr>
                <w:szCs w:val="22"/>
              </w:rPr>
            </w:pPr>
            <w:r w:rsidRPr="00A208BE">
              <w:rPr>
                <w:szCs w:val="22"/>
              </w:rPr>
              <w:t>0</w:t>
            </w:r>
          </w:p>
        </w:tc>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27CAF0A" w14:textId="77777777" w:rsidR="00A208BE" w:rsidRPr="00A208BE" w:rsidRDefault="00A208BE" w:rsidP="00185090">
            <w:pPr>
              <w:keepNext/>
              <w:spacing w:line="240" w:lineRule="auto"/>
              <w:jc w:val="center"/>
              <w:rPr>
                <w:szCs w:val="22"/>
              </w:rPr>
            </w:pPr>
            <w:r w:rsidRPr="00A208BE">
              <w:rPr>
                <w:szCs w:val="22"/>
              </w:rPr>
              <w:t>-2.907</w:t>
            </w:r>
          </w:p>
        </w:tc>
      </w:tr>
      <w:tr w:rsidR="00A208BE" w:rsidRPr="00A208BE" w14:paraId="48DD7F3F" w14:textId="77777777" w:rsidTr="00185090">
        <w:trPr>
          <w:cantSplit/>
          <w:trHeight w:val="240"/>
        </w:trPr>
        <w:tc>
          <w:tcPr>
            <w:tcW w:w="84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EB59CE4" w14:textId="02A25D0D" w:rsidR="00A208BE" w:rsidRPr="00A208BE" w:rsidRDefault="00A208BE" w:rsidP="00185090">
            <w:pPr>
              <w:keepNext/>
              <w:spacing w:line="240" w:lineRule="auto"/>
              <w:jc w:val="center"/>
              <w:rPr>
                <w:szCs w:val="22"/>
              </w:rPr>
            </w:pPr>
            <w:r>
              <w:rPr>
                <w:szCs w:val="22"/>
              </w:rPr>
              <w:t xml:space="preserve">From </w:t>
            </w:r>
            <w:r w:rsidRPr="00A208BE">
              <w:rPr>
                <w:szCs w:val="22"/>
              </w:rPr>
              <w:t>2 to 4</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850C726" w14:textId="77777777" w:rsidR="00A208BE" w:rsidRPr="00A208BE" w:rsidRDefault="00A208BE" w:rsidP="00185090">
            <w:pPr>
              <w:keepNext/>
              <w:spacing w:line="240" w:lineRule="auto"/>
              <w:jc w:val="center"/>
              <w:rPr>
                <w:szCs w:val="22"/>
              </w:rPr>
            </w:pPr>
            <w:r w:rsidRPr="00A208BE">
              <w:rPr>
                <w:szCs w:val="22"/>
              </w:rPr>
              <w:t>-4.15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DF4BAFF" w14:textId="77777777" w:rsidR="00A208BE" w:rsidRPr="00A208BE" w:rsidRDefault="00A208BE" w:rsidP="00185090">
            <w:pPr>
              <w:keepNext/>
              <w:spacing w:line="240" w:lineRule="auto"/>
              <w:jc w:val="center"/>
              <w:rPr>
                <w:szCs w:val="22"/>
              </w:rPr>
            </w:pPr>
            <w:r w:rsidRPr="00A208BE">
              <w:rPr>
                <w:szCs w:val="22"/>
              </w:rPr>
              <w:t>-4.156</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0B69955" w14:textId="77777777" w:rsidR="00A208BE" w:rsidRPr="00A208BE" w:rsidRDefault="00A208BE" w:rsidP="00185090">
            <w:pPr>
              <w:keepNext/>
              <w:spacing w:line="240" w:lineRule="auto"/>
              <w:jc w:val="center"/>
              <w:rPr>
                <w:szCs w:val="22"/>
              </w:rPr>
            </w:pPr>
            <w:r w:rsidRPr="00A208BE">
              <w:rPr>
                <w:szCs w:val="22"/>
              </w:rPr>
              <w:t>-4.128</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82543C6" w14:textId="77777777" w:rsidR="00A208BE" w:rsidRPr="00A208BE" w:rsidRDefault="00A208BE" w:rsidP="00185090">
            <w:pPr>
              <w:keepNext/>
              <w:spacing w:line="240" w:lineRule="auto"/>
              <w:jc w:val="center"/>
              <w:rPr>
                <w:szCs w:val="22"/>
              </w:rPr>
            </w:pPr>
            <w:r w:rsidRPr="00A208BE">
              <w:rPr>
                <w:szCs w:val="22"/>
              </w:rPr>
              <w:t>0</w:t>
            </w:r>
          </w:p>
        </w:tc>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8A5BA01" w14:textId="77777777" w:rsidR="00A208BE" w:rsidRPr="00A208BE" w:rsidRDefault="00A208BE" w:rsidP="00185090">
            <w:pPr>
              <w:keepNext/>
              <w:spacing w:line="240" w:lineRule="auto"/>
              <w:jc w:val="center"/>
              <w:rPr>
                <w:szCs w:val="22"/>
              </w:rPr>
            </w:pPr>
            <w:r w:rsidRPr="00A208BE">
              <w:rPr>
                <w:szCs w:val="22"/>
              </w:rPr>
              <w:t>-4.156</w:t>
            </w:r>
          </w:p>
        </w:tc>
      </w:tr>
      <w:tr w:rsidR="00A208BE" w:rsidRPr="00A208BE" w14:paraId="73C031FF" w14:textId="77777777" w:rsidTr="00185090">
        <w:trPr>
          <w:cantSplit/>
          <w:trHeight w:val="240"/>
        </w:trPr>
        <w:tc>
          <w:tcPr>
            <w:tcW w:w="84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4676747" w14:textId="29D86AC8" w:rsidR="00A208BE" w:rsidRPr="00A208BE" w:rsidRDefault="00A208BE" w:rsidP="00185090">
            <w:pPr>
              <w:keepNext/>
              <w:spacing w:line="240" w:lineRule="auto"/>
              <w:jc w:val="center"/>
              <w:rPr>
                <w:szCs w:val="22"/>
              </w:rPr>
            </w:pPr>
            <w:r>
              <w:rPr>
                <w:szCs w:val="22"/>
              </w:rPr>
              <w:t xml:space="preserve">From </w:t>
            </w:r>
            <w:r w:rsidRPr="00A208BE">
              <w:rPr>
                <w:szCs w:val="22"/>
              </w:rPr>
              <w:t>3 to 4</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DF2155D" w14:textId="77777777" w:rsidR="00A208BE" w:rsidRPr="00A208BE" w:rsidRDefault="00A208BE" w:rsidP="00185090">
            <w:pPr>
              <w:keepNext/>
              <w:spacing w:line="240" w:lineRule="auto"/>
              <w:jc w:val="center"/>
              <w:rPr>
                <w:szCs w:val="22"/>
              </w:rPr>
            </w:pPr>
            <w:r w:rsidRPr="00A208BE">
              <w:rPr>
                <w:szCs w:val="22"/>
              </w:rPr>
              <w:t>-1.06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B2A7352" w14:textId="77777777" w:rsidR="00A208BE" w:rsidRPr="00A208BE" w:rsidRDefault="00A208BE" w:rsidP="00185090">
            <w:pPr>
              <w:keepNext/>
              <w:spacing w:line="240" w:lineRule="auto"/>
              <w:jc w:val="center"/>
              <w:rPr>
                <w:szCs w:val="22"/>
              </w:rPr>
            </w:pPr>
            <w:r w:rsidRPr="00A208BE">
              <w:rPr>
                <w:szCs w:val="22"/>
              </w:rPr>
              <w:t>-1.068</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696BECB" w14:textId="77777777" w:rsidR="00A208BE" w:rsidRPr="00A208BE" w:rsidRDefault="00A208BE" w:rsidP="00185090">
            <w:pPr>
              <w:keepNext/>
              <w:spacing w:line="240" w:lineRule="auto"/>
              <w:jc w:val="center"/>
              <w:rPr>
                <w:szCs w:val="22"/>
              </w:rPr>
            </w:pPr>
            <w:r w:rsidRPr="00A208BE">
              <w:rPr>
                <w:szCs w:val="22"/>
              </w:rPr>
              <w:t>-1.065</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0225FD2" w14:textId="77777777" w:rsidR="00A208BE" w:rsidRPr="00A208BE" w:rsidRDefault="00A208BE" w:rsidP="00185090">
            <w:pPr>
              <w:keepNext/>
              <w:spacing w:line="240" w:lineRule="auto"/>
              <w:jc w:val="center"/>
              <w:rPr>
                <w:szCs w:val="22"/>
              </w:rPr>
            </w:pPr>
            <w:r w:rsidRPr="00A208BE">
              <w:rPr>
                <w:szCs w:val="22"/>
              </w:rPr>
              <w:t>0</w:t>
            </w:r>
          </w:p>
        </w:tc>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1C2A853" w14:textId="77777777" w:rsidR="00A208BE" w:rsidRPr="00A208BE" w:rsidRDefault="00A208BE" w:rsidP="00185090">
            <w:pPr>
              <w:keepNext/>
              <w:spacing w:line="240" w:lineRule="auto"/>
              <w:jc w:val="center"/>
              <w:rPr>
                <w:szCs w:val="22"/>
              </w:rPr>
            </w:pPr>
            <w:r w:rsidRPr="00A208BE">
              <w:rPr>
                <w:szCs w:val="22"/>
              </w:rPr>
              <w:t>-1.067</w:t>
            </w:r>
          </w:p>
        </w:tc>
      </w:tr>
    </w:tbl>
    <w:p w14:paraId="75066B44" w14:textId="77777777" w:rsidR="00312B4A" w:rsidRDefault="00312B4A" w:rsidP="00312B4A">
      <w:pPr>
        <w:pStyle w:val="Caption"/>
        <w:rPr>
          <w:sz w:val="18"/>
          <w:szCs w:val="18"/>
        </w:rPr>
      </w:pPr>
      <w:r w:rsidRPr="00312B4A">
        <w:rPr>
          <w:sz w:val="18"/>
          <w:szCs w:val="18"/>
        </w:rPr>
        <w:t xml:space="preserve">1: Maintain a constant temperature setting for most of the time, 2: Adjust the temperature manually at night or when the residence is vacant, 3: Set up the thermostat to modify the temperature automatically at certain times during day and night, and 4: Operate the AC unit as required </w:t>
      </w:r>
    </w:p>
    <w:p w14:paraId="6C9D19E5" w14:textId="77777777" w:rsidR="000C2D59" w:rsidRDefault="000C2D59" w:rsidP="00465704"/>
    <w:p w14:paraId="69CBB966" w14:textId="31596BA0" w:rsidR="000C2D59" w:rsidRDefault="00185090" w:rsidP="00312B4A">
      <w:pPr>
        <w:pStyle w:val="Caption"/>
        <w:jc w:val="left"/>
      </w:pPr>
      <w:bookmarkStart w:id="83" w:name="_Toc137462930"/>
      <w:r>
        <w:t xml:space="preserve">Table 5. </w:t>
      </w:r>
      <w:r w:rsidR="00B52BCD">
        <w:fldChar w:fldCharType="begin"/>
      </w:r>
      <w:r w:rsidR="00B52BCD">
        <w:instrText xml:space="preserve"> SEQ Table_5. \* ARABIC </w:instrText>
      </w:r>
      <w:r w:rsidR="00B52BCD">
        <w:fldChar w:fldCharType="separate"/>
      </w:r>
      <w:r w:rsidR="00EC4C2A">
        <w:rPr>
          <w:noProof/>
        </w:rPr>
        <w:t>12</w:t>
      </w:r>
      <w:r w:rsidR="00B52BCD">
        <w:rPr>
          <w:noProof/>
        </w:rPr>
        <w:fldChar w:fldCharType="end"/>
      </w:r>
      <w:r>
        <w:t>. Mean indoor temperature for different AC usage behavior</w:t>
      </w:r>
      <w:bookmarkEnd w:id="83"/>
    </w:p>
    <w:tbl>
      <w:tblPr>
        <w:tblW w:w="0" w:type="auto"/>
        <w:tblCellMar>
          <w:left w:w="0" w:type="dxa"/>
          <w:right w:w="0" w:type="dxa"/>
        </w:tblCellMar>
        <w:tblLook w:val="0420" w:firstRow="1" w:lastRow="0" w:firstColumn="0" w:lastColumn="0" w:noHBand="0" w:noVBand="1"/>
      </w:tblPr>
      <w:tblGrid>
        <w:gridCol w:w="777"/>
        <w:gridCol w:w="3891"/>
        <w:gridCol w:w="1134"/>
        <w:gridCol w:w="2683"/>
      </w:tblGrid>
      <w:tr w:rsidR="00185090" w:rsidRPr="00185090" w14:paraId="3ED55C81" w14:textId="77777777" w:rsidTr="00185090">
        <w:trPr>
          <w:cantSplit/>
          <w:trHeight w:val="422"/>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3C6965" w14:textId="77777777" w:rsidR="00185090" w:rsidRPr="00185090" w:rsidRDefault="00185090" w:rsidP="00185090">
            <w:pPr>
              <w:keepNext/>
              <w:spacing w:line="240" w:lineRule="auto"/>
              <w:jc w:val="center"/>
            </w:pPr>
            <w:r w:rsidRPr="00185090">
              <w:rPr>
                <w:b/>
                <w:bCs/>
              </w:rPr>
              <w:t>Code</w:t>
            </w:r>
          </w:p>
        </w:tc>
        <w:tc>
          <w:tcPr>
            <w:tcW w:w="389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A40D13" w14:textId="77777777" w:rsidR="00185090" w:rsidRPr="00185090" w:rsidRDefault="00185090" w:rsidP="00185090">
            <w:pPr>
              <w:keepNext/>
              <w:spacing w:line="240" w:lineRule="auto"/>
              <w:jc w:val="center"/>
            </w:pPr>
            <w:r w:rsidRPr="00185090">
              <w:rPr>
                <w:b/>
                <w:bCs/>
              </w:rPr>
              <w:t>Description (AC usage behavior)</w:t>
            </w:r>
          </w:p>
        </w:tc>
        <w:tc>
          <w:tcPr>
            <w:tcW w:w="3817"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8967362" w14:textId="77777777" w:rsidR="00185090" w:rsidRPr="00185090" w:rsidRDefault="00185090" w:rsidP="00185090">
            <w:pPr>
              <w:keepNext/>
              <w:spacing w:line="240" w:lineRule="auto"/>
              <w:jc w:val="center"/>
            </w:pPr>
            <w:r w:rsidRPr="00185090">
              <w:rPr>
                <w:b/>
                <w:bCs/>
              </w:rPr>
              <w:t>Mean temperature</w:t>
            </w:r>
          </w:p>
        </w:tc>
      </w:tr>
      <w:tr w:rsidR="00185090" w:rsidRPr="00185090" w14:paraId="16087D8F" w14:textId="77777777" w:rsidTr="00185090">
        <w:trPr>
          <w:cantSplit/>
          <w:trHeight w:val="166"/>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A4A9BE7" w14:textId="77777777" w:rsidR="00185090" w:rsidRPr="00185090" w:rsidRDefault="00185090" w:rsidP="00185090">
            <w:pPr>
              <w:keepNext/>
              <w:spacing w:line="240" w:lineRule="auto"/>
              <w:jc w:val="center"/>
            </w:pPr>
            <w:r w:rsidRPr="00185090">
              <w:t>1</w:t>
            </w:r>
          </w:p>
        </w:tc>
        <w:tc>
          <w:tcPr>
            <w:tcW w:w="3891"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B4BBAFE" w14:textId="7962437E" w:rsidR="00185090" w:rsidRPr="00185090" w:rsidRDefault="00312B4A" w:rsidP="00185090">
            <w:pPr>
              <w:keepNext/>
              <w:spacing w:line="240" w:lineRule="auto"/>
              <w:jc w:val="center"/>
            </w:pPr>
            <w:r w:rsidRPr="00312B4A">
              <w:t>Maintain a constant temperature setting for most of the time</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3518673" w14:textId="77777777" w:rsidR="00185090" w:rsidRPr="00185090" w:rsidRDefault="00185090" w:rsidP="00185090">
            <w:pPr>
              <w:keepNext/>
              <w:spacing w:line="240" w:lineRule="auto"/>
              <w:jc w:val="center"/>
            </w:pPr>
            <w:r w:rsidRPr="00185090">
              <w:t>Day</w:t>
            </w:r>
          </w:p>
        </w:tc>
        <w:tc>
          <w:tcPr>
            <w:tcW w:w="26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99FE45C" w14:textId="77777777" w:rsidR="00185090" w:rsidRPr="00185090" w:rsidRDefault="00185090" w:rsidP="00185090">
            <w:pPr>
              <w:keepNext/>
              <w:spacing w:line="240" w:lineRule="auto"/>
              <w:jc w:val="center"/>
            </w:pPr>
            <w:r w:rsidRPr="00185090">
              <w:t>22.532 (SD=2.492)</w:t>
            </w:r>
          </w:p>
        </w:tc>
      </w:tr>
      <w:tr w:rsidR="00185090" w:rsidRPr="00185090" w14:paraId="702B2AC3" w14:textId="77777777" w:rsidTr="00185090">
        <w:trPr>
          <w:cantSplit/>
          <w:trHeight w:val="3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EC58C26" w14:textId="77777777" w:rsidR="00185090" w:rsidRPr="00185090" w:rsidRDefault="00185090" w:rsidP="00185090">
            <w:pPr>
              <w:keepNext/>
              <w:spacing w:line="240" w:lineRule="auto"/>
              <w:jc w:val="center"/>
            </w:pPr>
          </w:p>
        </w:tc>
        <w:tc>
          <w:tcPr>
            <w:tcW w:w="3891" w:type="dxa"/>
            <w:vMerge/>
            <w:tcBorders>
              <w:top w:val="single" w:sz="8" w:space="0" w:color="000000"/>
              <w:left w:val="single" w:sz="8" w:space="0" w:color="000000"/>
              <w:bottom w:val="single" w:sz="8" w:space="0" w:color="000000"/>
              <w:right w:val="single" w:sz="8" w:space="0" w:color="000000"/>
            </w:tcBorders>
            <w:vAlign w:val="center"/>
            <w:hideMark/>
          </w:tcPr>
          <w:p w14:paraId="5B9E664B" w14:textId="77777777" w:rsidR="00185090" w:rsidRPr="00185090" w:rsidRDefault="00185090" w:rsidP="00185090">
            <w:pPr>
              <w:keepNext/>
              <w:spacing w:line="240" w:lineRule="auto"/>
              <w:jc w:val="center"/>
            </w:pP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6C738F0" w14:textId="77777777" w:rsidR="00185090" w:rsidRPr="00185090" w:rsidRDefault="00185090" w:rsidP="00185090">
            <w:pPr>
              <w:keepNext/>
              <w:spacing w:line="240" w:lineRule="auto"/>
              <w:jc w:val="center"/>
            </w:pPr>
            <w:r w:rsidRPr="00185090">
              <w:t>Night</w:t>
            </w:r>
          </w:p>
        </w:tc>
        <w:tc>
          <w:tcPr>
            <w:tcW w:w="26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DF862C" w14:textId="65E30450" w:rsidR="00185090" w:rsidRPr="00185090" w:rsidRDefault="00185090" w:rsidP="00185090">
            <w:pPr>
              <w:keepNext/>
              <w:spacing w:line="240" w:lineRule="auto"/>
              <w:jc w:val="center"/>
            </w:pPr>
            <w:r w:rsidRPr="00185090">
              <w:t>22.307</w:t>
            </w:r>
            <w:r>
              <w:t xml:space="preserve"> </w:t>
            </w:r>
            <w:r w:rsidRPr="00185090">
              <w:t>(SD = 2.526)</w:t>
            </w:r>
          </w:p>
        </w:tc>
      </w:tr>
      <w:tr w:rsidR="00185090" w:rsidRPr="00185090" w14:paraId="5F69476D" w14:textId="77777777" w:rsidTr="00185090">
        <w:trPr>
          <w:cantSplit/>
          <w:trHeight w:val="50"/>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3146071" w14:textId="77777777" w:rsidR="00185090" w:rsidRPr="00185090" w:rsidRDefault="00185090" w:rsidP="00185090">
            <w:pPr>
              <w:keepNext/>
              <w:spacing w:line="240" w:lineRule="auto"/>
              <w:jc w:val="center"/>
            </w:pPr>
            <w:r w:rsidRPr="00185090">
              <w:t>2</w:t>
            </w:r>
          </w:p>
        </w:tc>
        <w:tc>
          <w:tcPr>
            <w:tcW w:w="3891"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FC4B493" w14:textId="6DCF9571" w:rsidR="00185090" w:rsidRPr="00185090" w:rsidRDefault="00312B4A" w:rsidP="00185090">
            <w:pPr>
              <w:keepNext/>
              <w:spacing w:line="240" w:lineRule="auto"/>
              <w:jc w:val="center"/>
            </w:pPr>
            <w:r w:rsidRPr="00312B4A">
              <w:t>Adjust the temperature manually at night or when the residence is vacan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8507053" w14:textId="77777777" w:rsidR="00185090" w:rsidRPr="00185090" w:rsidRDefault="00185090" w:rsidP="00185090">
            <w:pPr>
              <w:keepNext/>
              <w:spacing w:line="240" w:lineRule="auto"/>
              <w:jc w:val="center"/>
            </w:pPr>
            <w:r w:rsidRPr="00185090">
              <w:t>Day</w:t>
            </w:r>
          </w:p>
        </w:tc>
        <w:tc>
          <w:tcPr>
            <w:tcW w:w="26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F202FD" w14:textId="77777777" w:rsidR="00185090" w:rsidRPr="00185090" w:rsidRDefault="00185090" w:rsidP="00185090">
            <w:pPr>
              <w:keepNext/>
              <w:spacing w:line="240" w:lineRule="auto"/>
              <w:jc w:val="center"/>
            </w:pPr>
            <w:r w:rsidRPr="00185090">
              <w:t>22.842 (SD=2.317)</w:t>
            </w:r>
          </w:p>
        </w:tc>
      </w:tr>
      <w:tr w:rsidR="00185090" w:rsidRPr="00185090" w14:paraId="51DED3AF" w14:textId="77777777" w:rsidTr="00185090">
        <w:trPr>
          <w:cantSplit/>
          <w:trHeight w:val="19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4E5FE2F" w14:textId="77777777" w:rsidR="00185090" w:rsidRPr="00185090" w:rsidRDefault="00185090" w:rsidP="00185090">
            <w:pPr>
              <w:keepNext/>
              <w:spacing w:line="240" w:lineRule="auto"/>
              <w:jc w:val="center"/>
            </w:pPr>
          </w:p>
        </w:tc>
        <w:tc>
          <w:tcPr>
            <w:tcW w:w="3891" w:type="dxa"/>
            <w:vMerge/>
            <w:tcBorders>
              <w:top w:val="single" w:sz="8" w:space="0" w:color="000000"/>
              <w:left w:val="single" w:sz="8" w:space="0" w:color="000000"/>
              <w:bottom w:val="single" w:sz="8" w:space="0" w:color="000000"/>
              <w:right w:val="single" w:sz="8" w:space="0" w:color="000000"/>
            </w:tcBorders>
            <w:vAlign w:val="center"/>
            <w:hideMark/>
          </w:tcPr>
          <w:p w14:paraId="6655315B" w14:textId="77777777" w:rsidR="00185090" w:rsidRPr="00185090" w:rsidRDefault="00185090" w:rsidP="00185090">
            <w:pPr>
              <w:keepNext/>
              <w:spacing w:line="240" w:lineRule="auto"/>
              <w:jc w:val="center"/>
            </w:pP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53598E" w14:textId="77777777" w:rsidR="00185090" w:rsidRPr="00185090" w:rsidRDefault="00185090" w:rsidP="00185090">
            <w:pPr>
              <w:keepNext/>
              <w:spacing w:line="240" w:lineRule="auto"/>
              <w:jc w:val="center"/>
            </w:pPr>
            <w:r w:rsidRPr="00185090">
              <w:t>Night</w:t>
            </w:r>
          </w:p>
        </w:tc>
        <w:tc>
          <w:tcPr>
            <w:tcW w:w="26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9F9333" w14:textId="77777777" w:rsidR="00185090" w:rsidRPr="00185090" w:rsidRDefault="00185090" w:rsidP="00185090">
            <w:pPr>
              <w:keepNext/>
              <w:spacing w:line="240" w:lineRule="auto"/>
              <w:jc w:val="center"/>
            </w:pPr>
            <w:r w:rsidRPr="00185090">
              <w:t>22.273 (SD=2.503)</w:t>
            </w:r>
          </w:p>
        </w:tc>
      </w:tr>
      <w:tr w:rsidR="00185090" w:rsidRPr="00185090" w14:paraId="4D0EF0F2" w14:textId="77777777" w:rsidTr="00185090">
        <w:trPr>
          <w:cantSplit/>
          <w:trHeight w:val="75"/>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6BB757" w14:textId="77777777" w:rsidR="00185090" w:rsidRPr="00185090" w:rsidRDefault="00185090" w:rsidP="00185090">
            <w:pPr>
              <w:keepNext/>
              <w:spacing w:line="240" w:lineRule="auto"/>
              <w:jc w:val="center"/>
            </w:pPr>
            <w:r w:rsidRPr="00185090">
              <w:t>3</w:t>
            </w:r>
          </w:p>
        </w:tc>
        <w:tc>
          <w:tcPr>
            <w:tcW w:w="3891"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B656B7B" w14:textId="5EE73041" w:rsidR="00185090" w:rsidRPr="00185090" w:rsidRDefault="00312B4A" w:rsidP="00185090">
            <w:pPr>
              <w:keepNext/>
              <w:spacing w:line="240" w:lineRule="auto"/>
              <w:jc w:val="center"/>
            </w:pPr>
            <w:r w:rsidRPr="00312B4A">
              <w:t>Set up the thermostat to modify the temperature automatically at certain times during da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CD936A8" w14:textId="77777777" w:rsidR="00185090" w:rsidRPr="00185090" w:rsidRDefault="00185090" w:rsidP="00185090">
            <w:pPr>
              <w:keepNext/>
              <w:spacing w:line="240" w:lineRule="auto"/>
              <w:jc w:val="center"/>
            </w:pPr>
            <w:r w:rsidRPr="00185090">
              <w:t>Day</w:t>
            </w:r>
          </w:p>
        </w:tc>
        <w:tc>
          <w:tcPr>
            <w:tcW w:w="26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412B74E" w14:textId="77777777" w:rsidR="00185090" w:rsidRPr="00185090" w:rsidRDefault="00185090" w:rsidP="00185090">
            <w:pPr>
              <w:keepNext/>
              <w:spacing w:line="240" w:lineRule="auto"/>
              <w:jc w:val="center"/>
            </w:pPr>
            <w:r w:rsidRPr="00185090">
              <w:t>23.217 (SD=2.094)</w:t>
            </w:r>
          </w:p>
        </w:tc>
      </w:tr>
      <w:tr w:rsidR="00185090" w:rsidRPr="00185090" w14:paraId="51CC3B00" w14:textId="77777777" w:rsidTr="00185090">
        <w:trPr>
          <w:cantSplit/>
          <w:trHeight w:val="22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13E43F0" w14:textId="77777777" w:rsidR="00185090" w:rsidRPr="00185090" w:rsidRDefault="00185090" w:rsidP="00185090">
            <w:pPr>
              <w:keepNext/>
              <w:spacing w:line="240" w:lineRule="auto"/>
              <w:jc w:val="center"/>
            </w:pPr>
          </w:p>
        </w:tc>
        <w:tc>
          <w:tcPr>
            <w:tcW w:w="3891" w:type="dxa"/>
            <w:vMerge/>
            <w:tcBorders>
              <w:top w:val="single" w:sz="8" w:space="0" w:color="000000"/>
              <w:left w:val="single" w:sz="8" w:space="0" w:color="000000"/>
              <w:bottom w:val="single" w:sz="8" w:space="0" w:color="000000"/>
              <w:right w:val="single" w:sz="8" w:space="0" w:color="000000"/>
            </w:tcBorders>
            <w:vAlign w:val="center"/>
            <w:hideMark/>
          </w:tcPr>
          <w:p w14:paraId="5CC127BA" w14:textId="77777777" w:rsidR="00185090" w:rsidRPr="00185090" w:rsidRDefault="00185090" w:rsidP="00185090">
            <w:pPr>
              <w:keepNext/>
              <w:spacing w:line="240" w:lineRule="auto"/>
              <w:jc w:val="center"/>
            </w:pP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1DE6BB" w14:textId="77777777" w:rsidR="00185090" w:rsidRPr="00185090" w:rsidRDefault="00185090" w:rsidP="00185090">
            <w:pPr>
              <w:keepNext/>
              <w:spacing w:line="240" w:lineRule="auto"/>
              <w:jc w:val="center"/>
            </w:pPr>
            <w:r w:rsidRPr="00185090">
              <w:t>Night</w:t>
            </w:r>
          </w:p>
        </w:tc>
        <w:tc>
          <w:tcPr>
            <w:tcW w:w="26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297DD0" w14:textId="77777777" w:rsidR="00185090" w:rsidRPr="00185090" w:rsidRDefault="00185090" w:rsidP="00185090">
            <w:pPr>
              <w:keepNext/>
              <w:spacing w:line="240" w:lineRule="auto"/>
              <w:jc w:val="center"/>
            </w:pPr>
            <w:r w:rsidRPr="00185090">
              <w:t>22.716 (SD=2.451)</w:t>
            </w:r>
          </w:p>
        </w:tc>
      </w:tr>
      <w:tr w:rsidR="00185090" w:rsidRPr="00185090" w14:paraId="60659658" w14:textId="77777777" w:rsidTr="00185090">
        <w:trPr>
          <w:cantSplit/>
          <w:trHeight w:val="20"/>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004FCF" w14:textId="77777777" w:rsidR="00185090" w:rsidRPr="00185090" w:rsidRDefault="00185090" w:rsidP="00185090">
            <w:pPr>
              <w:keepNext/>
              <w:spacing w:line="240" w:lineRule="auto"/>
              <w:jc w:val="center"/>
            </w:pPr>
            <w:r w:rsidRPr="00185090">
              <w:t>4</w:t>
            </w:r>
          </w:p>
        </w:tc>
        <w:tc>
          <w:tcPr>
            <w:tcW w:w="3891"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E0285C0" w14:textId="38DC541C" w:rsidR="00185090" w:rsidRPr="00185090" w:rsidRDefault="00312B4A" w:rsidP="00185090">
            <w:pPr>
              <w:keepNext/>
              <w:spacing w:line="240" w:lineRule="auto"/>
              <w:jc w:val="center"/>
            </w:pPr>
            <w:r w:rsidRPr="00312B4A">
              <w:t>Operate the AC unit as required</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D1F084" w14:textId="77777777" w:rsidR="00185090" w:rsidRPr="00185090" w:rsidRDefault="00185090" w:rsidP="00185090">
            <w:pPr>
              <w:keepNext/>
              <w:spacing w:line="240" w:lineRule="auto"/>
              <w:jc w:val="center"/>
            </w:pPr>
            <w:r w:rsidRPr="00185090">
              <w:t>Day</w:t>
            </w:r>
          </w:p>
        </w:tc>
        <w:tc>
          <w:tcPr>
            <w:tcW w:w="26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AC848A" w14:textId="3BE88686" w:rsidR="00185090" w:rsidRPr="00185090" w:rsidRDefault="00185090" w:rsidP="00185090">
            <w:pPr>
              <w:keepNext/>
              <w:spacing w:line="240" w:lineRule="auto"/>
              <w:jc w:val="center"/>
            </w:pPr>
            <w:r w:rsidRPr="00185090">
              <w:t>23.005</w:t>
            </w:r>
            <w:r>
              <w:t xml:space="preserve"> </w:t>
            </w:r>
            <w:r w:rsidRPr="00185090">
              <w:t>(SD = 2.750)</w:t>
            </w:r>
          </w:p>
        </w:tc>
      </w:tr>
      <w:tr w:rsidR="00185090" w:rsidRPr="00185090" w14:paraId="2B349598" w14:textId="77777777" w:rsidTr="00185090">
        <w:trPr>
          <w:cantSplit/>
          <w:trHeight w:val="23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445A39B" w14:textId="77777777" w:rsidR="00185090" w:rsidRPr="00185090" w:rsidRDefault="00185090" w:rsidP="00185090">
            <w:pPr>
              <w:keepNext/>
              <w:spacing w:line="240" w:lineRule="auto"/>
              <w:jc w:val="center"/>
            </w:pPr>
          </w:p>
        </w:tc>
        <w:tc>
          <w:tcPr>
            <w:tcW w:w="3891" w:type="dxa"/>
            <w:vMerge/>
            <w:tcBorders>
              <w:top w:val="single" w:sz="8" w:space="0" w:color="000000"/>
              <w:left w:val="single" w:sz="8" w:space="0" w:color="000000"/>
              <w:bottom w:val="single" w:sz="8" w:space="0" w:color="000000"/>
              <w:right w:val="single" w:sz="8" w:space="0" w:color="000000"/>
            </w:tcBorders>
            <w:vAlign w:val="center"/>
            <w:hideMark/>
          </w:tcPr>
          <w:p w14:paraId="6EA251E3" w14:textId="77777777" w:rsidR="00185090" w:rsidRPr="00185090" w:rsidRDefault="00185090" w:rsidP="00185090">
            <w:pPr>
              <w:keepNext/>
              <w:spacing w:line="240" w:lineRule="auto"/>
              <w:jc w:val="center"/>
            </w:pP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2C76D6" w14:textId="77777777" w:rsidR="00185090" w:rsidRPr="00185090" w:rsidRDefault="00185090" w:rsidP="00185090">
            <w:pPr>
              <w:keepNext/>
              <w:spacing w:line="240" w:lineRule="auto"/>
              <w:jc w:val="center"/>
            </w:pPr>
            <w:r w:rsidRPr="00185090">
              <w:t>Night</w:t>
            </w:r>
          </w:p>
        </w:tc>
        <w:tc>
          <w:tcPr>
            <w:tcW w:w="26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8D7D5DF" w14:textId="77777777" w:rsidR="00185090" w:rsidRPr="00185090" w:rsidRDefault="00185090" w:rsidP="00185090">
            <w:pPr>
              <w:keepNext/>
              <w:spacing w:line="240" w:lineRule="auto"/>
              <w:jc w:val="center"/>
            </w:pPr>
            <w:r w:rsidRPr="00185090">
              <w:t>22.300 (SD=2.915)</w:t>
            </w:r>
          </w:p>
        </w:tc>
      </w:tr>
    </w:tbl>
    <w:p w14:paraId="26ECB69C" w14:textId="77777777" w:rsidR="00185090" w:rsidRDefault="00185090" w:rsidP="00465704"/>
    <w:p w14:paraId="12DF6B62" w14:textId="77777777" w:rsidR="00185090" w:rsidRDefault="00185090" w:rsidP="00185090">
      <w:pPr>
        <w:pStyle w:val="Caption"/>
      </w:pPr>
    </w:p>
    <w:p w14:paraId="353AA4AB" w14:textId="77777777" w:rsidR="00312B4A" w:rsidRDefault="00312B4A" w:rsidP="00185090">
      <w:pPr>
        <w:pStyle w:val="Caption"/>
      </w:pPr>
      <w:bookmarkStart w:id="84" w:name="_Toc137462931"/>
    </w:p>
    <w:p w14:paraId="551EC9C0" w14:textId="09314C80" w:rsidR="00185090" w:rsidRDefault="00185090" w:rsidP="00185090">
      <w:pPr>
        <w:pStyle w:val="Caption"/>
      </w:pPr>
      <w:r>
        <w:lastRenderedPageBreak/>
        <w:t xml:space="preserve">Table 5. </w:t>
      </w:r>
      <w:r w:rsidR="00B52BCD">
        <w:fldChar w:fldCharType="begin"/>
      </w:r>
      <w:r w:rsidR="00B52BCD">
        <w:instrText xml:space="preserve"> SEQ Table_5. \* ARABIC </w:instrText>
      </w:r>
      <w:r w:rsidR="00B52BCD">
        <w:fldChar w:fldCharType="separate"/>
      </w:r>
      <w:r w:rsidR="00EC4C2A">
        <w:rPr>
          <w:noProof/>
        </w:rPr>
        <w:t>13</w:t>
      </w:r>
      <w:r w:rsidR="00B52BCD">
        <w:rPr>
          <w:noProof/>
        </w:rPr>
        <w:fldChar w:fldCharType="end"/>
      </w:r>
      <w:r>
        <w:t>. Pairwise comparison for different AC usage behavior</w:t>
      </w:r>
      <w:bookmarkEnd w:id="84"/>
    </w:p>
    <w:tbl>
      <w:tblPr>
        <w:tblW w:w="5093" w:type="dxa"/>
        <w:jc w:val="center"/>
        <w:tblCellMar>
          <w:left w:w="0" w:type="dxa"/>
          <w:right w:w="0" w:type="dxa"/>
        </w:tblCellMar>
        <w:tblLook w:val="0600" w:firstRow="0" w:lastRow="0" w:firstColumn="0" w:lastColumn="0" w:noHBand="1" w:noVBand="1"/>
      </w:tblPr>
      <w:tblGrid>
        <w:gridCol w:w="1691"/>
        <w:gridCol w:w="1276"/>
        <w:gridCol w:w="2126"/>
      </w:tblGrid>
      <w:tr w:rsidR="00185090" w:rsidRPr="00185090" w14:paraId="4462352D" w14:textId="77777777" w:rsidTr="00185090">
        <w:trPr>
          <w:trHeight w:val="29"/>
          <w:jc w:val="center"/>
        </w:trPr>
        <w:tc>
          <w:tcPr>
            <w:tcW w:w="5093"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ACE1E1" w14:textId="77777777" w:rsidR="00185090" w:rsidRPr="00185090" w:rsidRDefault="00185090" w:rsidP="00185090">
            <w:pPr>
              <w:spacing w:line="240" w:lineRule="auto"/>
              <w:jc w:val="center"/>
            </w:pPr>
            <w:r w:rsidRPr="00185090">
              <w:rPr>
                <w:b/>
                <w:bCs/>
              </w:rPr>
              <w:t>Pairwise comparisons</w:t>
            </w:r>
          </w:p>
        </w:tc>
      </w:tr>
      <w:tr w:rsidR="00185090" w:rsidRPr="00185090" w14:paraId="37B6CF70" w14:textId="77777777" w:rsidTr="00185090">
        <w:trPr>
          <w:trHeight w:val="82"/>
          <w:jc w:val="center"/>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9EE148" w14:textId="06478CCC" w:rsidR="00185090" w:rsidRPr="009605DF" w:rsidRDefault="00185090" w:rsidP="00185090">
            <w:pPr>
              <w:spacing w:line="240" w:lineRule="auto"/>
              <w:jc w:val="center"/>
              <w:rPr>
                <w:b/>
                <w:bCs/>
              </w:rPr>
            </w:pPr>
            <w:r w:rsidRPr="009605DF">
              <w:rPr>
                <w:b/>
                <w:bCs/>
              </w:rPr>
              <w:t>Cod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354A25" w14:textId="77777777" w:rsidR="00185090" w:rsidRPr="009605DF" w:rsidRDefault="00185090" w:rsidP="00185090">
            <w:pPr>
              <w:spacing w:line="240" w:lineRule="auto"/>
              <w:jc w:val="center"/>
              <w:rPr>
                <w:b/>
                <w:bCs/>
              </w:rPr>
            </w:pPr>
            <w:r w:rsidRPr="009605DF">
              <w:rPr>
                <w:b/>
                <w:bCs/>
              </w:rPr>
              <w:t>Test statistic</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6A2FC1" w14:textId="77777777" w:rsidR="00185090" w:rsidRPr="009605DF" w:rsidRDefault="00185090" w:rsidP="00185090">
            <w:pPr>
              <w:spacing w:line="240" w:lineRule="auto"/>
              <w:jc w:val="center"/>
              <w:rPr>
                <w:b/>
                <w:bCs/>
              </w:rPr>
            </w:pPr>
            <w:r w:rsidRPr="009605DF">
              <w:rPr>
                <w:b/>
                <w:bCs/>
              </w:rPr>
              <w:t>Significance</w:t>
            </w:r>
          </w:p>
        </w:tc>
      </w:tr>
      <w:tr w:rsidR="00185090" w:rsidRPr="00185090" w14:paraId="5CA081DA" w14:textId="77777777" w:rsidTr="00185090">
        <w:trPr>
          <w:trHeight w:val="228"/>
          <w:jc w:val="center"/>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40CABC" w14:textId="77777777" w:rsidR="00185090" w:rsidRPr="00185090" w:rsidRDefault="00185090" w:rsidP="00185090">
            <w:pPr>
              <w:spacing w:line="240" w:lineRule="auto"/>
              <w:jc w:val="center"/>
            </w:pPr>
            <w:r w:rsidRPr="00185090">
              <w:t>1-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AE8056" w14:textId="77777777" w:rsidR="00185090" w:rsidRPr="00185090" w:rsidRDefault="00185090" w:rsidP="00185090">
            <w:pPr>
              <w:spacing w:line="240" w:lineRule="auto"/>
              <w:jc w:val="center"/>
            </w:pPr>
            <w:r w:rsidRPr="00185090">
              <w:t>55.870</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7E4EC3" w14:textId="77777777" w:rsidR="00185090" w:rsidRPr="00185090" w:rsidRDefault="00185090" w:rsidP="00185090">
            <w:pPr>
              <w:spacing w:line="240" w:lineRule="auto"/>
              <w:jc w:val="center"/>
            </w:pPr>
            <w:r w:rsidRPr="00185090">
              <w:rPr>
                <w:i/>
                <w:iCs/>
              </w:rPr>
              <w:t>p</w:t>
            </w:r>
            <w:r w:rsidRPr="00185090">
              <w:t xml:space="preserve"> &gt; 0.05</w:t>
            </w:r>
          </w:p>
        </w:tc>
      </w:tr>
      <w:tr w:rsidR="00185090" w:rsidRPr="00185090" w14:paraId="394272BC" w14:textId="77777777" w:rsidTr="00185090">
        <w:trPr>
          <w:trHeight w:val="76"/>
          <w:jc w:val="center"/>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A2816F" w14:textId="77777777" w:rsidR="00185090" w:rsidRPr="00185090" w:rsidRDefault="00185090" w:rsidP="00185090">
            <w:pPr>
              <w:spacing w:line="240" w:lineRule="auto"/>
              <w:jc w:val="center"/>
            </w:pPr>
            <w:r w:rsidRPr="00185090">
              <w:t>1-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4C2EC1" w14:textId="77777777" w:rsidR="00185090" w:rsidRPr="00185090" w:rsidRDefault="00185090" w:rsidP="00185090">
            <w:pPr>
              <w:spacing w:line="240" w:lineRule="auto"/>
              <w:jc w:val="center"/>
            </w:pPr>
            <w:r w:rsidRPr="00185090">
              <w:t>342.637</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AA7B21" w14:textId="77777777" w:rsidR="00185090" w:rsidRPr="00185090" w:rsidRDefault="00185090" w:rsidP="00185090">
            <w:pPr>
              <w:spacing w:line="240" w:lineRule="auto"/>
              <w:jc w:val="center"/>
            </w:pPr>
            <w:r w:rsidRPr="00185090">
              <w:rPr>
                <w:i/>
                <w:iCs/>
              </w:rPr>
              <w:t>p</w:t>
            </w:r>
            <w:r w:rsidRPr="00185090">
              <w:t xml:space="preserve"> &lt; 0.05</w:t>
            </w:r>
          </w:p>
        </w:tc>
      </w:tr>
      <w:tr w:rsidR="00185090" w:rsidRPr="00185090" w14:paraId="77AB05EC" w14:textId="77777777" w:rsidTr="00185090">
        <w:trPr>
          <w:trHeight w:val="80"/>
          <w:jc w:val="center"/>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3876A8" w14:textId="77777777" w:rsidR="00185090" w:rsidRPr="00185090" w:rsidRDefault="00185090" w:rsidP="00185090">
            <w:pPr>
              <w:spacing w:line="240" w:lineRule="auto"/>
              <w:jc w:val="center"/>
            </w:pPr>
            <w:r w:rsidRPr="00185090">
              <w:t>1-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2CD523" w14:textId="77777777" w:rsidR="00185090" w:rsidRPr="00185090" w:rsidRDefault="00185090" w:rsidP="00185090">
            <w:pPr>
              <w:spacing w:line="240" w:lineRule="auto"/>
              <w:jc w:val="center"/>
            </w:pPr>
            <w:r w:rsidRPr="00185090">
              <w:t>574.276</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F96BD8" w14:textId="77777777" w:rsidR="00185090" w:rsidRPr="00185090" w:rsidRDefault="00185090" w:rsidP="00185090">
            <w:pPr>
              <w:spacing w:line="240" w:lineRule="auto"/>
              <w:jc w:val="center"/>
            </w:pPr>
            <w:r w:rsidRPr="00185090">
              <w:rPr>
                <w:i/>
                <w:iCs/>
              </w:rPr>
              <w:t>p</w:t>
            </w:r>
            <w:r w:rsidRPr="00185090">
              <w:t xml:space="preserve"> &lt; 0.05</w:t>
            </w:r>
          </w:p>
        </w:tc>
      </w:tr>
      <w:tr w:rsidR="00185090" w:rsidRPr="00185090" w14:paraId="7D8FA53C" w14:textId="77777777" w:rsidTr="00185090">
        <w:trPr>
          <w:trHeight w:val="29"/>
          <w:jc w:val="center"/>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0F215F" w14:textId="77777777" w:rsidR="00185090" w:rsidRPr="00185090" w:rsidRDefault="00185090" w:rsidP="00185090">
            <w:pPr>
              <w:spacing w:line="240" w:lineRule="auto"/>
              <w:jc w:val="center"/>
            </w:pPr>
            <w:r w:rsidRPr="00185090">
              <w:t>2-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80366B" w14:textId="77777777" w:rsidR="00185090" w:rsidRPr="00185090" w:rsidRDefault="00185090" w:rsidP="00185090">
            <w:pPr>
              <w:spacing w:line="240" w:lineRule="auto"/>
              <w:jc w:val="center"/>
            </w:pPr>
            <w:r w:rsidRPr="00185090">
              <w:t>286.767</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B478EB" w14:textId="77777777" w:rsidR="00185090" w:rsidRPr="00185090" w:rsidRDefault="00185090" w:rsidP="00185090">
            <w:pPr>
              <w:spacing w:line="240" w:lineRule="auto"/>
              <w:jc w:val="center"/>
            </w:pPr>
            <w:r w:rsidRPr="00185090">
              <w:rPr>
                <w:i/>
                <w:iCs/>
              </w:rPr>
              <w:t>p</w:t>
            </w:r>
            <w:r w:rsidRPr="00185090">
              <w:t xml:space="preserve"> &lt; 0.05</w:t>
            </w:r>
          </w:p>
        </w:tc>
      </w:tr>
      <w:tr w:rsidR="00185090" w:rsidRPr="00185090" w14:paraId="506C011E" w14:textId="77777777" w:rsidTr="00185090">
        <w:trPr>
          <w:trHeight w:val="29"/>
          <w:jc w:val="center"/>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C2F526" w14:textId="77777777" w:rsidR="00185090" w:rsidRPr="00185090" w:rsidRDefault="00185090" w:rsidP="00185090">
            <w:pPr>
              <w:spacing w:line="240" w:lineRule="auto"/>
              <w:jc w:val="center"/>
            </w:pPr>
            <w:r w:rsidRPr="00185090">
              <w:t>2-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4435A24" w14:textId="77777777" w:rsidR="00185090" w:rsidRPr="00185090" w:rsidRDefault="00185090" w:rsidP="00185090">
            <w:pPr>
              <w:spacing w:line="240" w:lineRule="auto"/>
              <w:jc w:val="center"/>
            </w:pPr>
            <w:r w:rsidRPr="00185090">
              <w:t>518.406</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E5FEC7" w14:textId="77777777" w:rsidR="00185090" w:rsidRPr="00185090" w:rsidRDefault="00185090" w:rsidP="00185090">
            <w:pPr>
              <w:spacing w:line="240" w:lineRule="auto"/>
              <w:jc w:val="center"/>
            </w:pPr>
            <w:r w:rsidRPr="00185090">
              <w:rPr>
                <w:i/>
                <w:iCs/>
              </w:rPr>
              <w:t>p</w:t>
            </w:r>
            <w:r w:rsidRPr="00185090">
              <w:t xml:space="preserve"> &lt; 0.05</w:t>
            </w:r>
          </w:p>
        </w:tc>
      </w:tr>
      <w:tr w:rsidR="00185090" w:rsidRPr="00185090" w14:paraId="69C8EC41" w14:textId="77777777" w:rsidTr="00185090">
        <w:trPr>
          <w:trHeight w:val="64"/>
          <w:jc w:val="center"/>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73BA28" w14:textId="77777777" w:rsidR="00185090" w:rsidRPr="00185090" w:rsidRDefault="00185090" w:rsidP="00185090">
            <w:pPr>
              <w:spacing w:line="240" w:lineRule="auto"/>
              <w:jc w:val="center"/>
            </w:pPr>
            <w:r w:rsidRPr="00185090">
              <w:t>3-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4B97DB4" w14:textId="77777777" w:rsidR="00185090" w:rsidRPr="00185090" w:rsidRDefault="00185090" w:rsidP="00185090">
            <w:pPr>
              <w:spacing w:line="240" w:lineRule="auto"/>
              <w:jc w:val="center"/>
            </w:pPr>
            <w:r w:rsidRPr="00185090">
              <w:t>231.639</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182ED0" w14:textId="77777777" w:rsidR="00185090" w:rsidRPr="00185090" w:rsidRDefault="00185090" w:rsidP="00185090">
            <w:pPr>
              <w:spacing w:line="240" w:lineRule="auto"/>
              <w:jc w:val="center"/>
            </w:pPr>
            <w:r w:rsidRPr="00185090">
              <w:rPr>
                <w:i/>
                <w:iCs/>
              </w:rPr>
              <w:t>p</w:t>
            </w:r>
            <w:r w:rsidRPr="00185090">
              <w:t xml:space="preserve"> &lt; 0.05</w:t>
            </w:r>
          </w:p>
        </w:tc>
      </w:tr>
    </w:tbl>
    <w:p w14:paraId="25CC0B1D" w14:textId="77777777" w:rsidR="00312B4A" w:rsidRDefault="00312B4A" w:rsidP="00312B4A">
      <w:pPr>
        <w:pStyle w:val="Caption"/>
        <w:rPr>
          <w:sz w:val="18"/>
          <w:szCs w:val="18"/>
        </w:rPr>
      </w:pPr>
      <w:r w:rsidRPr="00312B4A">
        <w:rPr>
          <w:sz w:val="18"/>
          <w:szCs w:val="18"/>
        </w:rPr>
        <w:t xml:space="preserve">1: Maintain a constant temperature setting for most of the time, 2: Adjust the temperature manually at night or when the residence is vacant, 3: Set up the thermostat to modify the temperature automatically at certain times during day and night, and 4: Operate the AC unit as required </w:t>
      </w:r>
    </w:p>
    <w:p w14:paraId="24133A4D" w14:textId="77777777" w:rsidR="000C2D59" w:rsidRDefault="000C2D59" w:rsidP="00465704"/>
    <w:p w14:paraId="697FC9C5" w14:textId="10E8B960" w:rsidR="002F44C8" w:rsidRDefault="002F44C8" w:rsidP="002F44C8">
      <w:pPr>
        <w:pStyle w:val="Heading2"/>
        <w:numPr>
          <w:ilvl w:val="1"/>
          <w:numId w:val="45"/>
        </w:numPr>
      </w:pPr>
      <w:bookmarkStart w:id="85" w:name="_Toc137595482"/>
      <w:r>
        <w:t>The causal effect</w:t>
      </w:r>
      <w:r w:rsidR="00D31347">
        <w:t>s</w:t>
      </w:r>
      <w:r>
        <w:t xml:space="preserve"> of other variables in the DAG</w:t>
      </w:r>
      <w:bookmarkEnd w:id="85"/>
    </w:p>
    <w:p w14:paraId="689B3E68" w14:textId="3511BB11" w:rsidR="005D6DC2" w:rsidRDefault="005D6DC2" w:rsidP="005D6DC2">
      <w:r w:rsidRPr="005D6DC2">
        <w:t xml:space="preserve">Table </w:t>
      </w:r>
      <w:r w:rsidR="00C93703">
        <w:t>5.</w:t>
      </w:r>
      <w:r w:rsidRPr="005D6DC2">
        <w:t>14 delineates the effects of transitioning among various International Energy Conservation Code (IECC) climate zones on EUI. These shifts in climate zones, which are determined by unique regional weather characteristics, largely depict a decrease in energy usage per square meter. The transition from a hot-dry climate (2B) to a warm-humid one (3A) leads to an EUI reduction of 8.865 kWh/m</w:t>
      </w:r>
      <w:r w:rsidRPr="005D6DC2">
        <w:rPr>
          <w:vertAlign w:val="superscript"/>
        </w:rPr>
        <w:t>2</w:t>
      </w:r>
      <w:r w:rsidRPr="005D6DC2">
        <w:t>, implying energy conservation due to climatic conditions. Similarly, the transition from 3A to mixed-dry (3B) to mixed-humid (4B), and then to a marine climate (3C), results in reductions of 8.118 kWh/m</w:t>
      </w:r>
      <w:r w:rsidRPr="005D6DC2">
        <w:rPr>
          <w:vertAlign w:val="superscript"/>
        </w:rPr>
        <w:t>2</w:t>
      </w:r>
      <w:r w:rsidRPr="005D6DC2">
        <w:t xml:space="preserve"> and 6.854 kWh/m</w:t>
      </w:r>
      <w:r w:rsidRPr="005D6DC2">
        <w:rPr>
          <w:vertAlign w:val="superscript"/>
        </w:rPr>
        <w:t>2</w:t>
      </w:r>
      <w:r w:rsidRPr="005D6DC2">
        <w:t xml:space="preserve"> respectively, underscoring the benefits of moderate weather conditions in these zones. However, an exception is observed when transitioning from the marine climate (3C) to a mixed-humid climate (4A), which surprisingly shows an increase in EUI by 10.049 kWh/m</w:t>
      </w:r>
      <w:r w:rsidRPr="005D6DC2">
        <w:rPr>
          <w:vertAlign w:val="superscript"/>
        </w:rPr>
        <w:t>2</w:t>
      </w:r>
      <w:r w:rsidRPr="005D6DC2">
        <w:t>, potentially due to greater humidity or temperature extremes. The trend reverts when moving to a marine west coast climate (4C), causing a reduction of 8.066 kWh/m</w:t>
      </w:r>
      <w:r w:rsidRPr="005D6DC2">
        <w:rPr>
          <w:vertAlign w:val="superscript"/>
        </w:rPr>
        <w:t>2</w:t>
      </w:r>
      <w:r w:rsidRPr="005D6DC2">
        <w:t>. The transition to a cool, moist continental climate (5A) marginally increases EUI by 2.325 kWh/m</w:t>
      </w:r>
      <w:r w:rsidRPr="005D6DC2">
        <w:rPr>
          <w:vertAlign w:val="superscript"/>
        </w:rPr>
        <w:t>2</w:t>
      </w:r>
      <w:r w:rsidRPr="005D6DC2">
        <w:t>, potentially due to increased heating needs. Lastly, moving from 5A to 5B-5C, both characterized as cool and dry, results in a slight reduction in EUI, amounting to -1.771 kWh/m</w:t>
      </w:r>
      <w:r w:rsidRPr="005D6DC2">
        <w:rPr>
          <w:vertAlign w:val="superscript"/>
        </w:rPr>
        <w:t>2</w:t>
      </w:r>
      <w:r w:rsidRPr="005D6DC2">
        <w:t>, reflecting the impact of cooler, drier climates on reduced energy usage.</w:t>
      </w:r>
    </w:p>
    <w:p w14:paraId="30DE40EE" w14:textId="77777777" w:rsidR="005D6DC2" w:rsidRDefault="005D6DC2" w:rsidP="005D6DC2"/>
    <w:p w14:paraId="3AEE7871" w14:textId="77777777" w:rsidR="008A5753" w:rsidRDefault="008A5753" w:rsidP="005D6DC2">
      <w:pPr>
        <w:pStyle w:val="Caption"/>
        <w:jc w:val="left"/>
      </w:pPr>
    </w:p>
    <w:p w14:paraId="06633723" w14:textId="0BEB6F7A" w:rsidR="005D6DC2" w:rsidRDefault="005D6DC2" w:rsidP="005D6DC2">
      <w:pPr>
        <w:pStyle w:val="Caption"/>
        <w:jc w:val="left"/>
      </w:pPr>
      <w:bookmarkStart w:id="86" w:name="_Toc137462932"/>
      <w:r>
        <w:lastRenderedPageBreak/>
        <w:t xml:space="preserve">Table 5. </w:t>
      </w:r>
      <w:r w:rsidR="00B52BCD">
        <w:fldChar w:fldCharType="begin"/>
      </w:r>
      <w:r w:rsidR="00B52BCD">
        <w:instrText xml:space="preserve"> SEQ Table_5. \* ARABIC </w:instrText>
      </w:r>
      <w:r w:rsidR="00B52BCD">
        <w:fldChar w:fldCharType="separate"/>
      </w:r>
      <w:r w:rsidR="00EC4C2A">
        <w:rPr>
          <w:noProof/>
        </w:rPr>
        <w:t>14</w:t>
      </w:r>
      <w:r w:rsidR="00B52BCD">
        <w:rPr>
          <w:noProof/>
        </w:rPr>
        <w:fldChar w:fldCharType="end"/>
      </w:r>
      <w:r>
        <w:t xml:space="preserve">. Causal effects of </w:t>
      </w:r>
      <w:r w:rsidRPr="005D6DC2">
        <w:t xml:space="preserve">International Energy Conservation Code </w:t>
      </w:r>
      <w:r>
        <w:t>on EUI</w:t>
      </w:r>
      <w:bookmarkEnd w:id="86"/>
    </w:p>
    <w:tbl>
      <w:tblPr>
        <w:tblW w:w="0" w:type="auto"/>
        <w:tblCellMar>
          <w:left w:w="0" w:type="dxa"/>
          <w:right w:w="0" w:type="dxa"/>
        </w:tblCellMar>
        <w:tblLook w:val="0600" w:firstRow="0" w:lastRow="0" w:firstColumn="0" w:lastColumn="0" w:noHBand="1" w:noVBand="1"/>
      </w:tblPr>
      <w:tblGrid>
        <w:gridCol w:w="1833"/>
        <w:gridCol w:w="1519"/>
        <w:gridCol w:w="1078"/>
        <w:gridCol w:w="1848"/>
        <w:gridCol w:w="1365"/>
        <w:gridCol w:w="842"/>
      </w:tblGrid>
      <w:tr w:rsidR="005D6DC2" w:rsidRPr="00FA1398" w14:paraId="4D518233" w14:textId="77777777" w:rsidTr="009605DF">
        <w:trPr>
          <w:trHeight w:val="517"/>
        </w:trPr>
        <w:tc>
          <w:tcPr>
            <w:tcW w:w="183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87ADD8" w14:textId="77777777" w:rsidR="005D6DC2" w:rsidRPr="009605DF" w:rsidRDefault="005D6DC2" w:rsidP="0012025F">
            <w:pPr>
              <w:spacing w:line="240" w:lineRule="auto"/>
              <w:jc w:val="center"/>
              <w:rPr>
                <w:b/>
                <w:bCs/>
              </w:rPr>
            </w:pPr>
            <w:r w:rsidRPr="009605DF">
              <w:rPr>
                <w:b/>
                <w:bCs/>
              </w:rPr>
              <w:t>Cases</w:t>
            </w:r>
          </w:p>
        </w:tc>
        <w:tc>
          <w:tcPr>
            <w:tcW w:w="151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F2528EA" w14:textId="77777777" w:rsidR="005D6DC2" w:rsidRPr="00FA1398" w:rsidRDefault="005D6DC2" w:rsidP="0012025F">
            <w:pPr>
              <w:spacing w:line="240" w:lineRule="auto"/>
              <w:jc w:val="center"/>
            </w:pPr>
            <w:r w:rsidRPr="00FA1398">
              <w:rPr>
                <w:b/>
                <w:bCs/>
                <w:lang w:val="en-GB"/>
              </w:rPr>
              <w:t>Estimated average change in EUI (kWh/m</w:t>
            </w:r>
            <w:r w:rsidRPr="00FA1398">
              <w:rPr>
                <w:b/>
                <w:bCs/>
                <w:vertAlign w:val="superscript"/>
                <w:lang w:val="en-GB"/>
              </w:rPr>
              <w:t>2</w:t>
            </w:r>
            <w:r w:rsidRPr="00FA1398">
              <w:rPr>
                <w:b/>
                <w:bCs/>
                <w:lang w:val="en-GB"/>
              </w:rPr>
              <w: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F9F4CC8" w14:textId="77777777" w:rsidR="005D6DC2" w:rsidRPr="00FA1398" w:rsidRDefault="005D6DC2" w:rsidP="0012025F">
            <w:pPr>
              <w:spacing w:line="240" w:lineRule="auto"/>
              <w:jc w:val="center"/>
              <w:rPr>
                <w:b/>
                <w:bCs/>
              </w:rPr>
            </w:pPr>
            <w:r w:rsidRPr="004E2D4B">
              <w:rPr>
                <w:b/>
                <w:bCs/>
              </w:rPr>
              <w:t>Refutation</w:t>
            </w:r>
          </w:p>
        </w:tc>
      </w:tr>
      <w:tr w:rsidR="005D6DC2" w:rsidRPr="00FA1398" w14:paraId="7C7B95E8" w14:textId="77777777" w:rsidTr="0012025F">
        <w:trPr>
          <w:trHeight w:val="549"/>
        </w:trPr>
        <w:tc>
          <w:tcPr>
            <w:tcW w:w="1833" w:type="dxa"/>
            <w:vMerge/>
            <w:tcBorders>
              <w:top w:val="single" w:sz="8" w:space="0" w:color="000000"/>
              <w:left w:val="single" w:sz="8" w:space="0" w:color="000000"/>
              <w:bottom w:val="single" w:sz="8" w:space="0" w:color="000000"/>
              <w:right w:val="single" w:sz="8" w:space="0" w:color="000000"/>
            </w:tcBorders>
            <w:vAlign w:val="center"/>
            <w:hideMark/>
          </w:tcPr>
          <w:p w14:paraId="4AFCCDF2" w14:textId="77777777" w:rsidR="005D6DC2" w:rsidRPr="00FA1398" w:rsidRDefault="005D6DC2" w:rsidP="0012025F">
            <w:pPr>
              <w:spacing w:line="240" w:lineRule="auto"/>
              <w:jc w:val="center"/>
            </w:pPr>
          </w:p>
        </w:tc>
        <w:tc>
          <w:tcPr>
            <w:tcW w:w="1519" w:type="dxa"/>
            <w:vMerge/>
            <w:tcBorders>
              <w:top w:val="single" w:sz="8" w:space="0" w:color="000000"/>
              <w:left w:val="single" w:sz="8" w:space="0" w:color="000000"/>
              <w:bottom w:val="single" w:sz="8" w:space="0" w:color="000000"/>
              <w:right w:val="single" w:sz="8" w:space="0" w:color="000000"/>
            </w:tcBorders>
            <w:vAlign w:val="center"/>
            <w:hideMark/>
          </w:tcPr>
          <w:p w14:paraId="5F759A93" w14:textId="77777777" w:rsidR="005D6DC2" w:rsidRPr="00FA1398" w:rsidRDefault="005D6DC2" w:rsidP="0012025F">
            <w:pPr>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DB7D531" w14:textId="77777777" w:rsidR="005D6DC2" w:rsidRPr="00FA1398" w:rsidRDefault="005D6DC2" w:rsidP="0012025F">
            <w:pPr>
              <w:spacing w:line="240" w:lineRule="auto"/>
              <w:jc w:val="center"/>
            </w:pPr>
            <w:r w:rsidRPr="00FA1398">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07A7FD5" w14:textId="77777777" w:rsidR="005D6DC2" w:rsidRPr="00FA1398" w:rsidRDefault="005D6DC2" w:rsidP="0012025F">
            <w:pPr>
              <w:spacing w:line="240" w:lineRule="auto"/>
              <w:jc w:val="center"/>
            </w:pPr>
            <w:r w:rsidRPr="00FA1398">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686EFB7" w14:textId="77777777" w:rsidR="005D6DC2" w:rsidRPr="00FA1398" w:rsidRDefault="005D6DC2" w:rsidP="0012025F">
            <w:pPr>
              <w:spacing w:line="240" w:lineRule="auto"/>
              <w:jc w:val="center"/>
            </w:pPr>
            <w:r w:rsidRPr="00FA1398">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1A6F116" w14:textId="77777777" w:rsidR="005D6DC2" w:rsidRPr="00FA1398" w:rsidRDefault="005D6DC2" w:rsidP="0012025F">
            <w:pPr>
              <w:spacing w:line="240" w:lineRule="auto"/>
              <w:jc w:val="center"/>
            </w:pPr>
            <w:r w:rsidRPr="00FA1398">
              <w:rPr>
                <w:b/>
                <w:bCs/>
                <w:lang w:val="en-GB"/>
              </w:rPr>
              <w:t>Data subset</w:t>
            </w:r>
          </w:p>
        </w:tc>
      </w:tr>
      <w:tr w:rsidR="005D6DC2" w:rsidRPr="00FA1398" w14:paraId="23A71728" w14:textId="77777777" w:rsidTr="0012025F">
        <w:trPr>
          <w:trHeight w:val="245"/>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2C32D8F9" w14:textId="77777777" w:rsidR="005D6DC2" w:rsidRPr="00FA1398" w:rsidRDefault="005D6DC2" w:rsidP="0012025F">
            <w:pPr>
              <w:spacing w:line="240" w:lineRule="auto"/>
              <w:jc w:val="center"/>
            </w:pPr>
            <w:r w:rsidRPr="00FA1398">
              <w:t>From 2B to 3A</w:t>
            </w:r>
          </w:p>
        </w:tc>
        <w:tc>
          <w:tcPr>
            <w:tcW w:w="1519"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35BA98DB" w14:textId="77777777" w:rsidR="005D6DC2" w:rsidRPr="00FA1398" w:rsidRDefault="005D6DC2" w:rsidP="0012025F">
            <w:pPr>
              <w:spacing w:line="240" w:lineRule="auto"/>
              <w:jc w:val="center"/>
            </w:pPr>
            <w:r w:rsidRPr="00FA1398">
              <w:t>-8.8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86DF93" w14:textId="77777777" w:rsidR="005D6DC2" w:rsidRPr="00FA1398" w:rsidRDefault="005D6DC2" w:rsidP="0012025F">
            <w:pPr>
              <w:spacing w:line="240" w:lineRule="auto"/>
              <w:jc w:val="center"/>
            </w:pPr>
            <w:r w:rsidRPr="00FA1398">
              <w:t>-8.8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3BF853" w14:textId="77777777" w:rsidR="005D6DC2" w:rsidRPr="00FA1398" w:rsidRDefault="005D6DC2" w:rsidP="0012025F">
            <w:pPr>
              <w:spacing w:line="240" w:lineRule="auto"/>
              <w:jc w:val="center"/>
            </w:pPr>
            <w:r w:rsidRPr="00FA1398">
              <w:t>-8.90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B24D89" w14:textId="77777777" w:rsidR="005D6DC2" w:rsidRPr="00FA1398" w:rsidRDefault="005D6DC2" w:rsidP="0012025F">
            <w:pPr>
              <w:spacing w:line="240" w:lineRule="auto"/>
              <w:jc w:val="center"/>
            </w:pPr>
            <w:r w:rsidRPr="00FA1398">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556240" w14:textId="77777777" w:rsidR="005D6DC2" w:rsidRPr="00FA1398" w:rsidRDefault="005D6DC2" w:rsidP="0012025F">
            <w:pPr>
              <w:spacing w:line="240" w:lineRule="auto"/>
              <w:jc w:val="center"/>
            </w:pPr>
            <w:r w:rsidRPr="00FA1398">
              <w:t>-8.865</w:t>
            </w:r>
          </w:p>
        </w:tc>
      </w:tr>
      <w:tr w:rsidR="005D6DC2" w:rsidRPr="00FA1398" w14:paraId="426BF010" w14:textId="77777777" w:rsidTr="0012025F">
        <w:trPr>
          <w:trHeight w:val="107"/>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5C300E34" w14:textId="77777777" w:rsidR="005D6DC2" w:rsidRPr="00FA1398" w:rsidRDefault="005D6DC2" w:rsidP="0012025F">
            <w:pPr>
              <w:spacing w:line="240" w:lineRule="auto"/>
              <w:jc w:val="center"/>
            </w:pPr>
            <w:r w:rsidRPr="00FA1398">
              <w:t>From 3A to 3B-4B</w:t>
            </w:r>
          </w:p>
        </w:tc>
        <w:tc>
          <w:tcPr>
            <w:tcW w:w="1519"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3A9DD554" w14:textId="77777777" w:rsidR="005D6DC2" w:rsidRPr="00FA1398" w:rsidRDefault="005D6DC2" w:rsidP="0012025F">
            <w:pPr>
              <w:spacing w:line="240" w:lineRule="auto"/>
              <w:jc w:val="center"/>
            </w:pPr>
            <w:r w:rsidRPr="00FA1398">
              <w:t>-8.1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0DDBB2" w14:textId="77777777" w:rsidR="005D6DC2" w:rsidRPr="00FA1398" w:rsidRDefault="005D6DC2" w:rsidP="0012025F">
            <w:pPr>
              <w:spacing w:line="240" w:lineRule="auto"/>
              <w:jc w:val="center"/>
            </w:pPr>
            <w:r w:rsidRPr="00FA1398">
              <w:t>-8.1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B20FE2" w14:textId="77777777" w:rsidR="005D6DC2" w:rsidRPr="00FA1398" w:rsidRDefault="005D6DC2" w:rsidP="0012025F">
            <w:pPr>
              <w:spacing w:line="240" w:lineRule="auto"/>
              <w:jc w:val="center"/>
            </w:pPr>
            <w:r w:rsidRPr="00FA1398">
              <w:t>-8.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418313B" w14:textId="77777777" w:rsidR="005D6DC2" w:rsidRPr="00FA1398" w:rsidRDefault="005D6DC2" w:rsidP="0012025F">
            <w:pPr>
              <w:spacing w:line="240" w:lineRule="auto"/>
              <w:jc w:val="center"/>
            </w:pPr>
            <w:r w:rsidRPr="00FA1398">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F25A65C" w14:textId="77777777" w:rsidR="005D6DC2" w:rsidRPr="00FA1398" w:rsidRDefault="005D6DC2" w:rsidP="0012025F">
            <w:pPr>
              <w:spacing w:line="240" w:lineRule="auto"/>
              <w:jc w:val="center"/>
            </w:pPr>
            <w:r w:rsidRPr="00FA1398">
              <w:t>-8.118</w:t>
            </w:r>
          </w:p>
        </w:tc>
      </w:tr>
      <w:tr w:rsidR="005D6DC2" w:rsidRPr="00FA1398" w14:paraId="47C995E0" w14:textId="77777777" w:rsidTr="0012025F">
        <w:trPr>
          <w:trHeight w:val="96"/>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41E56B15" w14:textId="77777777" w:rsidR="005D6DC2" w:rsidRPr="00FA1398" w:rsidRDefault="005D6DC2" w:rsidP="0012025F">
            <w:pPr>
              <w:spacing w:line="240" w:lineRule="auto"/>
              <w:jc w:val="center"/>
            </w:pPr>
            <w:r w:rsidRPr="00FA1398">
              <w:t>From 3B-4B to 3C</w:t>
            </w:r>
          </w:p>
        </w:tc>
        <w:tc>
          <w:tcPr>
            <w:tcW w:w="1519"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1949D33B" w14:textId="77777777" w:rsidR="005D6DC2" w:rsidRPr="00FA1398" w:rsidRDefault="005D6DC2" w:rsidP="0012025F">
            <w:pPr>
              <w:spacing w:line="240" w:lineRule="auto"/>
              <w:jc w:val="center"/>
            </w:pPr>
            <w:r w:rsidRPr="00FA1398">
              <w:t>-6.85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3946AA" w14:textId="77777777" w:rsidR="005D6DC2" w:rsidRPr="00FA1398" w:rsidRDefault="005D6DC2" w:rsidP="0012025F">
            <w:pPr>
              <w:spacing w:line="240" w:lineRule="auto"/>
              <w:jc w:val="center"/>
            </w:pPr>
            <w:r w:rsidRPr="00FA1398">
              <w:t>-6.85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058C57E" w14:textId="77777777" w:rsidR="005D6DC2" w:rsidRPr="00FA1398" w:rsidRDefault="005D6DC2" w:rsidP="0012025F">
            <w:pPr>
              <w:spacing w:line="240" w:lineRule="auto"/>
              <w:jc w:val="center"/>
            </w:pPr>
            <w:r w:rsidRPr="00FA1398">
              <w:t>-6.88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9D5588" w14:textId="77777777" w:rsidR="005D6DC2" w:rsidRPr="00FA1398" w:rsidRDefault="005D6DC2" w:rsidP="0012025F">
            <w:pPr>
              <w:spacing w:line="240" w:lineRule="auto"/>
              <w:jc w:val="center"/>
            </w:pPr>
            <w:r w:rsidRPr="00FA1398">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E70577" w14:textId="77777777" w:rsidR="005D6DC2" w:rsidRPr="00FA1398" w:rsidRDefault="005D6DC2" w:rsidP="0012025F">
            <w:pPr>
              <w:spacing w:line="240" w:lineRule="auto"/>
              <w:jc w:val="center"/>
            </w:pPr>
            <w:r w:rsidRPr="00FA1398">
              <w:t>-6.854</w:t>
            </w:r>
          </w:p>
        </w:tc>
      </w:tr>
      <w:tr w:rsidR="005D6DC2" w:rsidRPr="00FA1398" w14:paraId="29CECD82" w14:textId="77777777" w:rsidTr="0012025F">
        <w:trPr>
          <w:trHeight w:val="229"/>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1B877E94" w14:textId="77777777" w:rsidR="005D6DC2" w:rsidRPr="00FA1398" w:rsidRDefault="005D6DC2" w:rsidP="0012025F">
            <w:pPr>
              <w:spacing w:line="240" w:lineRule="auto"/>
              <w:jc w:val="center"/>
            </w:pPr>
            <w:r w:rsidRPr="00FA1398">
              <w:t>From 3C to 4A</w:t>
            </w:r>
          </w:p>
        </w:tc>
        <w:tc>
          <w:tcPr>
            <w:tcW w:w="1519"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380FC331" w14:textId="77777777" w:rsidR="005D6DC2" w:rsidRPr="00FA1398" w:rsidRDefault="005D6DC2" w:rsidP="0012025F">
            <w:pPr>
              <w:spacing w:line="240" w:lineRule="auto"/>
              <w:jc w:val="center"/>
            </w:pPr>
            <w:r w:rsidRPr="00FA1398">
              <w:t>10.04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BFF6F5" w14:textId="77777777" w:rsidR="005D6DC2" w:rsidRPr="00FA1398" w:rsidRDefault="005D6DC2" w:rsidP="0012025F">
            <w:pPr>
              <w:spacing w:line="240" w:lineRule="auto"/>
              <w:jc w:val="center"/>
            </w:pPr>
            <w:r w:rsidRPr="00FA1398">
              <w:t>10.04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71EBC6" w14:textId="77777777" w:rsidR="005D6DC2" w:rsidRPr="00FA1398" w:rsidRDefault="005D6DC2" w:rsidP="0012025F">
            <w:pPr>
              <w:spacing w:line="240" w:lineRule="auto"/>
              <w:jc w:val="center"/>
            </w:pPr>
            <w:r w:rsidRPr="00FA1398">
              <w:t>10.074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6ECB72" w14:textId="77777777" w:rsidR="005D6DC2" w:rsidRPr="00FA1398" w:rsidRDefault="005D6DC2" w:rsidP="0012025F">
            <w:pPr>
              <w:spacing w:line="240" w:lineRule="auto"/>
              <w:jc w:val="center"/>
            </w:pPr>
            <w:r w:rsidRPr="00FA1398">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7F96F4" w14:textId="77777777" w:rsidR="005D6DC2" w:rsidRPr="00FA1398" w:rsidRDefault="005D6DC2" w:rsidP="0012025F">
            <w:pPr>
              <w:spacing w:line="240" w:lineRule="auto"/>
              <w:jc w:val="center"/>
            </w:pPr>
            <w:r w:rsidRPr="00FA1398">
              <w:t>10.048</w:t>
            </w:r>
          </w:p>
        </w:tc>
      </w:tr>
      <w:tr w:rsidR="005D6DC2" w:rsidRPr="00FA1398" w14:paraId="0ABCDF8D" w14:textId="77777777" w:rsidTr="0012025F">
        <w:trPr>
          <w:trHeight w:val="232"/>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7DAEB6E9" w14:textId="77777777" w:rsidR="005D6DC2" w:rsidRPr="00FA1398" w:rsidRDefault="005D6DC2" w:rsidP="0012025F">
            <w:pPr>
              <w:spacing w:line="240" w:lineRule="auto"/>
              <w:jc w:val="center"/>
            </w:pPr>
            <w:r w:rsidRPr="00FA1398">
              <w:t>From 4A to 4C</w:t>
            </w:r>
          </w:p>
        </w:tc>
        <w:tc>
          <w:tcPr>
            <w:tcW w:w="1519"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32ABFBCF" w14:textId="77777777" w:rsidR="005D6DC2" w:rsidRPr="00FA1398" w:rsidRDefault="005D6DC2" w:rsidP="0012025F">
            <w:pPr>
              <w:spacing w:line="240" w:lineRule="auto"/>
              <w:jc w:val="center"/>
            </w:pPr>
            <w:r w:rsidRPr="00FA1398">
              <w:t>-8.06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E81516" w14:textId="77777777" w:rsidR="005D6DC2" w:rsidRPr="00FA1398" w:rsidRDefault="005D6DC2" w:rsidP="0012025F">
            <w:pPr>
              <w:spacing w:line="240" w:lineRule="auto"/>
              <w:jc w:val="center"/>
            </w:pPr>
            <w:r w:rsidRPr="00FA1398">
              <w:t>-8.06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7D9B27" w14:textId="77777777" w:rsidR="005D6DC2" w:rsidRPr="00FA1398" w:rsidRDefault="005D6DC2" w:rsidP="0012025F">
            <w:pPr>
              <w:spacing w:line="240" w:lineRule="auto"/>
              <w:jc w:val="center"/>
            </w:pPr>
            <w:r w:rsidRPr="00FA1398">
              <w:t>-8.0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B5D672" w14:textId="77777777" w:rsidR="005D6DC2" w:rsidRPr="00FA1398" w:rsidRDefault="005D6DC2" w:rsidP="0012025F">
            <w:pPr>
              <w:spacing w:line="240" w:lineRule="auto"/>
              <w:jc w:val="center"/>
            </w:pPr>
            <w:r w:rsidRPr="00FA1398">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F0C4DC" w14:textId="77777777" w:rsidR="005D6DC2" w:rsidRPr="00FA1398" w:rsidRDefault="005D6DC2" w:rsidP="0012025F">
            <w:pPr>
              <w:spacing w:line="240" w:lineRule="auto"/>
              <w:jc w:val="center"/>
            </w:pPr>
            <w:r w:rsidRPr="00FA1398">
              <w:t>-8.066</w:t>
            </w:r>
          </w:p>
        </w:tc>
      </w:tr>
      <w:tr w:rsidR="005D6DC2" w:rsidRPr="00FA1398" w14:paraId="237E549F" w14:textId="77777777" w:rsidTr="0012025F">
        <w:trPr>
          <w:trHeight w:val="81"/>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0AD8DD79" w14:textId="77777777" w:rsidR="005D6DC2" w:rsidRPr="00FA1398" w:rsidRDefault="005D6DC2" w:rsidP="0012025F">
            <w:pPr>
              <w:spacing w:line="240" w:lineRule="auto"/>
              <w:jc w:val="center"/>
            </w:pPr>
            <w:r w:rsidRPr="00FA1398">
              <w:t>From 4C to 5A</w:t>
            </w:r>
          </w:p>
        </w:tc>
        <w:tc>
          <w:tcPr>
            <w:tcW w:w="1519"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3CB515BE" w14:textId="77777777" w:rsidR="005D6DC2" w:rsidRPr="00FA1398" w:rsidRDefault="005D6DC2" w:rsidP="0012025F">
            <w:pPr>
              <w:spacing w:line="240" w:lineRule="auto"/>
              <w:jc w:val="center"/>
            </w:pPr>
            <w:r w:rsidRPr="00FA1398">
              <w:t>2.3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0FE900" w14:textId="77777777" w:rsidR="005D6DC2" w:rsidRPr="00FA1398" w:rsidRDefault="005D6DC2" w:rsidP="0012025F">
            <w:pPr>
              <w:spacing w:line="240" w:lineRule="auto"/>
              <w:jc w:val="center"/>
            </w:pPr>
            <w:r w:rsidRPr="00FA1398">
              <w:t>2.3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F6A69B6" w14:textId="77777777" w:rsidR="005D6DC2" w:rsidRPr="00FA1398" w:rsidRDefault="005D6DC2" w:rsidP="0012025F">
            <w:pPr>
              <w:spacing w:line="240" w:lineRule="auto"/>
              <w:jc w:val="center"/>
            </w:pPr>
            <w:r w:rsidRPr="00FA1398">
              <w:t>2.34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66343F" w14:textId="77777777" w:rsidR="005D6DC2" w:rsidRPr="00FA1398" w:rsidRDefault="005D6DC2" w:rsidP="0012025F">
            <w:pPr>
              <w:spacing w:line="240" w:lineRule="auto"/>
              <w:jc w:val="center"/>
            </w:pPr>
            <w:r w:rsidRPr="00FA1398">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EF3983" w14:textId="77777777" w:rsidR="005D6DC2" w:rsidRPr="00FA1398" w:rsidRDefault="005D6DC2" w:rsidP="0012025F">
            <w:pPr>
              <w:spacing w:line="240" w:lineRule="auto"/>
              <w:jc w:val="center"/>
            </w:pPr>
            <w:r w:rsidRPr="00FA1398">
              <w:t>2.325</w:t>
            </w:r>
          </w:p>
        </w:tc>
      </w:tr>
      <w:tr w:rsidR="005D6DC2" w:rsidRPr="00FA1398" w14:paraId="1DFBBA78" w14:textId="77777777" w:rsidTr="0012025F">
        <w:trPr>
          <w:trHeight w:val="84"/>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40811F52" w14:textId="77777777" w:rsidR="005D6DC2" w:rsidRPr="00FA1398" w:rsidRDefault="005D6DC2" w:rsidP="0012025F">
            <w:pPr>
              <w:spacing w:line="240" w:lineRule="auto"/>
              <w:jc w:val="center"/>
            </w:pPr>
            <w:r w:rsidRPr="00FA1398">
              <w:t>From 5A to 5B-5C</w:t>
            </w:r>
          </w:p>
        </w:tc>
        <w:tc>
          <w:tcPr>
            <w:tcW w:w="1519"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349B522C" w14:textId="77777777" w:rsidR="005D6DC2" w:rsidRPr="00FA1398" w:rsidRDefault="005D6DC2" w:rsidP="0012025F">
            <w:pPr>
              <w:spacing w:line="240" w:lineRule="auto"/>
              <w:jc w:val="center"/>
            </w:pPr>
            <w:r w:rsidRPr="00FA1398">
              <w:t>-1.77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AC4377" w14:textId="77777777" w:rsidR="005D6DC2" w:rsidRPr="00FA1398" w:rsidRDefault="005D6DC2" w:rsidP="0012025F">
            <w:pPr>
              <w:spacing w:line="240" w:lineRule="auto"/>
              <w:jc w:val="center"/>
            </w:pPr>
            <w:r w:rsidRPr="00FA1398">
              <w:t>-1.77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A51221" w14:textId="77777777" w:rsidR="005D6DC2" w:rsidRPr="00FA1398" w:rsidRDefault="005D6DC2" w:rsidP="0012025F">
            <w:pPr>
              <w:spacing w:line="240" w:lineRule="auto"/>
              <w:jc w:val="center"/>
            </w:pPr>
            <w:r w:rsidRPr="00FA1398">
              <w:t>-1.75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B57D63" w14:textId="77777777" w:rsidR="005D6DC2" w:rsidRPr="00FA1398" w:rsidRDefault="005D6DC2" w:rsidP="0012025F">
            <w:pPr>
              <w:spacing w:line="240" w:lineRule="auto"/>
              <w:jc w:val="center"/>
            </w:pPr>
            <w:r w:rsidRPr="00FA1398">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98337A" w14:textId="77777777" w:rsidR="005D6DC2" w:rsidRPr="00FA1398" w:rsidRDefault="005D6DC2" w:rsidP="0012025F">
            <w:pPr>
              <w:spacing w:line="240" w:lineRule="auto"/>
              <w:jc w:val="center"/>
            </w:pPr>
            <w:r w:rsidRPr="00FA1398">
              <w:t>-1.771</w:t>
            </w:r>
          </w:p>
        </w:tc>
      </w:tr>
    </w:tbl>
    <w:p w14:paraId="1290BBBC" w14:textId="06F5252F" w:rsidR="005D6DC2" w:rsidRPr="009605DF" w:rsidRDefault="005D6DC2" w:rsidP="009605DF">
      <w:pPr>
        <w:spacing w:line="240" w:lineRule="auto"/>
        <w:jc w:val="center"/>
        <w:rPr>
          <w:sz w:val="18"/>
          <w:szCs w:val="15"/>
        </w:rPr>
      </w:pPr>
      <w:r w:rsidRPr="00AA7918">
        <w:rPr>
          <w:sz w:val="18"/>
          <w:szCs w:val="15"/>
        </w:rPr>
        <w:t>1A: Hot-Humid, 1B: Hot-Dry, 2A: Warm-Humid, 2B: Warm-Dry, 3A: Mixed-Humid, 3B: Warm-Dry, 3C: Mixed-Marine, 4A: Mixed-Humid, 4B: Mixed-Dry, 4C: Mixed-Marine,5A: Cool-Humid, 5B: Cool-Dry, 5C: Cool-Marine, 6A: Cold-Humid, 6B: Cold-Dry, 7: Very Cold, 8: Subarctic</w:t>
      </w:r>
    </w:p>
    <w:p w14:paraId="0C2626DA" w14:textId="77777777" w:rsidR="005D6DC2" w:rsidRDefault="005D6DC2" w:rsidP="002F44C8"/>
    <w:p w14:paraId="58395A9A" w14:textId="7E76DB20" w:rsidR="00B53F17" w:rsidRDefault="00B53F17" w:rsidP="002F44C8">
      <w:r w:rsidRPr="00B53F17">
        <w:t xml:space="preserve">Table </w:t>
      </w:r>
      <w:r w:rsidR="00C93703">
        <w:t>5.</w:t>
      </w:r>
      <w:r w:rsidRPr="00B53F17">
        <w:t xml:space="preserve">15 elucidates the impact of transitioning between different housing types on EUI. Interestingly, no change in </w:t>
      </w:r>
      <w:r>
        <w:t>EUI</w:t>
      </w:r>
      <w:r w:rsidRPr="00B53F17">
        <w:t xml:space="preserve"> is observed when moving from a single-family detached house to a single-family attached house, indicating that the shared walls in attached housing do not significantly impact energy consumption. On the other hand, a transition from a single-family detached house to an apartment in a building with 5 or more units leads to a decrease in EUI by 4.442 kWh/m</w:t>
      </w:r>
      <w:r w:rsidRPr="00B53F17">
        <w:rPr>
          <w:vertAlign w:val="superscript"/>
        </w:rPr>
        <w:t>2</w:t>
      </w:r>
      <w:r w:rsidRPr="00B53F17">
        <w:t>. A smaller reduction of EUI, specifically -0.824 kWh/m</w:t>
      </w:r>
      <w:r w:rsidRPr="00B4102C">
        <w:rPr>
          <w:vertAlign w:val="superscript"/>
        </w:rPr>
        <w:t>2</w:t>
      </w:r>
      <w:r w:rsidRPr="00B53F17">
        <w:t>, is noted when transitioning from a single-family attached house to an apartment in a building with 5 or more units. Lastly, transitioning from an apartment in a building with 2-4 units to an apartment in a building with 5 or more units results in a reduction in EUI of 3.316 kWh/m</w:t>
      </w:r>
      <w:r w:rsidRPr="00B4102C">
        <w:rPr>
          <w:vertAlign w:val="superscript"/>
        </w:rPr>
        <w:t>2</w:t>
      </w:r>
      <w:r w:rsidRPr="00B53F17">
        <w:t>.</w:t>
      </w:r>
    </w:p>
    <w:p w14:paraId="1AA5D77C" w14:textId="77777777" w:rsidR="00B53F17" w:rsidRDefault="00B53F17" w:rsidP="00B53F17"/>
    <w:p w14:paraId="39ECDA60" w14:textId="77777777" w:rsidR="008A5753" w:rsidRDefault="008A5753">
      <w:pPr>
        <w:widowControl/>
        <w:wordWrap/>
        <w:autoSpaceDE/>
        <w:autoSpaceDN/>
        <w:spacing w:line="240" w:lineRule="auto"/>
        <w:jc w:val="left"/>
        <w:rPr>
          <w:szCs w:val="22"/>
        </w:rPr>
      </w:pPr>
      <w:r>
        <w:br w:type="page"/>
      </w:r>
    </w:p>
    <w:p w14:paraId="4CD7BF87" w14:textId="1FB262C4" w:rsidR="005B0CDB" w:rsidRDefault="005B0CDB" w:rsidP="005B0CDB">
      <w:pPr>
        <w:pStyle w:val="Caption"/>
        <w:jc w:val="left"/>
      </w:pPr>
      <w:bookmarkStart w:id="87" w:name="_Toc137462933"/>
      <w:r>
        <w:lastRenderedPageBreak/>
        <w:t xml:space="preserve">Table 5. </w:t>
      </w:r>
      <w:r w:rsidR="00B52BCD">
        <w:fldChar w:fldCharType="begin"/>
      </w:r>
      <w:r w:rsidR="00B52BCD">
        <w:instrText xml:space="preserve"> SEQ Table_5. \* ARABIC </w:instrText>
      </w:r>
      <w:r w:rsidR="00B52BCD">
        <w:fldChar w:fldCharType="separate"/>
      </w:r>
      <w:r w:rsidR="00EC4C2A">
        <w:rPr>
          <w:noProof/>
        </w:rPr>
        <w:t>15</w:t>
      </w:r>
      <w:r w:rsidR="00B52BCD">
        <w:rPr>
          <w:noProof/>
        </w:rPr>
        <w:fldChar w:fldCharType="end"/>
      </w:r>
      <w:r>
        <w:t>. Causal effects of housing type</w:t>
      </w:r>
      <w:r w:rsidRPr="005D6DC2">
        <w:t xml:space="preserve"> </w:t>
      </w:r>
      <w:r>
        <w:t>on EUI</w:t>
      </w:r>
      <w:bookmarkEnd w:id="87"/>
    </w:p>
    <w:tbl>
      <w:tblPr>
        <w:tblW w:w="0" w:type="auto"/>
        <w:tblCellMar>
          <w:left w:w="0" w:type="dxa"/>
          <w:right w:w="0" w:type="dxa"/>
        </w:tblCellMar>
        <w:tblLook w:val="0600" w:firstRow="0" w:lastRow="0" w:firstColumn="0" w:lastColumn="0" w:noHBand="1" w:noVBand="1"/>
      </w:tblPr>
      <w:tblGrid>
        <w:gridCol w:w="1124"/>
        <w:gridCol w:w="1979"/>
        <w:gridCol w:w="1120"/>
        <w:gridCol w:w="1969"/>
        <w:gridCol w:w="1424"/>
        <w:gridCol w:w="869"/>
      </w:tblGrid>
      <w:tr w:rsidR="00B53F17" w:rsidRPr="004E2D4B" w14:paraId="6C9BCE97" w14:textId="77777777" w:rsidTr="009605DF">
        <w:trPr>
          <w:trHeight w:val="517"/>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F9797EB" w14:textId="77777777" w:rsidR="00B53F17" w:rsidRPr="009605DF" w:rsidRDefault="00B53F17" w:rsidP="0012025F">
            <w:pPr>
              <w:spacing w:line="240" w:lineRule="auto"/>
              <w:jc w:val="center"/>
              <w:rPr>
                <w:b/>
                <w:bCs/>
              </w:rPr>
            </w:pPr>
            <w:r w:rsidRPr="009605DF">
              <w:rPr>
                <w:b/>
                <w:bCs/>
              </w:rPr>
              <w:t>Cases</w:t>
            </w:r>
          </w:p>
        </w:tc>
        <w:tc>
          <w:tcPr>
            <w:tcW w:w="197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5ABFE7E" w14:textId="77777777" w:rsidR="00B53F17" w:rsidRPr="004E2D4B" w:rsidRDefault="00B53F17" w:rsidP="0012025F">
            <w:pPr>
              <w:spacing w:line="240" w:lineRule="auto"/>
              <w:jc w:val="center"/>
            </w:pPr>
            <w:r w:rsidRPr="004E2D4B">
              <w:rPr>
                <w:b/>
                <w:bCs/>
                <w:lang w:val="en-GB"/>
              </w:rPr>
              <w:t>Estimated average change in EUI (kWh/m</w:t>
            </w:r>
            <w:r w:rsidRPr="004E2D4B">
              <w:rPr>
                <w:b/>
                <w:bCs/>
                <w:vertAlign w:val="superscript"/>
                <w:lang w:val="en-GB"/>
              </w:rPr>
              <w:t>2</w:t>
            </w:r>
            <w:r w:rsidRPr="004E2D4B">
              <w:rPr>
                <w:b/>
                <w:bCs/>
                <w:lang w:val="en-GB"/>
              </w:rPr>
              <w: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24F05BC" w14:textId="77777777" w:rsidR="00B53F17" w:rsidRPr="004E2D4B" w:rsidRDefault="00B53F17" w:rsidP="0012025F">
            <w:pPr>
              <w:spacing w:line="240" w:lineRule="auto"/>
              <w:jc w:val="center"/>
              <w:rPr>
                <w:b/>
                <w:bCs/>
              </w:rPr>
            </w:pPr>
            <w:r w:rsidRPr="004E2D4B">
              <w:rPr>
                <w:b/>
                <w:bCs/>
              </w:rPr>
              <w:t>Refutation</w:t>
            </w:r>
          </w:p>
        </w:tc>
      </w:tr>
      <w:tr w:rsidR="00B53F17" w:rsidRPr="004E2D4B" w14:paraId="19A19F0C" w14:textId="77777777" w:rsidTr="0012025F">
        <w:trPr>
          <w:trHeight w:val="590"/>
        </w:trPr>
        <w:tc>
          <w:tcPr>
            <w:tcW w:w="1124" w:type="dxa"/>
            <w:vMerge/>
            <w:tcBorders>
              <w:top w:val="single" w:sz="8" w:space="0" w:color="000000"/>
              <w:left w:val="single" w:sz="8" w:space="0" w:color="000000"/>
              <w:bottom w:val="single" w:sz="8" w:space="0" w:color="000000"/>
              <w:right w:val="single" w:sz="8" w:space="0" w:color="000000"/>
            </w:tcBorders>
            <w:vAlign w:val="center"/>
            <w:hideMark/>
          </w:tcPr>
          <w:p w14:paraId="30517A22" w14:textId="77777777" w:rsidR="00B53F17" w:rsidRPr="004E2D4B" w:rsidRDefault="00B53F17" w:rsidP="0012025F">
            <w:pPr>
              <w:spacing w:line="240" w:lineRule="auto"/>
              <w:jc w:val="center"/>
            </w:pPr>
          </w:p>
        </w:tc>
        <w:tc>
          <w:tcPr>
            <w:tcW w:w="1979" w:type="dxa"/>
            <w:vMerge/>
            <w:tcBorders>
              <w:top w:val="single" w:sz="8" w:space="0" w:color="000000"/>
              <w:left w:val="single" w:sz="8" w:space="0" w:color="000000"/>
              <w:bottom w:val="single" w:sz="8" w:space="0" w:color="000000"/>
              <w:right w:val="single" w:sz="8" w:space="0" w:color="000000"/>
            </w:tcBorders>
            <w:vAlign w:val="center"/>
            <w:hideMark/>
          </w:tcPr>
          <w:p w14:paraId="40C726D2" w14:textId="77777777" w:rsidR="00B53F17" w:rsidRPr="004E2D4B" w:rsidRDefault="00B53F17" w:rsidP="0012025F">
            <w:pPr>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329102B" w14:textId="77777777" w:rsidR="00B53F17" w:rsidRPr="004E2D4B" w:rsidRDefault="00B53F17" w:rsidP="0012025F">
            <w:pPr>
              <w:spacing w:line="240" w:lineRule="auto"/>
              <w:jc w:val="center"/>
            </w:pPr>
            <w:r w:rsidRPr="004E2D4B">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95E1F35" w14:textId="77777777" w:rsidR="00B53F17" w:rsidRPr="004E2D4B" w:rsidRDefault="00B53F17" w:rsidP="0012025F">
            <w:pPr>
              <w:spacing w:line="240" w:lineRule="auto"/>
              <w:jc w:val="center"/>
            </w:pPr>
            <w:r w:rsidRPr="004E2D4B">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AE00913" w14:textId="77777777" w:rsidR="00B53F17" w:rsidRPr="004E2D4B" w:rsidRDefault="00B53F17" w:rsidP="0012025F">
            <w:pPr>
              <w:spacing w:line="240" w:lineRule="auto"/>
              <w:jc w:val="center"/>
            </w:pPr>
            <w:r w:rsidRPr="004E2D4B">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FC8E90E" w14:textId="77777777" w:rsidR="00B53F17" w:rsidRPr="004E2D4B" w:rsidRDefault="00B53F17" w:rsidP="0012025F">
            <w:pPr>
              <w:spacing w:line="240" w:lineRule="auto"/>
              <w:jc w:val="center"/>
            </w:pPr>
            <w:r w:rsidRPr="004E2D4B">
              <w:rPr>
                <w:b/>
                <w:bCs/>
                <w:lang w:val="en-GB"/>
              </w:rPr>
              <w:t>Data subset</w:t>
            </w:r>
          </w:p>
        </w:tc>
      </w:tr>
      <w:tr w:rsidR="00B53F17" w:rsidRPr="004E2D4B" w14:paraId="1864F28B" w14:textId="77777777" w:rsidTr="0012025F">
        <w:trPr>
          <w:trHeight w:val="76"/>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5F447B" w14:textId="77777777" w:rsidR="00B53F17" w:rsidRPr="004E2D4B" w:rsidRDefault="00B53F17" w:rsidP="0012025F">
            <w:pPr>
              <w:spacing w:line="240" w:lineRule="auto"/>
              <w:jc w:val="center"/>
            </w:pPr>
            <w:r>
              <w:t xml:space="preserve">From </w:t>
            </w:r>
            <w:r w:rsidRPr="004E2D4B">
              <w:t>1 to 2</w:t>
            </w:r>
          </w:p>
        </w:tc>
        <w:tc>
          <w:tcPr>
            <w:tcW w:w="197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D31A92"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AF1E7E"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319E3E"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1907B88"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DFBD10" w14:textId="77777777" w:rsidR="00B53F17" w:rsidRPr="004E2D4B" w:rsidRDefault="00B53F17" w:rsidP="0012025F">
            <w:pPr>
              <w:spacing w:line="240" w:lineRule="auto"/>
              <w:jc w:val="center"/>
            </w:pPr>
            <w:r w:rsidRPr="004E2D4B">
              <w:t>-0.008</w:t>
            </w:r>
          </w:p>
        </w:tc>
      </w:tr>
      <w:tr w:rsidR="00B53F17" w:rsidRPr="004E2D4B" w14:paraId="4CEE64D9" w14:textId="77777777" w:rsidTr="0012025F">
        <w:trPr>
          <w:trHeight w:val="82"/>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B98F57" w14:textId="77777777" w:rsidR="00B53F17" w:rsidRPr="004E2D4B" w:rsidRDefault="00B53F17" w:rsidP="0012025F">
            <w:pPr>
              <w:spacing w:line="240" w:lineRule="auto"/>
              <w:jc w:val="center"/>
            </w:pPr>
            <w:r w:rsidRPr="00AA7918">
              <w:rPr>
                <w:highlight w:val="lightGray"/>
              </w:rPr>
              <w:t>From 1 to 3</w:t>
            </w:r>
          </w:p>
        </w:tc>
        <w:tc>
          <w:tcPr>
            <w:tcW w:w="197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BCFC6F"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2D03AB"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F28CB1"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0C2669"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2A6841" w14:textId="77777777" w:rsidR="00B53F17" w:rsidRPr="004E2D4B" w:rsidRDefault="00B53F17" w:rsidP="0012025F">
            <w:pPr>
              <w:spacing w:line="240" w:lineRule="auto"/>
              <w:jc w:val="center"/>
            </w:pPr>
            <w:r w:rsidRPr="004E2D4B">
              <w:t>-</w:t>
            </w:r>
            <w:r>
              <w:t>2</w:t>
            </w:r>
            <w:r w:rsidRPr="004E2D4B">
              <w:t>.0</w:t>
            </w:r>
            <w:r>
              <w:t>14</w:t>
            </w:r>
          </w:p>
        </w:tc>
      </w:tr>
      <w:tr w:rsidR="00B53F17" w:rsidRPr="004E2D4B" w14:paraId="29FC47C1" w14:textId="77777777" w:rsidTr="0012025F">
        <w:trPr>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09FAD80" w14:textId="77777777" w:rsidR="00B53F17" w:rsidRPr="004E2D4B" w:rsidRDefault="00B53F17" w:rsidP="0012025F">
            <w:pPr>
              <w:spacing w:line="240" w:lineRule="auto"/>
              <w:jc w:val="center"/>
            </w:pPr>
            <w:r>
              <w:t xml:space="preserve">From </w:t>
            </w:r>
            <w:r w:rsidRPr="004E2D4B">
              <w:t>1 to 4</w:t>
            </w:r>
          </w:p>
        </w:tc>
        <w:tc>
          <w:tcPr>
            <w:tcW w:w="197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CFEB15" w14:textId="77777777" w:rsidR="00B53F17" w:rsidRPr="004E2D4B" w:rsidRDefault="00B53F17" w:rsidP="0012025F">
            <w:pPr>
              <w:spacing w:line="240" w:lineRule="auto"/>
              <w:jc w:val="center"/>
            </w:pPr>
            <w:r w:rsidRPr="004E2D4B">
              <w:t>-4.4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7A478B" w14:textId="77777777" w:rsidR="00B53F17" w:rsidRPr="004E2D4B" w:rsidRDefault="00B53F17" w:rsidP="0012025F">
            <w:pPr>
              <w:spacing w:line="240" w:lineRule="auto"/>
              <w:jc w:val="center"/>
            </w:pPr>
            <w:r w:rsidRPr="004E2D4B">
              <w:t>-4.4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175AD7" w14:textId="77777777" w:rsidR="00B53F17" w:rsidRPr="004E2D4B" w:rsidRDefault="00B53F17" w:rsidP="0012025F">
            <w:pPr>
              <w:spacing w:line="240" w:lineRule="auto"/>
              <w:jc w:val="center"/>
            </w:pPr>
            <w:r w:rsidRPr="004E2D4B">
              <w:t>-4.43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04BE8D"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0EF5E7" w14:textId="77777777" w:rsidR="00B53F17" w:rsidRPr="004E2D4B" w:rsidRDefault="00B53F17" w:rsidP="0012025F">
            <w:pPr>
              <w:spacing w:line="240" w:lineRule="auto"/>
              <w:jc w:val="center"/>
            </w:pPr>
            <w:r w:rsidRPr="004E2D4B">
              <w:t>-4.442</w:t>
            </w:r>
          </w:p>
        </w:tc>
      </w:tr>
      <w:tr w:rsidR="00B53F17" w:rsidRPr="004E2D4B" w14:paraId="65DE2F9C" w14:textId="77777777" w:rsidTr="0012025F">
        <w:trPr>
          <w:trHeight w:val="87"/>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5990BA" w14:textId="77777777" w:rsidR="00B53F17" w:rsidRPr="004E2D4B" w:rsidRDefault="00B53F17" w:rsidP="0012025F">
            <w:pPr>
              <w:spacing w:line="240" w:lineRule="auto"/>
              <w:jc w:val="center"/>
            </w:pPr>
            <w:r w:rsidRPr="005D6DC2">
              <w:rPr>
                <w:highlight w:val="lightGray"/>
              </w:rPr>
              <w:t>From 2 to 3</w:t>
            </w:r>
          </w:p>
        </w:tc>
        <w:tc>
          <w:tcPr>
            <w:tcW w:w="197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1212B3"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6442C8"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62BFC2"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634BCC"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5F8E2D" w14:textId="77777777" w:rsidR="00B53F17" w:rsidRPr="004E2D4B" w:rsidRDefault="00B53F17" w:rsidP="0012025F">
            <w:pPr>
              <w:spacing w:line="240" w:lineRule="auto"/>
              <w:jc w:val="center"/>
            </w:pPr>
            <w:r w:rsidRPr="004E2D4B">
              <w:t>-</w:t>
            </w:r>
            <w:r>
              <w:t>2</w:t>
            </w:r>
            <w:r w:rsidRPr="004E2D4B">
              <w:t>.001</w:t>
            </w:r>
          </w:p>
        </w:tc>
      </w:tr>
      <w:tr w:rsidR="00B53F17" w:rsidRPr="004E2D4B" w14:paraId="112756FB" w14:textId="77777777" w:rsidTr="0012025F">
        <w:trPr>
          <w:trHeight w:val="90"/>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D556A8" w14:textId="77777777" w:rsidR="00B53F17" w:rsidRPr="004E2D4B" w:rsidRDefault="00B53F17" w:rsidP="0012025F">
            <w:pPr>
              <w:spacing w:line="240" w:lineRule="auto"/>
              <w:jc w:val="center"/>
            </w:pPr>
            <w:r>
              <w:t xml:space="preserve">From </w:t>
            </w:r>
            <w:r w:rsidRPr="004E2D4B">
              <w:t>2 to 4</w:t>
            </w:r>
          </w:p>
        </w:tc>
        <w:tc>
          <w:tcPr>
            <w:tcW w:w="197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6A1C7B" w14:textId="77777777" w:rsidR="00B53F17" w:rsidRPr="004E2D4B" w:rsidRDefault="00B53F17" w:rsidP="0012025F">
            <w:pPr>
              <w:spacing w:line="240" w:lineRule="auto"/>
              <w:jc w:val="center"/>
            </w:pPr>
            <w:r w:rsidRPr="004E2D4B">
              <w:t>-0.82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D39663" w14:textId="77777777" w:rsidR="00B53F17" w:rsidRPr="004E2D4B" w:rsidRDefault="00B53F17" w:rsidP="0012025F">
            <w:pPr>
              <w:spacing w:line="240" w:lineRule="auto"/>
              <w:jc w:val="center"/>
            </w:pPr>
            <w:r w:rsidRPr="004E2D4B">
              <w:t>-0.82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3D4FFA" w14:textId="77777777" w:rsidR="00B53F17" w:rsidRPr="004E2D4B" w:rsidRDefault="00B53F17" w:rsidP="0012025F">
            <w:pPr>
              <w:spacing w:line="240" w:lineRule="auto"/>
              <w:jc w:val="center"/>
            </w:pPr>
            <w:r w:rsidRPr="004E2D4B">
              <w:t>-0.8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A31CE9C" w14:textId="77777777" w:rsidR="00B53F17" w:rsidRPr="004E2D4B" w:rsidRDefault="00B53F17" w:rsidP="0012025F">
            <w:pPr>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D017A0" w14:textId="77777777" w:rsidR="00B53F17" w:rsidRPr="004E2D4B" w:rsidRDefault="00B53F17" w:rsidP="0012025F">
            <w:pPr>
              <w:spacing w:line="240" w:lineRule="auto"/>
              <w:jc w:val="center"/>
            </w:pPr>
            <w:r w:rsidRPr="004E2D4B">
              <w:t>-0.823</w:t>
            </w:r>
          </w:p>
        </w:tc>
      </w:tr>
      <w:tr w:rsidR="00B53F17" w:rsidRPr="004E2D4B" w14:paraId="71ECB5C2" w14:textId="77777777" w:rsidTr="0012025F">
        <w:trPr>
          <w:trHeight w:val="90"/>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D40866B" w14:textId="77777777" w:rsidR="00B53F17" w:rsidRPr="00AA7918" w:rsidRDefault="00B53F17" w:rsidP="0012025F">
            <w:pPr>
              <w:spacing w:line="240" w:lineRule="auto"/>
              <w:jc w:val="center"/>
            </w:pPr>
            <w:r>
              <w:t>From 3</w:t>
            </w:r>
            <w:r w:rsidRPr="004E2D4B">
              <w:t xml:space="preserve"> to 4</w:t>
            </w:r>
          </w:p>
        </w:tc>
        <w:tc>
          <w:tcPr>
            <w:tcW w:w="197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1F71894B" w14:textId="77777777" w:rsidR="00B53F17" w:rsidRPr="00AA7918" w:rsidRDefault="00B53F17" w:rsidP="0012025F">
            <w:pPr>
              <w:spacing w:line="240" w:lineRule="auto"/>
              <w:jc w:val="center"/>
            </w:pPr>
            <w:r>
              <w:t>-3.3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1ACD497" w14:textId="77777777" w:rsidR="00B53F17" w:rsidRPr="004E2D4B" w:rsidRDefault="00B53F17" w:rsidP="0012025F">
            <w:pPr>
              <w:spacing w:line="240" w:lineRule="auto"/>
              <w:jc w:val="center"/>
            </w:pPr>
            <w:r>
              <w:t>-3.3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3E649699" w14:textId="77777777" w:rsidR="00B53F17" w:rsidRPr="004E2D4B" w:rsidRDefault="00B53F17" w:rsidP="0012025F">
            <w:pPr>
              <w:spacing w:line="240" w:lineRule="auto"/>
              <w:jc w:val="center"/>
            </w:pPr>
            <w:r>
              <w:t>-3.3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33F23B15" w14:textId="77777777" w:rsidR="00B53F17" w:rsidRPr="004E2D4B" w:rsidRDefault="00B53F17" w:rsidP="0012025F">
            <w:pPr>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ED163C0" w14:textId="77777777" w:rsidR="00B53F17" w:rsidRPr="004E2D4B" w:rsidRDefault="00B53F17" w:rsidP="0012025F">
            <w:pPr>
              <w:spacing w:line="240" w:lineRule="auto"/>
              <w:jc w:val="center"/>
            </w:pPr>
            <w:r>
              <w:t>-3.316</w:t>
            </w:r>
          </w:p>
        </w:tc>
      </w:tr>
    </w:tbl>
    <w:p w14:paraId="2105BACE" w14:textId="7BE0F7D2" w:rsidR="00B53F17" w:rsidRPr="00B53F17" w:rsidRDefault="00B53F17" w:rsidP="00B53F17">
      <w:pPr>
        <w:spacing w:line="240" w:lineRule="auto"/>
        <w:jc w:val="center"/>
        <w:rPr>
          <w:sz w:val="18"/>
          <w:szCs w:val="15"/>
        </w:rPr>
      </w:pPr>
      <w:r w:rsidRPr="00B53F17">
        <w:rPr>
          <w:sz w:val="18"/>
          <w:szCs w:val="15"/>
        </w:rPr>
        <w:t xml:space="preserve">1: Single-family detached </w:t>
      </w:r>
      <w:proofErr w:type="gramStart"/>
      <w:r w:rsidRPr="00B53F17">
        <w:rPr>
          <w:sz w:val="18"/>
          <w:szCs w:val="15"/>
        </w:rPr>
        <w:t>house ,</w:t>
      </w:r>
      <w:proofErr w:type="gramEnd"/>
      <w:r w:rsidRPr="00B53F17">
        <w:rPr>
          <w:sz w:val="18"/>
          <w:szCs w:val="15"/>
        </w:rPr>
        <w:t xml:space="preserve"> 2: Single-family attached house, 3: Apartment in a building with 2 to 4 units, 4: Apartment in a building with 5 or more units</w:t>
      </w:r>
    </w:p>
    <w:p w14:paraId="71DC4061" w14:textId="77777777" w:rsidR="005B0CDB" w:rsidRDefault="005B0CDB" w:rsidP="005B0CDB"/>
    <w:p w14:paraId="2D9209F0" w14:textId="019BAD3D" w:rsidR="005B0CDB" w:rsidRDefault="005B0CDB" w:rsidP="005B0CDB">
      <w:r>
        <w:t xml:space="preserve">Table </w:t>
      </w:r>
      <w:r w:rsidR="00C93703">
        <w:t>5.</w:t>
      </w:r>
      <w:r>
        <w:t>16 presents the implications of various AC system types on EUI. Transitioning from a central air conditioning system to individual window, wall, or portable units results in an increase in EUI by 11.858 kWh/m</w:t>
      </w:r>
      <w:r w:rsidRPr="005B0CDB">
        <w:rPr>
          <w:vertAlign w:val="superscript"/>
        </w:rPr>
        <w:t>2</w:t>
      </w:r>
      <w:r>
        <w:t>. This suggests that centralized AC systems tend to be more energy-efficient due to their integrated nature and potential for energy recovery, in contrast to standalone units which may incur higher energy consumption due to their localized cooling and potential inefficiency. However, a shift from a central AC system to a setup that utilizes both a central system and individual units only marginally increases the EUI by 1.470 kWh/m</w:t>
      </w:r>
      <w:r w:rsidRPr="0018007E">
        <w:rPr>
          <w:vertAlign w:val="superscript"/>
        </w:rPr>
        <w:t>2</w:t>
      </w:r>
      <w:r>
        <w:t>, indicating that the use of individual units in conjunction with central AC only slightly impacts energy efficiency, possibly due to the mitigating effect of the central system's efficiency. Conversely, moving from individual window, wall, or portable units to a combined system results in a decrease of EUI by 7.171 kWh/m</w:t>
      </w:r>
      <w:r w:rsidRPr="0018007E">
        <w:rPr>
          <w:vertAlign w:val="superscript"/>
        </w:rPr>
        <w:t>2</w:t>
      </w:r>
      <w:r>
        <w:t>, underscoring the energy-saving potential of integrating central systems into environments initially cooled by individual units.</w:t>
      </w:r>
    </w:p>
    <w:p w14:paraId="304794F8" w14:textId="77777777" w:rsidR="0018007E" w:rsidRDefault="0018007E" w:rsidP="005B0CDB"/>
    <w:p w14:paraId="7BBBE136" w14:textId="77777777" w:rsidR="008A5753" w:rsidRDefault="008A5753">
      <w:pPr>
        <w:widowControl/>
        <w:wordWrap/>
        <w:autoSpaceDE/>
        <w:autoSpaceDN/>
        <w:spacing w:line="240" w:lineRule="auto"/>
        <w:jc w:val="left"/>
        <w:rPr>
          <w:szCs w:val="22"/>
        </w:rPr>
      </w:pPr>
      <w:r>
        <w:br w:type="page"/>
      </w:r>
    </w:p>
    <w:p w14:paraId="66B60D25" w14:textId="69DE91B0" w:rsidR="0018007E" w:rsidRDefault="0018007E" w:rsidP="0018007E">
      <w:pPr>
        <w:pStyle w:val="Caption"/>
        <w:jc w:val="left"/>
      </w:pPr>
      <w:bookmarkStart w:id="88" w:name="_Toc137462934"/>
      <w:r>
        <w:lastRenderedPageBreak/>
        <w:t xml:space="preserve">Table 5. </w:t>
      </w:r>
      <w:r w:rsidR="00B52BCD">
        <w:fldChar w:fldCharType="begin"/>
      </w:r>
      <w:r w:rsidR="00B52BCD">
        <w:instrText xml:space="preserve"> SEQ Table_5. \* ARABIC </w:instrText>
      </w:r>
      <w:r w:rsidR="00B52BCD">
        <w:fldChar w:fldCharType="separate"/>
      </w:r>
      <w:r w:rsidR="00EC4C2A">
        <w:rPr>
          <w:noProof/>
        </w:rPr>
        <w:t>16</w:t>
      </w:r>
      <w:r w:rsidR="00B52BCD">
        <w:rPr>
          <w:noProof/>
        </w:rPr>
        <w:fldChar w:fldCharType="end"/>
      </w:r>
      <w:r>
        <w:t>. Causal effects of AC type</w:t>
      </w:r>
      <w:r w:rsidRPr="005D6DC2">
        <w:t xml:space="preserve"> </w:t>
      </w:r>
      <w:r>
        <w:t>on EUI</w:t>
      </w:r>
      <w:bookmarkEnd w:id="88"/>
    </w:p>
    <w:tbl>
      <w:tblPr>
        <w:tblW w:w="0" w:type="auto"/>
        <w:tblCellMar>
          <w:left w:w="0" w:type="dxa"/>
          <w:right w:w="0" w:type="dxa"/>
        </w:tblCellMar>
        <w:tblLook w:val="0600" w:firstRow="0" w:lastRow="0" w:firstColumn="0" w:lastColumn="0" w:noHBand="1" w:noVBand="1"/>
      </w:tblPr>
      <w:tblGrid>
        <w:gridCol w:w="1124"/>
        <w:gridCol w:w="1975"/>
        <w:gridCol w:w="1119"/>
        <w:gridCol w:w="1967"/>
        <w:gridCol w:w="1423"/>
        <w:gridCol w:w="877"/>
      </w:tblGrid>
      <w:tr w:rsidR="005B0CDB" w:rsidRPr="00450629" w14:paraId="0A97B795" w14:textId="77777777" w:rsidTr="0012025F">
        <w:trPr>
          <w:trHeight w:val="244"/>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940C5C" w14:textId="77777777" w:rsidR="005B0CDB" w:rsidRPr="009605DF" w:rsidRDefault="005B0CDB" w:rsidP="0012025F">
            <w:pPr>
              <w:spacing w:line="240" w:lineRule="auto"/>
              <w:jc w:val="center"/>
              <w:rPr>
                <w:b/>
                <w:bCs/>
              </w:rPr>
            </w:pPr>
            <w:r w:rsidRPr="009605DF">
              <w:rPr>
                <w:b/>
                <w:bCs/>
              </w:rPr>
              <w:t>Cases</w:t>
            </w:r>
          </w:p>
        </w:tc>
        <w:tc>
          <w:tcPr>
            <w:tcW w:w="197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AB0CE7" w14:textId="77777777" w:rsidR="005B0CDB" w:rsidRPr="00450629" w:rsidRDefault="005B0CDB" w:rsidP="0012025F">
            <w:pPr>
              <w:spacing w:line="240" w:lineRule="auto"/>
              <w:jc w:val="center"/>
            </w:pPr>
            <w:r w:rsidRPr="00450629">
              <w:rPr>
                <w:b/>
                <w:bCs/>
                <w:lang w:val="en-GB"/>
              </w:rPr>
              <w:t>Estimated average change in EUI (kWh/m</w:t>
            </w:r>
            <w:r w:rsidRPr="00450629">
              <w:rPr>
                <w:b/>
                <w:bCs/>
                <w:vertAlign w:val="superscript"/>
                <w:lang w:val="en-GB"/>
              </w:rPr>
              <w:t>2</w:t>
            </w:r>
            <w:r w:rsidRPr="00450629">
              <w:rPr>
                <w:b/>
                <w:bCs/>
                <w:lang w:val="en-GB"/>
              </w:rPr>
              <w: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1AA77A" w14:textId="77777777" w:rsidR="005B0CDB" w:rsidRPr="00450629" w:rsidRDefault="005B0CDB" w:rsidP="0012025F">
            <w:pPr>
              <w:spacing w:line="240" w:lineRule="auto"/>
              <w:jc w:val="center"/>
            </w:pPr>
            <w:r w:rsidRPr="00450629">
              <w:rPr>
                <w:b/>
                <w:bCs/>
              </w:rPr>
              <w:t>Refutation</w:t>
            </w:r>
          </w:p>
        </w:tc>
      </w:tr>
      <w:tr w:rsidR="005B0CDB" w:rsidRPr="00450629" w14:paraId="4B34D63B" w14:textId="77777777" w:rsidTr="0012025F">
        <w:trPr>
          <w:trHeight w:val="393"/>
        </w:trPr>
        <w:tc>
          <w:tcPr>
            <w:tcW w:w="1124" w:type="dxa"/>
            <w:vMerge/>
            <w:tcBorders>
              <w:top w:val="single" w:sz="8" w:space="0" w:color="000000"/>
              <w:left w:val="single" w:sz="8" w:space="0" w:color="000000"/>
              <w:bottom w:val="single" w:sz="8" w:space="0" w:color="000000"/>
              <w:right w:val="single" w:sz="8" w:space="0" w:color="000000"/>
            </w:tcBorders>
            <w:vAlign w:val="center"/>
            <w:hideMark/>
          </w:tcPr>
          <w:p w14:paraId="796A94CF" w14:textId="77777777" w:rsidR="005B0CDB" w:rsidRPr="00450629" w:rsidRDefault="005B0CDB" w:rsidP="0012025F">
            <w:pPr>
              <w:spacing w:line="240" w:lineRule="auto"/>
              <w:jc w:val="center"/>
            </w:pPr>
          </w:p>
        </w:tc>
        <w:tc>
          <w:tcPr>
            <w:tcW w:w="1975" w:type="dxa"/>
            <w:vMerge/>
            <w:tcBorders>
              <w:top w:val="single" w:sz="8" w:space="0" w:color="000000"/>
              <w:left w:val="single" w:sz="8" w:space="0" w:color="000000"/>
              <w:bottom w:val="single" w:sz="8" w:space="0" w:color="000000"/>
              <w:right w:val="single" w:sz="8" w:space="0" w:color="000000"/>
            </w:tcBorders>
            <w:vAlign w:val="center"/>
            <w:hideMark/>
          </w:tcPr>
          <w:p w14:paraId="08DBC68F" w14:textId="77777777" w:rsidR="005B0CDB" w:rsidRPr="00450629" w:rsidRDefault="005B0CDB" w:rsidP="0012025F">
            <w:pPr>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5D0B14" w14:textId="77777777" w:rsidR="005B0CDB" w:rsidRPr="00450629" w:rsidRDefault="005B0CDB" w:rsidP="0012025F">
            <w:pPr>
              <w:spacing w:line="240" w:lineRule="auto"/>
              <w:jc w:val="center"/>
            </w:pPr>
            <w:r w:rsidRPr="00450629">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7EE1C4" w14:textId="77777777" w:rsidR="005B0CDB" w:rsidRPr="00450629" w:rsidRDefault="005B0CDB" w:rsidP="0012025F">
            <w:pPr>
              <w:spacing w:line="240" w:lineRule="auto"/>
              <w:jc w:val="center"/>
            </w:pPr>
            <w:r w:rsidRPr="00450629">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A824CB" w14:textId="77777777" w:rsidR="005B0CDB" w:rsidRPr="00450629" w:rsidRDefault="005B0CDB" w:rsidP="0012025F">
            <w:pPr>
              <w:spacing w:line="240" w:lineRule="auto"/>
              <w:jc w:val="center"/>
            </w:pPr>
            <w:r w:rsidRPr="00450629">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98850B" w14:textId="77777777" w:rsidR="005B0CDB" w:rsidRPr="00450629" w:rsidRDefault="005B0CDB" w:rsidP="0012025F">
            <w:pPr>
              <w:spacing w:line="240" w:lineRule="auto"/>
              <w:jc w:val="center"/>
            </w:pPr>
            <w:r w:rsidRPr="00450629">
              <w:rPr>
                <w:b/>
                <w:bCs/>
                <w:lang w:val="en-GB"/>
              </w:rPr>
              <w:t>Data subset</w:t>
            </w:r>
          </w:p>
        </w:tc>
      </w:tr>
      <w:tr w:rsidR="005B0CDB" w:rsidRPr="00450629" w14:paraId="1F1FFB80" w14:textId="77777777" w:rsidTr="0012025F">
        <w:trPr>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0B6A1A" w14:textId="77777777" w:rsidR="005B0CDB" w:rsidRPr="00450629" w:rsidRDefault="005B0CDB" w:rsidP="0012025F">
            <w:pPr>
              <w:spacing w:line="240" w:lineRule="auto"/>
              <w:jc w:val="center"/>
            </w:pPr>
            <w:r>
              <w:t xml:space="preserve">From </w:t>
            </w:r>
            <w:r w:rsidRPr="00450629">
              <w:t>1 to 2</w:t>
            </w:r>
          </w:p>
        </w:tc>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F24B06" w14:textId="77777777" w:rsidR="005B0CDB" w:rsidRPr="00450629" w:rsidRDefault="005B0CDB" w:rsidP="0012025F">
            <w:pPr>
              <w:spacing w:line="240" w:lineRule="auto"/>
              <w:jc w:val="center"/>
            </w:pPr>
            <w:r w:rsidRPr="00450629">
              <w:t>11.85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7350E61" w14:textId="77777777" w:rsidR="005B0CDB" w:rsidRPr="00450629" w:rsidRDefault="005B0CDB" w:rsidP="0012025F">
            <w:pPr>
              <w:spacing w:line="240" w:lineRule="auto"/>
              <w:jc w:val="center"/>
            </w:pPr>
            <w:r w:rsidRPr="00450629">
              <w:t>11.85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7579FA" w14:textId="77777777" w:rsidR="005B0CDB" w:rsidRPr="00450629" w:rsidRDefault="005B0CDB" w:rsidP="0012025F">
            <w:pPr>
              <w:spacing w:line="240" w:lineRule="auto"/>
              <w:jc w:val="center"/>
            </w:pPr>
            <w:r w:rsidRPr="00450629">
              <w:t>11.86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D54462" w14:textId="77777777" w:rsidR="005B0CDB" w:rsidRPr="00450629" w:rsidRDefault="005B0CDB" w:rsidP="0012025F">
            <w:pPr>
              <w:spacing w:line="240" w:lineRule="auto"/>
              <w:jc w:val="center"/>
            </w:pPr>
            <w:r w:rsidRPr="0045062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AD5845" w14:textId="77777777" w:rsidR="005B0CDB" w:rsidRPr="00450629" w:rsidRDefault="005B0CDB" w:rsidP="0012025F">
            <w:pPr>
              <w:spacing w:line="240" w:lineRule="auto"/>
              <w:jc w:val="center"/>
            </w:pPr>
            <w:r w:rsidRPr="00450629">
              <w:t>11.858</w:t>
            </w:r>
          </w:p>
        </w:tc>
      </w:tr>
      <w:tr w:rsidR="005B0CDB" w:rsidRPr="00450629" w14:paraId="4117C909" w14:textId="77777777" w:rsidTr="0012025F">
        <w:trPr>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002C54" w14:textId="77777777" w:rsidR="005B0CDB" w:rsidRPr="00450629" w:rsidRDefault="005B0CDB" w:rsidP="0012025F">
            <w:pPr>
              <w:spacing w:line="240" w:lineRule="auto"/>
              <w:jc w:val="center"/>
            </w:pPr>
            <w:r>
              <w:t xml:space="preserve">From </w:t>
            </w:r>
            <w:r w:rsidRPr="00450629">
              <w:t>1 to 3</w:t>
            </w:r>
          </w:p>
        </w:tc>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B1494B" w14:textId="77777777" w:rsidR="005B0CDB" w:rsidRPr="00450629" w:rsidRDefault="005B0CDB" w:rsidP="0012025F">
            <w:pPr>
              <w:spacing w:line="240" w:lineRule="auto"/>
              <w:jc w:val="center"/>
            </w:pPr>
            <w:r w:rsidRPr="00450629">
              <w:t>1.47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556D41" w14:textId="77777777" w:rsidR="005B0CDB" w:rsidRPr="00450629" w:rsidRDefault="005B0CDB" w:rsidP="0012025F">
            <w:pPr>
              <w:spacing w:line="240" w:lineRule="auto"/>
              <w:jc w:val="center"/>
            </w:pPr>
            <w:r w:rsidRPr="00450629">
              <w:t>1.47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4D3A7F" w14:textId="77777777" w:rsidR="005B0CDB" w:rsidRPr="00450629" w:rsidRDefault="005B0CDB" w:rsidP="0012025F">
            <w:pPr>
              <w:spacing w:line="240" w:lineRule="auto"/>
              <w:jc w:val="center"/>
            </w:pPr>
            <w:r w:rsidRPr="00450629">
              <w:t>1.4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FC9D27C" w14:textId="77777777" w:rsidR="005B0CDB" w:rsidRPr="00450629" w:rsidRDefault="005B0CDB" w:rsidP="0012025F">
            <w:pPr>
              <w:spacing w:line="240" w:lineRule="auto"/>
              <w:jc w:val="center"/>
            </w:pPr>
            <w:r w:rsidRPr="0045062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C9CA94E" w14:textId="77777777" w:rsidR="005B0CDB" w:rsidRPr="00450629" w:rsidRDefault="005B0CDB" w:rsidP="0012025F">
            <w:pPr>
              <w:spacing w:line="240" w:lineRule="auto"/>
              <w:jc w:val="center"/>
            </w:pPr>
            <w:r w:rsidRPr="00450629">
              <w:t>1.470</w:t>
            </w:r>
          </w:p>
        </w:tc>
      </w:tr>
      <w:tr w:rsidR="005B0CDB" w:rsidRPr="00450629" w14:paraId="7D9A90E3" w14:textId="77777777" w:rsidTr="0012025F">
        <w:trPr>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8844D9" w14:textId="77777777" w:rsidR="005B0CDB" w:rsidRPr="00450629" w:rsidRDefault="005B0CDB" w:rsidP="0012025F">
            <w:pPr>
              <w:spacing w:line="240" w:lineRule="auto"/>
              <w:jc w:val="center"/>
            </w:pPr>
            <w:r>
              <w:t xml:space="preserve">From </w:t>
            </w:r>
            <w:r w:rsidRPr="00450629">
              <w:t>2 to 3</w:t>
            </w:r>
          </w:p>
        </w:tc>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C605DC" w14:textId="77777777" w:rsidR="005B0CDB" w:rsidRPr="00450629" w:rsidRDefault="005B0CDB" w:rsidP="0012025F">
            <w:pPr>
              <w:spacing w:line="240" w:lineRule="auto"/>
              <w:jc w:val="center"/>
            </w:pPr>
            <w:r w:rsidRPr="00450629">
              <w:t>-7.17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DB9844" w14:textId="77777777" w:rsidR="005B0CDB" w:rsidRPr="00450629" w:rsidRDefault="005B0CDB" w:rsidP="0012025F">
            <w:pPr>
              <w:spacing w:line="240" w:lineRule="auto"/>
              <w:jc w:val="center"/>
            </w:pPr>
            <w:r w:rsidRPr="00450629">
              <w:t>-7.17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C6D769D" w14:textId="77777777" w:rsidR="005B0CDB" w:rsidRPr="00450629" w:rsidRDefault="005B0CDB" w:rsidP="0012025F">
            <w:pPr>
              <w:spacing w:line="240" w:lineRule="auto"/>
              <w:jc w:val="center"/>
            </w:pPr>
            <w:r w:rsidRPr="00450629">
              <w:t>-7.1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6C6670" w14:textId="77777777" w:rsidR="005B0CDB" w:rsidRPr="00450629" w:rsidRDefault="005B0CDB" w:rsidP="0012025F">
            <w:pPr>
              <w:spacing w:line="240" w:lineRule="auto"/>
              <w:jc w:val="center"/>
            </w:pPr>
            <w:r w:rsidRPr="0045062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FA2A4D6" w14:textId="77777777" w:rsidR="005B0CDB" w:rsidRPr="00450629" w:rsidRDefault="005B0CDB" w:rsidP="0012025F">
            <w:pPr>
              <w:spacing w:line="240" w:lineRule="auto"/>
              <w:jc w:val="center"/>
            </w:pPr>
            <w:r w:rsidRPr="00450629">
              <w:t>-7.171</w:t>
            </w:r>
          </w:p>
        </w:tc>
      </w:tr>
    </w:tbl>
    <w:p w14:paraId="2DB54AEE" w14:textId="77777777" w:rsidR="005B0CDB" w:rsidRDefault="005B0CDB" w:rsidP="005B0CDB">
      <w:pPr>
        <w:spacing w:line="240" w:lineRule="auto"/>
        <w:jc w:val="center"/>
      </w:pPr>
      <w:r w:rsidRPr="00AA7918">
        <w:rPr>
          <w:sz w:val="18"/>
          <w:szCs w:val="15"/>
        </w:rPr>
        <w:t>1: Central air conditioning system, 2: Individual window/wall or portable units, 3: Both a central system and individual units</w:t>
      </w:r>
    </w:p>
    <w:p w14:paraId="4AA38C1F" w14:textId="77777777" w:rsidR="005B0CDB" w:rsidRDefault="005B0CDB" w:rsidP="002F44C8"/>
    <w:p w14:paraId="171BC4C4" w14:textId="56DBAB4F" w:rsidR="001E2F61" w:rsidRDefault="001E2F61" w:rsidP="001E2F61">
      <w:r>
        <w:t xml:space="preserve">Table </w:t>
      </w:r>
      <w:r w:rsidR="00C93703">
        <w:t>5.</w:t>
      </w:r>
      <w:r>
        <w:t xml:space="preserve">17 illustrates the impacts of transitioning between different major wall materials on EUI, factoring in their respective thermal resistance values (see Table </w:t>
      </w:r>
      <w:r w:rsidR="00C93703">
        <w:t>5.</w:t>
      </w:r>
      <w:r>
        <w:t>18), or R-values. The data indicate a nominal increase in energy usage (0.075 kWh/m</w:t>
      </w:r>
      <w:r w:rsidRPr="001E2F61">
        <w:rPr>
          <w:vertAlign w:val="superscript"/>
        </w:rPr>
        <w:t>2</w:t>
      </w:r>
      <w:r>
        <w:t>) when transitioning from brick (R-value 0.14089 m</w:t>
      </w:r>
      <w:r w:rsidRPr="001E2F61">
        <w:rPr>
          <w:vertAlign w:val="superscript"/>
        </w:rPr>
        <w:t>2</w:t>
      </w:r>
      <w:r>
        <w:t>·K/W) to wood (R-value 0.11976 m</w:t>
      </w:r>
      <w:r w:rsidRPr="001E2F61">
        <w:rPr>
          <w:vertAlign w:val="superscript"/>
        </w:rPr>
        <w:t>2</w:t>
      </w:r>
      <w:r>
        <w:t>·K/W), likely due to wood's lower thermal resistance. Conversely, a shift from brick to siding (R-value 0.31701 m</w:t>
      </w:r>
      <w:r w:rsidRPr="001E2F61">
        <w:rPr>
          <w:vertAlign w:val="superscript"/>
        </w:rPr>
        <w:t>2</w:t>
      </w:r>
      <w:r>
        <w:t>·K/W), which offers higher thermal resistance, results in a substantial decrease in EUI (-3.628 kWh/m</w:t>
      </w:r>
      <w:r w:rsidRPr="001E2F61">
        <w:rPr>
          <w:vertAlign w:val="superscript"/>
        </w:rPr>
        <w:t>2</w:t>
      </w:r>
      <w:r>
        <w:t>), highlighting the insulation benefits of siding. When transitioning from brick or wood to concrete or concrete block (R-value 0.07749 m</w:t>
      </w:r>
      <w:r w:rsidRPr="001E2F61">
        <w:rPr>
          <w:vertAlign w:val="superscript"/>
        </w:rPr>
        <w:t>2</w:t>
      </w:r>
      <w:r>
        <w:t>·K/W), the EUI significantly increases, suggesting that despite its durability, concrete's lower thermal resistance contributes to higher energy consumption. A shift from wood to siding yields similar results as observed with brick. The changes in EUI for transitions from siding to other materials, including stucco (R-value 0.009 m</w:t>
      </w:r>
      <w:r w:rsidRPr="001E2F61">
        <w:rPr>
          <w:vertAlign w:val="superscript"/>
        </w:rPr>
        <w:t>2</w:t>
      </w:r>
      <w:r>
        <w:t>·K/W), shingle (composition, R-value 0.07749 m</w:t>
      </w:r>
      <w:r w:rsidRPr="001E2F61">
        <w:rPr>
          <w:vertAlign w:val="superscript"/>
        </w:rPr>
        <w:t>2</w:t>
      </w:r>
      <w:r>
        <w:t>·K/W), stone (R-value 0.01408 m</w:t>
      </w:r>
      <w:r w:rsidRPr="001E2F61">
        <w:rPr>
          <w:vertAlign w:val="superscript"/>
        </w:rPr>
        <w:t>2</w:t>
      </w:r>
      <w:r>
        <w:t>·K/W), and concrete or concrete block, further underline the insulative benefits of siding, given that all these transitions result in increases in EUI. Lastly, transitioning from stucco to shingle (composition) or concrete block results in increased EUI, reflective of the exceptionally low thermal resistance of stucco. These results, in essence, underscore the critical role of a material's thermal resistance in determining the energy efficiency of a building.</w:t>
      </w:r>
    </w:p>
    <w:p w14:paraId="1586A98D" w14:textId="77777777" w:rsidR="00C93703" w:rsidRDefault="00C93703" w:rsidP="001E2F61"/>
    <w:p w14:paraId="4CF1B8B2" w14:textId="77777777" w:rsidR="008A5753" w:rsidRDefault="008A5753">
      <w:pPr>
        <w:widowControl/>
        <w:wordWrap/>
        <w:autoSpaceDE/>
        <w:autoSpaceDN/>
        <w:spacing w:line="240" w:lineRule="auto"/>
        <w:jc w:val="left"/>
        <w:rPr>
          <w:szCs w:val="22"/>
        </w:rPr>
      </w:pPr>
      <w:r>
        <w:br w:type="page"/>
      </w:r>
    </w:p>
    <w:p w14:paraId="55AECA41" w14:textId="77C4B326" w:rsidR="005B0CDB" w:rsidRDefault="001E2F61" w:rsidP="001E2F61">
      <w:pPr>
        <w:pStyle w:val="Caption"/>
        <w:jc w:val="left"/>
      </w:pPr>
      <w:bookmarkStart w:id="89" w:name="_Toc137462935"/>
      <w:r>
        <w:lastRenderedPageBreak/>
        <w:t xml:space="preserve">Table 5. </w:t>
      </w:r>
      <w:r w:rsidR="00B52BCD">
        <w:fldChar w:fldCharType="begin"/>
      </w:r>
      <w:r w:rsidR="00B52BCD">
        <w:instrText xml:space="preserve"> SEQ Table_5. \* ARABIC </w:instrText>
      </w:r>
      <w:r w:rsidR="00B52BCD">
        <w:fldChar w:fldCharType="separate"/>
      </w:r>
      <w:r w:rsidR="00EC4C2A">
        <w:rPr>
          <w:noProof/>
        </w:rPr>
        <w:t>17</w:t>
      </w:r>
      <w:r w:rsidR="00B52BCD">
        <w:rPr>
          <w:noProof/>
        </w:rPr>
        <w:fldChar w:fldCharType="end"/>
      </w:r>
      <w:r>
        <w:t>. Causal effects of major wall materials on EUI</w:t>
      </w:r>
      <w:bookmarkEnd w:id="89"/>
    </w:p>
    <w:tbl>
      <w:tblPr>
        <w:tblW w:w="0" w:type="auto"/>
        <w:tblCellMar>
          <w:left w:w="0" w:type="dxa"/>
          <w:right w:w="0" w:type="dxa"/>
        </w:tblCellMar>
        <w:tblLook w:val="0600" w:firstRow="0" w:lastRow="0" w:firstColumn="0" w:lastColumn="0" w:noHBand="1" w:noVBand="1"/>
      </w:tblPr>
      <w:tblGrid>
        <w:gridCol w:w="1124"/>
        <w:gridCol w:w="1987"/>
        <w:gridCol w:w="1117"/>
        <w:gridCol w:w="1961"/>
        <w:gridCol w:w="1420"/>
        <w:gridCol w:w="876"/>
      </w:tblGrid>
      <w:tr w:rsidR="0018007E" w:rsidRPr="004E2D4B" w14:paraId="0C2AF243" w14:textId="77777777" w:rsidTr="0012025F">
        <w:trPr>
          <w:cantSplit/>
          <w:trHeight w:val="197"/>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576163" w14:textId="77777777" w:rsidR="0018007E" w:rsidRPr="004E2D4B" w:rsidRDefault="0018007E" w:rsidP="0012025F">
            <w:pPr>
              <w:keepNext/>
              <w:wordWrap/>
              <w:spacing w:line="240" w:lineRule="auto"/>
              <w:jc w:val="center"/>
              <w:rPr>
                <w:b/>
                <w:bCs/>
              </w:rPr>
            </w:pPr>
            <w:r w:rsidRPr="004E2D4B">
              <w:rPr>
                <w:b/>
                <w:bCs/>
              </w:rPr>
              <w:t>Cases</w:t>
            </w:r>
          </w:p>
        </w:tc>
        <w:tc>
          <w:tcPr>
            <w:tcW w:w="198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400C93" w14:textId="77777777" w:rsidR="0018007E" w:rsidRPr="004E2D4B" w:rsidRDefault="0018007E" w:rsidP="0012025F">
            <w:pPr>
              <w:keepNext/>
              <w:wordWrap/>
              <w:spacing w:line="240" w:lineRule="auto"/>
              <w:jc w:val="center"/>
              <w:rPr>
                <w:b/>
                <w:bCs/>
              </w:rPr>
            </w:pPr>
            <w:r w:rsidRPr="004E2D4B">
              <w:rPr>
                <w:b/>
                <w:bCs/>
                <w:lang w:val="en-GB"/>
              </w:rPr>
              <w:t>Estimated average change in EUI (kWh/m</w:t>
            </w:r>
            <w:r w:rsidRPr="004E2D4B">
              <w:rPr>
                <w:b/>
                <w:bCs/>
                <w:vertAlign w:val="superscript"/>
                <w:lang w:val="en-GB"/>
              </w:rPr>
              <w:t>2</w:t>
            </w:r>
            <w:r w:rsidRPr="004E2D4B">
              <w:rPr>
                <w:b/>
                <w:bCs/>
                <w:lang w:val="en-GB"/>
              </w:rPr>
              <w: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2F35AC" w14:textId="77777777" w:rsidR="0018007E" w:rsidRPr="004E2D4B" w:rsidRDefault="0018007E" w:rsidP="0012025F">
            <w:pPr>
              <w:keepNext/>
              <w:wordWrap/>
              <w:spacing w:line="240" w:lineRule="auto"/>
              <w:jc w:val="center"/>
              <w:rPr>
                <w:b/>
                <w:bCs/>
              </w:rPr>
            </w:pPr>
            <w:r w:rsidRPr="00B57580">
              <w:rPr>
                <w:b/>
                <w:bCs/>
              </w:rPr>
              <w:t>Refutation</w:t>
            </w:r>
          </w:p>
        </w:tc>
      </w:tr>
      <w:tr w:rsidR="0018007E" w:rsidRPr="004E2D4B" w14:paraId="4868AEFD" w14:textId="77777777" w:rsidTr="0012025F">
        <w:trPr>
          <w:cantSplit/>
          <w:trHeight w:val="346"/>
        </w:trPr>
        <w:tc>
          <w:tcPr>
            <w:tcW w:w="1124" w:type="dxa"/>
            <w:vMerge/>
            <w:tcBorders>
              <w:top w:val="single" w:sz="8" w:space="0" w:color="000000"/>
              <w:left w:val="single" w:sz="8" w:space="0" w:color="000000"/>
              <w:bottom w:val="single" w:sz="8" w:space="0" w:color="000000"/>
              <w:right w:val="single" w:sz="8" w:space="0" w:color="000000"/>
            </w:tcBorders>
            <w:vAlign w:val="center"/>
            <w:hideMark/>
          </w:tcPr>
          <w:p w14:paraId="669CA1AB" w14:textId="77777777" w:rsidR="0018007E" w:rsidRPr="004E2D4B" w:rsidRDefault="0018007E" w:rsidP="0012025F">
            <w:pPr>
              <w:keepNext/>
              <w:wordWrap/>
              <w:spacing w:line="240" w:lineRule="auto"/>
              <w:jc w:val="center"/>
              <w:rPr>
                <w:b/>
                <w:bCs/>
              </w:rPr>
            </w:pPr>
          </w:p>
        </w:tc>
        <w:tc>
          <w:tcPr>
            <w:tcW w:w="1987" w:type="dxa"/>
            <w:vMerge/>
            <w:tcBorders>
              <w:top w:val="single" w:sz="8" w:space="0" w:color="000000"/>
              <w:left w:val="single" w:sz="8" w:space="0" w:color="000000"/>
              <w:bottom w:val="single" w:sz="8" w:space="0" w:color="000000"/>
              <w:right w:val="single" w:sz="8" w:space="0" w:color="000000"/>
            </w:tcBorders>
            <w:vAlign w:val="center"/>
            <w:hideMark/>
          </w:tcPr>
          <w:p w14:paraId="21F31934" w14:textId="77777777" w:rsidR="0018007E" w:rsidRPr="004E2D4B" w:rsidRDefault="0018007E" w:rsidP="0012025F">
            <w:pPr>
              <w:keepNext/>
              <w:wordWrap/>
              <w:spacing w:line="240" w:lineRule="auto"/>
              <w:jc w:val="center"/>
              <w:rPr>
                <w:b/>
                <w:bCs/>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1AB1F1" w14:textId="77777777" w:rsidR="0018007E" w:rsidRPr="004E2D4B" w:rsidRDefault="0018007E" w:rsidP="0012025F">
            <w:pPr>
              <w:keepNext/>
              <w:wordWrap/>
              <w:spacing w:line="240" w:lineRule="auto"/>
              <w:jc w:val="center"/>
              <w:rPr>
                <w:b/>
                <w:bCs/>
              </w:rPr>
            </w:pPr>
            <w:r w:rsidRPr="004E2D4B">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291A0E" w14:textId="77777777" w:rsidR="0018007E" w:rsidRPr="004E2D4B" w:rsidRDefault="0018007E" w:rsidP="0012025F">
            <w:pPr>
              <w:keepNext/>
              <w:wordWrap/>
              <w:spacing w:line="240" w:lineRule="auto"/>
              <w:jc w:val="center"/>
              <w:rPr>
                <w:b/>
                <w:bCs/>
              </w:rPr>
            </w:pPr>
            <w:r w:rsidRPr="004E2D4B">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D96B12" w14:textId="77777777" w:rsidR="0018007E" w:rsidRPr="004E2D4B" w:rsidRDefault="0018007E" w:rsidP="0012025F">
            <w:pPr>
              <w:keepNext/>
              <w:wordWrap/>
              <w:spacing w:line="240" w:lineRule="auto"/>
              <w:jc w:val="center"/>
              <w:rPr>
                <w:b/>
                <w:bCs/>
              </w:rPr>
            </w:pPr>
            <w:r w:rsidRPr="004E2D4B">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7ED5F2A" w14:textId="77777777" w:rsidR="0018007E" w:rsidRPr="004E2D4B" w:rsidRDefault="0018007E" w:rsidP="0012025F">
            <w:pPr>
              <w:keepNext/>
              <w:wordWrap/>
              <w:spacing w:line="240" w:lineRule="auto"/>
              <w:jc w:val="center"/>
              <w:rPr>
                <w:b/>
                <w:bCs/>
              </w:rPr>
            </w:pPr>
            <w:r w:rsidRPr="004E2D4B">
              <w:rPr>
                <w:b/>
                <w:bCs/>
                <w:lang w:val="en-GB"/>
              </w:rPr>
              <w:t>Data subset</w:t>
            </w:r>
          </w:p>
        </w:tc>
      </w:tr>
      <w:tr w:rsidR="0018007E" w:rsidRPr="004E2D4B" w14:paraId="15BB64D9" w14:textId="77777777" w:rsidTr="0012025F">
        <w:trPr>
          <w:cantSplit/>
          <w:trHeight w:val="37"/>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0E0CDA" w14:textId="77777777" w:rsidR="0018007E" w:rsidRPr="004E2D4B" w:rsidRDefault="0018007E" w:rsidP="0012025F">
            <w:pPr>
              <w:keepNext/>
              <w:wordWrap/>
              <w:spacing w:line="240" w:lineRule="auto"/>
              <w:jc w:val="center"/>
            </w:pPr>
            <w:r>
              <w:t xml:space="preserve">From </w:t>
            </w:r>
            <w:r w:rsidRPr="004E2D4B">
              <w:t>1 to 2</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100B71" w14:textId="77777777" w:rsidR="0018007E" w:rsidRPr="004E2D4B" w:rsidRDefault="0018007E" w:rsidP="0012025F">
            <w:pPr>
              <w:keepNext/>
              <w:wordWrap/>
              <w:spacing w:line="240" w:lineRule="auto"/>
              <w:jc w:val="center"/>
            </w:pPr>
            <w:r w:rsidRPr="004E2D4B">
              <w:t>0.07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93DED1" w14:textId="77777777" w:rsidR="0018007E" w:rsidRPr="004E2D4B" w:rsidRDefault="0018007E" w:rsidP="0012025F">
            <w:pPr>
              <w:keepNext/>
              <w:wordWrap/>
              <w:spacing w:line="240" w:lineRule="auto"/>
              <w:jc w:val="center"/>
            </w:pPr>
            <w:r w:rsidRPr="004E2D4B">
              <w:t>0.07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D7E001" w14:textId="77777777" w:rsidR="0018007E" w:rsidRPr="004E2D4B" w:rsidRDefault="0018007E" w:rsidP="0012025F">
            <w:pPr>
              <w:keepNext/>
              <w:wordWrap/>
              <w:spacing w:line="240" w:lineRule="auto"/>
              <w:jc w:val="center"/>
            </w:pPr>
            <w:r w:rsidRPr="004E2D4B">
              <w:t>0.0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B94561"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4A76ADD" w14:textId="77777777" w:rsidR="0018007E" w:rsidRPr="004E2D4B" w:rsidRDefault="0018007E" w:rsidP="0012025F">
            <w:pPr>
              <w:keepNext/>
              <w:wordWrap/>
              <w:spacing w:line="240" w:lineRule="auto"/>
              <w:jc w:val="center"/>
            </w:pPr>
            <w:r w:rsidRPr="004E2D4B">
              <w:t>0.075</w:t>
            </w:r>
          </w:p>
        </w:tc>
      </w:tr>
      <w:tr w:rsidR="0018007E" w:rsidRPr="004E2D4B" w14:paraId="679D3BF1" w14:textId="77777777" w:rsidTr="0012025F">
        <w:trPr>
          <w:cantSplit/>
          <w:trHeight w:val="59"/>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189406" w14:textId="77777777" w:rsidR="0018007E" w:rsidRPr="004E2D4B" w:rsidRDefault="0018007E" w:rsidP="0012025F">
            <w:pPr>
              <w:keepNext/>
              <w:wordWrap/>
              <w:spacing w:line="240" w:lineRule="auto"/>
              <w:jc w:val="center"/>
            </w:pPr>
            <w:r>
              <w:t xml:space="preserve">From </w:t>
            </w:r>
            <w:r w:rsidRPr="004E2D4B">
              <w:t>1 to 3</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F3970D" w14:textId="77777777" w:rsidR="0018007E" w:rsidRPr="004E2D4B" w:rsidRDefault="0018007E" w:rsidP="0012025F">
            <w:pPr>
              <w:keepNext/>
              <w:wordWrap/>
              <w:spacing w:line="240" w:lineRule="auto"/>
              <w:jc w:val="center"/>
            </w:pPr>
            <w:r w:rsidRPr="004E2D4B">
              <w:t>-3.6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F6A4A4" w14:textId="77777777" w:rsidR="0018007E" w:rsidRPr="004E2D4B" w:rsidRDefault="0018007E" w:rsidP="0012025F">
            <w:pPr>
              <w:keepNext/>
              <w:wordWrap/>
              <w:spacing w:line="240" w:lineRule="auto"/>
              <w:jc w:val="center"/>
            </w:pPr>
            <w:r w:rsidRPr="004E2D4B">
              <w:t>-3.6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16F607" w14:textId="77777777" w:rsidR="0018007E" w:rsidRPr="004E2D4B" w:rsidRDefault="0018007E" w:rsidP="0012025F">
            <w:pPr>
              <w:keepNext/>
              <w:wordWrap/>
              <w:spacing w:line="240" w:lineRule="auto"/>
              <w:jc w:val="center"/>
            </w:pPr>
            <w:r w:rsidRPr="004E2D4B">
              <w:t>-3.6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E94B32"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F6C982" w14:textId="77777777" w:rsidR="0018007E" w:rsidRPr="004E2D4B" w:rsidRDefault="0018007E" w:rsidP="0012025F">
            <w:pPr>
              <w:keepNext/>
              <w:wordWrap/>
              <w:spacing w:line="240" w:lineRule="auto"/>
              <w:jc w:val="center"/>
            </w:pPr>
            <w:r w:rsidRPr="004E2D4B">
              <w:t>-3.628</w:t>
            </w:r>
          </w:p>
        </w:tc>
      </w:tr>
      <w:tr w:rsidR="0018007E" w:rsidRPr="004E2D4B" w14:paraId="4B865037" w14:textId="77777777" w:rsidTr="0012025F">
        <w:trPr>
          <w:cantSplit/>
          <w:trHeight w:val="67"/>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1183D7" w14:textId="77777777" w:rsidR="0018007E" w:rsidRPr="00AA7918" w:rsidRDefault="0018007E" w:rsidP="0012025F">
            <w:pPr>
              <w:keepNext/>
              <w:wordWrap/>
              <w:spacing w:line="240" w:lineRule="auto"/>
              <w:jc w:val="center"/>
              <w:rPr>
                <w:highlight w:val="lightGray"/>
              </w:rPr>
            </w:pPr>
            <w:r w:rsidRPr="00AA7918">
              <w:rPr>
                <w:highlight w:val="lightGray"/>
              </w:rPr>
              <w:t>From 1 to 4</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FB892D"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4CA546C"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157B3F"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25C25B"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9DE5D1" w14:textId="77777777" w:rsidR="0018007E" w:rsidRPr="004E2D4B" w:rsidRDefault="0018007E" w:rsidP="0012025F">
            <w:pPr>
              <w:keepNext/>
              <w:wordWrap/>
              <w:spacing w:line="240" w:lineRule="auto"/>
              <w:jc w:val="center"/>
            </w:pPr>
            <w:r w:rsidRPr="004E2D4B">
              <w:t>-</w:t>
            </w:r>
            <w:r>
              <w:t>1</w:t>
            </w:r>
            <w:r w:rsidRPr="004E2D4B">
              <w:t>.001</w:t>
            </w:r>
          </w:p>
        </w:tc>
      </w:tr>
      <w:tr w:rsidR="0018007E" w:rsidRPr="004E2D4B" w14:paraId="1D49710F"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C02289" w14:textId="77777777" w:rsidR="0018007E" w:rsidRPr="00AA7918" w:rsidRDefault="0018007E" w:rsidP="0012025F">
            <w:pPr>
              <w:keepNext/>
              <w:wordWrap/>
              <w:spacing w:line="240" w:lineRule="auto"/>
              <w:jc w:val="center"/>
              <w:rPr>
                <w:highlight w:val="lightGray"/>
              </w:rPr>
            </w:pPr>
            <w:r w:rsidRPr="00AA7918">
              <w:rPr>
                <w:highlight w:val="lightGray"/>
              </w:rPr>
              <w:t>From 1 to 5</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F9CE1E" w14:textId="77777777" w:rsidR="0018007E" w:rsidRPr="004E2D4B" w:rsidRDefault="0018007E" w:rsidP="0012025F">
            <w:pPr>
              <w:keepNext/>
              <w:wordWrap/>
              <w:spacing w:line="240" w:lineRule="auto"/>
              <w:jc w:val="center"/>
            </w:pPr>
            <w:r w:rsidRPr="004E2D4B">
              <w:t>1.1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65218E" w14:textId="77777777" w:rsidR="0018007E" w:rsidRPr="004E2D4B" w:rsidRDefault="0018007E" w:rsidP="0012025F">
            <w:pPr>
              <w:keepNext/>
              <w:wordWrap/>
              <w:spacing w:line="240" w:lineRule="auto"/>
              <w:jc w:val="center"/>
            </w:pPr>
            <w:r w:rsidRPr="004E2D4B">
              <w:t>1.1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C4F119" w14:textId="77777777" w:rsidR="0018007E" w:rsidRPr="004E2D4B" w:rsidRDefault="0018007E" w:rsidP="0012025F">
            <w:pPr>
              <w:keepNext/>
              <w:wordWrap/>
              <w:spacing w:line="240" w:lineRule="auto"/>
              <w:jc w:val="center"/>
            </w:pPr>
            <w:r w:rsidRPr="004E2D4B">
              <w:t>1.13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61FB84"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FAA99B" w14:textId="77777777" w:rsidR="0018007E" w:rsidRPr="004E2D4B" w:rsidRDefault="0018007E" w:rsidP="0012025F">
            <w:pPr>
              <w:keepNext/>
              <w:wordWrap/>
              <w:spacing w:line="240" w:lineRule="auto"/>
              <w:jc w:val="center"/>
            </w:pPr>
            <w:r w:rsidRPr="004E2D4B">
              <w:t>2.112</w:t>
            </w:r>
          </w:p>
        </w:tc>
      </w:tr>
      <w:tr w:rsidR="0018007E" w:rsidRPr="004E2D4B" w14:paraId="6BBCE3D3"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830672" w14:textId="77777777" w:rsidR="0018007E" w:rsidRPr="00AA7918" w:rsidRDefault="0018007E" w:rsidP="0012025F">
            <w:pPr>
              <w:keepNext/>
              <w:wordWrap/>
              <w:spacing w:line="240" w:lineRule="auto"/>
              <w:jc w:val="center"/>
              <w:rPr>
                <w:highlight w:val="lightGray"/>
              </w:rPr>
            </w:pPr>
            <w:r w:rsidRPr="00AA7918">
              <w:rPr>
                <w:highlight w:val="lightGray"/>
              </w:rPr>
              <w:t>From 1 to 6</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9B0D85"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627372"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F3A4DF"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08CB49"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6BAC47" w14:textId="77777777" w:rsidR="0018007E" w:rsidRPr="004E2D4B" w:rsidRDefault="0018007E" w:rsidP="0012025F">
            <w:pPr>
              <w:keepNext/>
              <w:wordWrap/>
              <w:spacing w:line="240" w:lineRule="auto"/>
              <w:jc w:val="center"/>
            </w:pPr>
            <w:r w:rsidRPr="004E2D4B">
              <w:t>0.579</w:t>
            </w:r>
          </w:p>
        </w:tc>
      </w:tr>
      <w:tr w:rsidR="0018007E" w:rsidRPr="004E2D4B" w14:paraId="59456642"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7D1328" w14:textId="77777777" w:rsidR="0018007E" w:rsidRPr="004E2D4B" w:rsidRDefault="0018007E" w:rsidP="0012025F">
            <w:pPr>
              <w:keepNext/>
              <w:wordWrap/>
              <w:spacing w:line="240" w:lineRule="auto"/>
              <w:jc w:val="center"/>
            </w:pPr>
            <w:r>
              <w:t xml:space="preserve">From </w:t>
            </w:r>
            <w:r w:rsidRPr="004E2D4B">
              <w:t>1 to 7</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54C8F7" w14:textId="77777777" w:rsidR="0018007E" w:rsidRPr="004E2D4B" w:rsidRDefault="0018007E" w:rsidP="0012025F">
            <w:pPr>
              <w:keepNext/>
              <w:wordWrap/>
              <w:spacing w:line="240" w:lineRule="auto"/>
              <w:jc w:val="center"/>
            </w:pPr>
            <w:r w:rsidRPr="004E2D4B">
              <w:t>11.76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AE60A2" w14:textId="77777777" w:rsidR="0018007E" w:rsidRPr="004E2D4B" w:rsidRDefault="0018007E" w:rsidP="0012025F">
            <w:pPr>
              <w:keepNext/>
              <w:wordWrap/>
              <w:spacing w:line="240" w:lineRule="auto"/>
              <w:jc w:val="center"/>
            </w:pPr>
            <w:r w:rsidRPr="004E2D4B">
              <w:t>11.76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BDE378" w14:textId="77777777" w:rsidR="0018007E" w:rsidRPr="004E2D4B" w:rsidRDefault="0018007E" w:rsidP="0012025F">
            <w:pPr>
              <w:keepNext/>
              <w:wordWrap/>
              <w:spacing w:line="240" w:lineRule="auto"/>
              <w:jc w:val="center"/>
            </w:pPr>
            <w:r w:rsidRPr="004E2D4B">
              <w:t>11.7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CC55E9"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08AF9A" w14:textId="77777777" w:rsidR="0018007E" w:rsidRPr="004E2D4B" w:rsidRDefault="0018007E" w:rsidP="0012025F">
            <w:pPr>
              <w:keepNext/>
              <w:wordWrap/>
              <w:spacing w:line="240" w:lineRule="auto"/>
              <w:jc w:val="center"/>
            </w:pPr>
            <w:r w:rsidRPr="004E2D4B">
              <w:t>11.768</w:t>
            </w:r>
          </w:p>
        </w:tc>
      </w:tr>
      <w:tr w:rsidR="0018007E" w:rsidRPr="004E2D4B" w14:paraId="6934A61D"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70DE79" w14:textId="77777777" w:rsidR="0018007E" w:rsidRPr="004E2D4B" w:rsidRDefault="0018007E" w:rsidP="0012025F">
            <w:pPr>
              <w:keepNext/>
              <w:wordWrap/>
              <w:spacing w:line="240" w:lineRule="auto"/>
              <w:jc w:val="center"/>
            </w:pPr>
            <w:r w:rsidRPr="00AA7918">
              <w:rPr>
                <w:highlight w:val="lightGray"/>
              </w:rPr>
              <w:t>From 1 to 9</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13A265" w14:textId="77777777" w:rsidR="0018007E" w:rsidRPr="004E2D4B" w:rsidRDefault="0018007E" w:rsidP="0012025F">
            <w:pPr>
              <w:keepNext/>
              <w:wordWrap/>
              <w:spacing w:line="240" w:lineRule="auto"/>
              <w:jc w:val="center"/>
            </w:pPr>
            <w:r w:rsidRPr="004E2D4B">
              <w:t>-0.68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49DFBF" w14:textId="77777777" w:rsidR="0018007E" w:rsidRPr="004E2D4B" w:rsidRDefault="0018007E" w:rsidP="0012025F">
            <w:pPr>
              <w:keepNext/>
              <w:wordWrap/>
              <w:spacing w:line="240" w:lineRule="auto"/>
              <w:jc w:val="center"/>
            </w:pPr>
            <w:r w:rsidRPr="004E2D4B">
              <w:t>-0.68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419812C"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7D4636"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FB3532" w14:textId="77777777" w:rsidR="0018007E" w:rsidRPr="004E2D4B" w:rsidRDefault="0018007E" w:rsidP="0012025F">
            <w:pPr>
              <w:keepNext/>
              <w:wordWrap/>
              <w:spacing w:line="240" w:lineRule="auto"/>
              <w:jc w:val="center"/>
            </w:pPr>
            <w:r w:rsidRPr="004E2D4B">
              <w:t>-0.657</w:t>
            </w:r>
          </w:p>
        </w:tc>
      </w:tr>
      <w:tr w:rsidR="0018007E" w:rsidRPr="004E2D4B" w14:paraId="3F1616AA"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D5A1DF" w14:textId="77777777" w:rsidR="0018007E" w:rsidRPr="004E2D4B" w:rsidRDefault="0018007E" w:rsidP="0012025F">
            <w:pPr>
              <w:keepNext/>
              <w:wordWrap/>
              <w:spacing w:line="240" w:lineRule="auto"/>
              <w:jc w:val="center"/>
            </w:pPr>
            <w:r>
              <w:t xml:space="preserve">From </w:t>
            </w:r>
            <w:r w:rsidRPr="004E2D4B">
              <w:t>2 to 3</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5AF9ABD" w14:textId="77777777" w:rsidR="0018007E" w:rsidRPr="004E2D4B" w:rsidRDefault="0018007E" w:rsidP="0012025F">
            <w:pPr>
              <w:keepNext/>
              <w:wordWrap/>
              <w:spacing w:line="240" w:lineRule="auto"/>
              <w:jc w:val="center"/>
            </w:pPr>
            <w:r w:rsidRPr="004E2D4B">
              <w:t>-3.69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D01D60" w14:textId="77777777" w:rsidR="0018007E" w:rsidRPr="004E2D4B" w:rsidRDefault="0018007E" w:rsidP="0012025F">
            <w:pPr>
              <w:keepNext/>
              <w:wordWrap/>
              <w:spacing w:line="240" w:lineRule="auto"/>
              <w:jc w:val="center"/>
            </w:pPr>
            <w:r w:rsidRPr="004E2D4B">
              <w:t>-3.69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03C81C" w14:textId="77777777" w:rsidR="0018007E" w:rsidRPr="004E2D4B" w:rsidRDefault="0018007E" w:rsidP="0012025F">
            <w:pPr>
              <w:keepNext/>
              <w:wordWrap/>
              <w:spacing w:line="240" w:lineRule="auto"/>
              <w:jc w:val="center"/>
            </w:pPr>
            <w:r w:rsidRPr="004E2D4B">
              <w:t>-3.68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20CB04"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19210F" w14:textId="77777777" w:rsidR="0018007E" w:rsidRPr="004E2D4B" w:rsidRDefault="0018007E" w:rsidP="0012025F">
            <w:pPr>
              <w:keepNext/>
              <w:wordWrap/>
              <w:spacing w:line="240" w:lineRule="auto"/>
              <w:jc w:val="center"/>
            </w:pPr>
            <w:r w:rsidRPr="004E2D4B">
              <w:t>-3.693</w:t>
            </w:r>
          </w:p>
        </w:tc>
      </w:tr>
      <w:tr w:rsidR="0018007E" w:rsidRPr="004E2D4B" w14:paraId="4DEF3817" w14:textId="77777777" w:rsidTr="0012025F">
        <w:trPr>
          <w:cantSplit/>
          <w:trHeight w:val="5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7045E8" w14:textId="77777777" w:rsidR="0018007E" w:rsidRPr="00BB0798" w:rsidRDefault="0018007E" w:rsidP="0012025F">
            <w:pPr>
              <w:keepNext/>
              <w:wordWrap/>
              <w:spacing w:line="240" w:lineRule="auto"/>
              <w:jc w:val="center"/>
              <w:rPr>
                <w:highlight w:val="lightGray"/>
              </w:rPr>
            </w:pPr>
            <w:r w:rsidRPr="00BB0798">
              <w:rPr>
                <w:highlight w:val="lightGray"/>
              </w:rPr>
              <w:t>From 2 to 4</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36C06D" w14:textId="77777777" w:rsidR="0018007E" w:rsidRPr="004E2D4B" w:rsidRDefault="0018007E" w:rsidP="0012025F">
            <w:pPr>
              <w:keepNext/>
              <w:wordWrap/>
              <w:spacing w:line="240" w:lineRule="auto"/>
              <w:jc w:val="center"/>
            </w:pPr>
            <w:r w:rsidRPr="004E2D4B">
              <w:t>-0.4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810C0F" w14:textId="77777777" w:rsidR="0018007E" w:rsidRPr="004E2D4B" w:rsidRDefault="0018007E" w:rsidP="0012025F">
            <w:pPr>
              <w:keepNext/>
              <w:wordWrap/>
              <w:spacing w:line="240" w:lineRule="auto"/>
              <w:jc w:val="center"/>
            </w:pPr>
            <w:r w:rsidRPr="004E2D4B">
              <w:t>-0.4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B87BF6" w14:textId="77777777" w:rsidR="0018007E" w:rsidRPr="004E2D4B" w:rsidRDefault="0018007E" w:rsidP="0012025F">
            <w:pPr>
              <w:keepNext/>
              <w:wordWrap/>
              <w:spacing w:line="240" w:lineRule="auto"/>
              <w:jc w:val="center"/>
            </w:pPr>
            <w:r w:rsidRPr="004E2D4B">
              <w:t>-0.43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7783E0B"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F1163F" w14:textId="77777777" w:rsidR="0018007E" w:rsidRPr="004E2D4B" w:rsidRDefault="0018007E" w:rsidP="0012025F">
            <w:pPr>
              <w:keepNext/>
              <w:wordWrap/>
              <w:spacing w:line="240" w:lineRule="auto"/>
              <w:jc w:val="center"/>
            </w:pPr>
            <w:r w:rsidRPr="004E2D4B">
              <w:t>-0.108</w:t>
            </w:r>
          </w:p>
        </w:tc>
      </w:tr>
      <w:tr w:rsidR="0018007E" w:rsidRPr="004E2D4B" w14:paraId="2F57BD4F" w14:textId="77777777" w:rsidTr="0012025F">
        <w:trPr>
          <w:cantSplit/>
          <w:trHeight w:val="63"/>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47B5F3" w14:textId="77777777" w:rsidR="0018007E" w:rsidRPr="00BB0798" w:rsidRDefault="0018007E" w:rsidP="0012025F">
            <w:pPr>
              <w:keepNext/>
              <w:wordWrap/>
              <w:spacing w:line="240" w:lineRule="auto"/>
              <w:jc w:val="center"/>
              <w:rPr>
                <w:highlight w:val="lightGray"/>
              </w:rPr>
            </w:pPr>
            <w:r w:rsidRPr="00BB0798">
              <w:rPr>
                <w:highlight w:val="lightGray"/>
              </w:rPr>
              <w:t>From 2 to 5</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1C252F"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CB6A4C" w14:textId="77777777" w:rsidR="0018007E" w:rsidRPr="004E2D4B" w:rsidRDefault="0018007E" w:rsidP="0012025F">
            <w:pPr>
              <w:keepNext/>
              <w:wordWrap/>
              <w:spacing w:line="240" w:lineRule="auto"/>
              <w:jc w:val="center"/>
            </w:pPr>
            <w:r w:rsidRPr="004E2D4B">
              <w:t>1.34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B9A094"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5225BC"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7E5A36" w14:textId="77777777" w:rsidR="0018007E" w:rsidRPr="004E2D4B" w:rsidRDefault="0018007E" w:rsidP="0012025F">
            <w:pPr>
              <w:keepNext/>
              <w:wordWrap/>
              <w:spacing w:line="240" w:lineRule="auto"/>
              <w:jc w:val="center"/>
            </w:pPr>
            <w:r w:rsidRPr="004E2D4B">
              <w:t>1.781</w:t>
            </w:r>
          </w:p>
        </w:tc>
      </w:tr>
      <w:tr w:rsidR="0018007E" w:rsidRPr="004E2D4B" w14:paraId="6731BB9F"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06448F" w14:textId="77777777" w:rsidR="0018007E" w:rsidRPr="00BB0798" w:rsidRDefault="0018007E" w:rsidP="0012025F">
            <w:pPr>
              <w:keepNext/>
              <w:wordWrap/>
              <w:spacing w:line="240" w:lineRule="auto"/>
              <w:jc w:val="center"/>
              <w:rPr>
                <w:highlight w:val="lightGray"/>
              </w:rPr>
            </w:pPr>
            <w:r w:rsidRPr="00BB0798">
              <w:rPr>
                <w:highlight w:val="lightGray"/>
              </w:rPr>
              <w:t>From 2 to 6</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80F905" w14:textId="77777777" w:rsidR="0018007E" w:rsidRPr="004E2D4B" w:rsidRDefault="0018007E" w:rsidP="0012025F">
            <w:pPr>
              <w:keepNext/>
              <w:wordWrap/>
              <w:spacing w:line="240" w:lineRule="auto"/>
              <w:jc w:val="center"/>
            </w:pPr>
            <w:r w:rsidRPr="004E2D4B">
              <w:t>0.4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DDEAD7" w14:textId="77777777" w:rsidR="0018007E" w:rsidRPr="004E2D4B" w:rsidRDefault="0018007E" w:rsidP="0012025F">
            <w:pPr>
              <w:keepNext/>
              <w:wordWrap/>
              <w:spacing w:line="240" w:lineRule="auto"/>
              <w:jc w:val="center"/>
            </w:pPr>
            <w:r w:rsidRPr="004E2D4B">
              <w:t>0.4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871286" w14:textId="77777777" w:rsidR="0018007E" w:rsidRPr="004E2D4B" w:rsidRDefault="0018007E" w:rsidP="0012025F">
            <w:pPr>
              <w:keepNext/>
              <w:wordWrap/>
              <w:spacing w:line="240" w:lineRule="auto"/>
              <w:jc w:val="center"/>
            </w:pPr>
            <w:r w:rsidRPr="004E2D4B">
              <w:t>0.28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DE5F0A"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F103F6" w14:textId="77777777" w:rsidR="0018007E" w:rsidRPr="004E2D4B" w:rsidRDefault="0018007E" w:rsidP="0012025F">
            <w:pPr>
              <w:keepNext/>
              <w:wordWrap/>
              <w:spacing w:line="240" w:lineRule="auto"/>
              <w:jc w:val="center"/>
            </w:pPr>
            <w:r w:rsidRPr="004E2D4B">
              <w:t>0.462</w:t>
            </w:r>
          </w:p>
        </w:tc>
      </w:tr>
      <w:tr w:rsidR="0018007E" w:rsidRPr="004E2D4B" w14:paraId="1A0C3D7E" w14:textId="77777777" w:rsidTr="0012025F">
        <w:trPr>
          <w:cantSplit/>
          <w:trHeight w:val="93"/>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F7B8FF" w14:textId="77777777" w:rsidR="0018007E" w:rsidRPr="004E2D4B" w:rsidRDefault="0018007E" w:rsidP="0012025F">
            <w:pPr>
              <w:keepNext/>
              <w:wordWrap/>
              <w:spacing w:line="240" w:lineRule="auto"/>
              <w:jc w:val="center"/>
            </w:pPr>
            <w:r>
              <w:t xml:space="preserve">From </w:t>
            </w:r>
            <w:r w:rsidRPr="004E2D4B">
              <w:t>2 to 7</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81009B" w14:textId="77777777" w:rsidR="0018007E" w:rsidRPr="004E2D4B" w:rsidRDefault="0018007E" w:rsidP="0012025F">
            <w:pPr>
              <w:keepNext/>
              <w:wordWrap/>
              <w:spacing w:line="240" w:lineRule="auto"/>
              <w:jc w:val="center"/>
            </w:pPr>
            <w:r w:rsidRPr="004E2D4B">
              <w:t>11.8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00F86E" w14:textId="77777777" w:rsidR="0018007E" w:rsidRPr="004E2D4B" w:rsidRDefault="0018007E" w:rsidP="0012025F">
            <w:pPr>
              <w:keepNext/>
              <w:wordWrap/>
              <w:spacing w:line="240" w:lineRule="auto"/>
              <w:jc w:val="center"/>
            </w:pPr>
            <w:r w:rsidRPr="004E2D4B">
              <w:t>11.8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7473753" w14:textId="77777777" w:rsidR="0018007E" w:rsidRPr="004E2D4B" w:rsidRDefault="0018007E" w:rsidP="0012025F">
            <w:pPr>
              <w:keepNext/>
              <w:wordWrap/>
              <w:spacing w:line="240" w:lineRule="auto"/>
              <w:jc w:val="center"/>
            </w:pPr>
            <w:r w:rsidRPr="004E2D4B">
              <w:t>11.90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22612A"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F67C52" w14:textId="77777777" w:rsidR="0018007E" w:rsidRPr="004E2D4B" w:rsidRDefault="0018007E" w:rsidP="0012025F">
            <w:pPr>
              <w:keepNext/>
              <w:wordWrap/>
              <w:spacing w:line="240" w:lineRule="auto"/>
              <w:jc w:val="center"/>
            </w:pPr>
            <w:r w:rsidRPr="004E2D4B">
              <w:t>11.845</w:t>
            </w:r>
          </w:p>
        </w:tc>
      </w:tr>
      <w:tr w:rsidR="0018007E" w:rsidRPr="004E2D4B" w14:paraId="17799B56" w14:textId="77777777" w:rsidTr="0012025F">
        <w:trPr>
          <w:cantSplit/>
          <w:trHeight w:val="114"/>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9FCD3C" w14:textId="77777777" w:rsidR="0018007E" w:rsidRPr="004E2D4B" w:rsidRDefault="0018007E" w:rsidP="0012025F">
            <w:pPr>
              <w:keepNext/>
              <w:wordWrap/>
              <w:spacing w:line="240" w:lineRule="auto"/>
              <w:jc w:val="center"/>
            </w:pPr>
            <w:r w:rsidRPr="00BB0798">
              <w:rPr>
                <w:highlight w:val="lightGray"/>
              </w:rPr>
              <w:t>From 2 to 9</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791550F"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78E743"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4C9B67"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F2A2BE"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5A5B9F" w14:textId="77777777" w:rsidR="0018007E" w:rsidRPr="004E2D4B" w:rsidRDefault="0018007E" w:rsidP="0012025F">
            <w:pPr>
              <w:keepNext/>
              <w:wordWrap/>
              <w:spacing w:line="240" w:lineRule="auto"/>
              <w:jc w:val="center"/>
            </w:pPr>
            <w:r w:rsidRPr="004E2D4B">
              <w:t>-1.001</w:t>
            </w:r>
          </w:p>
        </w:tc>
      </w:tr>
      <w:tr w:rsidR="0018007E" w:rsidRPr="004E2D4B" w14:paraId="1FF0422F" w14:textId="77777777" w:rsidTr="0012025F">
        <w:trPr>
          <w:cantSplit/>
          <w:trHeight w:val="123"/>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48EB0A" w14:textId="77777777" w:rsidR="0018007E" w:rsidRPr="004E2D4B" w:rsidRDefault="0018007E" w:rsidP="0012025F">
            <w:pPr>
              <w:keepNext/>
              <w:wordWrap/>
              <w:spacing w:line="240" w:lineRule="auto"/>
              <w:jc w:val="center"/>
            </w:pPr>
            <w:r>
              <w:t xml:space="preserve">From </w:t>
            </w:r>
            <w:r w:rsidRPr="004E2D4B">
              <w:t>3 to 4</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6DAC56" w14:textId="77777777" w:rsidR="0018007E" w:rsidRPr="004E2D4B" w:rsidRDefault="0018007E" w:rsidP="0012025F">
            <w:pPr>
              <w:keepNext/>
              <w:wordWrap/>
              <w:spacing w:line="240" w:lineRule="auto"/>
              <w:jc w:val="center"/>
            </w:pPr>
            <w:r w:rsidRPr="004E2D4B">
              <w:t>2.45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792094" w14:textId="77777777" w:rsidR="0018007E" w:rsidRPr="004E2D4B" w:rsidRDefault="0018007E" w:rsidP="0012025F">
            <w:pPr>
              <w:keepNext/>
              <w:wordWrap/>
              <w:spacing w:line="240" w:lineRule="auto"/>
              <w:jc w:val="center"/>
            </w:pPr>
            <w:r w:rsidRPr="004E2D4B">
              <w:t>2.45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E3B698" w14:textId="77777777" w:rsidR="0018007E" w:rsidRPr="004E2D4B" w:rsidRDefault="0018007E" w:rsidP="0012025F">
            <w:pPr>
              <w:keepNext/>
              <w:wordWrap/>
              <w:spacing w:line="240" w:lineRule="auto"/>
              <w:jc w:val="center"/>
            </w:pPr>
            <w:r w:rsidRPr="004E2D4B">
              <w:t>2.46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E09D1E"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F84EB5" w14:textId="77777777" w:rsidR="0018007E" w:rsidRPr="004E2D4B" w:rsidRDefault="0018007E" w:rsidP="0012025F">
            <w:pPr>
              <w:keepNext/>
              <w:wordWrap/>
              <w:spacing w:line="240" w:lineRule="auto"/>
              <w:jc w:val="center"/>
            </w:pPr>
            <w:r w:rsidRPr="004E2D4B">
              <w:t>2.456</w:t>
            </w:r>
          </w:p>
        </w:tc>
      </w:tr>
      <w:tr w:rsidR="0018007E" w:rsidRPr="004E2D4B" w14:paraId="4940B3CA" w14:textId="77777777" w:rsidTr="0012025F">
        <w:trPr>
          <w:cantSplit/>
          <w:trHeight w:val="14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F27C30A" w14:textId="77777777" w:rsidR="0018007E" w:rsidRPr="004E2D4B" w:rsidRDefault="0018007E" w:rsidP="0012025F">
            <w:pPr>
              <w:keepNext/>
              <w:wordWrap/>
              <w:spacing w:line="240" w:lineRule="auto"/>
              <w:jc w:val="center"/>
            </w:pPr>
            <w:r>
              <w:t xml:space="preserve">From </w:t>
            </w:r>
            <w:r w:rsidRPr="004E2D4B">
              <w:t>3 to 5</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7238CB" w14:textId="77777777" w:rsidR="0018007E" w:rsidRPr="004E2D4B" w:rsidRDefault="0018007E" w:rsidP="0012025F">
            <w:pPr>
              <w:keepNext/>
              <w:wordWrap/>
              <w:spacing w:line="240" w:lineRule="auto"/>
              <w:jc w:val="center"/>
            </w:pPr>
            <w:r w:rsidRPr="004E2D4B">
              <w:t>6.0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FF97547" w14:textId="77777777" w:rsidR="0018007E" w:rsidRPr="004E2D4B" w:rsidRDefault="0018007E" w:rsidP="0012025F">
            <w:pPr>
              <w:keepNext/>
              <w:wordWrap/>
              <w:spacing w:line="240" w:lineRule="auto"/>
              <w:jc w:val="center"/>
            </w:pPr>
            <w:r w:rsidRPr="004E2D4B">
              <w:t>6.0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14DABE" w14:textId="77777777" w:rsidR="0018007E" w:rsidRPr="004E2D4B" w:rsidRDefault="0018007E" w:rsidP="0012025F">
            <w:pPr>
              <w:keepNext/>
              <w:wordWrap/>
              <w:spacing w:line="240" w:lineRule="auto"/>
              <w:jc w:val="center"/>
            </w:pPr>
            <w:r w:rsidRPr="004E2D4B">
              <w:t>6.00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187C78"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6BF270" w14:textId="77777777" w:rsidR="0018007E" w:rsidRPr="004E2D4B" w:rsidRDefault="0018007E" w:rsidP="0012025F">
            <w:pPr>
              <w:keepNext/>
              <w:wordWrap/>
              <w:spacing w:line="240" w:lineRule="auto"/>
              <w:jc w:val="center"/>
            </w:pPr>
            <w:r w:rsidRPr="004E2D4B">
              <w:t>6.015</w:t>
            </w:r>
          </w:p>
        </w:tc>
      </w:tr>
      <w:tr w:rsidR="0018007E" w:rsidRPr="004E2D4B" w14:paraId="4946F136" w14:textId="77777777" w:rsidTr="0012025F">
        <w:trPr>
          <w:cantSplit/>
          <w:trHeight w:val="167"/>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3E2506" w14:textId="4A89642B" w:rsidR="0018007E" w:rsidRPr="004E2D4B" w:rsidRDefault="0018007E" w:rsidP="0012025F">
            <w:pPr>
              <w:keepNext/>
              <w:wordWrap/>
              <w:spacing w:line="240" w:lineRule="auto"/>
              <w:jc w:val="center"/>
            </w:pPr>
            <w:r>
              <w:t xml:space="preserve">From </w:t>
            </w:r>
            <w:r w:rsidRPr="004E2D4B">
              <w:t>3 to 6</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1F2C73" w14:textId="77777777" w:rsidR="0018007E" w:rsidRPr="004E2D4B" w:rsidRDefault="0018007E" w:rsidP="0012025F">
            <w:pPr>
              <w:keepNext/>
              <w:wordWrap/>
              <w:spacing w:line="240" w:lineRule="auto"/>
              <w:jc w:val="center"/>
            </w:pPr>
            <w:r w:rsidRPr="004E2D4B">
              <w:t>3.0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7F90662" w14:textId="77777777" w:rsidR="0018007E" w:rsidRPr="004E2D4B" w:rsidRDefault="0018007E" w:rsidP="0012025F">
            <w:pPr>
              <w:keepNext/>
              <w:wordWrap/>
              <w:spacing w:line="240" w:lineRule="auto"/>
              <w:jc w:val="center"/>
            </w:pPr>
            <w:r w:rsidRPr="004E2D4B">
              <w:t>3.0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767F77" w14:textId="77777777" w:rsidR="0018007E" w:rsidRPr="004E2D4B" w:rsidRDefault="0018007E" w:rsidP="0012025F">
            <w:pPr>
              <w:keepNext/>
              <w:wordWrap/>
              <w:spacing w:line="240" w:lineRule="auto"/>
              <w:jc w:val="center"/>
            </w:pPr>
            <w:r w:rsidRPr="004E2D4B">
              <w:t>3.04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04FC55"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510559" w14:textId="77777777" w:rsidR="0018007E" w:rsidRPr="004E2D4B" w:rsidRDefault="0018007E" w:rsidP="0012025F">
            <w:pPr>
              <w:keepNext/>
              <w:wordWrap/>
              <w:spacing w:line="240" w:lineRule="auto"/>
              <w:jc w:val="center"/>
            </w:pPr>
            <w:r w:rsidRPr="004E2D4B">
              <w:t>3.079</w:t>
            </w:r>
          </w:p>
        </w:tc>
      </w:tr>
      <w:tr w:rsidR="0018007E" w:rsidRPr="004E2D4B" w14:paraId="7414F964"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A08234" w14:textId="77777777" w:rsidR="0018007E" w:rsidRPr="004E2D4B" w:rsidRDefault="0018007E" w:rsidP="0012025F">
            <w:pPr>
              <w:keepNext/>
              <w:wordWrap/>
              <w:spacing w:line="240" w:lineRule="auto"/>
              <w:jc w:val="center"/>
            </w:pPr>
            <w:r>
              <w:t xml:space="preserve">From </w:t>
            </w:r>
            <w:r w:rsidRPr="004E2D4B">
              <w:t>3 to 7</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AFD9B6" w14:textId="77777777" w:rsidR="0018007E" w:rsidRPr="004E2D4B" w:rsidRDefault="0018007E" w:rsidP="0012025F">
            <w:pPr>
              <w:keepNext/>
              <w:wordWrap/>
              <w:spacing w:line="240" w:lineRule="auto"/>
              <w:jc w:val="center"/>
            </w:pPr>
            <w:r w:rsidRPr="004E2D4B">
              <w:t>16.47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3FE646" w14:textId="77777777" w:rsidR="0018007E" w:rsidRPr="004E2D4B" w:rsidRDefault="0018007E" w:rsidP="0012025F">
            <w:pPr>
              <w:keepNext/>
              <w:wordWrap/>
              <w:spacing w:line="240" w:lineRule="auto"/>
              <w:jc w:val="center"/>
            </w:pPr>
            <w:r w:rsidRPr="004E2D4B">
              <w:t>16.47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71C606" w14:textId="77777777" w:rsidR="0018007E" w:rsidRPr="004E2D4B" w:rsidRDefault="0018007E" w:rsidP="0012025F">
            <w:pPr>
              <w:keepNext/>
              <w:wordWrap/>
              <w:spacing w:line="240" w:lineRule="auto"/>
              <w:jc w:val="center"/>
            </w:pPr>
            <w:r w:rsidRPr="004E2D4B">
              <w:t>16.48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C6AFAC"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4E04A5" w14:textId="77777777" w:rsidR="0018007E" w:rsidRPr="004E2D4B" w:rsidRDefault="0018007E" w:rsidP="0012025F">
            <w:pPr>
              <w:keepNext/>
              <w:wordWrap/>
              <w:spacing w:line="240" w:lineRule="auto"/>
              <w:jc w:val="center"/>
            </w:pPr>
            <w:r w:rsidRPr="004E2D4B">
              <w:t>16.476</w:t>
            </w:r>
          </w:p>
        </w:tc>
      </w:tr>
      <w:tr w:rsidR="0018007E" w:rsidRPr="004E2D4B" w14:paraId="4C8C59D3" w14:textId="77777777" w:rsidTr="0012025F">
        <w:trPr>
          <w:cantSplit/>
          <w:trHeight w:val="5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B06E28" w14:textId="77777777" w:rsidR="0018007E" w:rsidRPr="004E2D4B" w:rsidRDefault="0018007E" w:rsidP="0012025F">
            <w:pPr>
              <w:keepNext/>
              <w:wordWrap/>
              <w:spacing w:line="240" w:lineRule="auto"/>
              <w:jc w:val="center"/>
            </w:pPr>
            <w:r w:rsidRPr="00BB0798">
              <w:rPr>
                <w:highlight w:val="lightGray"/>
              </w:rPr>
              <w:t>From 3 to 9</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7EE60D"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4C3B51"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8C6DEA"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619289"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3F5428" w14:textId="77777777" w:rsidR="0018007E" w:rsidRPr="004E2D4B" w:rsidRDefault="0018007E" w:rsidP="0012025F">
            <w:pPr>
              <w:keepNext/>
              <w:wordWrap/>
              <w:spacing w:line="240" w:lineRule="auto"/>
              <w:jc w:val="center"/>
            </w:pPr>
            <w:r w:rsidRPr="004E2D4B">
              <w:t>0</w:t>
            </w:r>
          </w:p>
        </w:tc>
      </w:tr>
      <w:tr w:rsidR="0018007E" w:rsidRPr="004E2D4B" w14:paraId="60601AD0" w14:textId="77777777" w:rsidTr="0012025F">
        <w:trPr>
          <w:cantSplit/>
          <w:trHeight w:val="63"/>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F5EBE95" w14:textId="77777777" w:rsidR="0018007E" w:rsidRPr="004E2D4B" w:rsidRDefault="0018007E" w:rsidP="0012025F">
            <w:pPr>
              <w:keepNext/>
              <w:wordWrap/>
              <w:spacing w:line="240" w:lineRule="auto"/>
              <w:jc w:val="center"/>
            </w:pPr>
            <w:r>
              <w:t xml:space="preserve">From </w:t>
            </w:r>
            <w:r w:rsidRPr="004E2D4B">
              <w:t>4 to 5</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C2262F" w14:textId="77777777" w:rsidR="0018007E" w:rsidRPr="004E2D4B" w:rsidRDefault="0018007E" w:rsidP="0012025F">
            <w:pPr>
              <w:keepNext/>
              <w:wordWrap/>
              <w:spacing w:line="240" w:lineRule="auto"/>
              <w:jc w:val="center"/>
            </w:pPr>
            <w:r w:rsidRPr="004E2D4B">
              <w:t>1.67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3F9A90" w14:textId="77777777" w:rsidR="0018007E" w:rsidRPr="004E2D4B" w:rsidRDefault="0018007E" w:rsidP="0012025F">
            <w:pPr>
              <w:keepNext/>
              <w:wordWrap/>
              <w:spacing w:line="240" w:lineRule="auto"/>
              <w:jc w:val="center"/>
            </w:pPr>
            <w:r w:rsidRPr="004E2D4B">
              <w:t>1.67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1956B6" w14:textId="77777777" w:rsidR="0018007E" w:rsidRPr="004E2D4B" w:rsidRDefault="0018007E" w:rsidP="0012025F">
            <w:pPr>
              <w:keepNext/>
              <w:wordWrap/>
              <w:spacing w:line="240" w:lineRule="auto"/>
              <w:jc w:val="center"/>
            </w:pPr>
            <w:r w:rsidRPr="004E2D4B">
              <w:t>1.66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205A23"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2EB846" w14:textId="77777777" w:rsidR="0018007E" w:rsidRPr="004E2D4B" w:rsidRDefault="0018007E" w:rsidP="0012025F">
            <w:pPr>
              <w:keepNext/>
              <w:wordWrap/>
              <w:spacing w:line="240" w:lineRule="auto"/>
              <w:jc w:val="center"/>
            </w:pPr>
            <w:r w:rsidRPr="004E2D4B">
              <w:t>1.670</w:t>
            </w:r>
          </w:p>
        </w:tc>
      </w:tr>
      <w:tr w:rsidR="0018007E" w:rsidRPr="004E2D4B" w14:paraId="1435D0EF" w14:textId="77777777" w:rsidTr="0012025F">
        <w:trPr>
          <w:cantSplit/>
          <w:trHeight w:val="8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F17F0B" w14:textId="77777777" w:rsidR="0018007E" w:rsidRPr="004E2D4B" w:rsidRDefault="0018007E" w:rsidP="0012025F">
            <w:pPr>
              <w:keepNext/>
              <w:wordWrap/>
              <w:spacing w:line="240" w:lineRule="auto"/>
              <w:jc w:val="center"/>
            </w:pPr>
            <w:r w:rsidRPr="00BB0798">
              <w:rPr>
                <w:highlight w:val="lightGray"/>
              </w:rPr>
              <w:t>From 4 to 6</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A3AEE7"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798899"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79FD4B"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F70A6D"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57CBE5" w14:textId="77777777" w:rsidR="0018007E" w:rsidRPr="004E2D4B" w:rsidRDefault="0018007E" w:rsidP="0012025F">
            <w:pPr>
              <w:keepNext/>
              <w:wordWrap/>
              <w:spacing w:line="240" w:lineRule="auto"/>
              <w:jc w:val="center"/>
            </w:pPr>
            <w:r w:rsidRPr="004E2D4B">
              <w:t>0.200</w:t>
            </w:r>
          </w:p>
        </w:tc>
      </w:tr>
      <w:tr w:rsidR="0018007E" w:rsidRPr="004E2D4B" w14:paraId="489F8DC3"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9D11E6" w14:textId="77777777" w:rsidR="0018007E" w:rsidRPr="004E2D4B" w:rsidRDefault="0018007E" w:rsidP="0012025F">
            <w:pPr>
              <w:keepNext/>
              <w:wordWrap/>
              <w:spacing w:line="240" w:lineRule="auto"/>
              <w:jc w:val="center"/>
            </w:pPr>
            <w:r>
              <w:t xml:space="preserve">From </w:t>
            </w:r>
            <w:r w:rsidRPr="004E2D4B">
              <w:t>4 to 7</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C4A3C8" w14:textId="77777777" w:rsidR="0018007E" w:rsidRPr="004E2D4B" w:rsidRDefault="0018007E" w:rsidP="0012025F">
            <w:pPr>
              <w:keepNext/>
              <w:wordWrap/>
              <w:spacing w:line="240" w:lineRule="auto"/>
              <w:jc w:val="center"/>
            </w:pPr>
            <w:r w:rsidRPr="004E2D4B">
              <w:t>11.9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CC19FB" w14:textId="77777777" w:rsidR="0018007E" w:rsidRPr="004E2D4B" w:rsidRDefault="0018007E" w:rsidP="0012025F">
            <w:pPr>
              <w:keepNext/>
              <w:wordWrap/>
              <w:spacing w:line="240" w:lineRule="auto"/>
              <w:jc w:val="center"/>
            </w:pPr>
            <w:r w:rsidRPr="004E2D4B">
              <w:t>11.9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0D826F" w14:textId="77777777" w:rsidR="0018007E" w:rsidRPr="004E2D4B" w:rsidRDefault="0018007E" w:rsidP="0012025F">
            <w:pPr>
              <w:keepNext/>
              <w:wordWrap/>
              <w:spacing w:line="240" w:lineRule="auto"/>
              <w:jc w:val="center"/>
            </w:pPr>
            <w:r w:rsidRPr="004E2D4B">
              <w:t>11.9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51A467"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1CF994" w14:textId="77777777" w:rsidR="0018007E" w:rsidRPr="004E2D4B" w:rsidRDefault="0018007E" w:rsidP="0012025F">
            <w:pPr>
              <w:keepNext/>
              <w:wordWrap/>
              <w:spacing w:line="240" w:lineRule="auto"/>
              <w:jc w:val="center"/>
            </w:pPr>
            <w:r w:rsidRPr="004E2D4B">
              <w:t>11.912</w:t>
            </w:r>
          </w:p>
        </w:tc>
      </w:tr>
      <w:tr w:rsidR="0018007E" w:rsidRPr="004E2D4B" w14:paraId="4C01CA62" w14:textId="77777777" w:rsidTr="0012025F">
        <w:trPr>
          <w:cantSplit/>
          <w:trHeight w:val="114"/>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0E5A5E" w14:textId="77777777" w:rsidR="0018007E" w:rsidRPr="00BB0798" w:rsidRDefault="0018007E" w:rsidP="0012025F">
            <w:pPr>
              <w:keepNext/>
              <w:wordWrap/>
              <w:spacing w:line="240" w:lineRule="auto"/>
              <w:jc w:val="center"/>
              <w:rPr>
                <w:highlight w:val="lightGray"/>
              </w:rPr>
            </w:pPr>
            <w:r w:rsidRPr="00BB0798">
              <w:rPr>
                <w:highlight w:val="lightGray"/>
              </w:rPr>
              <w:t>From 4 to 9</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AD8A89" w14:textId="77777777" w:rsidR="0018007E" w:rsidRPr="004E2D4B" w:rsidRDefault="0018007E" w:rsidP="0012025F">
            <w:pPr>
              <w:keepNext/>
              <w:wordWrap/>
              <w:spacing w:line="240" w:lineRule="auto"/>
              <w:jc w:val="center"/>
            </w:pPr>
            <w:r w:rsidRPr="004E2D4B">
              <w:t>-1.43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A88110" w14:textId="77777777" w:rsidR="0018007E" w:rsidRPr="004E2D4B" w:rsidRDefault="0018007E" w:rsidP="0012025F">
            <w:pPr>
              <w:keepNext/>
              <w:wordWrap/>
              <w:spacing w:line="240" w:lineRule="auto"/>
              <w:jc w:val="center"/>
            </w:pPr>
            <w:r w:rsidRPr="004E2D4B">
              <w:t>-1.84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C6C0DBD" w14:textId="77777777" w:rsidR="0018007E" w:rsidRPr="004E2D4B" w:rsidRDefault="0018007E" w:rsidP="0012025F">
            <w:pPr>
              <w:keepNext/>
              <w:wordWrap/>
              <w:spacing w:line="240" w:lineRule="auto"/>
              <w:jc w:val="center"/>
            </w:pPr>
            <w:r w:rsidRPr="004E2D4B">
              <w:t>-1.45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57FE14"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BB06D4" w14:textId="77777777" w:rsidR="0018007E" w:rsidRPr="004E2D4B" w:rsidRDefault="0018007E" w:rsidP="0012025F">
            <w:pPr>
              <w:keepNext/>
              <w:wordWrap/>
              <w:spacing w:line="240" w:lineRule="auto"/>
              <w:jc w:val="center"/>
            </w:pPr>
            <w:r w:rsidRPr="004E2D4B">
              <w:t>-2.433</w:t>
            </w:r>
          </w:p>
        </w:tc>
      </w:tr>
      <w:tr w:rsidR="0018007E" w:rsidRPr="004E2D4B" w14:paraId="77C845E8"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BDE37F" w14:textId="77777777" w:rsidR="0018007E" w:rsidRPr="00BB0798" w:rsidRDefault="0018007E" w:rsidP="0012025F">
            <w:pPr>
              <w:keepNext/>
              <w:wordWrap/>
              <w:spacing w:line="240" w:lineRule="auto"/>
              <w:jc w:val="center"/>
              <w:rPr>
                <w:highlight w:val="lightGray"/>
              </w:rPr>
            </w:pPr>
            <w:r w:rsidRPr="00BB0798">
              <w:rPr>
                <w:highlight w:val="lightGray"/>
              </w:rPr>
              <w:t>From 5 to 6</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CD6D6E"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EBFD2F" w14:textId="77777777" w:rsidR="0018007E" w:rsidRPr="00BB0798" w:rsidRDefault="0018007E" w:rsidP="0012025F">
            <w:pPr>
              <w:keepNext/>
              <w:wordWrap/>
              <w:spacing w:line="240" w:lineRule="auto"/>
              <w:jc w:val="center"/>
            </w:pPr>
            <w:r w:rsidRPr="004E2D4B">
              <w:t>0</w:t>
            </w:r>
            <w:r>
              <w:t>.67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5CE751"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22CFD7"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8C348A" w14:textId="77777777" w:rsidR="0018007E" w:rsidRPr="004E2D4B" w:rsidRDefault="0018007E" w:rsidP="0012025F">
            <w:pPr>
              <w:keepNext/>
              <w:wordWrap/>
              <w:spacing w:line="240" w:lineRule="auto"/>
              <w:jc w:val="center"/>
            </w:pPr>
            <w:r w:rsidRPr="004E2D4B">
              <w:t>0</w:t>
            </w:r>
          </w:p>
        </w:tc>
      </w:tr>
      <w:tr w:rsidR="0018007E" w:rsidRPr="004E2D4B" w14:paraId="087CE11E" w14:textId="77777777" w:rsidTr="0012025F">
        <w:trPr>
          <w:cantSplit/>
          <w:trHeight w:val="11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2EC2D3" w14:textId="77777777" w:rsidR="0018007E" w:rsidRPr="00BB0798" w:rsidRDefault="0018007E" w:rsidP="0012025F">
            <w:pPr>
              <w:keepNext/>
              <w:wordWrap/>
              <w:spacing w:line="240" w:lineRule="auto"/>
              <w:jc w:val="center"/>
              <w:rPr>
                <w:highlight w:val="lightGray"/>
              </w:rPr>
            </w:pPr>
            <w:r w:rsidRPr="00BB0798">
              <w:rPr>
                <w:highlight w:val="lightGray"/>
              </w:rPr>
              <w:t>From 5 to 7</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1F50811" w14:textId="77777777" w:rsidR="0018007E" w:rsidRPr="004E2D4B" w:rsidRDefault="0018007E" w:rsidP="0012025F">
            <w:pPr>
              <w:keepNext/>
              <w:wordWrap/>
              <w:spacing w:line="240" w:lineRule="auto"/>
              <w:jc w:val="center"/>
            </w:pPr>
            <w:r w:rsidRPr="004E2D4B">
              <w:t>6.73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437833" w14:textId="77777777" w:rsidR="0018007E" w:rsidRPr="004E2D4B" w:rsidRDefault="0018007E" w:rsidP="0012025F">
            <w:pPr>
              <w:keepNext/>
              <w:wordWrap/>
              <w:spacing w:line="240" w:lineRule="auto"/>
              <w:jc w:val="center"/>
            </w:pPr>
            <w:r w:rsidRPr="004E2D4B">
              <w:t>5.6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671878" w14:textId="77777777" w:rsidR="0018007E" w:rsidRPr="004E2D4B" w:rsidRDefault="0018007E" w:rsidP="0012025F">
            <w:pPr>
              <w:keepNext/>
              <w:wordWrap/>
              <w:spacing w:line="240" w:lineRule="auto"/>
              <w:jc w:val="center"/>
            </w:pPr>
            <w:r w:rsidRPr="004E2D4B">
              <w:t>6.78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226232"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1E179D" w14:textId="77777777" w:rsidR="0018007E" w:rsidRPr="004E2D4B" w:rsidRDefault="0018007E" w:rsidP="0012025F">
            <w:pPr>
              <w:keepNext/>
              <w:wordWrap/>
              <w:spacing w:line="240" w:lineRule="auto"/>
              <w:jc w:val="center"/>
            </w:pPr>
            <w:r w:rsidRPr="004E2D4B">
              <w:t>6.737</w:t>
            </w:r>
          </w:p>
        </w:tc>
      </w:tr>
      <w:tr w:rsidR="0018007E" w:rsidRPr="004E2D4B" w14:paraId="13946DB7" w14:textId="77777777" w:rsidTr="0012025F">
        <w:trPr>
          <w:cantSplit/>
          <w:trHeight w:val="123"/>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D4F1C6" w14:textId="77777777" w:rsidR="0018007E" w:rsidRPr="00BB0798" w:rsidRDefault="0018007E" w:rsidP="0012025F">
            <w:pPr>
              <w:keepNext/>
              <w:wordWrap/>
              <w:spacing w:line="240" w:lineRule="auto"/>
              <w:jc w:val="center"/>
              <w:rPr>
                <w:highlight w:val="lightGray"/>
              </w:rPr>
            </w:pPr>
            <w:r w:rsidRPr="00BB0798">
              <w:rPr>
                <w:highlight w:val="lightGray"/>
              </w:rPr>
              <w:t>From 5 to 9</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4C0369" w14:textId="77777777" w:rsidR="0018007E" w:rsidRPr="004E2D4B" w:rsidRDefault="0018007E" w:rsidP="0012025F">
            <w:pPr>
              <w:keepNext/>
              <w:wordWrap/>
              <w:spacing w:line="240" w:lineRule="auto"/>
              <w:jc w:val="center"/>
            </w:pPr>
            <w:r w:rsidRPr="004E2D4B">
              <w:t>-1.97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42B9BC0" w14:textId="77777777" w:rsidR="0018007E" w:rsidRPr="004E2D4B" w:rsidRDefault="0018007E" w:rsidP="0012025F">
            <w:pPr>
              <w:keepNext/>
              <w:wordWrap/>
              <w:spacing w:line="240" w:lineRule="auto"/>
              <w:jc w:val="center"/>
            </w:pPr>
            <w:r w:rsidRPr="004E2D4B">
              <w:t>-</w:t>
            </w:r>
            <w:r>
              <w:t>2</w:t>
            </w:r>
            <w:r w:rsidRPr="004E2D4B">
              <w:t>.9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02EEF8" w14:textId="77777777" w:rsidR="0018007E" w:rsidRPr="004E2D4B" w:rsidRDefault="0018007E" w:rsidP="0012025F">
            <w:pPr>
              <w:keepNext/>
              <w:wordWrap/>
              <w:spacing w:line="240" w:lineRule="auto"/>
              <w:jc w:val="center"/>
            </w:pPr>
            <w:r w:rsidRPr="004E2D4B">
              <w:t>-1.9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9647E1"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506DE2" w14:textId="77777777" w:rsidR="0018007E" w:rsidRPr="004E2D4B" w:rsidRDefault="0018007E" w:rsidP="0012025F">
            <w:pPr>
              <w:keepNext/>
              <w:wordWrap/>
              <w:spacing w:line="240" w:lineRule="auto"/>
              <w:jc w:val="center"/>
            </w:pPr>
            <w:r w:rsidRPr="004E2D4B">
              <w:t>-1.975</w:t>
            </w:r>
          </w:p>
        </w:tc>
      </w:tr>
      <w:tr w:rsidR="0018007E" w:rsidRPr="004E2D4B" w14:paraId="631892A5"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41CD90" w14:textId="77777777" w:rsidR="0018007E" w:rsidRPr="00BB0798" w:rsidRDefault="0018007E" w:rsidP="0012025F">
            <w:pPr>
              <w:keepNext/>
              <w:wordWrap/>
              <w:spacing w:line="240" w:lineRule="auto"/>
              <w:jc w:val="center"/>
              <w:rPr>
                <w:highlight w:val="lightGray"/>
              </w:rPr>
            </w:pPr>
            <w:r w:rsidRPr="00BB0798">
              <w:rPr>
                <w:highlight w:val="lightGray"/>
              </w:rPr>
              <w:t>From 6 to 7</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77DD1D" w14:textId="77777777" w:rsidR="0018007E" w:rsidRPr="004E2D4B" w:rsidRDefault="0018007E" w:rsidP="0012025F">
            <w:pPr>
              <w:keepNext/>
              <w:wordWrap/>
              <w:spacing w:line="240" w:lineRule="auto"/>
              <w:jc w:val="center"/>
            </w:pPr>
            <w:r w:rsidRPr="004E2D4B">
              <w:t>8.89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6A662C" w14:textId="77777777" w:rsidR="0018007E" w:rsidRPr="004E2D4B" w:rsidRDefault="0018007E" w:rsidP="0012025F">
            <w:pPr>
              <w:keepNext/>
              <w:wordWrap/>
              <w:spacing w:line="240" w:lineRule="auto"/>
              <w:jc w:val="center"/>
            </w:pPr>
            <w:r w:rsidRPr="004E2D4B">
              <w:t>8.89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DE6825" w14:textId="77777777" w:rsidR="0018007E" w:rsidRPr="004E2D4B" w:rsidRDefault="0018007E" w:rsidP="0012025F">
            <w:pPr>
              <w:keepNext/>
              <w:wordWrap/>
              <w:spacing w:line="240" w:lineRule="auto"/>
              <w:jc w:val="center"/>
            </w:pPr>
            <w:r w:rsidRPr="004E2D4B">
              <w:t>8.8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4E3C31"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67FB17" w14:textId="77777777" w:rsidR="0018007E" w:rsidRPr="004E2D4B" w:rsidRDefault="0018007E" w:rsidP="0012025F">
            <w:pPr>
              <w:keepNext/>
              <w:wordWrap/>
              <w:spacing w:line="240" w:lineRule="auto"/>
              <w:jc w:val="center"/>
            </w:pPr>
            <w:r w:rsidRPr="004E2D4B">
              <w:t>2.893</w:t>
            </w:r>
          </w:p>
        </w:tc>
      </w:tr>
      <w:tr w:rsidR="0018007E" w:rsidRPr="004E2D4B" w14:paraId="6D6D73A4"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BEB65B" w14:textId="77777777" w:rsidR="0018007E" w:rsidRPr="00BB0798" w:rsidRDefault="0018007E" w:rsidP="0012025F">
            <w:pPr>
              <w:keepNext/>
              <w:wordWrap/>
              <w:spacing w:line="240" w:lineRule="auto"/>
              <w:jc w:val="center"/>
              <w:rPr>
                <w:highlight w:val="lightGray"/>
              </w:rPr>
            </w:pPr>
            <w:r w:rsidRPr="00BB0798">
              <w:rPr>
                <w:highlight w:val="lightGray"/>
              </w:rPr>
              <w:t>From 6 to 9</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66A8E8"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6AC30B"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C95317" w14:textId="77777777" w:rsidR="0018007E" w:rsidRPr="004E2D4B" w:rsidRDefault="0018007E" w:rsidP="0012025F">
            <w:pPr>
              <w:keepNext/>
              <w:wordWrap/>
              <w:spacing w:line="240" w:lineRule="auto"/>
              <w:jc w:val="center"/>
            </w:pPr>
            <w:r w:rsidRPr="004E2D4B">
              <w:t>0.45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8567E2"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0EF0A5E" w14:textId="77777777" w:rsidR="0018007E" w:rsidRPr="004E2D4B" w:rsidRDefault="0018007E" w:rsidP="0012025F">
            <w:pPr>
              <w:keepNext/>
              <w:wordWrap/>
              <w:spacing w:line="240" w:lineRule="auto"/>
              <w:jc w:val="center"/>
            </w:pPr>
            <w:r w:rsidRPr="004E2D4B">
              <w:t>0</w:t>
            </w:r>
          </w:p>
        </w:tc>
      </w:tr>
      <w:tr w:rsidR="0018007E" w:rsidRPr="004E2D4B" w14:paraId="3D982ACD" w14:textId="77777777" w:rsidTr="0012025F">
        <w:trPr>
          <w:cantSplit/>
          <w:trHeight w:val="35"/>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FA3CF6" w14:textId="77777777" w:rsidR="0018007E" w:rsidRPr="00BB0798" w:rsidRDefault="0018007E" w:rsidP="0012025F">
            <w:pPr>
              <w:keepNext/>
              <w:wordWrap/>
              <w:spacing w:line="240" w:lineRule="auto"/>
              <w:jc w:val="center"/>
              <w:rPr>
                <w:highlight w:val="lightGray"/>
              </w:rPr>
            </w:pPr>
            <w:r w:rsidRPr="00BB0798">
              <w:rPr>
                <w:highlight w:val="lightGray"/>
              </w:rPr>
              <w:t>From 7 to 9</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017B6B" w14:textId="77777777" w:rsidR="0018007E" w:rsidRPr="004E2D4B" w:rsidRDefault="0018007E" w:rsidP="0012025F">
            <w:pPr>
              <w:keepNext/>
              <w:wordWrap/>
              <w:spacing w:line="240" w:lineRule="auto"/>
              <w:jc w:val="center"/>
            </w:pPr>
            <w:r w:rsidRPr="004E2D4B">
              <w:t>-6.0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E86761" w14:textId="77777777" w:rsidR="0018007E" w:rsidRPr="004E2D4B" w:rsidRDefault="0018007E" w:rsidP="0012025F">
            <w:pPr>
              <w:keepNext/>
              <w:wordWrap/>
              <w:spacing w:line="240" w:lineRule="auto"/>
              <w:jc w:val="center"/>
            </w:pPr>
            <w:r w:rsidRPr="004E2D4B">
              <w:t>-6.08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AD2ADDC" w14:textId="77777777" w:rsidR="0018007E" w:rsidRPr="004E2D4B" w:rsidRDefault="0018007E" w:rsidP="0012025F">
            <w:pPr>
              <w:keepNext/>
              <w:wordWrap/>
              <w:spacing w:line="240" w:lineRule="auto"/>
              <w:jc w:val="center"/>
            </w:pPr>
            <w:r w:rsidRPr="004E2D4B">
              <w:t>-6.07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649E8D" w14:textId="77777777" w:rsidR="0018007E" w:rsidRPr="004E2D4B" w:rsidRDefault="0018007E" w:rsidP="0012025F">
            <w:pPr>
              <w:keepNext/>
              <w:wordWrap/>
              <w:spacing w:line="240" w:lineRule="auto"/>
              <w:jc w:val="center"/>
            </w:pPr>
            <w:r w:rsidRPr="004E2D4B">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234198" w14:textId="77777777" w:rsidR="0018007E" w:rsidRPr="004E2D4B" w:rsidRDefault="0018007E" w:rsidP="0012025F">
            <w:pPr>
              <w:keepNext/>
              <w:wordWrap/>
              <w:spacing w:line="240" w:lineRule="auto"/>
              <w:jc w:val="center"/>
            </w:pPr>
            <w:r w:rsidRPr="004E2D4B">
              <w:t>-4.889</w:t>
            </w:r>
          </w:p>
        </w:tc>
      </w:tr>
    </w:tbl>
    <w:p w14:paraId="0888393A" w14:textId="5F336781" w:rsidR="001E2F61" w:rsidRPr="00465E8E" w:rsidRDefault="00465E8E" w:rsidP="00465E8E">
      <w:pPr>
        <w:pStyle w:val="Caption"/>
        <w:rPr>
          <w:sz w:val="18"/>
          <w:szCs w:val="18"/>
        </w:rPr>
      </w:pPr>
      <w:r w:rsidRPr="00465E8E">
        <w:rPr>
          <w:sz w:val="18"/>
          <w:szCs w:val="18"/>
        </w:rPr>
        <w:t>1: Brick, 2: Wood, 3: Siding, 4: Stucco, 5: Shingle (composition), 6: Stone, 7: Concrete or concrete block, 9: Other</w:t>
      </w:r>
    </w:p>
    <w:p w14:paraId="0ED70E4F" w14:textId="77777777" w:rsidR="00465E8E" w:rsidRDefault="00465E8E" w:rsidP="001E2F61">
      <w:pPr>
        <w:pStyle w:val="Caption"/>
      </w:pPr>
    </w:p>
    <w:p w14:paraId="758CF14F" w14:textId="77777777" w:rsidR="00465E8E" w:rsidRDefault="00465E8E" w:rsidP="001E2F61">
      <w:pPr>
        <w:pStyle w:val="Caption"/>
      </w:pPr>
    </w:p>
    <w:p w14:paraId="4BEB6287" w14:textId="77777777" w:rsidR="00465E8E" w:rsidRDefault="00465E8E" w:rsidP="001E2F61">
      <w:pPr>
        <w:pStyle w:val="Caption"/>
      </w:pPr>
    </w:p>
    <w:p w14:paraId="2F2E56B1" w14:textId="77777777" w:rsidR="00465E8E" w:rsidRDefault="00465E8E" w:rsidP="001E2F61">
      <w:pPr>
        <w:pStyle w:val="Caption"/>
      </w:pPr>
    </w:p>
    <w:p w14:paraId="6D7693AD" w14:textId="66BD84F0" w:rsidR="001E2F61" w:rsidRDefault="001E2F61" w:rsidP="001E2F61">
      <w:pPr>
        <w:pStyle w:val="Caption"/>
      </w:pPr>
      <w:bookmarkStart w:id="90" w:name="_Toc137462936"/>
      <w:r>
        <w:lastRenderedPageBreak/>
        <w:t xml:space="preserve">Table 5. </w:t>
      </w:r>
      <w:r w:rsidR="00B52BCD">
        <w:fldChar w:fldCharType="begin"/>
      </w:r>
      <w:r w:rsidR="00B52BCD">
        <w:instrText xml:space="preserve"> SEQ Table_5. \* ARABIC </w:instrText>
      </w:r>
      <w:r w:rsidR="00B52BCD">
        <w:fldChar w:fldCharType="separate"/>
      </w:r>
      <w:r w:rsidR="00EC4C2A">
        <w:rPr>
          <w:noProof/>
        </w:rPr>
        <w:t>18</w:t>
      </w:r>
      <w:r w:rsidR="00B52BCD">
        <w:rPr>
          <w:noProof/>
        </w:rPr>
        <w:fldChar w:fldCharType="end"/>
      </w:r>
      <w:r>
        <w:t>. Thermal resistance of major wall materials</w:t>
      </w:r>
      <w:bookmarkEnd w:id="90"/>
    </w:p>
    <w:tbl>
      <w:tblPr>
        <w:tblW w:w="5944" w:type="dxa"/>
        <w:jc w:val="center"/>
        <w:tblCellMar>
          <w:left w:w="0" w:type="dxa"/>
          <w:right w:w="0" w:type="dxa"/>
        </w:tblCellMar>
        <w:tblLook w:val="0420" w:firstRow="1" w:lastRow="0" w:firstColumn="0" w:lastColumn="0" w:noHBand="0" w:noVBand="1"/>
      </w:tblPr>
      <w:tblGrid>
        <w:gridCol w:w="983"/>
        <w:gridCol w:w="2891"/>
        <w:gridCol w:w="2070"/>
      </w:tblGrid>
      <w:tr w:rsidR="00177E1A" w:rsidRPr="00177E1A" w14:paraId="09E02D97" w14:textId="77777777" w:rsidTr="00465E8E">
        <w:trPr>
          <w:cantSplit/>
          <w:trHeight w:val="2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3B9E2E" w14:textId="77777777" w:rsidR="00177E1A" w:rsidRPr="00177E1A" w:rsidRDefault="00177E1A" w:rsidP="00465E8E">
            <w:pPr>
              <w:keepNext/>
              <w:spacing w:line="240" w:lineRule="auto"/>
              <w:jc w:val="center"/>
            </w:pPr>
            <w:r w:rsidRPr="00177E1A">
              <w:rPr>
                <w:b/>
                <w:bCs/>
              </w:rPr>
              <w:t>Code</w:t>
            </w:r>
          </w:p>
        </w:tc>
        <w:tc>
          <w:tcPr>
            <w:tcW w:w="289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30120B" w14:textId="77777777" w:rsidR="00177E1A" w:rsidRPr="00177E1A" w:rsidRDefault="00177E1A" w:rsidP="00465E8E">
            <w:pPr>
              <w:keepNext/>
              <w:spacing w:line="240" w:lineRule="auto"/>
              <w:jc w:val="center"/>
            </w:pPr>
            <w:r w:rsidRPr="00177E1A">
              <w:rPr>
                <w:b/>
                <w:bCs/>
              </w:rPr>
              <w:t>Description (wall material)</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3106D7" w14:textId="77777777" w:rsidR="00177E1A" w:rsidRPr="00177E1A" w:rsidRDefault="00177E1A" w:rsidP="00465E8E">
            <w:pPr>
              <w:keepNext/>
              <w:spacing w:line="240" w:lineRule="auto"/>
              <w:jc w:val="center"/>
            </w:pPr>
            <w:r w:rsidRPr="00177E1A">
              <w:rPr>
                <w:b/>
                <w:bCs/>
              </w:rPr>
              <w:t>R value (m</w:t>
            </w:r>
            <w:r w:rsidRPr="00177E1A">
              <w:rPr>
                <w:b/>
                <w:bCs/>
                <w:vertAlign w:val="superscript"/>
              </w:rPr>
              <w:t>2</w:t>
            </w:r>
            <w:r w:rsidRPr="00177E1A">
              <w:rPr>
                <w:b/>
                <w:bCs/>
              </w:rPr>
              <w:t>·K/W)</w:t>
            </w:r>
          </w:p>
        </w:tc>
      </w:tr>
      <w:tr w:rsidR="00177E1A" w:rsidRPr="00177E1A" w14:paraId="3974C3DD" w14:textId="77777777" w:rsidTr="00465E8E">
        <w:trPr>
          <w:cantSplit/>
          <w:trHeight w:val="2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41B845" w14:textId="77777777" w:rsidR="00177E1A" w:rsidRPr="00177E1A" w:rsidRDefault="00177E1A" w:rsidP="00465E8E">
            <w:pPr>
              <w:keepNext/>
              <w:spacing w:line="240" w:lineRule="auto"/>
              <w:jc w:val="center"/>
            </w:pPr>
            <w:r w:rsidRPr="00177E1A">
              <w:t>1</w:t>
            </w:r>
          </w:p>
        </w:tc>
        <w:tc>
          <w:tcPr>
            <w:tcW w:w="289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4714AC" w14:textId="77777777" w:rsidR="00177E1A" w:rsidRPr="00177E1A" w:rsidRDefault="00177E1A" w:rsidP="00465E8E">
            <w:pPr>
              <w:keepNext/>
              <w:spacing w:line="240" w:lineRule="auto"/>
              <w:jc w:val="center"/>
            </w:pPr>
            <w:r w:rsidRPr="00177E1A">
              <w:t>Brick</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F0C9A7" w14:textId="77777777" w:rsidR="00177E1A" w:rsidRPr="00177E1A" w:rsidRDefault="00177E1A" w:rsidP="00465E8E">
            <w:pPr>
              <w:keepNext/>
              <w:spacing w:line="240" w:lineRule="auto"/>
              <w:jc w:val="center"/>
            </w:pPr>
            <w:r w:rsidRPr="00177E1A">
              <w:t>0.14089</w:t>
            </w:r>
          </w:p>
        </w:tc>
      </w:tr>
      <w:tr w:rsidR="00177E1A" w:rsidRPr="00177E1A" w14:paraId="12413F28" w14:textId="77777777" w:rsidTr="00465E8E">
        <w:trPr>
          <w:cantSplit/>
          <w:trHeight w:val="2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8AD7F7" w14:textId="77777777" w:rsidR="00177E1A" w:rsidRPr="00177E1A" w:rsidRDefault="00177E1A" w:rsidP="00465E8E">
            <w:pPr>
              <w:keepNext/>
              <w:spacing w:line="240" w:lineRule="auto"/>
              <w:jc w:val="center"/>
            </w:pPr>
            <w:r w:rsidRPr="00177E1A">
              <w:t>2</w:t>
            </w:r>
          </w:p>
        </w:tc>
        <w:tc>
          <w:tcPr>
            <w:tcW w:w="289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8C010A" w14:textId="77777777" w:rsidR="00177E1A" w:rsidRPr="00177E1A" w:rsidRDefault="00177E1A" w:rsidP="00465E8E">
            <w:pPr>
              <w:keepNext/>
              <w:spacing w:line="240" w:lineRule="auto"/>
              <w:jc w:val="center"/>
            </w:pPr>
            <w:r w:rsidRPr="00177E1A">
              <w:t>Wood</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109C19" w14:textId="77777777" w:rsidR="00177E1A" w:rsidRPr="00177E1A" w:rsidRDefault="00177E1A" w:rsidP="00465E8E">
            <w:pPr>
              <w:keepNext/>
              <w:spacing w:line="240" w:lineRule="auto"/>
              <w:jc w:val="center"/>
            </w:pPr>
            <w:r w:rsidRPr="00177E1A">
              <w:t>0.11976</w:t>
            </w:r>
          </w:p>
        </w:tc>
      </w:tr>
      <w:tr w:rsidR="00177E1A" w:rsidRPr="00177E1A" w14:paraId="7F77BFF4" w14:textId="77777777" w:rsidTr="00465E8E">
        <w:trPr>
          <w:cantSplit/>
          <w:trHeight w:val="2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208D5D" w14:textId="77777777" w:rsidR="00177E1A" w:rsidRPr="00177E1A" w:rsidRDefault="00177E1A" w:rsidP="00465E8E">
            <w:pPr>
              <w:keepNext/>
              <w:spacing w:line="240" w:lineRule="auto"/>
              <w:jc w:val="center"/>
            </w:pPr>
            <w:r w:rsidRPr="00177E1A">
              <w:t>3</w:t>
            </w:r>
          </w:p>
        </w:tc>
        <w:tc>
          <w:tcPr>
            <w:tcW w:w="289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DC0C97" w14:textId="77777777" w:rsidR="00177E1A" w:rsidRPr="00177E1A" w:rsidRDefault="00177E1A" w:rsidP="00465E8E">
            <w:pPr>
              <w:keepNext/>
              <w:spacing w:line="240" w:lineRule="auto"/>
              <w:jc w:val="center"/>
            </w:pPr>
            <w:r w:rsidRPr="00177E1A">
              <w:t>Siding</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DBD49A" w14:textId="77777777" w:rsidR="00177E1A" w:rsidRPr="00177E1A" w:rsidRDefault="00177E1A" w:rsidP="00465E8E">
            <w:pPr>
              <w:keepNext/>
              <w:spacing w:line="240" w:lineRule="auto"/>
              <w:jc w:val="center"/>
            </w:pPr>
            <w:r w:rsidRPr="00177E1A">
              <w:t>0.31701</w:t>
            </w:r>
          </w:p>
        </w:tc>
      </w:tr>
      <w:tr w:rsidR="00177E1A" w:rsidRPr="00177E1A" w14:paraId="1F9F884E" w14:textId="77777777" w:rsidTr="00465E8E">
        <w:trPr>
          <w:cantSplit/>
          <w:trHeight w:val="2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00BF3B2" w14:textId="77777777" w:rsidR="00177E1A" w:rsidRPr="00177E1A" w:rsidRDefault="00177E1A" w:rsidP="00465E8E">
            <w:pPr>
              <w:keepNext/>
              <w:spacing w:line="240" w:lineRule="auto"/>
              <w:jc w:val="center"/>
            </w:pPr>
            <w:r w:rsidRPr="00177E1A">
              <w:t>4</w:t>
            </w:r>
          </w:p>
        </w:tc>
        <w:tc>
          <w:tcPr>
            <w:tcW w:w="289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90B779" w14:textId="77777777" w:rsidR="00177E1A" w:rsidRPr="00177E1A" w:rsidRDefault="00177E1A" w:rsidP="00465E8E">
            <w:pPr>
              <w:keepNext/>
              <w:spacing w:line="240" w:lineRule="auto"/>
              <w:jc w:val="center"/>
            </w:pPr>
            <w:r w:rsidRPr="00177E1A">
              <w:t>Stucco</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DB858F" w14:textId="344B0E89" w:rsidR="00177E1A" w:rsidRPr="00177E1A" w:rsidRDefault="00177E1A" w:rsidP="00465E8E">
            <w:pPr>
              <w:keepNext/>
              <w:spacing w:line="240" w:lineRule="auto"/>
              <w:jc w:val="center"/>
            </w:pPr>
            <w:r w:rsidRPr="00177E1A">
              <w:t>0.009</w:t>
            </w:r>
          </w:p>
        </w:tc>
      </w:tr>
      <w:tr w:rsidR="00177E1A" w:rsidRPr="00177E1A" w14:paraId="64203C6E" w14:textId="77777777" w:rsidTr="00465E8E">
        <w:trPr>
          <w:cantSplit/>
          <w:trHeight w:val="2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3CEB82" w14:textId="77777777" w:rsidR="00177E1A" w:rsidRPr="00177E1A" w:rsidRDefault="00177E1A" w:rsidP="00465E8E">
            <w:pPr>
              <w:keepNext/>
              <w:spacing w:line="240" w:lineRule="auto"/>
              <w:jc w:val="center"/>
            </w:pPr>
            <w:r w:rsidRPr="00177E1A">
              <w:t>5</w:t>
            </w:r>
          </w:p>
        </w:tc>
        <w:tc>
          <w:tcPr>
            <w:tcW w:w="289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23A588" w14:textId="77777777" w:rsidR="00177E1A" w:rsidRPr="00177E1A" w:rsidRDefault="00177E1A" w:rsidP="00465E8E">
            <w:pPr>
              <w:keepNext/>
              <w:spacing w:line="240" w:lineRule="auto"/>
              <w:jc w:val="center"/>
            </w:pPr>
            <w:r w:rsidRPr="00177E1A">
              <w:t>Shingle (composi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921AF0" w14:textId="77777777" w:rsidR="00177E1A" w:rsidRPr="00177E1A" w:rsidRDefault="00177E1A" w:rsidP="00465E8E">
            <w:pPr>
              <w:keepNext/>
              <w:spacing w:line="240" w:lineRule="auto"/>
              <w:jc w:val="center"/>
            </w:pPr>
            <w:r w:rsidRPr="00177E1A">
              <w:t>0.07749</w:t>
            </w:r>
          </w:p>
        </w:tc>
      </w:tr>
      <w:tr w:rsidR="00177E1A" w:rsidRPr="00177E1A" w14:paraId="1EB8CFF2" w14:textId="77777777" w:rsidTr="00465E8E">
        <w:trPr>
          <w:cantSplit/>
          <w:trHeight w:val="2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BB4098" w14:textId="77777777" w:rsidR="00177E1A" w:rsidRPr="00177E1A" w:rsidRDefault="00177E1A" w:rsidP="00465E8E">
            <w:pPr>
              <w:keepNext/>
              <w:spacing w:line="240" w:lineRule="auto"/>
              <w:jc w:val="center"/>
            </w:pPr>
            <w:r w:rsidRPr="00177E1A">
              <w:t>6</w:t>
            </w:r>
          </w:p>
        </w:tc>
        <w:tc>
          <w:tcPr>
            <w:tcW w:w="289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A9F1FF" w14:textId="77777777" w:rsidR="00177E1A" w:rsidRPr="00177E1A" w:rsidRDefault="00177E1A" w:rsidP="00465E8E">
            <w:pPr>
              <w:keepNext/>
              <w:spacing w:line="240" w:lineRule="auto"/>
              <w:jc w:val="center"/>
            </w:pPr>
            <w:r w:rsidRPr="00177E1A">
              <w:t>Stone</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B570E4" w14:textId="77777777" w:rsidR="00177E1A" w:rsidRPr="00177E1A" w:rsidRDefault="00177E1A" w:rsidP="00465E8E">
            <w:pPr>
              <w:keepNext/>
              <w:spacing w:line="240" w:lineRule="auto"/>
              <w:jc w:val="center"/>
            </w:pPr>
            <w:r w:rsidRPr="00177E1A">
              <w:t>0.01408</w:t>
            </w:r>
          </w:p>
        </w:tc>
      </w:tr>
      <w:tr w:rsidR="00177E1A" w:rsidRPr="00177E1A" w14:paraId="6497650B" w14:textId="77777777" w:rsidTr="00465E8E">
        <w:trPr>
          <w:cantSplit/>
          <w:trHeight w:val="2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0E3255" w14:textId="77777777" w:rsidR="00177E1A" w:rsidRPr="00177E1A" w:rsidRDefault="00177E1A" w:rsidP="00465E8E">
            <w:pPr>
              <w:keepNext/>
              <w:spacing w:line="240" w:lineRule="auto"/>
              <w:jc w:val="center"/>
            </w:pPr>
            <w:r w:rsidRPr="00177E1A">
              <w:t>7</w:t>
            </w:r>
          </w:p>
        </w:tc>
        <w:tc>
          <w:tcPr>
            <w:tcW w:w="289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ADC24B" w14:textId="77777777" w:rsidR="00177E1A" w:rsidRPr="00177E1A" w:rsidRDefault="00177E1A" w:rsidP="00465E8E">
            <w:pPr>
              <w:keepNext/>
              <w:spacing w:line="240" w:lineRule="auto"/>
              <w:jc w:val="center"/>
            </w:pPr>
            <w:r w:rsidRPr="00177E1A">
              <w:t>Concrete or concrete block</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0381CD" w14:textId="77777777" w:rsidR="00177E1A" w:rsidRPr="00177E1A" w:rsidRDefault="00177E1A" w:rsidP="00465E8E">
            <w:pPr>
              <w:keepNext/>
              <w:spacing w:line="240" w:lineRule="auto"/>
              <w:jc w:val="center"/>
            </w:pPr>
            <w:r w:rsidRPr="00177E1A">
              <w:t>0.07749</w:t>
            </w:r>
          </w:p>
        </w:tc>
      </w:tr>
      <w:tr w:rsidR="00177E1A" w:rsidRPr="00177E1A" w14:paraId="33AC1D76" w14:textId="77777777" w:rsidTr="00465E8E">
        <w:trPr>
          <w:cantSplit/>
          <w:trHeight w:val="2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0C5374" w14:textId="77777777" w:rsidR="00177E1A" w:rsidRPr="00177E1A" w:rsidRDefault="00177E1A" w:rsidP="00465E8E">
            <w:pPr>
              <w:keepNext/>
              <w:spacing w:line="240" w:lineRule="auto"/>
              <w:jc w:val="center"/>
            </w:pPr>
            <w:r w:rsidRPr="00177E1A">
              <w:t>9</w:t>
            </w:r>
          </w:p>
        </w:tc>
        <w:tc>
          <w:tcPr>
            <w:tcW w:w="289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EA57AB" w14:textId="77777777" w:rsidR="00177E1A" w:rsidRPr="00177E1A" w:rsidRDefault="00177E1A" w:rsidP="00465E8E">
            <w:pPr>
              <w:keepNext/>
              <w:spacing w:line="240" w:lineRule="auto"/>
              <w:jc w:val="center"/>
            </w:pPr>
            <w:r w:rsidRPr="00177E1A">
              <w:t>Other</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31FC62" w14:textId="77777777" w:rsidR="00177E1A" w:rsidRPr="00177E1A" w:rsidRDefault="00177E1A" w:rsidP="00465E8E">
            <w:pPr>
              <w:keepNext/>
              <w:spacing w:line="240" w:lineRule="auto"/>
              <w:jc w:val="center"/>
            </w:pPr>
            <w:r w:rsidRPr="00177E1A">
              <w:t>-</w:t>
            </w:r>
          </w:p>
        </w:tc>
      </w:tr>
    </w:tbl>
    <w:p w14:paraId="535F13E4" w14:textId="77777777" w:rsidR="0018007E" w:rsidRDefault="0018007E" w:rsidP="002F44C8"/>
    <w:p w14:paraId="0F72B608" w14:textId="77777777" w:rsidR="0018007E" w:rsidRDefault="0018007E" w:rsidP="002F44C8"/>
    <w:p w14:paraId="625046AE" w14:textId="392B06E3" w:rsidR="002F44C8" w:rsidRDefault="00B323B0" w:rsidP="002F44C8">
      <w:r w:rsidRPr="00B323B0">
        <w:t xml:space="preserve">The results in Table </w:t>
      </w:r>
      <w:r w:rsidR="00C93703">
        <w:t>5.</w:t>
      </w:r>
      <w:r w:rsidR="00465E8E">
        <w:t>19</w:t>
      </w:r>
      <w:r w:rsidRPr="00B323B0">
        <w:t xml:space="preserve"> depict a multifaceted interplay between various structural, environmental, and demographic variables with energy use intensity. With an increase in Cooling Degree Days (CDD65) by </w:t>
      </w:r>
      <w:proofErr w:type="gramStart"/>
      <w:r w:rsidR="009605DF" w:rsidRPr="00B323B0">
        <w:t>500</w:t>
      </w:r>
      <w:r w:rsidR="009605DF">
        <w:t xml:space="preserve"> </w:t>
      </w:r>
      <w:r w:rsidR="009605DF" w:rsidRPr="00B323B0">
        <w:t>degree</w:t>
      </w:r>
      <w:proofErr w:type="gramEnd"/>
      <w:r w:rsidRPr="00B323B0">
        <w:t xml:space="preserve"> days, </w:t>
      </w:r>
      <w:r>
        <w:t>EUI</w:t>
      </w:r>
      <w:r w:rsidRPr="00B323B0">
        <w:t xml:space="preserve"> shows an upward trend, increasing by 3.854 kWh/m</w:t>
      </w:r>
      <w:r w:rsidRPr="00B323B0">
        <w:rPr>
          <w:vertAlign w:val="superscript"/>
        </w:rPr>
        <w:t>2</w:t>
      </w:r>
      <w:r w:rsidRPr="00B323B0">
        <w:t>, illustrating the demand for more cooling energy with higher external temperature. Conversely, an increment of 0.1 in the weather and shielding factor results in a reduction of 8.116 kWh/m</w:t>
      </w:r>
      <w:r w:rsidRPr="00B323B0">
        <w:rPr>
          <w:vertAlign w:val="superscript"/>
        </w:rPr>
        <w:t>2</w:t>
      </w:r>
      <w:r w:rsidRPr="00B323B0">
        <w:t xml:space="preserve">, indicating the effectiveness of external factors in mitigating energy consumption. The number of occupants in the dwelling has no observable impact on energy usage, while an increment of </w:t>
      </w:r>
      <w:r>
        <w:t>$</w:t>
      </w:r>
      <w:r w:rsidRPr="00B323B0">
        <w:t>10,000 in annual income decreases energy use intensity by 3.43 kWh/m</w:t>
      </w:r>
      <w:r w:rsidRPr="00B323B0">
        <w:rPr>
          <w:vertAlign w:val="superscript"/>
        </w:rPr>
        <w:t>2</w:t>
      </w:r>
      <w:r w:rsidRPr="00B323B0">
        <w:t>, possibly due to</w:t>
      </w:r>
      <w:r>
        <w:t xml:space="preserve"> large homes or</w:t>
      </w:r>
      <w:r w:rsidRPr="00B323B0">
        <w:t xml:space="preserve"> energy-conscious practices associated with higher income brackets. The presence of a thermostat further exemplifies this, leading to a decrease of 17.620 kWh/m</w:t>
      </w:r>
      <w:r w:rsidRPr="00B323B0">
        <w:rPr>
          <w:vertAlign w:val="superscript"/>
        </w:rPr>
        <w:t>2</w:t>
      </w:r>
      <w:r w:rsidRPr="00B323B0">
        <w:t xml:space="preserve">, underscoring its role in regulating and conserving energy. Incremental changes in building characteristics such as the number of windows, the year built, the number of rooms, the total area, and the cooled area all indicate reductions in </w:t>
      </w:r>
      <w:r>
        <w:t>EUI</w:t>
      </w:r>
      <w:r w:rsidRPr="00B323B0">
        <w:t>. Lastly, the latent heat infiltration is associated with an increase in energy usage by 1.29 kWh/m</w:t>
      </w:r>
      <w:r w:rsidRPr="00B323B0">
        <w:rPr>
          <w:vertAlign w:val="superscript"/>
        </w:rPr>
        <w:t>2</w:t>
      </w:r>
      <w:r w:rsidRPr="00B323B0">
        <w:t>, indicating that heat infiltration can contribute to higher energy consumption.</w:t>
      </w:r>
    </w:p>
    <w:p w14:paraId="4FF0EC84" w14:textId="7A8E4C02" w:rsidR="00E12DB6" w:rsidRDefault="00E12DB6" w:rsidP="002F44C8"/>
    <w:p w14:paraId="630910E1" w14:textId="77777777" w:rsidR="00B323B0" w:rsidRDefault="00B323B0" w:rsidP="002F44C8"/>
    <w:p w14:paraId="121E7C76" w14:textId="0FDABA9C" w:rsidR="00B323B0" w:rsidRDefault="00B323B0" w:rsidP="005D6DC2">
      <w:pPr>
        <w:pStyle w:val="Caption"/>
        <w:jc w:val="left"/>
      </w:pPr>
      <w:bookmarkStart w:id="91" w:name="_Toc137462937"/>
      <w:r>
        <w:lastRenderedPageBreak/>
        <w:t xml:space="preserve">Table 5. </w:t>
      </w:r>
      <w:r w:rsidR="00B52BCD">
        <w:fldChar w:fldCharType="begin"/>
      </w:r>
      <w:r w:rsidR="00B52BCD">
        <w:instrText xml:space="preserve"> SEQ Table_5. \* ARABIC </w:instrText>
      </w:r>
      <w:r w:rsidR="00B52BCD">
        <w:fldChar w:fldCharType="separate"/>
      </w:r>
      <w:r w:rsidR="00EC4C2A">
        <w:rPr>
          <w:noProof/>
        </w:rPr>
        <w:t>19</w:t>
      </w:r>
      <w:r w:rsidR="00B52BCD">
        <w:rPr>
          <w:noProof/>
        </w:rPr>
        <w:fldChar w:fldCharType="end"/>
      </w:r>
      <w:r w:rsidR="005D6DC2">
        <w:t>. Causal effects of other variables on EUI</w:t>
      </w:r>
      <w:bookmarkEnd w:id="91"/>
    </w:p>
    <w:tbl>
      <w:tblPr>
        <w:tblW w:w="0" w:type="auto"/>
        <w:tblCellMar>
          <w:left w:w="0" w:type="dxa"/>
          <w:right w:w="0" w:type="dxa"/>
        </w:tblCellMar>
        <w:tblLook w:val="0600" w:firstRow="0" w:lastRow="0" w:firstColumn="0" w:lastColumn="0" w:noHBand="1" w:noVBand="1"/>
      </w:tblPr>
      <w:tblGrid>
        <w:gridCol w:w="1885"/>
        <w:gridCol w:w="1916"/>
        <w:gridCol w:w="1004"/>
        <w:gridCol w:w="1637"/>
        <w:gridCol w:w="1264"/>
        <w:gridCol w:w="779"/>
      </w:tblGrid>
      <w:tr w:rsidR="00FA1398" w:rsidRPr="00157C9D" w14:paraId="29A70724" w14:textId="77777777" w:rsidTr="00FA1398">
        <w:trPr>
          <w:cantSplit/>
          <w:trHeight w:val="517"/>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AB3D79" w14:textId="633E9DB6" w:rsidR="00157C9D" w:rsidRPr="00157C9D" w:rsidRDefault="00157C9D" w:rsidP="00FA1398">
            <w:pPr>
              <w:keepNext/>
              <w:spacing w:line="240" w:lineRule="auto"/>
              <w:jc w:val="center"/>
              <w:rPr>
                <w:b/>
                <w:bCs/>
              </w:rPr>
            </w:pPr>
            <w:r w:rsidRPr="00157C9D">
              <w:rPr>
                <w:b/>
                <w:bCs/>
              </w:rPr>
              <w:t>Variable (increment)</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624025" w14:textId="417016DA" w:rsidR="00157C9D" w:rsidRPr="00157C9D" w:rsidRDefault="00157C9D" w:rsidP="00FA1398">
            <w:pPr>
              <w:keepNext/>
              <w:spacing w:line="240" w:lineRule="auto"/>
              <w:jc w:val="center"/>
              <w:rPr>
                <w:b/>
                <w:bCs/>
              </w:rPr>
            </w:pPr>
            <w:r w:rsidRPr="00157C9D">
              <w:rPr>
                <w:b/>
                <w:bCs/>
                <w:lang w:val="en-GB"/>
              </w:rPr>
              <w:t>Estimated average change in EUI</w:t>
            </w:r>
            <w:r w:rsidR="00FA1398">
              <w:rPr>
                <w:b/>
                <w:bCs/>
                <w:lang w:val="en-GB"/>
              </w:rPr>
              <w:t xml:space="preserve"> (kWh/m</w:t>
            </w:r>
            <w:r w:rsidR="00FA1398" w:rsidRPr="00FA1398">
              <w:rPr>
                <w:b/>
                <w:bCs/>
                <w:vertAlign w:val="superscript"/>
                <w:lang w:val="en-GB"/>
              </w:rPr>
              <w:t>2</w:t>
            </w:r>
            <w:r w:rsidR="00FA1398">
              <w:rPr>
                <w:b/>
                <w:bCs/>
                <w:lang w:val="en-GB"/>
              </w:rPr>
              <w: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43A893" w14:textId="77777777" w:rsidR="00157C9D" w:rsidRPr="00157C9D" w:rsidRDefault="00157C9D" w:rsidP="00FA1398">
            <w:pPr>
              <w:keepNext/>
              <w:spacing w:line="240" w:lineRule="auto"/>
              <w:jc w:val="center"/>
            </w:pPr>
            <w:r w:rsidRPr="00157C9D">
              <w:rPr>
                <w:b/>
                <w:bCs/>
              </w:rPr>
              <w:t>Refutation</w:t>
            </w:r>
          </w:p>
        </w:tc>
      </w:tr>
      <w:tr w:rsidR="00157C9D" w:rsidRPr="00157C9D" w14:paraId="5109F5CF" w14:textId="77777777" w:rsidTr="00FA1398">
        <w:trPr>
          <w:cantSplit/>
          <w:trHeight w:val="52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7C9AD99" w14:textId="77777777" w:rsidR="00157C9D" w:rsidRPr="00157C9D" w:rsidRDefault="00157C9D" w:rsidP="00FA1398">
            <w:pPr>
              <w:keepNext/>
              <w:spacing w:line="240" w:lineRule="auto"/>
              <w:jc w:val="cente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F157EED" w14:textId="77777777" w:rsidR="00157C9D" w:rsidRPr="00157C9D" w:rsidRDefault="00157C9D" w:rsidP="00FA1398">
            <w:pPr>
              <w:keepNext/>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B33AB7" w14:textId="04298B48" w:rsidR="00157C9D" w:rsidRPr="00157C9D" w:rsidRDefault="00157C9D" w:rsidP="00FA1398">
            <w:pPr>
              <w:keepNext/>
              <w:spacing w:line="240" w:lineRule="auto"/>
              <w:jc w:val="center"/>
            </w:pPr>
            <w:r w:rsidRPr="00157C9D">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4E0588C" w14:textId="77777777" w:rsidR="00157C9D" w:rsidRPr="00157C9D" w:rsidRDefault="00157C9D" w:rsidP="00FA1398">
            <w:pPr>
              <w:keepNext/>
              <w:spacing w:line="240" w:lineRule="auto"/>
              <w:jc w:val="center"/>
            </w:pPr>
            <w:r w:rsidRPr="00157C9D">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B1B313" w14:textId="48D0F3B7" w:rsidR="00157C9D" w:rsidRPr="00157C9D" w:rsidRDefault="00157C9D" w:rsidP="00FA1398">
            <w:pPr>
              <w:keepNext/>
              <w:spacing w:line="240" w:lineRule="auto"/>
              <w:jc w:val="center"/>
            </w:pPr>
            <w:r w:rsidRPr="00157C9D">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2FACEE" w14:textId="132293EB" w:rsidR="00157C9D" w:rsidRPr="00157C9D" w:rsidRDefault="00157C9D" w:rsidP="00FA1398">
            <w:pPr>
              <w:keepNext/>
              <w:spacing w:line="240" w:lineRule="auto"/>
              <w:jc w:val="center"/>
            </w:pPr>
            <w:r w:rsidRPr="00157C9D">
              <w:rPr>
                <w:b/>
                <w:bCs/>
                <w:lang w:val="en-GB"/>
              </w:rPr>
              <w:t>Data subset</w:t>
            </w:r>
          </w:p>
        </w:tc>
      </w:tr>
      <w:tr w:rsidR="00157C9D" w:rsidRPr="00157C9D" w14:paraId="04C7657E" w14:textId="77777777" w:rsidTr="00FA1398">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88809D3" w14:textId="77777777" w:rsidR="00FA1398" w:rsidRDefault="00157C9D" w:rsidP="00FA1398">
            <w:pPr>
              <w:keepNext/>
              <w:spacing w:line="240" w:lineRule="auto"/>
              <w:jc w:val="center"/>
            </w:pPr>
            <w:r w:rsidRPr="00157C9D">
              <w:t xml:space="preserve">CDD65 </w:t>
            </w:r>
          </w:p>
          <w:p w14:paraId="0627EDC1" w14:textId="040D97DF" w:rsidR="00157C9D" w:rsidRPr="00157C9D" w:rsidRDefault="00157C9D" w:rsidP="00FA1398">
            <w:pPr>
              <w:keepNext/>
              <w:spacing w:line="240" w:lineRule="auto"/>
              <w:jc w:val="center"/>
            </w:pPr>
            <w:r w:rsidRPr="00157C9D">
              <w:t>(500 D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4D8B9A3" w14:textId="77777777" w:rsidR="00157C9D" w:rsidRPr="00157C9D" w:rsidRDefault="00157C9D" w:rsidP="00FA1398">
            <w:pPr>
              <w:keepNext/>
              <w:spacing w:line="240" w:lineRule="auto"/>
              <w:jc w:val="center"/>
            </w:pPr>
            <w:r w:rsidRPr="00157C9D">
              <w:t>3.85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5688B7" w14:textId="77777777" w:rsidR="00157C9D" w:rsidRPr="00157C9D" w:rsidRDefault="00157C9D" w:rsidP="00FA1398">
            <w:pPr>
              <w:keepNext/>
              <w:spacing w:line="240" w:lineRule="auto"/>
              <w:jc w:val="center"/>
            </w:pPr>
            <w:r w:rsidRPr="00157C9D">
              <w:t>3.85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C7C0E8" w14:textId="77777777" w:rsidR="00157C9D" w:rsidRPr="00157C9D" w:rsidRDefault="00157C9D" w:rsidP="00FA1398">
            <w:pPr>
              <w:keepNext/>
              <w:spacing w:line="240" w:lineRule="auto"/>
              <w:jc w:val="center"/>
            </w:pPr>
            <w:r w:rsidRPr="00157C9D">
              <w:t>3.85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403163"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B38A24" w14:textId="77777777" w:rsidR="00157C9D" w:rsidRPr="00157C9D" w:rsidRDefault="00157C9D" w:rsidP="00FA1398">
            <w:pPr>
              <w:keepNext/>
              <w:spacing w:line="240" w:lineRule="auto"/>
              <w:jc w:val="center"/>
            </w:pPr>
            <w:r w:rsidRPr="00157C9D">
              <w:t>3.854</w:t>
            </w:r>
          </w:p>
        </w:tc>
      </w:tr>
      <w:tr w:rsidR="00157C9D" w:rsidRPr="00157C9D" w14:paraId="510398AD" w14:textId="77777777" w:rsidTr="00FA1398">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08D4127" w14:textId="691BC7A6" w:rsidR="00157C9D" w:rsidRPr="00157C9D" w:rsidRDefault="00157C9D" w:rsidP="00FA1398">
            <w:pPr>
              <w:keepNext/>
              <w:spacing w:line="240" w:lineRule="auto"/>
              <w:jc w:val="center"/>
            </w:pPr>
            <w:r w:rsidRPr="00157C9D">
              <w:t>Weather and shielding factor (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095FB7" w14:textId="77777777" w:rsidR="00157C9D" w:rsidRPr="00157C9D" w:rsidRDefault="00157C9D" w:rsidP="00FA1398">
            <w:pPr>
              <w:keepNext/>
              <w:spacing w:line="240" w:lineRule="auto"/>
              <w:jc w:val="center"/>
            </w:pPr>
            <w:r w:rsidRPr="00157C9D">
              <w:t>- 8.1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A9D4B5" w14:textId="77777777" w:rsidR="00157C9D" w:rsidRPr="00157C9D" w:rsidRDefault="00157C9D" w:rsidP="00FA1398">
            <w:pPr>
              <w:keepNext/>
              <w:spacing w:line="240" w:lineRule="auto"/>
              <w:jc w:val="center"/>
            </w:pPr>
            <w:r w:rsidRPr="00157C9D">
              <w:t>-8.1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520CE0" w14:textId="77777777" w:rsidR="00157C9D" w:rsidRPr="00157C9D" w:rsidRDefault="00157C9D" w:rsidP="00FA1398">
            <w:pPr>
              <w:keepNext/>
              <w:spacing w:line="240" w:lineRule="auto"/>
              <w:jc w:val="center"/>
            </w:pPr>
            <w:r w:rsidRPr="00157C9D">
              <w:t>-8.1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C4E782"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F24311" w14:textId="77777777" w:rsidR="00157C9D" w:rsidRPr="00157C9D" w:rsidRDefault="00157C9D" w:rsidP="00FA1398">
            <w:pPr>
              <w:keepNext/>
              <w:spacing w:line="240" w:lineRule="auto"/>
              <w:jc w:val="center"/>
            </w:pPr>
            <w:r w:rsidRPr="00157C9D">
              <w:t>-8.116</w:t>
            </w:r>
          </w:p>
        </w:tc>
      </w:tr>
      <w:tr w:rsidR="00157C9D" w:rsidRPr="00157C9D" w14:paraId="17E04F08" w14:textId="77777777" w:rsidTr="00FA1398">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04F2DA" w14:textId="7F928115" w:rsidR="00157C9D" w:rsidRPr="00157C9D" w:rsidRDefault="00157C9D" w:rsidP="00FA1398">
            <w:pPr>
              <w:keepNext/>
              <w:spacing w:line="240" w:lineRule="auto"/>
              <w:jc w:val="center"/>
            </w:pPr>
            <w:r w:rsidRPr="00157C9D">
              <w:t>Number of people (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2E54C0B"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1A31A57"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363500"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9C2015"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87B2B9" w14:textId="77777777" w:rsidR="00157C9D" w:rsidRPr="00157C9D" w:rsidRDefault="00157C9D" w:rsidP="00FA1398">
            <w:pPr>
              <w:keepNext/>
              <w:spacing w:line="240" w:lineRule="auto"/>
              <w:jc w:val="center"/>
            </w:pPr>
            <w:r w:rsidRPr="00157C9D">
              <w:t>0</w:t>
            </w:r>
          </w:p>
        </w:tc>
      </w:tr>
      <w:tr w:rsidR="00157C9D" w:rsidRPr="00157C9D" w14:paraId="41246AD3" w14:textId="77777777" w:rsidTr="00FA1398">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44A7FF" w14:textId="1C36361C" w:rsidR="00157C9D" w:rsidRPr="00157C9D" w:rsidRDefault="00157C9D" w:rsidP="00FA1398">
            <w:pPr>
              <w:keepNext/>
              <w:spacing w:line="240" w:lineRule="auto"/>
              <w:jc w:val="center"/>
            </w:pPr>
            <w:r w:rsidRPr="00157C9D">
              <w:t>Annual income (10k)</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BED9D0E" w14:textId="77777777" w:rsidR="00157C9D" w:rsidRPr="00157C9D" w:rsidRDefault="00157C9D" w:rsidP="00FA1398">
            <w:pPr>
              <w:keepNext/>
              <w:spacing w:line="240" w:lineRule="auto"/>
              <w:jc w:val="center"/>
            </w:pPr>
            <w:r w:rsidRPr="00157C9D">
              <w:t>-3.4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AEFD7F" w14:textId="77777777" w:rsidR="00157C9D" w:rsidRPr="00157C9D" w:rsidRDefault="00157C9D" w:rsidP="00FA1398">
            <w:pPr>
              <w:keepNext/>
              <w:spacing w:line="240" w:lineRule="auto"/>
              <w:jc w:val="center"/>
            </w:pPr>
            <w:r w:rsidRPr="00157C9D">
              <w:t>-3.4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53FE20D" w14:textId="77777777" w:rsidR="00157C9D" w:rsidRPr="00157C9D" w:rsidRDefault="00157C9D" w:rsidP="00FA1398">
            <w:pPr>
              <w:keepNext/>
              <w:spacing w:line="240" w:lineRule="auto"/>
              <w:jc w:val="center"/>
            </w:pPr>
            <w:r w:rsidRPr="00157C9D">
              <w:t>-3.4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D002BD"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05C35B" w14:textId="77777777" w:rsidR="00157C9D" w:rsidRPr="00157C9D" w:rsidRDefault="00157C9D" w:rsidP="00FA1398">
            <w:pPr>
              <w:keepNext/>
              <w:spacing w:line="240" w:lineRule="auto"/>
              <w:jc w:val="center"/>
            </w:pPr>
            <w:r w:rsidRPr="00157C9D">
              <w:t>-3.430</w:t>
            </w:r>
          </w:p>
        </w:tc>
      </w:tr>
      <w:tr w:rsidR="00157C9D" w:rsidRPr="00157C9D" w14:paraId="698BBBBE" w14:textId="77777777" w:rsidTr="00FA1398">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2308A7" w14:textId="66C69D45" w:rsidR="00157C9D" w:rsidRPr="00157C9D" w:rsidRDefault="00157C9D" w:rsidP="00FA1398">
            <w:pPr>
              <w:keepNext/>
              <w:spacing w:line="240" w:lineRule="auto"/>
              <w:jc w:val="center"/>
            </w:pPr>
            <w:r w:rsidRPr="00157C9D">
              <w:t>Thermostat pres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40FCD01" w14:textId="77777777" w:rsidR="00157C9D" w:rsidRPr="00157C9D" w:rsidRDefault="00157C9D" w:rsidP="00FA1398">
            <w:pPr>
              <w:keepNext/>
              <w:spacing w:line="240" w:lineRule="auto"/>
              <w:jc w:val="center"/>
            </w:pPr>
            <w:r w:rsidRPr="00157C9D">
              <w:t>-17.6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386D23" w14:textId="77777777" w:rsidR="00157C9D" w:rsidRPr="00157C9D" w:rsidRDefault="00157C9D" w:rsidP="00FA1398">
            <w:pPr>
              <w:keepNext/>
              <w:spacing w:line="240" w:lineRule="auto"/>
              <w:jc w:val="center"/>
            </w:pPr>
            <w:r w:rsidRPr="00157C9D">
              <w:t>-17.6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BFC662" w14:textId="77777777" w:rsidR="00157C9D" w:rsidRPr="00157C9D" w:rsidRDefault="00157C9D" w:rsidP="00FA1398">
            <w:pPr>
              <w:keepNext/>
              <w:spacing w:line="240" w:lineRule="auto"/>
              <w:jc w:val="center"/>
            </w:pPr>
            <w:r w:rsidRPr="00157C9D">
              <w:t>-17.6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2A824E"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D5C8F9" w14:textId="77777777" w:rsidR="00157C9D" w:rsidRPr="00157C9D" w:rsidRDefault="00157C9D" w:rsidP="00FA1398">
            <w:pPr>
              <w:keepNext/>
              <w:spacing w:line="240" w:lineRule="auto"/>
              <w:jc w:val="center"/>
            </w:pPr>
            <w:r w:rsidRPr="00157C9D">
              <w:t>-17.620</w:t>
            </w:r>
          </w:p>
        </w:tc>
      </w:tr>
      <w:tr w:rsidR="00157C9D" w:rsidRPr="00157C9D" w14:paraId="38DF8FC9" w14:textId="77777777" w:rsidTr="00FA1398">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AE4636" w14:textId="6C8C5CBF" w:rsidR="00157C9D" w:rsidRPr="00157C9D" w:rsidRDefault="00157C9D" w:rsidP="00FA1398">
            <w:pPr>
              <w:keepNext/>
              <w:spacing w:line="240" w:lineRule="auto"/>
              <w:jc w:val="center"/>
            </w:pPr>
            <w:r w:rsidRPr="00157C9D">
              <w:t>Number of windows (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8C84575" w14:textId="77777777" w:rsidR="00157C9D" w:rsidRPr="00157C9D" w:rsidRDefault="00157C9D" w:rsidP="00FA1398">
            <w:pPr>
              <w:keepNext/>
              <w:spacing w:line="240" w:lineRule="auto"/>
              <w:jc w:val="center"/>
            </w:pPr>
            <w:r w:rsidRPr="00157C9D">
              <w:t>-0.85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1D6A0E" w14:textId="77777777" w:rsidR="00157C9D" w:rsidRPr="00157C9D" w:rsidRDefault="00157C9D" w:rsidP="00FA1398">
            <w:pPr>
              <w:keepNext/>
              <w:spacing w:line="240" w:lineRule="auto"/>
              <w:jc w:val="center"/>
            </w:pPr>
            <w:r w:rsidRPr="00157C9D">
              <w:t>-0.85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7A58AD" w14:textId="77777777" w:rsidR="00157C9D" w:rsidRPr="00157C9D" w:rsidRDefault="00157C9D" w:rsidP="00FA1398">
            <w:pPr>
              <w:keepNext/>
              <w:spacing w:line="240" w:lineRule="auto"/>
              <w:jc w:val="center"/>
            </w:pPr>
            <w:r w:rsidRPr="00157C9D">
              <w:t>-0.85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A8CA86"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6E632D" w14:textId="77777777" w:rsidR="00157C9D" w:rsidRPr="00157C9D" w:rsidRDefault="00157C9D" w:rsidP="00FA1398">
            <w:pPr>
              <w:keepNext/>
              <w:spacing w:line="240" w:lineRule="auto"/>
              <w:jc w:val="center"/>
            </w:pPr>
            <w:r w:rsidRPr="00157C9D">
              <w:t>-0.855</w:t>
            </w:r>
          </w:p>
        </w:tc>
      </w:tr>
      <w:tr w:rsidR="00157C9D" w:rsidRPr="00157C9D" w14:paraId="2894FB19" w14:textId="77777777" w:rsidTr="00FA1398">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9BF512" w14:textId="5FCEEED1" w:rsidR="00157C9D" w:rsidRPr="00157C9D" w:rsidRDefault="00157C9D" w:rsidP="00FA1398">
            <w:pPr>
              <w:keepNext/>
              <w:spacing w:line="240" w:lineRule="auto"/>
              <w:jc w:val="center"/>
            </w:pPr>
            <w:r w:rsidRPr="00157C9D">
              <w:t>Year built range (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15B8B0" w14:textId="77777777" w:rsidR="00157C9D" w:rsidRPr="00157C9D" w:rsidRDefault="00157C9D" w:rsidP="00FA1398">
            <w:pPr>
              <w:keepNext/>
              <w:spacing w:line="240" w:lineRule="auto"/>
              <w:jc w:val="center"/>
            </w:pPr>
            <w:r w:rsidRPr="00157C9D">
              <w:t>-1.37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5B093B" w14:textId="77777777" w:rsidR="00157C9D" w:rsidRPr="00157C9D" w:rsidRDefault="00157C9D" w:rsidP="00FA1398">
            <w:pPr>
              <w:keepNext/>
              <w:spacing w:line="240" w:lineRule="auto"/>
              <w:jc w:val="center"/>
            </w:pPr>
            <w:r w:rsidRPr="00157C9D">
              <w:t>-1.37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47E1FB6" w14:textId="77777777" w:rsidR="00157C9D" w:rsidRPr="00157C9D" w:rsidRDefault="00157C9D" w:rsidP="00FA1398">
            <w:pPr>
              <w:keepNext/>
              <w:spacing w:line="240" w:lineRule="auto"/>
              <w:jc w:val="center"/>
            </w:pPr>
            <w:r w:rsidRPr="00157C9D">
              <w:t>-1.37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934595"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E1555F" w14:textId="77777777" w:rsidR="00157C9D" w:rsidRPr="00157C9D" w:rsidRDefault="00157C9D" w:rsidP="00FA1398">
            <w:pPr>
              <w:keepNext/>
              <w:spacing w:line="240" w:lineRule="auto"/>
              <w:jc w:val="center"/>
            </w:pPr>
            <w:r w:rsidRPr="00157C9D">
              <w:t>-1.378</w:t>
            </w:r>
          </w:p>
        </w:tc>
      </w:tr>
      <w:tr w:rsidR="00157C9D" w:rsidRPr="00157C9D" w14:paraId="6D2DDB4F" w14:textId="77777777" w:rsidTr="00FA1398">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71C2E6" w14:textId="20ACA344" w:rsidR="00157C9D" w:rsidRPr="00157C9D" w:rsidRDefault="00157C9D" w:rsidP="00FA1398">
            <w:pPr>
              <w:keepNext/>
              <w:spacing w:line="240" w:lineRule="auto"/>
              <w:jc w:val="center"/>
            </w:pPr>
            <w:r w:rsidRPr="00157C9D">
              <w:t>Number of rooms (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4EE313" w14:textId="77777777" w:rsidR="00157C9D" w:rsidRPr="00157C9D" w:rsidRDefault="00157C9D" w:rsidP="00FA1398">
            <w:pPr>
              <w:keepNext/>
              <w:spacing w:line="240" w:lineRule="auto"/>
              <w:jc w:val="center"/>
            </w:pPr>
            <w:r w:rsidRPr="00157C9D">
              <w:t>-1.7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6A0A92" w14:textId="77777777" w:rsidR="00157C9D" w:rsidRPr="00157C9D" w:rsidRDefault="00157C9D" w:rsidP="00FA1398">
            <w:pPr>
              <w:keepNext/>
              <w:spacing w:line="240" w:lineRule="auto"/>
              <w:jc w:val="center"/>
            </w:pPr>
            <w:r w:rsidRPr="00157C9D">
              <w:t>-1.7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246580" w14:textId="77777777" w:rsidR="00157C9D" w:rsidRPr="00157C9D" w:rsidRDefault="00157C9D" w:rsidP="00FA1398">
            <w:pPr>
              <w:keepNext/>
              <w:spacing w:line="240" w:lineRule="auto"/>
              <w:jc w:val="center"/>
            </w:pPr>
            <w:r w:rsidRPr="00157C9D">
              <w:t>-1.7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568689"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7427F5" w14:textId="77777777" w:rsidR="00157C9D" w:rsidRPr="00157C9D" w:rsidRDefault="00157C9D" w:rsidP="00FA1398">
            <w:pPr>
              <w:keepNext/>
              <w:spacing w:line="240" w:lineRule="auto"/>
              <w:jc w:val="center"/>
            </w:pPr>
            <w:r w:rsidRPr="00157C9D">
              <w:t>-1.730</w:t>
            </w:r>
          </w:p>
        </w:tc>
      </w:tr>
      <w:tr w:rsidR="00157C9D" w:rsidRPr="00157C9D" w14:paraId="47215EC8" w14:textId="77777777" w:rsidTr="00FA1398">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4368E7" w14:textId="1A002B4B" w:rsidR="00157C9D" w:rsidRPr="00157C9D" w:rsidRDefault="00157C9D" w:rsidP="00FA1398">
            <w:pPr>
              <w:keepNext/>
              <w:spacing w:line="240" w:lineRule="auto"/>
              <w:jc w:val="center"/>
            </w:pPr>
            <w:r w:rsidRPr="00157C9D">
              <w:t>Total area (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C1C1B7F" w14:textId="77777777" w:rsidR="00157C9D" w:rsidRPr="00157C9D" w:rsidRDefault="00157C9D" w:rsidP="00FA1398">
            <w:pPr>
              <w:keepNext/>
              <w:spacing w:line="240" w:lineRule="auto"/>
              <w:jc w:val="center"/>
            </w:pPr>
            <w:r w:rsidRPr="00157C9D">
              <w:t>-3.37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5785BD" w14:textId="77777777" w:rsidR="00157C9D" w:rsidRPr="00157C9D" w:rsidRDefault="00157C9D" w:rsidP="00FA1398">
            <w:pPr>
              <w:keepNext/>
              <w:spacing w:line="240" w:lineRule="auto"/>
              <w:jc w:val="center"/>
            </w:pPr>
            <w:r w:rsidRPr="00157C9D">
              <w:t>-3.37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B2A31E" w14:textId="77777777" w:rsidR="00157C9D" w:rsidRPr="00157C9D" w:rsidRDefault="00157C9D" w:rsidP="00FA1398">
            <w:pPr>
              <w:keepNext/>
              <w:spacing w:line="240" w:lineRule="auto"/>
              <w:jc w:val="center"/>
            </w:pPr>
            <w:r w:rsidRPr="00157C9D">
              <w:t>-3.37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286853"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371B5B" w14:textId="77777777" w:rsidR="00157C9D" w:rsidRPr="00157C9D" w:rsidRDefault="00157C9D" w:rsidP="00FA1398">
            <w:pPr>
              <w:keepNext/>
              <w:spacing w:line="240" w:lineRule="auto"/>
              <w:jc w:val="center"/>
            </w:pPr>
            <w:r w:rsidRPr="00157C9D">
              <w:t>-3.373</w:t>
            </w:r>
          </w:p>
        </w:tc>
      </w:tr>
      <w:tr w:rsidR="00157C9D" w:rsidRPr="00157C9D" w14:paraId="20E6AA54" w14:textId="77777777" w:rsidTr="00FA1398">
        <w:trPr>
          <w:cantSplit/>
          <w:trHeight w:val="35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63DE7B6" w14:textId="13898995" w:rsidR="00157C9D" w:rsidRPr="00157C9D" w:rsidRDefault="00157C9D" w:rsidP="00FA1398">
            <w:pPr>
              <w:keepNext/>
              <w:spacing w:line="240" w:lineRule="auto"/>
              <w:jc w:val="center"/>
            </w:pPr>
            <w:r w:rsidRPr="00157C9D">
              <w:t>Total cooled area (9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FEF0EC6" w14:textId="77777777" w:rsidR="00157C9D" w:rsidRPr="00157C9D" w:rsidRDefault="00157C9D" w:rsidP="00FA1398">
            <w:pPr>
              <w:keepNext/>
              <w:spacing w:line="240" w:lineRule="auto"/>
              <w:jc w:val="center"/>
            </w:pPr>
            <w:r w:rsidRPr="00157C9D">
              <w:t>-4.48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16C415" w14:textId="77777777" w:rsidR="00157C9D" w:rsidRPr="00157C9D" w:rsidRDefault="00157C9D" w:rsidP="00FA1398">
            <w:pPr>
              <w:keepNext/>
              <w:spacing w:line="240" w:lineRule="auto"/>
              <w:jc w:val="center"/>
            </w:pPr>
            <w:r w:rsidRPr="00157C9D">
              <w:t>-4.48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6D20BD" w14:textId="77777777" w:rsidR="00157C9D" w:rsidRPr="00157C9D" w:rsidRDefault="00157C9D" w:rsidP="00FA1398">
            <w:pPr>
              <w:keepNext/>
              <w:spacing w:line="240" w:lineRule="auto"/>
              <w:jc w:val="center"/>
            </w:pPr>
            <w:r w:rsidRPr="00157C9D">
              <w:t>-4.48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8DB498"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56256D" w14:textId="77777777" w:rsidR="00157C9D" w:rsidRPr="00157C9D" w:rsidRDefault="00157C9D" w:rsidP="00FA1398">
            <w:pPr>
              <w:keepNext/>
              <w:spacing w:line="240" w:lineRule="auto"/>
              <w:jc w:val="center"/>
            </w:pPr>
            <w:r w:rsidRPr="00157C9D">
              <w:t>-4.483</w:t>
            </w:r>
          </w:p>
        </w:tc>
      </w:tr>
      <w:tr w:rsidR="00157C9D" w:rsidRPr="00157C9D" w14:paraId="1478D030" w14:textId="77777777" w:rsidTr="00FA1398">
        <w:trPr>
          <w:cantSplit/>
          <w:trHeight w:val="9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C21294A" w14:textId="1E6FC87C" w:rsidR="00157C9D" w:rsidRPr="00157C9D" w:rsidRDefault="00157C9D" w:rsidP="00FA1398">
            <w:pPr>
              <w:keepNext/>
              <w:spacing w:line="240" w:lineRule="auto"/>
              <w:jc w:val="center"/>
            </w:pPr>
            <w:r w:rsidRPr="00157C9D">
              <w:t>Latent heat infiltration (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F39CE61" w14:textId="77777777" w:rsidR="00157C9D" w:rsidRPr="00157C9D" w:rsidRDefault="00157C9D" w:rsidP="00FA1398">
            <w:pPr>
              <w:keepNext/>
              <w:spacing w:line="240" w:lineRule="auto"/>
              <w:jc w:val="center"/>
            </w:pPr>
            <w:r w:rsidRPr="00157C9D">
              <w:t>1.2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7AF388D" w14:textId="77777777" w:rsidR="00157C9D" w:rsidRPr="00157C9D" w:rsidRDefault="00157C9D" w:rsidP="00FA1398">
            <w:pPr>
              <w:keepNext/>
              <w:spacing w:line="240" w:lineRule="auto"/>
              <w:jc w:val="center"/>
            </w:pPr>
            <w:r w:rsidRPr="00157C9D">
              <w:t>1.2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1966D7" w14:textId="77777777" w:rsidR="00157C9D" w:rsidRPr="00157C9D" w:rsidRDefault="00157C9D" w:rsidP="00FA1398">
            <w:pPr>
              <w:keepNext/>
              <w:spacing w:line="240" w:lineRule="auto"/>
              <w:jc w:val="center"/>
            </w:pPr>
            <w:r w:rsidRPr="00157C9D">
              <w:t>1.2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8B3C59" w14:textId="77777777" w:rsidR="00157C9D" w:rsidRPr="00157C9D" w:rsidRDefault="00157C9D" w:rsidP="00FA1398">
            <w:pPr>
              <w:keepNext/>
              <w:spacing w:line="240" w:lineRule="auto"/>
              <w:jc w:val="center"/>
            </w:pPr>
            <w:r w:rsidRPr="00157C9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596C7B8" w14:textId="77777777" w:rsidR="00157C9D" w:rsidRPr="00157C9D" w:rsidRDefault="00157C9D" w:rsidP="00FA1398">
            <w:pPr>
              <w:keepNext/>
              <w:spacing w:line="240" w:lineRule="auto"/>
              <w:jc w:val="center"/>
            </w:pPr>
            <w:r w:rsidRPr="00157C9D">
              <w:t>1.290</w:t>
            </w:r>
          </w:p>
        </w:tc>
      </w:tr>
    </w:tbl>
    <w:p w14:paraId="2F1FF887" w14:textId="77777777" w:rsidR="002F44C8" w:rsidRPr="000C2D59" w:rsidRDefault="002F44C8" w:rsidP="00465704"/>
    <w:p w14:paraId="63643159" w14:textId="5DB1220E" w:rsidR="0053556F" w:rsidRDefault="00D34461" w:rsidP="002F44C8">
      <w:pPr>
        <w:pStyle w:val="Heading2"/>
        <w:numPr>
          <w:ilvl w:val="1"/>
          <w:numId w:val="45"/>
        </w:numPr>
      </w:pPr>
      <w:bookmarkStart w:id="92" w:name="_Toc137595483"/>
      <w:r>
        <w:t>Summary</w:t>
      </w:r>
      <w:bookmarkEnd w:id="92"/>
    </w:p>
    <w:p w14:paraId="1CB62E06" w14:textId="7456DC6A" w:rsidR="00EC6EEB" w:rsidRDefault="00EC6EEB" w:rsidP="00B06072">
      <w:r w:rsidRPr="00EC6EEB">
        <w:t xml:space="preserve">This chapter has showcased the implementation of the proposed ML-based causal inference framework to assess and quantify the effects of energy-saving policies and occupant behavior on cooling energy consumption. The derived causal inference results offer insights into the research </w:t>
      </w:r>
      <w:r w:rsidRPr="00EC6EEB">
        <w:lastRenderedPageBreak/>
        <w:t xml:space="preserve">questions posed in this chapter and underscore their </w:t>
      </w:r>
      <w:r w:rsidR="00595B60" w:rsidRPr="00EC6EEB">
        <w:t>implication</w:t>
      </w:r>
      <w:r w:rsidRPr="00EC6EEB">
        <w:t xml:space="preserve"> within the built environment.</w:t>
      </w:r>
    </w:p>
    <w:p w14:paraId="2F2BE759" w14:textId="77777777" w:rsidR="00EC6EEB" w:rsidRDefault="00EC6EEB" w:rsidP="00B06072"/>
    <w:p w14:paraId="76F773CD" w14:textId="5520DFAF" w:rsidR="00472112" w:rsidRPr="00472112" w:rsidRDefault="00472112" w:rsidP="002F44C8">
      <w:pPr>
        <w:pStyle w:val="Heading3"/>
        <w:numPr>
          <w:ilvl w:val="2"/>
          <w:numId w:val="50"/>
        </w:numPr>
      </w:pPr>
      <w:bookmarkStart w:id="93" w:name="_Toc137595484"/>
      <w:r w:rsidRPr="00472112">
        <w:t>Are there causal relationships between energy-saving policies and occupant behavior and their impact on EUI in buildings?</w:t>
      </w:r>
      <w:bookmarkEnd w:id="93"/>
    </w:p>
    <w:p w14:paraId="7DA93FC3" w14:textId="4F5B2B35" w:rsidR="00C32A4B" w:rsidRDefault="00C32A4B" w:rsidP="00EC6EEB">
      <w:r>
        <w:t>Yes, t</w:t>
      </w:r>
      <w:r w:rsidRPr="00C32A4B">
        <w:t xml:space="preserve">he implemented causal inference framework, utilizing DML, has successfully ascertained causal relationships between energy saving policies and cooling EUI. The distinct advantage of this approach lies in its ability to disentangle and assess complex interactions, thereby identifying causality with precision. The determined causal associations </w:t>
      </w:r>
      <w:r>
        <w:t>considered</w:t>
      </w:r>
      <w:r w:rsidRPr="00C32A4B">
        <w:t xml:space="preserve"> a comprehensive range of determinants including climatic factors, building characteristics, occupant behavior, and socio-economic factors. Furthermore, this approach </w:t>
      </w:r>
      <w:r>
        <w:t xml:space="preserve">has </w:t>
      </w:r>
      <w:r w:rsidRPr="00C32A4B">
        <w:t>leverage</w:t>
      </w:r>
      <w:r>
        <w:t>d</w:t>
      </w:r>
      <w:r w:rsidRPr="00C32A4B">
        <w:t xml:space="preserve"> expert domain knowledge, which </w:t>
      </w:r>
      <w:r>
        <w:t>was</w:t>
      </w:r>
      <w:r w:rsidRPr="00C32A4B">
        <w:t xml:space="preserve"> integrated via the use of </w:t>
      </w:r>
      <w:r>
        <w:t>DAG</w:t>
      </w:r>
      <w:r w:rsidRPr="00C32A4B">
        <w:t>. Thus, the adopted DML framework provides a robust and comprehensive method for discerning the effects of energy saving policies</w:t>
      </w:r>
      <w:r>
        <w:t xml:space="preserve"> and occupant behavior</w:t>
      </w:r>
      <w:r w:rsidRPr="00C32A4B">
        <w:t xml:space="preserve"> on cooling EUI, demonstrating its potential for aiding in the development of effective energy conservation strategies.</w:t>
      </w:r>
    </w:p>
    <w:p w14:paraId="5B6ECD42" w14:textId="77777777" w:rsidR="00C32A4B" w:rsidRDefault="00C32A4B" w:rsidP="00EC6EEB"/>
    <w:p w14:paraId="58B971F0" w14:textId="28DCED41" w:rsidR="00472112" w:rsidRPr="00472112" w:rsidRDefault="00EC6EEB" w:rsidP="002F44C8">
      <w:pPr>
        <w:pStyle w:val="Heading3"/>
        <w:numPr>
          <w:ilvl w:val="2"/>
          <w:numId w:val="50"/>
        </w:numPr>
      </w:pPr>
      <w:bookmarkStart w:id="94" w:name="_Toc137595485"/>
      <w:r w:rsidRPr="00EC6EEB">
        <w:t>If such relationships exist, can these causal relationships be quantified?</w:t>
      </w:r>
      <w:bookmarkEnd w:id="94"/>
    </w:p>
    <w:p w14:paraId="540273CE" w14:textId="1DBB39AA" w:rsidR="00472112" w:rsidRPr="00472112" w:rsidRDefault="00472112" w:rsidP="00472112">
      <w:pPr>
        <w:rPr>
          <w:szCs w:val="22"/>
        </w:rPr>
      </w:pPr>
      <w:r w:rsidRPr="00472112">
        <w:rPr>
          <w:szCs w:val="22"/>
        </w:rPr>
        <w:t xml:space="preserve">Indeed, this dissertation has not only identified, but also </w:t>
      </w:r>
      <w:r>
        <w:rPr>
          <w:szCs w:val="22"/>
        </w:rPr>
        <w:t xml:space="preserve">quantified </w:t>
      </w:r>
      <w:r w:rsidRPr="00472112">
        <w:rPr>
          <w:szCs w:val="22"/>
        </w:rPr>
        <w:t>the causal relationships between energy-saving policies, occupant behavior, and EUI. In relation to energy-saving policies, the efficacy of the energy audit program is evident. Specifically, for buildings that participated in energy audits, the use of smart meters didn't contribute to an increase in EUI, in contrast to the outcome observed in buildings that didn't undergo such audits (an increase of 2.543 kWh/m²). Moreover, in audited buildings, the provision of interval data access showed a substantial reducing effect on EUI, lowering it by -7.035 kWh/m². Energy Star</w:t>
      </w:r>
      <w:r w:rsidR="00F85FB8">
        <w:rPr>
          <w:szCs w:val="22"/>
        </w:rPr>
        <w:t xml:space="preserve"> </w:t>
      </w:r>
      <w:r w:rsidR="00F85FB8">
        <w:rPr>
          <w:noProof/>
        </w:rPr>
        <w:t>qualified</w:t>
      </w:r>
      <w:r w:rsidRPr="00472112">
        <w:rPr>
          <w:szCs w:val="22"/>
        </w:rPr>
        <w:t xml:space="preserve"> windows, too, had a significant impact, resulting in a decrease of -2.260 kWh/m² in EUI, albeit this reduction was less than that achieved in non-audited buildings (-4.108 kWh/m²). The effectiveness of building insulation policy is also manifest, with well-insulated buildings exhibiting lower EUI compared to their poorly insulated counterparts.</w:t>
      </w:r>
    </w:p>
    <w:p w14:paraId="7D218238" w14:textId="77777777" w:rsidR="00472112" w:rsidRPr="00472112" w:rsidRDefault="00472112" w:rsidP="00472112">
      <w:pPr>
        <w:rPr>
          <w:szCs w:val="22"/>
        </w:rPr>
      </w:pPr>
    </w:p>
    <w:p w14:paraId="4E54A727" w14:textId="39A1A7C5" w:rsidR="00EC6EEB" w:rsidRPr="00472112" w:rsidRDefault="00472112" w:rsidP="00472112">
      <w:pPr>
        <w:rPr>
          <w:szCs w:val="22"/>
        </w:rPr>
      </w:pPr>
      <w:r w:rsidRPr="00472112">
        <w:rPr>
          <w:szCs w:val="22"/>
        </w:rPr>
        <w:t xml:space="preserve">Moving onto occupant behavior, the dissertation has quantified its impact, particularly in relation </w:t>
      </w:r>
      <w:r w:rsidRPr="00472112">
        <w:rPr>
          <w:szCs w:val="22"/>
        </w:rPr>
        <w:lastRenderedPageBreak/>
        <w:t xml:space="preserve">to AC usage and temperature settings. The study revealed that setting the nighttime temperature higher than the daytime temperature led to a reduction in EUI, an effect likely tied to the resulting temperature gradient. Furthermore, the practice of turning the AC on and off as needed led to the most substantial EUI savings, whereas maintaining a consistent AC </w:t>
      </w:r>
      <w:r w:rsidR="009215BC">
        <w:rPr>
          <w:szCs w:val="22"/>
        </w:rPr>
        <w:t xml:space="preserve">setpoint </w:t>
      </w:r>
      <w:r w:rsidRPr="00472112">
        <w:rPr>
          <w:szCs w:val="22"/>
        </w:rPr>
        <w:t>temperature most of the time was associated with an increase in EUI. Collectively, these findings underscore the significant roles of both policy measures and occupant behaviors in determining energy use and efficiency.</w:t>
      </w:r>
    </w:p>
    <w:p w14:paraId="1101BB16" w14:textId="77777777" w:rsidR="00EC6EEB" w:rsidRPr="00EC6EEB" w:rsidRDefault="00EC6EEB" w:rsidP="00EC6EEB"/>
    <w:p w14:paraId="1F5E00A7" w14:textId="1E165157" w:rsidR="00472112" w:rsidRPr="00472112" w:rsidRDefault="00472112" w:rsidP="002F44C8">
      <w:pPr>
        <w:pStyle w:val="Heading3"/>
        <w:numPr>
          <w:ilvl w:val="2"/>
          <w:numId w:val="50"/>
        </w:numPr>
      </w:pPr>
      <w:bookmarkStart w:id="95" w:name="_Toc137595486"/>
      <w:r w:rsidRPr="00472112">
        <w:t>What is the effectiveness of existing energy-saving policies on building EUI, what new policies could be proposed for further EUI reduction, and what role does occupant behavior play?</w:t>
      </w:r>
      <w:bookmarkEnd w:id="95"/>
    </w:p>
    <w:p w14:paraId="68C36619" w14:textId="50F431EF" w:rsidR="00D65A50" w:rsidRDefault="00D65A50" w:rsidP="00D65A50">
      <w:r>
        <w:t>This dissertation establishes the effectiveness of the energy audit policy in influencing the use of smart meters, facilitating access to interval data, and promoting the implementation of Energy Star</w:t>
      </w:r>
      <w:r w:rsidR="00F85FB8">
        <w:t xml:space="preserve"> </w:t>
      </w:r>
      <w:r w:rsidR="00F85FB8">
        <w:rPr>
          <w:noProof/>
        </w:rPr>
        <w:t>qualified</w:t>
      </w:r>
      <w:r>
        <w:t xml:space="preserve"> windows. Additionally, the building insulation policy has demonstrated success as well-insulated buildings have exhibited a decrease in EUI. However, it's important to note that some policies, such as energy assistance, don't appear to affect EUI. It is surmised that the primary objective of such programs might not be to reduce EUI but rather to aid households in managing their electricity bills and fixing malfunctioning equipment.</w:t>
      </w:r>
    </w:p>
    <w:p w14:paraId="2B30BB9A" w14:textId="77777777" w:rsidR="00D65A50" w:rsidRDefault="00D65A50" w:rsidP="00D65A50"/>
    <w:p w14:paraId="344201FF" w14:textId="7A417092" w:rsidR="00D65A50" w:rsidRDefault="00D65A50" w:rsidP="00D65A50">
      <w:r>
        <w:t xml:space="preserve">Given these findings, there are several potential policy directions for furthering energy efficiency. The first approach involves mandating the use of Energy Star </w:t>
      </w:r>
      <w:r w:rsidR="00F85FB8">
        <w:rPr>
          <w:noProof/>
        </w:rPr>
        <w:t xml:space="preserve">qualified </w:t>
      </w:r>
      <w:r>
        <w:t>windows in both new and existing buildings, with government assistance provided for their installation. This policy could foster the adoption of energy-efficient windows, which have been demonstrated to significantly reduce EUI, resulting in substantial energy savings.</w:t>
      </w:r>
    </w:p>
    <w:p w14:paraId="6353562C" w14:textId="77777777" w:rsidR="00D65A50" w:rsidRDefault="00D65A50" w:rsidP="00D65A50">
      <w:r>
        <w:t>The second policy recommendation proposes government assistance for landlords to incorporate energy-efficient features into their buildings. This support would mitigate the need for rent increases, thereby incentivizing tenants to choose and remain in these energy-efficient properties.</w:t>
      </w:r>
    </w:p>
    <w:p w14:paraId="0F1DBB37" w14:textId="77777777" w:rsidR="00D65A50" w:rsidRDefault="00D65A50" w:rsidP="00D65A50"/>
    <w:p w14:paraId="733AD132" w14:textId="7DFB10D7" w:rsidR="00EC6EEB" w:rsidRPr="00D65A50" w:rsidRDefault="00D65A50" w:rsidP="00D65A50">
      <w:r>
        <w:t xml:space="preserve">The third approach calls for a focus on occupant behavior, specifically regarding AC usage. </w:t>
      </w:r>
      <w:r>
        <w:lastRenderedPageBreak/>
        <w:t>Increased public awareness about optimal AC operation is necessary. By educating households about the ineffectiveness of maintaining a constant AC</w:t>
      </w:r>
      <w:r w:rsidR="009215BC">
        <w:t xml:space="preserve"> setpoint</w:t>
      </w:r>
      <w:r>
        <w:t xml:space="preserve"> temperature, they could be encouraged to adopt more energy-efficient habits, such as turning the AC on only as needed, or, alternatively, programming the thermostat to make automatic temperature adjustments at specific times. Through these proposed policy measures, we could significantly enhance our energy-saving strategies and make strides towards a more sustainable future.</w:t>
      </w:r>
    </w:p>
    <w:p w14:paraId="50E97069" w14:textId="77777777" w:rsidR="00EC6EEB" w:rsidRPr="00D34461" w:rsidRDefault="00EC6EEB" w:rsidP="00B06072"/>
    <w:p w14:paraId="3C2599E3" w14:textId="77777777" w:rsidR="00B06072" w:rsidRDefault="00B06072" w:rsidP="00B06072"/>
    <w:p w14:paraId="00641F6F" w14:textId="77777777" w:rsidR="0055454C" w:rsidRDefault="0055454C" w:rsidP="00B06072"/>
    <w:p w14:paraId="27F6D8E9" w14:textId="77777777" w:rsidR="0055454C" w:rsidRDefault="0055454C" w:rsidP="00B06072"/>
    <w:p w14:paraId="54A62316" w14:textId="77777777" w:rsidR="0055454C" w:rsidRDefault="0055454C" w:rsidP="00B06072"/>
    <w:p w14:paraId="11C21E31" w14:textId="77777777" w:rsidR="0055454C" w:rsidRDefault="0055454C" w:rsidP="00B06072"/>
    <w:p w14:paraId="0E5D44CC" w14:textId="77777777" w:rsidR="0055454C" w:rsidRDefault="0055454C" w:rsidP="00B06072"/>
    <w:p w14:paraId="4414C656" w14:textId="77777777" w:rsidR="0055454C" w:rsidRDefault="0055454C" w:rsidP="00B06072"/>
    <w:p w14:paraId="4B98C36B" w14:textId="77777777" w:rsidR="0055454C" w:rsidRDefault="0055454C" w:rsidP="00B06072"/>
    <w:p w14:paraId="5FDAB89D" w14:textId="77777777" w:rsidR="0055454C" w:rsidRDefault="0055454C" w:rsidP="00B06072"/>
    <w:p w14:paraId="638AEBC9" w14:textId="77777777" w:rsidR="0055454C" w:rsidRDefault="0055454C" w:rsidP="00B06072"/>
    <w:p w14:paraId="68F74FE6" w14:textId="77777777" w:rsidR="0055454C" w:rsidRDefault="0055454C" w:rsidP="00B06072"/>
    <w:p w14:paraId="766CF356" w14:textId="77777777" w:rsidR="0055454C" w:rsidRDefault="0055454C" w:rsidP="00B06072"/>
    <w:p w14:paraId="02D8ACC9" w14:textId="77777777" w:rsidR="0055454C" w:rsidRDefault="0055454C" w:rsidP="00B06072"/>
    <w:p w14:paraId="5CFAC40A" w14:textId="77777777" w:rsidR="0055454C" w:rsidRDefault="0055454C" w:rsidP="00B06072"/>
    <w:p w14:paraId="74CEF6D4" w14:textId="77777777" w:rsidR="0055454C" w:rsidRDefault="0055454C" w:rsidP="00B06072"/>
    <w:p w14:paraId="27AEDB64" w14:textId="77777777" w:rsidR="0055454C" w:rsidRDefault="0055454C" w:rsidP="00B06072"/>
    <w:p w14:paraId="7EFCC2ED" w14:textId="36DC37BD" w:rsidR="00C209CB" w:rsidRDefault="00D80917" w:rsidP="00D80917">
      <w:pPr>
        <w:widowControl/>
        <w:wordWrap/>
        <w:autoSpaceDE/>
        <w:autoSpaceDN/>
        <w:spacing w:line="240" w:lineRule="auto"/>
        <w:jc w:val="left"/>
      </w:pPr>
      <w:r>
        <w:br w:type="page"/>
      </w:r>
    </w:p>
    <w:p w14:paraId="11607658" w14:textId="77772434" w:rsidR="002108A0" w:rsidRDefault="00D65A50" w:rsidP="002F44C8">
      <w:pPr>
        <w:pStyle w:val="Heading1"/>
        <w:numPr>
          <w:ilvl w:val="0"/>
          <w:numId w:val="1"/>
        </w:numPr>
      </w:pPr>
      <w:bookmarkStart w:id="96" w:name="_Toc137595487"/>
      <w:r>
        <w:lastRenderedPageBreak/>
        <w:t>The</w:t>
      </w:r>
      <w:r w:rsidR="005B704E" w:rsidRPr="00B06072">
        <w:t xml:space="preserve"> </w:t>
      </w:r>
      <w:r w:rsidRPr="00B06072">
        <w:t>role of socio-economic factors and heating equipment selection in energy consumption</w:t>
      </w:r>
      <w:bookmarkEnd w:id="96"/>
    </w:p>
    <w:p w14:paraId="30B4DE92" w14:textId="30BE077B" w:rsidR="005B004A" w:rsidRPr="005B004A" w:rsidRDefault="007F7DB1" w:rsidP="002F44C8">
      <w:pPr>
        <w:pStyle w:val="Heading2"/>
        <w:numPr>
          <w:ilvl w:val="1"/>
          <w:numId w:val="51"/>
        </w:numPr>
      </w:pPr>
      <w:bookmarkStart w:id="97" w:name="_Toc137595488"/>
      <w:r w:rsidRPr="007F7DB1">
        <w:rPr>
          <w:rFonts w:hint="eastAsia"/>
        </w:rPr>
        <w:t>The role of occupant socio-economic factors</w:t>
      </w:r>
      <w:bookmarkEnd w:id="97"/>
    </w:p>
    <w:p w14:paraId="1F1CB875" w14:textId="37C2F403" w:rsidR="00D65A50" w:rsidRPr="00D65A50" w:rsidRDefault="00080A9F" w:rsidP="002F44C8">
      <w:pPr>
        <w:pStyle w:val="Heading3"/>
        <w:numPr>
          <w:ilvl w:val="2"/>
          <w:numId w:val="46"/>
        </w:numPr>
        <w:rPr>
          <w:szCs w:val="22"/>
        </w:rPr>
      </w:pPr>
      <w:bookmarkStart w:id="98" w:name="_Toc137595489"/>
      <w:r>
        <w:rPr>
          <w:szCs w:val="22"/>
        </w:rPr>
        <w:t>Age, education level, average income, and number of household members</w:t>
      </w:r>
      <w:r w:rsidR="00D65A50">
        <w:t xml:space="preserve"> vs EUI</w:t>
      </w:r>
      <w:bookmarkEnd w:id="98"/>
      <w:r w:rsidR="00D65A50" w:rsidRPr="00D65A50">
        <w:rPr>
          <w:szCs w:val="22"/>
        </w:rPr>
        <w:t xml:space="preserve"> </w:t>
      </w:r>
    </w:p>
    <w:p w14:paraId="0A95BB0E" w14:textId="62750793" w:rsidR="00970080" w:rsidRDefault="00E51629" w:rsidP="00E51629">
      <w:r w:rsidRPr="00AC10EC">
        <w:t xml:space="preserve">Table </w:t>
      </w:r>
      <w:r w:rsidR="00AC10EC" w:rsidRPr="00AC10EC">
        <w:t>6.1</w:t>
      </w:r>
      <w:r w:rsidRPr="00AC10EC">
        <w:t xml:space="preserve"> </w:t>
      </w:r>
      <w:r w:rsidRPr="00E51629">
        <w:t>provides a comprehensive analysis of the causal implications of various socio-economic attributes of the occupants on the heating EUI. It is observed that an increment of two in the number of household members leads to a decrease in heating EUI by 9.808 kWh/m</w:t>
      </w:r>
      <w:r w:rsidRPr="00E51629">
        <w:rPr>
          <w:vertAlign w:val="superscript"/>
        </w:rPr>
        <w:t>2</w:t>
      </w:r>
      <w:r w:rsidRPr="00E51629">
        <w:t>. This suggests a more efficient utilization of heating energy per person in larger households, possibly due to the shared heating environment. The age of the household head, on the other hand, shows a positive relationship with heating EUI, with every decade of increase leading to a rise of 10.208 kWh/m</w:t>
      </w:r>
      <w:r w:rsidRPr="00C12C58">
        <w:rPr>
          <w:vertAlign w:val="superscript"/>
        </w:rPr>
        <w:t>2</w:t>
      </w:r>
      <w:r w:rsidRPr="00E51629">
        <w:t>. This could be indicative of older household heads' preferences for higher indoor temperatures, or the ownership of older, less energy-efficient heating appliances. The education level of the household head inversely influences heating EUI, decreasing it by 18.012 kWh/m</w:t>
      </w:r>
      <w:r w:rsidRPr="00C12C58">
        <w:rPr>
          <w:vertAlign w:val="superscript"/>
        </w:rPr>
        <w:t>2</w:t>
      </w:r>
      <w:r w:rsidRPr="00E51629">
        <w:t>, likely due to better knowledge and application of energy-saving practices among more educated individuals. Moreover, a two million increment in the average monthly income results in a reduction of 18.865 kWh/m</w:t>
      </w:r>
      <w:r w:rsidRPr="00C12C58">
        <w:rPr>
          <w:vertAlign w:val="superscript"/>
        </w:rPr>
        <w:t>2</w:t>
      </w:r>
      <w:r w:rsidRPr="00E51629">
        <w:t xml:space="preserve"> in heating EUI, which might be a reflection of the financial capacity to purchase and maintain more energy-efficient heating systems. </w:t>
      </w:r>
    </w:p>
    <w:p w14:paraId="01217839" w14:textId="77777777" w:rsidR="00970080" w:rsidRDefault="00970080" w:rsidP="00E51629"/>
    <w:p w14:paraId="0A72A9C1" w14:textId="1E8393ED" w:rsidR="002758D4" w:rsidRDefault="002250BA" w:rsidP="00E51629">
      <w:r w:rsidRPr="002250BA">
        <w:t>A detailed analysis to find whether the floor area had any implication in these results showed that indeed the age of the head of the household and education level contribute to EUI increment and decrement, respectively as their relationships with the floor area were not causal.</w:t>
      </w:r>
      <w:r>
        <w:t xml:space="preserve"> </w:t>
      </w:r>
      <w:r w:rsidRPr="002250BA">
        <w:t xml:space="preserve">These results are presented in </w:t>
      </w:r>
      <w:r w:rsidRPr="00965961">
        <w:t xml:space="preserve">Table </w:t>
      </w:r>
      <w:r w:rsidR="00965961" w:rsidRPr="00965961">
        <w:t>6.2</w:t>
      </w:r>
      <w:r w:rsidRPr="002250BA">
        <w:t xml:space="preserve">, and the grey </w:t>
      </w:r>
      <w:r w:rsidR="00965961">
        <w:t>highlighted</w:t>
      </w:r>
      <w:r w:rsidRPr="002250BA">
        <w:t xml:space="preserve"> numbers indicate non-causal relationships.</w:t>
      </w:r>
    </w:p>
    <w:p w14:paraId="457D145B" w14:textId="77777777" w:rsidR="00201A9E" w:rsidRDefault="00201A9E" w:rsidP="00E51629"/>
    <w:p w14:paraId="1506AC3A" w14:textId="77777777" w:rsidR="00AC10EC" w:rsidRPr="00201A9E" w:rsidRDefault="00AC10EC" w:rsidP="00E51629"/>
    <w:p w14:paraId="7C7752BD" w14:textId="77777777" w:rsidR="008A5753" w:rsidRDefault="008A5753" w:rsidP="00970080">
      <w:pPr>
        <w:pStyle w:val="Caption"/>
        <w:jc w:val="left"/>
      </w:pPr>
    </w:p>
    <w:p w14:paraId="1B709235" w14:textId="77777777" w:rsidR="008A5753" w:rsidRDefault="008A5753" w:rsidP="00970080">
      <w:pPr>
        <w:pStyle w:val="Caption"/>
        <w:jc w:val="left"/>
      </w:pPr>
    </w:p>
    <w:p w14:paraId="1735AD38" w14:textId="77777777" w:rsidR="008A5753" w:rsidRDefault="008A5753" w:rsidP="00970080">
      <w:pPr>
        <w:pStyle w:val="Caption"/>
        <w:jc w:val="left"/>
      </w:pPr>
    </w:p>
    <w:p w14:paraId="03F1ADDD" w14:textId="77777777" w:rsidR="008A5753" w:rsidRDefault="008A5753" w:rsidP="00970080">
      <w:pPr>
        <w:pStyle w:val="Caption"/>
        <w:jc w:val="left"/>
      </w:pPr>
    </w:p>
    <w:p w14:paraId="74E3FEEF" w14:textId="1A30728D" w:rsidR="002758D4" w:rsidRDefault="00970080" w:rsidP="00970080">
      <w:pPr>
        <w:pStyle w:val="Caption"/>
        <w:jc w:val="left"/>
      </w:pPr>
      <w:bookmarkStart w:id="99" w:name="_Toc137462938"/>
      <w:r>
        <w:lastRenderedPageBreak/>
        <w:t xml:space="preserve">Table 6. </w:t>
      </w:r>
      <w:r w:rsidR="00B52BCD">
        <w:fldChar w:fldCharType="begin"/>
      </w:r>
      <w:r w:rsidR="00B52BCD">
        <w:instrText xml:space="preserve"> SEQ Table_6. \* ARABIC </w:instrText>
      </w:r>
      <w:r w:rsidR="00B52BCD">
        <w:fldChar w:fldCharType="separate"/>
      </w:r>
      <w:r w:rsidR="00EC4C2A">
        <w:rPr>
          <w:noProof/>
        </w:rPr>
        <w:t>1</w:t>
      </w:r>
      <w:r w:rsidR="00B52BCD">
        <w:rPr>
          <w:noProof/>
        </w:rPr>
        <w:fldChar w:fldCharType="end"/>
      </w:r>
      <w:r>
        <w:t>. C</w:t>
      </w:r>
      <w:r w:rsidR="002758D4">
        <w:t xml:space="preserve">ausal effects of </w:t>
      </w:r>
      <w:r w:rsidR="00080A9F">
        <w:t xml:space="preserve">age, education level, average income, and number of household members </w:t>
      </w:r>
      <w:r w:rsidR="002758D4">
        <w:t>on EUI</w:t>
      </w:r>
      <w:bookmarkEnd w:id="99"/>
    </w:p>
    <w:tbl>
      <w:tblPr>
        <w:tblW w:w="0" w:type="auto"/>
        <w:tblCellMar>
          <w:left w:w="0" w:type="dxa"/>
          <w:right w:w="0" w:type="dxa"/>
        </w:tblCellMar>
        <w:tblLook w:val="0600" w:firstRow="0" w:lastRow="0" w:firstColumn="0" w:lastColumn="0" w:noHBand="1" w:noVBand="1"/>
      </w:tblPr>
      <w:tblGrid>
        <w:gridCol w:w="1691"/>
        <w:gridCol w:w="1701"/>
        <w:gridCol w:w="1215"/>
        <w:gridCol w:w="1677"/>
        <w:gridCol w:w="1283"/>
        <w:gridCol w:w="918"/>
      </w:tblGrid>
      <w:tr w:rsidR="002758D4" w:rsidRPr="002758D4" w14:paraId="743E5205" w14:textId="77777777" w:rsidTr="00970080">
        <w:trPr>
          <w:cantSplit/>
          <w:trHeight w:val="245"/>
        </w:trPr>
        <w:tc>
          <w:tcPr>
            <w:tcW w:w="169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76B915" w14:textId="77777777" w:rsidR="002758D4" w:rsidRPr="002758D4" w:rsidRDefault="002758D4" w:rsidP="00965961">
            <w:pPr>
              <w:keepNext/>
              <w:spacing w:line="240" w:lineRule="auto"/>
              <w:jc w:val="center"/>
            </w:pPr>
            <w:r w:rsidRPr="002758D4">
              <w:rPr>
                <w:b/>
                <w:bCs/>
              </w:rPr>
              <w:t>Variable (unit increment)</w:t>
            </w:r>
          </w:p>
          <w:p w14:paraId="184CDEC8" w14:textId="77777777" w:rsidR="002758D4" w:rsidRPr="002758D4" w:rsidRDefault="002758D4" w:rsidP="00965961">
            <w:pPr>
              <w:keepNext/>
              <w:spacing w:line="240" w:lineRule="auto"/>
              <w:jc w:val="center"/>
            </w:pPr>
          </w:p>
        </w:tc>
        <w:tc>
          <w:tcPr>
            <w:tcW w:w="170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0B6E9B" w14:textId="77777777" w:rsidR="002758D4" w:rsidRPr="002758D4" w:rsidRDefault="002758D4" w:rsidP="00965961">
            <w:pPr>
              <w:keepNext/>
              <w:spacing w:line="240" w:lineRule="auto"/>
              <w:jc w:val="center"/>
            </w:pPr>
            <w:r w:rsidRPr="002758D4">
              <w:rPr>
                <w:b/>
                <w:bCs/>
                <w:lang w:val="en-GB"/>
              </w:rPr>
              <w:t>Estimated average change in EUI</w:t>
            </w:r>
          </w:p>
        </w:tc>
        <w:tc>
          <w:tcPr>
            <w:tcW w:w="5093"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9F02E1" w14:textId="7751117E" w:rsidR="002758D4" w:rsidRPr="002758D4" w:rsidRDefault="002758D4" w:rsidP="00965961">
            <w:pPr>
              <w:keepNext/>
              <w:spacing w:line="240" w:lineRule="auto"/>
              <w:jc w:val="center"/>
              <w:rPr>
                <w:b/>
                <w:bCs/>
              </w:rPr>
            </w:pPr>
            <w:r w:rsidRPr="002758D4">
              <w:rPr>
                <w:b/>
                <w:bCs/>
              </w:rPr>
              <w:t>Refutation</w:t>
            </w:r>
          </w:p>
        </w:tc>
      </w:tr>
      <w:tr w:rsidR="00970080" w:rsidRPr="002758D4" w14:paraId="58418427" w14:textId="77777777" w:rsidTr="00970080">
        <w:trPr>
          <w:cantSplit/>
          <w:trHeight w:val="379"/>
        </w:trPr>
        <w:tc>
          <w:tcPr>
            <w:tcW w:w="1691" w:type="dxa"/>
            <w:vMerge/>
            <w:tcBorders>
              <w:top w:val="single" w:sz="8" w:space="0" w:color="000000"/>
              <w:left w:val="single" w:sz="8" w:space="0" w:color="000000"/>
              <w:bottom w:val="single" w:sz="8" w:space="0" w:color="000000"/>
              <w:right w:val="single" w:sz="8" w:space="0" w:color="000000"/>
            </w:tcBorders>
            <w:vAlign w:val="center"/>
            <w:hideMark/>
          </w:tcPr>
          <w:p w14:paraId="15DD7351" w14:textId="77777777" w:rsidR="002758D4" w:rsidRPr="002758D4" w:rsidRDefault="002758D4" w:rsidP="00965961">
            <w:pPr>
              <w:keepNext/>
              <w:spacing w:line="240" w:lineRule="auto"/>
              <w:jc w:val="center"/>
            </w:pPr>
          </w:p>
        </w:tc>
        <w:tc>
          <w:tcPr>
            <w:tcW w:w="1701" w:type="dxa"/>
            <w:vMerge/>
            <w:tcBorders>
              <w:top w:val="single" w:sz="8" w:space="0" w:color="000000"/>
              <w:left w:val="single" w:sz="8" w:space="0" w:color="000000"/>
              <w:bottom w:val="single" w:sz="8" w:space="0" w:color="000000"/>
              <w:right w:val="single" w:sz="8" w:space="0" w:color="000000"/>
            </w:tcBorders>
            <w:vAlign w:val="center"/>
            <w:hideMark/>
          </w:tcPr>
          <w:p w14:paraId="6B9DBAAC" w14:textId="77777777" w:rsidR="002758D4" w:rsidRPr="002758D4" w:rsidRDefault="002758D4" w:rsidP="00965961">
            <w:pPr>
              <w:keepNext/>
              <w:spacing w:line="240" w:lineRule="auto"/>
              <w:jc w:val="center"/>
            </w:pP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0F46EE" w14:textId="7C0DC9AB" w:rsidR="002758D4" w:rsidRPr="002758D4" w:rsidRDefault="002758D4" w:rsidP="00965961">
            <w:pPr>
              <w:keepNext/>
              <w:spacing w:line="240" w:lineRule="auto"/>
              <w:jc w:val="center"/>
            </w:pPr>
            <w:r w:rsidRPr="002758D4">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20E868" w14:textId="37FE9058" w:rsidR="002758D4" w:rsidRPr="002758D4" w:rsidRDefault="002758D4" w:rsidP="00965961">
            <w:pPr>
              <w:keepNext/>
              <w:spacing w:line="240" w:lineRule="auto"/>
              <w:jc w:val="center"/>
            </w:pPr>
            <w:r w:rsidRPr="002758D4">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80D6B6" w14:textId="5346D3C0" w:rsidR="002758D4" w:rsidRPr="002758D4" w:rsidRDefault="002758D4" w:rsidP="00965961">
            <w:pPr>
              <w:keepNext/>
              <w:spacing w:line="240" w:lineRule="auto"/>
              <w:jc w:val="center"/>
            </w:pPr>
            <w:r w:rsidRPr="002758D4">
              <w:rPr>
                <w:b/>
                <w:bCs/>
                <w:lang w:val="en-GB"/>
              </w:rPr>
              <w:t xml:space="preserve">Placebo Treatmen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BA0AEB" w14:textId="282A0053" w:rsidR="002758D4" w:rsidRPr="002758D4" w:rsidRDefault="00970080" w:rsidP="00965961">
            <w:pPr>
              <w:keepNext/>
              <w:spacing w:line="240" w:lineRule="auto"/>
              <w:jc w:val="center"/>
            </w:pPr>
            <w:r>
              <w:rPr>
                <w:b/>
                <w:bCs/>
                <w:lang w:val="en-GB"/>
              </w:rPr>
              <w:t>Data subset</w:t>
            </w:r>
          </w:p>
        </w:tc>
      </w:tr>
      <w:tr w:rsidR="00970080" w:rsidRPr="002758D4" w14:paraId="7C3316DD" w14:textId="77777777" w:rsidTr="00970080">
        <w:trPr>
          <w:cantSplit/>
          <w:trHeight w:val="29"/>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77C181" w14:textId="3B7D59C2" w:rsidR="002758D4" w:rsidRPr="002758D4" w:rsidRDefault="002758D4" w:rsidP="00965961">
            <w:pPr>
              <w:keepNext/>
              <w:spacing w:line="240" w:lineRule="auto"/>
              <w:jc w:val="center"/>
            </w:pPr>
            <w:r w:rsidRPr="002758D4">
              <w:t>Number of household members (2)</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475CEF" w14:textId="77777777" w:rsidR="002758D4" w:rsidRPr="002758D4" w:rsidRDefault="002758D4" w:rsidP="00965961">
            <w:pPr>
              <w:keepNext/>
              <w:spacing w:line="240" w:lineRule="auto"/>
              <w:jc w:val="center"/>
            </w:pPr>
            <w:r w:rsidRPr="002758D4">
              <w:t>-9.808</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C52C52" w14:textId="77777777" w:rsidR="002758D4" w:rsidRPr="002758D4" w:rsidRDefault="002758D4" w:rsidP="00965961">
            <w:pPr>
              <w:keepNext/>
              <w:spacing w:line="240" w:lineRule="auto"/>
              <w:jc w:val="center"/>
            </w:pPr>
            <w:r w:rsidRPr="002758D4">
              <w:t>-9.8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42040D" w14:textId="77777777" w:rsidR="002758D4" w:rsidRPr="002758D4" w:rsidRDefault="002758D4" w:rsidP="00965961">
            <w:pPr>
              <w:keepNext/>
              <w:spacing w:line="240" w:lineRule="auto"/>
              <w:jc w:val="center"/>
            </w:pPr>
            <w:r w:rsidRPr="002758D4">
              <w:t>-9.8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A264C1" w14:textId="77777777" w:rsidR="002758D4" w:rsidRPr="002758D4" w:rsidRDefault="002758D4" w:rsidP="00965961">
            <w:pPr>
              <w:keepNext/>
              <w:spacing w:line="240" w:lineRule="auto"/>
              <w:jc w:val="center"/>
            </w:pPr>
            <w:r w:rsidRPr="002758D4">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0007AB" w14:textId="77777777" w:rsidR="002758D4" w:rsidRPr="002758D4" w:rsidRDefault="002758D4" w:rsidP="00965961">
            <w:pPr>
              <w:keepNext/>
              <w:spacing w:line="240" w:lineRule="auto"/>
              <w:jc w:val="center"/>
            </w:pPr>
            <w:r w:rsidRPr="002758D4">
              <w:t>-9.808</w:t>
            </w:r>
          </w:p>
        </w:tc>
      </w:tr>
      <w:tr w:rsidR="00970080" w:rsidRPr="002758D4" w14:paraId="05B0331E" w14:textId="77777777" w:rsidTr="00970080">
        <w:trPr>
          <w:cantSplit/>
          <w:trHeight w:val="248"/>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F012421" w14:textId="4FE24DF2" w:rsidR="002758D4" w:rsidRPr="002758D4" w:rsidRDefault="002758D4" w:rsidP="00965961">
            <w:pPr>
              <w:keepNext/>
              <w:spacing w:line="240" w:lineRule="auto"/>
              <w:jc w:val="center"/>
            </w:pPr>
            <w:r w:rsidRPr="002758D4">
              <w:t>Head of the household age (1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9D3EBF6" w14:textId="77777777" w:rsidR="002758D4" w:rsidRPr="002758D4" w:rsidRDefault="002758D4" w:rsidP="00965961">
            <w:pPr>
              <w:keepNext/>
              <w:spacing w:line="240" w:lineRule="auto"/>
              <w:jc w:val="center"/>
            </w:pPr>
            <w:r w:rsidRPr="002758D4">
              <w:t>10.208</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21044BC" w14:textId="77777777" w:rsidR="002758D4" w:rsidRPr="002758D4" w:rsidRDefault="002758D4" w:rsidP="00965961">
            <w:pPr>
              <w:keepNext/>
              <w:spacing w:line="240" w:lineRule="auto"/>
              <w:jc w:val="center"/>
            </w:pPr>
            <w:r w:rsidRPr="002758D4">
              <w:t>10.2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529D09D" w14:textId="77777777" w:rsidR="002758D4" w:rsidRPr="002758D4" w:rsidRDefault="002758D4" w:rsidP="00965961">
            <w:pPr>
              <w:keepNext/>
              <w:spacing w:line="240" w:lineRule="auto"/>
              <w:jc w:val="center"/>
            </w:pPr>
            <w:r w:rsidRPr="002758D4">
              <w:t>10.20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34FB97" w14:textId="77777777" w:rsidR="002758D4" w:rsidRPr="002758D4" w:rsidRDefault="002758D4" w:rsidP="00965961">
            <w:pPr>
              <w:keepNext/>
              <w:spacing w:line="240" w:lineRule="auto"/>
              <w:jc w:val="center"/>
            </w:pPr>
            <w:r w:rsidRPr="002758D4">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A4A08E" w14:textId="77777777" w:rsidR="002758D4" w:rsidRPr="002758D4" w:rsidRDefault="002758D4" w:rsidP="00965961">
            <w:pPr>
              <w:keepNext/>
              <w:spacing w:line="240" w:lineRule="auto"/>
              <w:jc w:val="center"/>
            </w:pPr>
            <w:r w:rsidRPr="002758D4">
              <w:t>10.208</w:t>
            </w:r>
          </w:p>
        </w:tc>
      </w:tr>
      <w:tr w:rsidR="00970080" w:rsidRPr="002758D4" w14:paraId="60642A08" w14:textId="77777777" w:rsidTr="00970080">
        <w:trPr>
          <w:cantSplit/>
          <w:trHeight w:val="210"/>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3A5BCF8" w14:textId="3203F528" w:rsidR="002758D4" w:rsidRPr="002758D4" w:rsidRDefault="002758D4" w:rsidP="00965961">
            <w:pPr>
              <w:keepNext/>
              <w:spacing w:line="240" w:lineRule="auto"/>
              <w:jc w:val="center"/>
            </w:pPr>
            <w:r w:rsidRPr="002758D4">
              <w:t>Head of the household education level</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84F6358" w14:textId="77777777" w:rsidR="002758D4" w:rsidRPr="002758D4" w:rsidRDefault="002758D4" w:rsidP="00965961">
            <w:pPr>
              <w:keepNext/>
              <w:spacing w:line="240" w:lineRule="auto"/>
              <w:jc w:val="center"/>
            </w:pPr>
            <w:r w:rsidRPr="002758D4">
              <w:t>-18.012</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A2D400" w14:textId="77777777" w:rsidR="002758D4" w:rsidRPr="002758D4" w:rsidRDefault="002758D4" w:rsidP="00965961">
            <w:pPr>
              <w:keepNext/>
              <w:spacing w:line="240" w:lineRule="auto"/>
              <w:jc w:val="center"/>
            </w:pPr>
            <w:r w:rsidRPr="002758D4">
              <w:t>-18.02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9ABE435" w14:textId="77777777" w:rsidR="002758D4" w:rsidRPr="002758D4" w:rsidRDefault="002758D4" w:rsidP="00965961">
            <w:pPr>
              <w:keepNext/>
              <w:spacing w:line="240" w:lineRule="auto"/>
              <w:jc w:val="center"/>
            </w:pPr>
            <w:r w:rsidRPr="002758D4">
              <w:t>-18.0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5EA7C9" w14:textId="77777777" w:rsidR="002758D4" w:rsidRPr="002758D4" w:rsidRDefault="002758D4" w:rsidP="00965961">
            <w:pPr>
              <w:keepNext/>
              <w:spacing w:line="240" w:lineRule="auto"/>
              <w:jc w:val="center"/>
            </w:pPr>
            <w:r w:rsidRPr="002758D4">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579E63" w14:textId="77777777" w:rsidR="002758D4" w:rsidRPr="002758D4" w:rsidRDefault="002758D4" w:rsidP="00965961">
            <w:pPr>
              <w:keepNext/>
              <w:spacing w:line="240" w:lineRule="auto"/>
              <w:jc w:val="center"/>
            </w:pPr>
            <w:r w:rsidRPr="002758D4">
              <w:t>-18.011</w:t>
            </w:r>
          </w:p>
        </w:tc>
      </w:tr>
      <w:tr w:rsidR="00970080" w:rsidRPr="002758D4" w14:paraId="46EA1A28" w14:textId="77777777" w:rsidTr="00970080">
        <w:trPr>
          <w:cantSplit/>
          <w:trHeight w:val="248"/>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421D129" w14:textId="77777777" w:rsidR="002758D4" w:rsidRPr="002758D4" w:rsidRDefault="002758D4" w:rsidP="00965961">
            <w:pPr>
              <w:keepNext/>
              <w:spacing w:line="240" w:lineRule="auto"/>
              <w:jc w:val="center"/>
            </w:pPr>
            <w:r w:rsidRPr="002758D4">
              <w:t>Average monthly income (2M)</w:t>
            </w:r>
          </w:p>
          <w:p w14:paraId="520C097A" w14:textId="77777777" w:rsidR="002758D4" w:rsidRPr="002758D4" w:rsidRDefault="002758D4" w:rsidP="00965961">
            <w:pPr>
              <w:keepNext/>
              <w:spacing w:line="240" w:lineRule="auto"/>
            </w:pP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2D47639" w14:textId="3E74C61A" w:rsidR="002758D4" w:rsidRPr="002758D4" w:rsidRDefault="002758D4" w:rsidP="00965961">
            <w:pPr>
              <w:keepNext/>
              <w:spacing w:line="240" w:lineRule="auto"/>
              <w:jc w:val="center"/>
            </w:pPr>
            <w:r>
              <w:rPr>
                <w:rFonts w:ascii="Calibri" w:hAnsi="Calibri" w:cs="Calibri"/>
                <w:color w:val="000000" w:themeColor="text1"/>
                <w:kern w:val="24"/>
                <w:sz w:val="20"/>
              </w:rPr>
              <w:t>-18.865</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BC82793" w14:textId="20E0AA37" w:rsidR="002758D4" w:rsidRPr="002758D4" w:rsidRDefault="002758D4" w:rsidP="00965961">
            <w:pPr>
              <w:keepNext/>
              <w:spacing w:line="240" w:lineRule="auto"/>
              <w:jc w:val="center"/>
            </w:pPr>
            <w:r>
              <w:rPr>
                <w:rFonts w:ascii="Calibri" w:hAnsi="Calibri"/>
                <w:color w:val="000000" w:themeColor="text1"/>
                <w:kern w:val="24"/>
                <w:sz w:val="20"/>
              </w:rPr>
              <w:t>-18.86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8A2F516" w14:textId="65EEC07E" w:rsidR="002758D4" w:rsidRPr="002758D4" w:rsidRDefault="002758D4" w:rsidP="00965961">
            <w:pPr>
              <w:keepNext/>
              <w:spacing w:line="240" w:lineRule="auto"/>
              <w:jc w:val="center"/>
            </w:pPr>
            <w:r>
              <w:rPr>
                <w:rFonts w:ascii="Calibri" w:hAnsi="Calibri"/>
                <w:color w:val="000000" w:themeColor="text1"/>
                <w:kern w:val="24"/>
                <w:sz w:val="20"/>
              </w:rPr>
              <w:t>-18.85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EA14028" w14:textId="135B8AAD" w:rsidR="002758D4" w:rsidRPr="002758D4" w:rsidRDefault="002758D4" w:rsidP="00965961">
            <w:pPr>
              <w:keepNext/>
              <w:spacing w:line="240" w:lineRule="auto"/>
              <w:jc w:val="center"/>
            </w:pPr>
            <w:r>
              <w:rPr>
                <w:rFonts w:ascii="Calibri" w:hAnsi="Calibri"/>
                <w:color w:val="000000" w:themeColor="text1"/>
                <w:kern w:val="24"/>
                <w:sz w:val="20"/>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B271F57" w14:textId="39E3CDB7" w:rsidR="002758D4" w:rsidRPr="002758D4" w:rsidRDefault="002758D4" w:rsidP="00965961">
            <w:pPr>
              <w:keepNext/>
              <w:spacing w:line="240" w:lineRule="auto"/>
              <w:jc w:val="center"/>
            </w:pPr>
            <w:r>
              <w:rPr>
                <w:rFonts w:ascii="Calibri" w:hAnsi="Calibri"/>
                <w:color w:val="000000" w:themeColor="text1"/>
                <w:kern w:val="24"/>
                <w:sz w:val="20"/>
              </w:rPr>
              <w:t>-18.332</w:t>
            </w:r>
          </w:p>
        </w:tc>
      </w:tr>
    </w:tbl>
    <w:p w14:paraId="24F8A648" w14:textId="77777777" w:rsidR="002758D4" w:rsidRDefault="002758D4" w:rsidP="00E51629"/>
    <w:p w14:paraId="21EDCA4D" w14:textId="0BD7BE10" w:rsidR="00AC10EC" w:rsidRDefault="00965961" w:rsidP="00965961">
      <w:pPr>
        <w:pStyle w:val="Caption"/>
        <w:jc w:val="left"/>
      </w:pPr>
      <w:bookmarkStart w:id="100" w:name="_Toc137462939"/>
      <w:r>
        <w:t xml:space="preserve">Table 6. </w:t>
      </w:r>
      <w:r w:rsidR="00B52BCD">
        <w:fldChar w:fldCharType="begin"/>
      </w:r>
      <w:r w:rsidR="00B52BCD">
        <w:instrText xml:space="preserve"> SEQ Table_6. \* ARABIC </w:instrText>
      </w:r>
      <w:r w:rsidR="00B52BCD">
        <w:fldChar w:fldCharType="separate"/>
      </w:r>
      <w:r w:rsidR="00EC4C2A">
        <w:rPr>
          <w:noProof/>
        </w:rPr>
        <w:t>2</w:t>
      </w:r>
      <w:r w:rsidR="00B52BCD">
        <w:rPr>
          <w:noProof/>
        </w:rPr>
        <w:fldChar w:fldCharType="end"/>
      </w:r>
      <w:r>
        <w:t xml:space="preserve">. Causal effects of </w:t>
      </w:r>
      <w:r w:rsidR="00080A9F">
        <w:t xml:space="preserve">Age, education level, average income, and number of household members </w:t>
      </w:r>
      <w:r>
        <w:t>on energy consumption and floor area</w:t>
      </w:r>
      <w:bookmarkEnd w:id="100"/>
    </w:p>
    <w:tbl>
      <w:tblPr>
        <w:tblW w:w="0" w:type="auto"/>
        <w:tblCellMar>
          <w:left w:w="0" w:type="dxa"/>
          <w:right w:w="0" w:type="dxa"/>
        </w:tblCellMar>
        <w:tblLook w:val="0420" w:firstRow="1" w:lastRow="0" w:firstColumn="0" w:lastColumn="0" w:noHBand="0" w:noVBand="1"/>
      </w:tblPr>
      <w:tblGrid>
        <w:gridCol w:w="2282"/>
        <w:gridCol w:w="2133"/>
        <w:gridCol w:w="2019"/>
        <w:gridCol w:w="2051"/>
      </w:tblGrid>
      <w:tr w:rsidR="00AC10EC" w:rsidRPr="00AC10EC" w14:paraId="215AA217" w14:textId="77777777" w:rsidTr="00965961">
        <w:trPr>
          <w:cantSplit/>
          <w:trHeight w:val="41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26B849" w14:textId="77777777" w:rsidR="00AC10EC" w:rsidRPr="00AC10EC" w:rsidRDefault="00AC10EC" w:rsidP="00965961">
            <w:pPr>
              <w:keepNext/>
              <w:spacing w:line="240" w:lineRule="auto"/>
              <w:jc w:val="center"/>
            </w:pPr>
            <w:r w:rsidRPr="00AC10EC">
              <w:rPr>
                <w:b/>
                <w:bCs/>
              </w:rPr>
              <w:t>Variable (unit incre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789492" w14:textId="77777777" w:rsidR="00AC10EC" w:rsidRPr="00AC10EC" w:rsidRDefault="00AC10EC" w:rsidP="00965961">
            <w:pPr>
              <w:keepNext/>
              <w:spacing w:line="240" w:lineRule="auto"/>
              <w:jc w:val="center"/>
            </w:pPr>
            <w:r w:rsidRPr="00AC10EC">
              <w:rPr>
                <w:b/>
                <w:bCs/>
              </w:rPr>
              <w:t>Average change in EUI (kWh/m</w:t>
            </w:r>
            <w:r w:rsidRPr="00AC10EC">
              <w:rPr>
                <w:b/>
                <w:bCs/>
                <w:vertAlign w:val="superscript"/>
              </w:rPr>
              <w:t>2</w:t>
            </w:r>
            <w:r w:rsidRPr="00AC10EC">
              <w:rPr>
                <w:b/>
                <w:bCs/>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BE88CE4" w14:textId="3DF8D483" w:rsidR="00AC10EC" w:rsidRPr="00AC10EC" w:rsidRDefault="00AC10EC" w:rsidP="00965961">
            <w:pPr>
              <w:keepNext/>
              <w:spacing w:line="240" w:lineRule="auto"/>
              <w:jc w:val="center"/>
            </w:pPr>
            <w:r w:rsidRPr="00AC10EC">
              <w:rPr>
                <w:b/>
                <w:bCs/>
              </w:rPr>
              <w:t>Average change in energy (kW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371D739" w14:textId="77777777" w:rsidR="00AC10EC" w:rsidRPr="00AC10EC" w:rsidRDefault="00AC10EC" w:rsidP="00965961">
            <w:pPr>
              <w:keepNext/>
              <w:spacing w:line="240" w:lineRule="auto"/>
              <w:jc w:val="center"/>
            </w:pPr>
            <w:r w:rsidRPr="00AC10EC">
              <w:rPr>
                <w:b/>
                <w:bCs/>
              </w:rPr>
              <w:t>Average change in floor area (m</w:t>
            </w:r>
            <w:r w:rsidRPr="00AC10EC">
              <w:rPr>
                <w:b/>
                <w:bCs/>
                <w:vertAlign w:val="superscript"/>
              </w:rPr>
              <w:t>2</w:t>
            </w:r>
            <w:r w:rsidRPr="00AC10EC">
              <w:rPr>
                <w:b/>
                <w:bCs/>
              </w:rPr>
              <w:t>)</w:t>
            </w:r>
          </w:p>
        </w:tc>
      </w:tr>
      <w:tr w:rsidR="00AC10EC" w:rsidRPr="00AC10EC" w14:paraId="511D557C" w14:textId="77777777" w:rsidTr="00965961">
        <w:trPr>
          <w:cantSplit/>
          <w:trHeight w:val="1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0913EA" w14:textId="77777777" w:rsidR="00AC10EC" w:rsidRPr="00AC10EC" w:rsidRDefault="00AC10EC" w:rsidP="00965961">
            <w:pPr>
              <w:keepNext/>
              <w:spacing w:line="240" w:lineRule="auto"/>
              <w:jc w:val="center"/>
            </w:pPr>
            <w:r w:rsidRPr="00AC10EC">
              <w:t>Number of household members (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4DBD64" w14:textId="77777777" w:rsidR="00AC10EC" w:rsidRPr="00AC10EC" w:rsidRDefault="00AC10EC" w:rsidP="00965961">
            <w:pPr>
              <w:keepNext/>
              <w:spacing w:line="240" w:lineRule="auto"/>
              <w:jc w:val="center"/>
            </w:pPr>
            <w:r w:rsidRPr="00AC10EC">
              <w:t>-9.8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16786CF" w14:textId="77777777" w:rsidR="00AC10EC" w:rsidRPr="00AC10EC" w:rsidRDefault="00AC10EC" w:rsidP="00965961">
            <w:pPr>
              <w:keepNext/>
              <w:spacing w:line="240" w:lineRule="auto"/>
              <w:jc w:val="center"/>
            </w:pPr>
            <w:r w:rsidRPr="00AC10EC">
              <w:t>468.77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AB991B" w14:textId="77777777" w:rsidR="00AC10EC" w:rsidRPr="00AC10EC" w:rsidRDefault="00AC10EC" w:rsidP="00965961">
            <w:pPr>
              <w:keepNext/>
              <w:spacing w:line="240" w:lineRule="auto"/>
              <w:jc w:val="center"/>
            </w:pPr>
            <w:r w:rsidRPr="00AC10EC">
              <w:t>10.671</w:t>
            </w:r>
          </w:p>
        </w:tc>
      </w:tr>
      <w:tr w:rsidR="00AC10EC" w:rsidRPr="00AC10EC" w14:paraId="46B130FB" w14:textId="77777777" w:rsidTr="00965961">
        <w:trPr>
          <w:cantSplit/>
          <w:trHeight w:val="62"/>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65441F" w14:textId="77777777" w:rsidR="00AC10EC" w:rsidRPr="00AC10EC" w:rsidRDefault="00AC10EC" w:rsidP="00965961">
            <w:pPr>
              <w:keepNext/>
              <w:spacing w:line="240" w:lineRule="auto"/>
              <w:jc w:val="center"/>
            </w:pPr>
            <w:r w:rsidRPr="00AC10EC">
              <w:t>Head of the household age (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F33D70" w14:textId="77777777" w:rsidR="00AC10EC" w:rsidRPr="00AC10EC" w:rsidRDefault="00AC10EC" w:rsidP="00965961">
            <w:pPr>
              <w:keepNext/>
              <w:spacing w:line="240" w:lineRule="auto"/>
              <w:jc w:val="center"/>
            </w:pPr>
            <w:r w:rsidRPr="00AC10EC">
              <w:t>10.2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E88EC58" w14:textId="77777777" w:rsidR="00AC10EC" w:rsidRPr="00AC10EC" w:rsidRDefault="00AC10EC" w:rsidP="00965961">
            <w:pPr>
              <w:keepNext/>
              <w:spacing w:line="240" w:lineRule="auto"/>
              <w:jc w:val="center"/>
            </w:pPr>
            <w:r w:rsidRPr="00AC10EC">
              <w:t>52.1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5DFD313" w14:textId="77777777" w:rsidR="00AC10EC" w:rsidRPr="00AC10EC" w:rsidRDefault="00AC10EC" w:rsidP="00965961">
            <w:pPr>
              <w:keepNext/>
              <w:spacing w:line="240" w:lineRule="auto"/>
              <w:jc w:val="center"/>
              <w:rPr>
                <w:highlight w:val="darkGray"/>
              </w:rPr>
            </w:pPr>
            <w:r w:rsidRPr="00AC10EC">
              <w:rPr>
                <w:highlight w:val="darkGray"/>
              </w:rPr>
              <w:t>-2.998</w:t>
            </w:r>
          </w:p>
        </w:tc>
      </w:tr>
      <w:tr w:rsidR="00AC10EC" w:rsidRPr="00AC10EC" w14:paraId="714964CC" w14:textId="77777777" w:rsidTr="00965961">
        <w:trPr>
          <w:cantSplit/>
          <w:trHeight w:val="60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B0E60D" w14:textId="77777777" w:rsidR="00AC10EC" w:rsidRPr="00AC10EC" w:rsidRDefault="00AC10EC" w:rsidP="00965961">
            <w:pPr>
              <w:keepNext/>
              <w:spacing w:line="240" w:lineRule="auto"/>
              <w:jc w:val="center"/>
            </w:pPr>
            <w:r w:rsidRPr="00AC10EC">
              <w:t>Head of the household education leve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B764489" w14:textId="77777777" w:rsidR="00AC10EC" w:rsidRPr="00AC10EC" w:rsidRDefault="00AC10EC" w:rsidP="00965961">
            <w:pPr>
              <w:keepNext/>
              <w:spacing w:line="240" w:lineRule="auto"/>
              <w:jc w:val="center"/>
            </w:pPr>
            <w:r w:rsidRPr="00AC10EC">
              <w:t>-18.0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2FFE02" w14:textId="77777777" w:rsidR="00AC10EC" w:rsidRPr="00AC10EC" w:rsidRDefault="00AC10EC" w:rsidP="00965961">
            <w:pPr>
              <w:keepNext/>
              <w:spacing w:line="240" w:lineRule="auto"/>
              <w:jc w:val="center"/>
            </w:pPr>
            <w:r w:rsidRPr="00AC10EC">
              <w:t>75.5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3305C16" w14:textId="77777777" w:rsidR="00AC10EC" w:rsidRPr="00AC10EC" w:rsidRDefault="00AC10EC" w:rsidP="00965961">
            <w:pPr>
              <w:keepNext/>
              <w:spacing w:line="240" w:lineRule="auto"/>
              <w:jc w:val="center"/>
              <w:rPr>
                <w:highlight w:val="darkGray"/>
              </w:rPr>
            </w:pPr>
            <w:r w:rsidRPr="00AC10EC">
              <w:rPr>
                <w:highlight w:val="darkGray"/>
              </w:rPr>
              <w:t>11.567</w:t>
            </w:r>
          </w:p>
        </w:tc>
      </w:tr>
      <w:tr w:rsidR="00AC10EC" w:rsidRPr="00AC10EC" w14:paraId="75C77EBF" w14:textId="77777777" w:rsidTr="00965961">
        <w:trPr>
          <w:cantSplit/>
          <w:trHeight w:val="3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7ACD7C8" w14:textId="77777777" w:rsidR="00AC10EC" w:rsidRPr="00AC10EC" w:rsidRDefault="00AC10EC" w:rsidP="00965961">
            <w:pPr>
              <w:keepNext/>
              <w:spacing w:line="240" w:lineRule="auto"/>
              <w:jc w:val="center"/>
            </w:pPr>
            <w:r w:rsidRPr="00AC10EC">
              <w:t>Average monthly income (2M)</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CDECCD4" w14:textId="77777777" w:rsidR="00AC10EC" w:rsidRPr="00AC10EC" w:rsidRDefault="00AC10EC" w:rsidP="00965961">
            <w:pPr>
              <w:keepNext/>
              <w:spacing w:line="240" w:lineRule="auto"/>
              <w:jc w:val="center"/>
            </w:pPr>
            <w:r w:rsidRPr="00AC10EC">
              <w:t>-18.8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64AB31" w14:textId="77777777" w:rsidR="00AC10EC" w:rsidRPr="00AC10EC" w:rsidRDefault="00AC10EC" w:rsidP="00965961">
            <w:pPr>
              <w:keepNext/>
              <w:spacing w:line="240" w:lineRule="auto"/>
              <w:jc w:val="center"/>
            </w:pPr>
            <w:r w:rsidRPr="00AC10EC">
              <w:t>775.4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3087043" w14:textId="77777777" w:rsidR="00AC10EC" w:rsidRPr="00AC10EC" w:rsidRDefault="00AC10EC" w:rsidP="00965961">
            <w:pPr>
              <w:keepNext/>
              <w:spacing w:line="240" w:lineRule="auto"/>
              <w:jc w:val="center"/>
            </w:pPr>
            <w:r w:rsidRPr="00AC10EC">
              <w:t>11.777</w:t>
            </w:r>
          </w:p>
        </w:tc>
      </w:tr>
    </w:tbl>
    <w:p w14:paraId="3429DA60" w14:textId="36791266" w:rsidR="002758D4" w:rsidRDefault="002758D4" w:rsidP="00E51629"/>
    <w:p w14:paraId="1835B099" w14:textId="77777777" w:rsidR="00E51629" w:rsidRDefault="00E51629" w:rsidP="00B06072"/>
    <w:p w14:paraId="04449025" w14:textId="77777777" w:rsidR="00E51629" w:rsidRDefault="00E51629" w:rsidP="00B06072"/>
    <w:p w14:paraId="632A7832" w14:textId="5B794944" w:rsidR="00080A9F" w:rsidRPr="00D65A50" w:rsidRDefault="00080A9F" w:rsidP="002F44C8">
      <w:pPr>
        <w:pStyle w:val="Heading3"/>
        <w:numPr>
          <w:ilvl w:val="2"/>
          <w:numId w:val="46"/>
        </w:numPr>
        <w:rPr>
          <w:szCs w:val="22"/>
        </w:rPr>
      </w:pPr>
      <w:bookmarkStart w:id="101" w:name="_Toc137595490"/>
      <w:r>
        <w:rPr>
          <w:szCs w:val="22"/>
        </w:rPr>
        <w:lastRenderedPageBreak/>
        <w:t>Household main source of income</w:t>
      </w:r>
      <w:r>
        <w:t xml:space="preserve"> vs EUI</w:t>
      </w:r>
      <w:bookmarkEnd w:id="101"/>
      <w:r w:rsidRPr="00D65A50">
        <w:rPr>
          <w:szCs w:val="22"/>
        </w:rPr>
        <w:t xml:space="preserve"> </w:t>
      </w:r>
    </w:p>
    <w:p w14:paraId="50B66C80" w14:textId="07973ACC" w:rsidR="00080A9F" w:rsidRPr="00080A9F" w:rsidRDefault="00080A9F" w:rsidP="004D5F78">
      <w:r>
        <w:t xml:space="preserve">Table </w:t>
      </w:r>
      <w:r w:rsidR="0094433E">
        <w:t>6.3</w:t>
      </w:r>
      <w:r>
        <w:t xml:space="preserve"> </w:t>
      </w:r>
      <w:r w:rsidR="004D5F78">
        <w:t>provide</w:t>
      </w:r>
      <w:r w:rsidR="0094433E">
        <w:t>s</w:t>
      </w:r>
      <w:r w:rsidR="004D5F78">
        <w:t xml:space="preserve"> an analytical exploration of the causal effects of changes in the primary sources of household income on heating EUI. A shift in the main income source from work or occupation, or one's own or their spouse's employment, to assistance from state and local governments causes an increase in heating EUI by 48.124 kWh/m</w:t>
      </w:r>
      <w:r w:rsidR="004D5F78" w:rsidRPr="00080A9F">
        <w:rPr>
          <w:vertAlign w:val="superscript"/>
        </w:rPr>
        <w:t>2</w:t>
      </w:r>
      <w:r w:rsidR="004D5F78">
        <w:t>. Similarly, moving from deposit/installment savings to governmental assistance results in a substantial rise in heating EUI of 74.602 kWh/m</w:t>
      </w:r>
      <w:r w:rsidR="004D5F78" w:rsidRPr="00080A9F">
        <w:rPr>
          <w:vertAlign w:val="superscript"/>
        </w:rPr>
        <w:t>2</w:t>
      </w:r>
      <w:r w:rsidR="004D5F78">
        <w:t>. A change from a public pension to state and local government assistance also leads to an increase in heating EUI, specifically by 54.842 kWh/m</w:t>
      </w:r>
      <w:r w:rsidR="004D5F78" w:rsidRPr="00080A9F">
        <w:rPr>
          <w:vertAlign w:val="superscript"/>
        </w:rPr>
        <w:t>2</w:t>
      </w:r>
      <w:r w:rsidR="004D5F78">
        <w:t>. Lastly, if the primary income source changes from children's support to governmental assistance, the heating EUI sees an increase of 62.205 kWh/m</w:t>
      </w:r>
      <w:r w:rsidR="004D5F78" w:rsidRPr="00080A9F">
        <w:rPr>
          <w:vertAlign w:val="superscript"/>
        </w:rPr>
        <w:t>2</w:t>
      </w:r>
      <w:r w:rsidR="004D5F78">
        <w:t xml:space="preserve">. </w:t>
      </w:r>
      <w:r w:rsidR="0094433E">
        <w:t>F</w:t>
      </w:r>
      <w:r w:rsidR="0094433E" w:rsidRPr="00080A9F">
        <w:t>urtherm</w:t>
      </w:r>
      <w:r w:rsidR="0094433E">
        <w:t>ore, it is observed that</w:t>
      </w:r>
      <w:r w:rsidRPr="00080A9F">
        <w:t xml:space="preserve"> this increase in EUI was due to the reduction in floor area</w:t>
      </w:r>
      <w:r>
        <w:t>, as shown</w:t>
      </w:r>
      <w:r w:rsidR="0094433E">
        <w:t xml:space="preserve"> </w:t>
      </w:r>
      <w:r w:rsidRPr="00080A9F">
        <w:t xml:space="preserve">except from children to </w:t>
      </w:r>
      <w:r>
        <w:t>a</w:t>
      </w:r>
      <w:r w:rsidRPr="00080A9F">
        <w:t>ssistance from the state and local governments.</w:t>
      </w:r>
      <w:r>
        <w:t xml:space="preserve"> Table </w:t>
      </w:r>
      <w:r w:rsidR="0094433E">
        <w:t>6.4</w:t>
      </w:r>
      <w:r>
        <w:t xml:space="preserve"> details these </w:t>
      </w:r>
      <w:r w:rsidR="0094433E">
        <w:t>results,</w:t>
      </w:r>
      <w:r>
        <w:t xml:space="preserve"> and the highlighted gray numbers represent non-causal relationships.</w:t>
      </w:r>
    </w:p>
    <w:p w14:paraId="5703595D" w14:textId="77777777" w:rsidR="00080A9F" w:rsidRDefault="00080A9F" w:rsidP="004D5F78"/>
    <w:p w14:paraId="6B5E0B49" w14:textId="016D3E80" w:rsidR="00965961" w:rsidRDefault="004D5F78" w:rsidP="004D5F78">
      <w:r>
        <w:t>These findings suggest a significant increase in heating EUI when the main source of income shifts to assistance from state and local governments, regardless of the previous income source. This could potentially be attributed to less disposable income for investing in energy-efficient heating solutions or less agency over housing conditions, implying that energy conservation strategies and financial assistance programs need to be appropriately tailored for households predominantly reliant on government assistance.</w:t>
      </w:r>
    </w:p>
    <w:p w14:paraId="0FE44B21" w14:textId="77777777" w:rsidR="00E51629" w:rsidRDefault="00E51629" w:rsidP="00B06072"/>
    <w:p w14:paraId="6C3D8937" w14:textId="02562418" w:rsidR="00965961" w:rsidRDefault="0094433E" w:rsidP="0094433E">
      <w:pPr>
        <w:pStyle w:val="Caption"/>
      </w:pPr>
      <w:bookmarkStart w:id="102" w:name="_Toc137462940"/>
      <w:r>
        <w:t xml:space="preserve">Table 6. </w:t>
      </w:r>
      <w:r w:rsidR="00B52BCD">
        <w:fldChar w:fldCharType="begin"/>
      </w:r>
      <w:r w:rsidR="00B52BCD">
        <w:instrText xml:space="preserve"> SEQ Table_6. \* ARABIC </w:instrText>
      </w:r>
      <w:r w:rsidR="00B52BCD">
        <w:fldChar w:fldCharType="separate"/>
      </w:r>
      <w:r w:rsidR="00EC4C2A">
        <w:rPr>
          <w:noProof/>
        </w:rPr>
        <w:t>3</w:t>
      </w:r>
      <w:r w:rsidR="00B52BCD">
        <w:rPr>
          <w:noProof/>
        </w:rPr>
        <w:fldChar w:fldCharType="end"/>
      </w:r>
      <w:r>
        <w:t>. Causal effects of household main source of income on EUI</w:t>
      </w:r>
      <w:bookmarkEnd w:id="102"/>
    </w:p>
    <w:tbl>
      <w:tblPr>
        <w:tblW w:w="6240" w:type="dxa"/>
        <w:jc w:val="center"/>
        <w:tblCellMar>
          <w:left w:w="0" w:type="dxa"/>
          <w:right w:w="0" w:type="dxa"/>
        </w:tblCellMar>
        <w:tblLook w:val="0420" w:firstRow="1" w:lastRow="0" w:firstColumn="0" w:lastColumn="0" w:noHBand="0" w:noVBand="1"/>
      </w:tblPr>
      <w:tblGrid>
        <w:gridCol w:w="2080"/>
        <w:gridCol w:w="2080"/>
        <w:gridCol w:w="2080"/>
      </w:tblGrid>
      <w:tr w:rsidR="0094433E" w:rsidRPr="0094433E" w14:paraId="6A8C7DC7" w14:textId="77777777" w:rsidTr="0094433E">
        <w:trPr>
          <w:cantSplit/>
          <w:trHeight w:val="433"/>
          <w:jc w:val="center"/>
        </w:trPr>
        <w:tc>
          <w:tcPr>
            <w:tcW w:w="20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DE8873" w14:textId="77777777" w:rsidR="0094433E" w:rsidRPr="0094433E" w:rsidRDefault="0094433E" w:rsidP="0094433E">
            <w:pPr>
              <w:keepNext/>
              <w:spacing w:line="240" w:lineRule="auto"/>
              <w:jc w:val="center"/>
            </w:pPr>
            <w:r w:rsidRPr="0094433E">
              <w:rPr>
                <w:b/>
                <w:bCs/>
              </w:rPr>
              <w:t>Cases</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258A0E" w14:textId="77777777" w:rsidR="0094433E" w:rsidRPr="0094433E" w:rsidRDefault="0094433E" w:rsidP="0094433E">
            <w:pPr>
              <w:keepNext/>
              <w:spacing w:line="240" w:lineRule="auto"/>
              <w:jc w:val="center"/>
            </w:pPr>
            <w:r w:rsidRPr="0094433E">
              <w:rPr>
                <w:b/>
                <w:bCs/>
              </w:rPr>
              <w:t>Average change in EUI (kWh/m</w:t>
            </w:r>
            <w:r w:rsidRPr="0094433E">
              <w:rPr>
                <w:b/>
                <w:bCs/>
                <w:vertAlign w:val="superscript"/>
              </w:rPr>
              <w:t>2</w:t>
            </w:r>
            <w:r w:rsidRPr="0094433E">
              <w:rPr>
                <w:b/>
                <w:bCs/>
              </w:rPr>
              <w:t>)</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2E129B" w14:textId="4A8385EC" w:rsidR="0094433E" w:rsidRPr="0094433E" w:rsidRDefault="0094433E" w:rsidP="0094433E">
            <w:pPr>
              <w:keepNext/>
              <w:spacing w:line="240" w:lineRule="auto"/>
              <w:jc w:val="center"/>
            </w:pPr>
            <w:r w:rsidRPr="0094433E">
              <w:rPr>
                <w:b/>
                <w:bCs/>
              </w:rPr>
              <w:t>Average change in energy (kWh)</w:t>
            </w:r>
          </w:p>
        </w:tc>
      </w:tr>
      <w:tr w:rsidR="0094433E" w:rsidRPr="0094433E" w14:paraId="69174650" w14:textId="77777777" w:rsidTr="0094433E">
        <w:trPr>
          <w:cantSplit/>
          <w:trHeight w:val="34"/>
          <w:jc w:val="center"/>
        </w:trPr>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2AC22159" w14:textId="77777777" w:rsidR="0094433E" w:rsidRPr="0094433E" w:rsidRDefault="0094433E" w:rsidP="0094433E">
            <w:pPr>
              <w:keepNext/>
              <w:spacing w:line="240" w:lineRule="auto"/>
              <w:jc w:val="center"/>
            </w:pPr>
            <w:r w:rsidRPr="0094433E">
              <w:t>From 1 to 6</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748615F1" w14:textId="77777777" w:rsidR="0094433E" w:rsidRPr="0094433E" w:rsidRDefault="0094433E" w:rsidP="0094433E">
            <w:pPr>
              <w:keepNext/>
              <w:spacing w:line="240" w:lineRule="auto"/>
              <w:jc w:val="center"/>
            </w:pPr>
            <w:r w:rsidRPr="0094433E">
              <w:t>48.124</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5704AABF" w14:textId="77777777" w:rsidR="0094433E" w:rsidRPr="0094433E" w:rsidRDefault="0094433E" w:rsidP="0094433E">
            <w:pPr>
              <w:keepNext/>
              <w:spacing w:line="240" w:lineRule="auto"/>
              <w:jc w:val="center"/>
            </w:pPr>
            <w:r w:rsidRPr="0094433E">
              <w:t>0</w:t>
            </w:r>
          </w:p>
        </w:tc>
      </w:tr>
      <w:tr w:rsidR="0094433E" w:rsidRPr="0094433E" w14:paraId="0E5C81AA" w14:textId="77777777" w:rsidTr="0094433E">
        <w:trPr>
          <w:cantSplit/>
          <w:trHeight w:val="34"/>
          <w:jc w:val="center"/>
        </w:trPr>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3CF15E9A" w14:textId="77777777" w:rsidR="0094433E" w:rsidRPr="0094433E" w:rsidRDefault="0094433E" w:rsidP="0094433E">
            <w:pPr>
              <w:keepNext/>
              <w:spacing w:line="240" w:lineRule="auto"/>
              <w:jc w:val="center"/>
            </w:pPr>
            <w:r w:rsidRPr="0094433E">
              <w:t>From 2 to 6</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12C7173C" w14:textId="77777777" w:rsidR="0094433E" w:rsidRPr="0094433E" w:rsidRDefault="0094433E" w:rsidP="0094433E">
            <w:pPr>
              <w:keepNext/>
              <w:spacing w:line="240" w:lineRule="auto"/>
              <w:jc w:val="center"/>
            </w:pPr>
            <w:r w:rsidRPr="0094433E">
              <w:t>74.602</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7AD311BD" w14:textId="77777777" w:rsidR="0094433E" w:rsidRPr="0094433E" w:rsidRDefault="0094433E" w:rsidP="0094433E">
            <w:pPr>
              <w:keepNext/>
              <w:spacing w:line="240" w:lineRule="auto"/>
              <w:jc w:val="center"/>
            </w:pPr>
            <w:r w:rsidRPr="0094433E">
              <w:t>52.791</w:t>
            </w:r>
          </w:p>
        </w:tc>
      </w:tr>
      <w:tr w:rsidR="0094433E" w:rsidRPr="0094433E" w14:paraId="55CB1E42" w14:textId="77777777" w:rsidTr="0094433E">
        <w:trPr>
          <w:cantSplit/>
          <w:trHeight w:val="101"/>
          <w:jc w:val="center"/>
        </w:trPr>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0DE70FEE" w14:textId="77777777" w:rsidR="0094433E" w:rsidRPr="0094433E" w:rsidRDefault="0094433E" w:rsidP="0094433E">
            <w:pPr>
              <w:keepNext/>
              <w:spacing w:line="240" w:lineRule="auto"/>
              <w:jc w:val="center"/>
            </w:pPr>
            <w:r w:rsidRPr="0094433E">
              <w:t>From 3 to 6</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745AE7A3" w14:textId="77777777" w:rsidR="0094433E" w:rsidRPr="0094433E" w:rsidRDefault="0094433E" w:rsidP="0094433E">
            <w:pPr>
              <w:keepNext/>
              <w:spacing w:line="240" w:lineRule="auto"/>
              <w:jc w:val="center"/>
            </w:pPr>
            <w:r w:rsidRPr="0094433E">
              <w:t>54.842</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5E7551AC" w14:textId="77777777" w:rsidR="0094433E" w:rsidRPr="0094433E" w:rsidRDefault="0094433E" w:rsidP="0094433E">
            <w:pPr>
              <w:keepNext/>
              <w:spacing w:line="240" w:lineRule="auto"/>
              <w:jc w:val="center"/>
            </w:pPr>
            <w:r w:rsidRPr="0094433E">
              <w:t>-25.424</w:t>
            </w:r>
          </w:p>
        </w:tc>
      </w:tr>
      <w:tr w:rsidR="0094433E" w:rsidRPr="0094433E" w14:paraId="535795B9" w14:textId="77777777" w:rsidTr="0094433E">
        <w:trPr>
          <w:cantSplit/>
          <w:trHeight w:val="34"/>
          <w:jc w:val="center"/>
        </w:trPr>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6C549D98" w14:textId="77777777" w:rsidR="0094433E" w:rsidRPr="0094433E" w:rsidRDefault="0094433E" w:rsidP="0094433E">
            <w:pPr>
              <w:keepNext/>
              <w:spacing w:line="240" w:lineRule="auto"/>
              <w:jc w:val="center"/>
            </w:pPr>
            <w:r w:rsidRPr="0094433E">
              <w:t>From 5 to 6</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052EC556" w14:textId="77777777" w:rsidR="0094433E" w:rsidRPr="0094433E" w:rsidRDefault="0094433E" w:rsidP="0094433E">
            <w:pPr>
              <w:keepNext/>
              <w:spacing w:line="240" w:lineRule="auto"/>
              <w:jc w:val="center"/>
            </w:pPr>
            <w:r w:rsidRPr="0094433E">
              <w:t>62.205</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hideMark/>
          </w:tcPr>
          <w:p w14:paraId="6E55241E" w14:textId="77777777" w:rsidR="0094433E" w:rsidRPr="0094433E" w:rsidRDefault="0094433E" w:rsidP="0094433E">
            <w:pPr>
              <w:keepNext/>
              <w:spacing w:line="240" w:lineRule="auto"/>
              <w:jc w:val="center"/>
            </w:pPr>
            <w:r w:rsidRPr="0094433E">
              <w:t>775.425</w:t>
            </w:r>
          </w:p>
        </w:tc>
      </w:tr>
    </w:tbl>
    <w:p w14:paraId="066389F8" w14:textId="77777777" w:rsidR="0094433E" w:rsidRPr="00803E59" w:rsidRDefault="0094433E" w:rsidP="0094433E">
      <w:pPr>
        <w:spacing w:line="240" w:lineRule="auto"/>
        <w:jc w:val="center"/>
        <w:rPr>
          <w:sz w:val="18"/>
          <w:szCs w:val="18"/>
        </w:rPr>
      </w:pPr>
      <w:r w:rsidRPr="00803E59">
        <w:rPr>
          <w:sz w:val="18"/>
          <w:szCs w:val="18"/>
        </w:rPr>
        <w:t>1: Your/spouse's work or occupation, 2: deposit, installment savings, 3: public pension, 4: real estate, 5: children, 6: Assistance from the state and local governments</w:t>
      </w:r>
    </w:p>
    <w:p w14:paraId="103DDCFC" w14:textId="480E8798" w:rsidR="004D5F78" w:rsidRDefault="004D5F78" w:rsidP="0094433E">
      <w:pPr>
        <w:jc w:val="center"/>
      </w:pPr>
    </w:p>
    <w:p w14:paraId="4091992B" w14:textId="77777777" w:rsidR="0094433E" w:rsidRDefault="0094433E" w:rsidP="0094433E">
      <w:pPr>
        <w:jc w:val="center"/>
      </w:pPr>
    </w:p>
    <w:p w14:paraId="0B04C39B" w14:textId="77777777" w:rsidR="004D5F78" w:rsidRDefault="004D5F78" w:rsidP="00B06072"/>
    <w:p w14:paraId="461BC692" w14:textId="6C8527A4" w:rsidR="004D5F78" w:rsidRDefault="0094433E" w:rsidP="0094433E">
      <w:pPr>
        <w:pStyle w:val="Caption"/>
        <w:jc w:val="left"/>
      </w:pPr>
      <w:bookmarkStart w:id="103" w:name="_Toc137462941"/>
      <w:r>
        <w:lastRenderedPageBreak/>
        <w:t xml:space="preserve">Table 6. </w:t>
      </w:r>
      <w:r w:rsidR="00B52BCD">
        <w:fldChar w:fldCharType="begin"/>
      </w:r>
      <w:r w:rsidR="00B52BCD">
        <w:instrText xml:space="preserve"> SEQ Table_6. \* ARABIC </w:instrText>
      </w:r>
      <w:r w:rsidR="00B52BCD">
        <w:fldChar w:fldCharType="separate"/>
      </w:r>
      <w:r w:rsidR="00EC4C2A">
        <w:rPr>
          <w:noProof/>
        </w:rPr>
        <w:t>4</w:t>
      </w:r>
      <w:r w:rsidR="00B52BCD">
        <w:rPr>
          <w:noProof/>
        </w:rPr>
        <w:fldChar w:fldCharType="end"/>
      </w:r>
      <w:r>
        <w:t>. Detailed Causal effects of household main source of income on EUI</w:t>
      </w:r>
      <w:bookmarkEnd w:id="103"/>
    </w:p>
    <w:tbl>
      <w:tblPr>
        <w:tblW w:w="0" w:type="auto"/>
        <w:tblCellMar>
          <w:left w:w="0" w:type="dxa"/>
          <w:right w:w="0" w:type="dxa"/>
        </w:tblCellMar>
        <w:tblLook w:val="0600" w:firstRow="0" w:lastRow="0" w:firstColumn="0" w:lastColumn="0" w:noHBand="1" w:noVBand="1"/>
      </w:tblPr>
      <w:tblGrid>
        <w:gridCol w:w="1266"/>
        <w:gridCol w:w="1534"/>
        <w:gridCol w:w="1443"/>
        <w:gridCol w:w="1701"/>
        <w:gridCol w:w="1551"/>
        <w:gridCol w:w="990"/>
      </w:tblGrid>
      <w:tr w:rsidR="00965961" w:rsidRPr="00965961" w14:paraId="1FE18B0F" w14:textId="77777777" w:rsidTr="009605DF">
        <w:trPr>
          <w:trHeight w:val="388"/>
        </w:trPr>
        <w:tc>
          <w:tcPr>
            <w:tcW w:w="126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074E1B" w14:textId="77777777" w:rsidR="00965961" w:rsidRPr="00965961" w:rsidRDefault="00965961" w:rsidP="00965961">
            <w:pPr>
              <w:spacing w:line="240" w:lineRule="auto"/>
            </w:pPr>
          </w:p>
        </w:tc>
        <w:tc>
          <w:tcPr>
            <w:tcW w:w="153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4C2266" w14:textId="77777777" w:rsidR="00965961" w:rsidRPr="00965961" w:rsidRDefault="00965961" w:rsidP="00965961">
            <w:pPr>
              <w:spacing w:line="240" w:lineRule="auto"/>
              <w:jc w:val="center"/>
            </w:pPr>
            <w:r w:rsidRPr="00965961">
              <w:rPr>
                <w:b/>
                <w:bCs/>
                <w:lang w:val="en-GB"/>
              </w:rPr>
              <w:t>Estimated average change in EUI</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D06C8F" w14:textId="3417C307" w:rsidR="00965961" w:rsidRPr="00965961" w:rsidRDefault="00965961" w:rsidP="00965961">
            <w:pPr>
              <w:spacing w:line="240" w:lineRule="auto"/>
              <w:jc w:val="center"/>
            </w:pPr>
            <w:r w:rsidRPr="00965961">
              <w:rPr>
                <w:b/>
                <w:bCs/>
                <w:lang w:val="en-GB"/>
              </w:rPr>
              <w:t>Refutation</w:t>
            </w:r>
          </w:p>
        </w:tc>
      </w:tr>
      <w:tr w:rsidR="00965961" w:rsidRPr="00965961" w14:paraId="3F0BD884" w14:textId="77777777" w:rsidTr="00965961">
        <w:trPr>
          <w:trHeight w:val="296"/>
        </w:trPr>
        <w:tc>
          <w:tcPr>
            <w:tcW w:w="1266" w:type="dxa"/>
            <w:vMerge/>
            <w:tcBorders>
              <w:top w:val="single" w:sz="8" w:space="0" w:color="000000"/>
              <w:left w:val="single" w:sz="8" w:space="0" w:color="000000"/>
              <w:bottom w:val="single" w:sz="8" w:space="0" w:color="000000"/>
              <w:right w:val="single" w:sz="8" w:space="0" w:color="000000"/>
            </w:tcBorders>
            <w:vAlign w:val="center"/>
            <w:hideMark/>
          </w:tcPr>
          <w:p w14:paraId="2AA08183" w14:textId="77777777" w:rsidR="00965961" w:rsidRPr="00965961" w:rsidRDefault="00965961" w:rsidP="00965961">
            <w:pPr>
              <w:spacing w:line="240" w:lineRule="auto"/>
            </w:pPr>
          </w:p>
        </w:tc>
        <w:tc>
          <w:tcPr>
            <w:tcW w:w="1534" w:type="dxa"/>
            <w:vMerge/>
            <w:tcBorders>
              <w:top w:val="single" w:sz="8" w:space="0" w:color="000000"/>
              <w:left w:val="single" w:sz="8" w:space="0" w:color="000000"/>
              <w:bottom w:val="single" w:sz="8" w:space="0" w:color="000000"/>
              <w:right w:val="single" w:sz="8" w:space="0" w:color="000000"/>
            </w:tcBorders>
            <w:vAlign w:val="center"/>
            <w:hideMark/>
          </w:tcPr>
          <w:p w14:paraId="6A9547DE" w14:textId="77777777" w:rsidR="00965961" w:rsidRPr="00965961" w:rsidRDefault="00965961" w:rsidP="00965961">
            <w:pPr>
              <w:spacing w:line="240" w:lineRule="auto"/>
              <w:jc w:val="center"/>
            </w:pP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F30236" w14:textId="76D312EA" w:rsidR="00965961" w:rsidRPr="00965961" w:rsidRDefault="00965961" w:rsidP="00965961">
            <w:pPr>
              <w:spacing w:line="240" w:lineRule="auto"/>
              <w:jc w:val="center"/>
            </w:pPr>
            <w:r w:rsidRPr="002758D4">
              <w:rPr>
                <w:b/>
                <w:bCs/>
                <w:lang w:val="en-GB"/>
              </w:rPr>
              <w:t>Random cause</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4A8C768" w14:textId="2AACE89B" w:rsidR="00965961" w:rsidRPr="00965961" w:rsidRDefault="00965961" w:rsidP="00965961">
            <w:pPr>
              <w:spacing w:line="240" w:lineRule="auto"/>
              <w:jc w:val="center"/>
            </w:pPr>
            <w:r w:rsidRPr="002758D4">
              <w:rPr>
                <w:b/>
                <w:bCs/>
                <w:lang w:val="en-GB"/>
              </w:rPr>
              <w:t>Unobserved Common Causes</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F6A8F0" w14:textId="0EA1A3C3" w:rsidR="00965961" w:rsidRPr="00965961" w:rsidRDefault="00965961" w:rsidP="00965961">
            <w:pPr>
              <w:spacing w:line="240" w:lineRule="auto"/>
              <w:jc w:val="center"/>
            </w:pPr>
            <w:r w:rsidRPr="002758D4">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BBD5F5" w14:textId="64C3516E" w:rsidR="00965961" w:rsidRPr="00965961" w:rsidRDefault="00965961" w:rsidP="00965961">
            <w:pPr>
              <w:spacing w:line="240" w:lineRule="auto"/>
              <w:jc w:val="center"/>
            </w:pPr>
            <w:r>
              <w:rPr>
                <w:b/>
                <w:bCs/>
                <w:lang w:val="en-GB"/>
              </w:rPr>
              <w:t>Data subset</w:t>
            </w:r>
          </w:p>
        </w:tc>
      </w:tr>
      <w:tr w:rsidR="00965961" w:rsidRPr="00965961" w14:paraId="20939844" w14:textId="77777777" w:rsidTr="00965961">
        <w:trPr>
          <w:trHeight w:val="191"/>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7E28DA" w14:textId="6E82E8EC" w:rsidR="00965961" w:rsidRPr="00803E59" w:rsidRDefault="00965961" w:rsidP="00965961">
            <w:pPr>
              <w:spacing w:line="240" w:lineRule="auto"/>
              <w:jc w:val="center"/>
              <w:rPr>
                <w:highlight w:val="lightGray"/>
              </w:rPr>
            </w:pPr>
            <w:r w:rsidRPr="00803E59">
              <w:rPr>
                <w:highlight w:val="lightGray"/>
              </w:rPr>
              <w:t>From 1 to 2</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6F2186D" w14:textId="77777777" w:rsidR="00965961" w:rsidRPr="00965961" w:rsidRDefault="00965961" w:rsidP="00965961">
            <w:pPr>
              <w:spacing w:line="240" w:lineRule="auto"/>
              <w:jc w:val="center"/>
            </w:pPr>
            <w:r w:rsidRPr="00965961">
              <w:t>-8.089</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9FD04A" w14:textId="77777777" w:rsidR="00965961" w:rsidRPr="00965961" w:rsidRDefault="00965961" w:rsidP="00965961">
            <w:pPr>
              <w:spacing w:line="240" w:lineRule="auto"/>
              <w:jc w:val="center"/>
            </w:pPr>
            <w:r w:rsidRPr="00965961">
              <w:t>-8.02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E064D53" w14:textId="77777777" w:rsidR="00965961" w:rsidRPr="00965961" w:rsidRDefault="00965961" w:rsidP="00965961">
            <w:pPr>
              <w:spacing w:line="240" w:lineRule="auto"/>
              <w:jc w:val="center"/>
            </w:pPr>
            <w:r w:rsidRPr="00965961">
              <w:t>-7.469</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2D1239A"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C4F7DA2" w14:textId="77777777" w:rsidR="00965961" w:rsidRPr="00965961" w:rsidRDefault="00965961" w:rsidP="00965961">
            <w:pPr>
              <w:spacing w:line="240" w:lineRule="auto"/>
              <w:jc w:val="center"/>
            </w:pPr>
            <w:r w:rsidRPr="00965961">
              <w:t>-5.414</w:t>
            </w:r>
          </w:p>
        </w:tc>
      </w:tr>
      <w:tr w:rsidR="00965961" w:rsidRPr="00965961" w14:paraId="48E69964" w14:textId="77777777" w:rsidTr="00965961">
        <w:trPr>
          <w:trHeight w:val="3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94533C8" w14:textId="3FC2D19A" w:rsidR="00965961" w:rsidRPr="00803E59" w:rsidRDefault="00965961" w:rsidP="00965961">
            <w:pPr>
              <w:spacing w:line="240" w:lineRule="auto"/>
              <w:jc w:val="center"/>
              <w:rPr>
                <w:highlight w:val="lightGray"/>
              </w:rPr>
            </w:pPr>
            <w:r w:rsidRPr="00803E59">
              <w:rPr>
                <w:highlight w:val="lightGray"/>
              </w:rPr>
              <w:t>From 1 to 3</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EE059A5" w14:textId="77777777" w:rsidR="00965961" w:rsidRPr="00965961" w:rsidRDefault="00965961" w:rsidP="00965961">
            <w:pPr>
              <w:spacing w:line="240" w:lineRule="auto"/>
              <w:jc w:val="center"/>
            </w:pPr>
            <w:r w:rsidRPr="00965961">
              <w:t>13.815</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DBEE8E" w14:textId="77777777" w:rsidR="00965961" w:rsidRPr="00965961" w:rsidRDefault="00965961" w:rsidP="00965961">
            <w:pPr>
              <w:spacing w:line="240" w:lineRule="auto"/>
              <w:jc w:val="center"/>
            </w:pPr>
            <w:r w:rsidRPr="00965961">
              <w:t>13.815</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5B6860" w14:textId="77777777" w:rsidR="00965961" w:rsidRPr="00965961" w:rsidRDefault="00965961" w:rsidP="00965961">
            <w:pPr>
              <w:spacing w:line="240" w:lineRule="auto"/>
              <w:jc w:val="center"/>
            </w:pPr>
            <w:r w:rsidRPr="00965961">
              <w:t>13.824</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BFD37C"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21271F" w14:textId="77777777" w:rsidR="00965961" w:rsidRPr="00965961" w:rsidRDefault="00965961" w:rsidP="00965961">
            <w:pPr>
              <w:spacing w:line="240" w:lineRule="auto"/>
              <w:jc w:val="center"/>
            </w:pPr>
            <w:r w:rsidRPr="00965961">
              <w:t>13.824</w:t>
            </w:r>
          </w:p>
        </w:tc>
      </w:tr>
      <w:tr w:rsidR="00965961" w:rsidRPr="00965961" w14:paraId="57B5658E" w14:textId="77777777" w:rsidTr="00965961">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19775F5" w14:textId="1EEB6B3B" w:rsidR="00965961" w:rsidRPr="00803E59" w:rsidRDefault="00965961" w:rsidP="00965961">
            <w:pPr>
              <w:spacing w:line="240" w:lineRule="auto"/>
              <w:jc w:val="center"/>
              <w:rPr>
                <w:highlight w:val="lightGray"/>
              </w:rPr>
            </w:pPr>
            <w:r w:rsidRPr="00803E59">
              <w:rPr>
                <w:highlight w:val="lightGray"/>
              </w:rPr>
              <w:t>From 1 to 4</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950FAC" w14:textId="77777777" w:rsidR="00965961" w:rsidRPr="00965961" w:rsidRDefault="00965961" w:rsidP="00965961">
            <w:pPr>
              <w:spacing w:line="240" w:lineRule="auto"/>
              <w:jc w:val="center"/>
            </w:pPr>
            <w:r w:rsidRPr="00965961">
              <w:t>0</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8700E5" w14:textId="77777777" w:rsidR="00965961" w:rsidRPr="00965961" w:rsidRDefault="00965961" w:rsidP="00965961">
            <w:pPr>
              <w:spacing w:line="240" w:lineRule="auto"/>
              <w:jc w:val="center"/>
            </w:pPr>
            <w:r w:rsidRPr="00965961">
              <w:t>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3A08A3" w14:textId="77777777" w:rsidR="00965961" w:rsidRPr="00965961" w:rsidRDefault="00965961" w:rsidP="00965961">
            <w:pPr>
              <w:spacing w:line="240" w:lineRule="auto"/>
              <w:jc w:val="center"/>
            </w:pPr>
            <w:r w:rsidRPr="00965961">
              <w:t>0</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66A3EF0"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4FD626B" w14:textId="77777777" w:rsidR="00965961" w:rsidRPr="00965961" w:rsidRDefault="00965961" w:rsidP="00965961">
            <w:pPr>
              <w:spacing w:line="240" w:lineRule="auto"/>
              <w:jc w:val="center"/>
            </w:pPr>
            <w:r w:rsidRPr="00965961">
              <w:t>0</w:t>
            </w:r>
          </w:p>
        </w:tc>
      </w:tr>
      <w:tr w:rsidR="00965961" w:rsidRPr="00965961" w14:paraId="7463D918" w14:textId="77777777" w:rsidTr="000B4740">
        <w:trPr>
          <w:trHeight w:val="174"/>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505EBC0" w14:textId="0EC7DC26" w:rsidR="00965961" w:rsidRPr="00803E59" w:rsidRDefault="00965961" w:rsidP="00965961">
            <w:pPr>
              <w:spacing w:line="240" w:lineRule="auto"/>
              <w:jc w:val="center"/>
              <w:rPr>
                <w:highlight w:val="lightGray"/>
              </w:rPr>
            </w:pPr>
            <w:r w:rsidRPr="00803E59">
              <w:rPr>
                <w:highlight w:val="lightGray"/>
              </w:rPr>
              <w:t>From 1 to 5</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F32058F" w14:textId="77777777" w:rsidR="00965961" w:rsidRPr="00965961" w:rsidRDefault="00965961" w:rsidP="00965961">
            <w:pPr>
              <w:spacing w:line="240" w:lineRule="auto"/>
              <w:jc w:val="center"/>
            </w:pPr>
            <w:r w:rsidRPr="00965961">
              <w:t>0</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0C0C80" w14:textId="77777777" w:rsidR="00965961" w:rsidRPr="00965961" w:rsidRDefault="00965961" w:rsidP="00965961">
            <w:pPr>
              <w:spacing w:line="240" w:lineRule="auto"/>
              <w:jc w:val="center"/>
            </w:pPr>
            <w:r w:rsidRPr="00965961">
              <w:t>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486444" w14:textId="77777777" w:rsidR="00965961" w:rsidRPr="00965961" w:rsidRDefault="00965961" w:rsidP="00965961">
            <w:pPr>
              <w:spacing w:line="240" w:lineRule="auto"/>
              <w:jc w:val="center"/>
            </w:pPr>
            <w:r w:rsidRPr="00965961">
              <w:t>0</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3B4F67"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62264A" w14:textId="77777777" w:rsidR="00965961" w:rsidRPr="00965961" w:rsidRDefault="00965961" w:rsidP="00965961">
            <w:pPr>
              <w:spacing w:line="240" w:lineRule="auto"/>
              <w:jc w:val="center"/>
            </w:pPr>
            <w:r w:rsidRPr="00965961">
              <w:t>0</w:t>
            </w:r>
          </w:p>
        </w:tc>
      </w:tr>
      <w:tr w:rsidR="00965961" w:rsidRPr="00965961" w14:paraId="2482B194" w14:textId="77777777" w:rsidTr="000B4740">
        <w:trPr>
          <w:trHeight w:val="164"/>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58C636F" w14:textId="7655DD42" w:rsidR="00965961" w:rsidRPr="00965961" w:rsidRDefault="00965961" w:rsidP="00965961">
            <w:pPr>
              <w:spacing w:line="240" w:lineRule="auto"/>
              <w:jc w:val="center"/>
            </w:pPr>
            <w:r>
              <w:t xml:space="preserve">From </w:t>
            </w:r>
            <w:r w:rsidRPr="00965961">
              <w:t xml:space="preserve">1 </w:t>
            </w:r>
            <w:r>
              <w:t>to</w:t>
            </w:r>
            <w:r w:rsidRPr="00965961">
              <w:t xml:space="preserve"> 6</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CF5A96" w14:textId="77777777" w:rsidR="00965961" w:rsidRPr="00965961" w:rsidRDefault="00965961" w:rsidP="00965961">
            <w:pPr>
              <w:spacing w:line="240" w:lineRule="auto"/>
              <w:jc w:val="center"/>
            </w:pPr>
            <w:r w:rsidRPr="00965961">
              <w:t>48.124</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D30E59" w14:textId="77777777" w:rsidR="00965961" w:rsidRPr="00965961" w:rsidRDefault="00965961" w:rsidP="00965961">
            <w:pPr>
              <w:spacing w:line="240" w:lineRule="auto"/>
              <w:jc w:val="center"/>
            </w:pPr>
            <w:r w:rsidRPr="00965961">
              <w:t>48.172</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DA4EB6" w14:textId="77777777" w:rsidR="00965961" w:rsidRPr="00965961" w:rsidRDefault="00965961" w:rsidP="00965961">
            <w:pPr>
              <w:spacing w:line="240" w:lineRule="auto"/>
              <w:jc w:val="center"/>
            </w:pPr>
            <w:r w:rsidRPr="00965961">
              <w:t>47.804</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0A88EB"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23348F5" w14:textId="77777777" w:rsidR="00965961" w:rsidRPr="00965961" w:rsidRDefault="00965961" w:rsidP="00965961">
            <w:pPr>
              <w:spacing w:line="240" w:lineRule="auto"/>
              <w:jc w:val="center"/>
            </w:pPr>
            <w:r w:rsidRPr="00965961">
              <w:t>48.134</w:t>
            </w:r>
          </w:p>
        </w:tc>
      </w:tr>
      <w:tr w:rsidR="00965961" w:rsidRPr="00965961" w14:paraId="42C37995" w14:textId="77777777" w:rsidTr="000B4740">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E334AF" w14:textId="0896920C" w:rsidR="00965961" w:rsidRPr="00803E59" w:rsidRDefault="00965961" w:rsidP="00965961">
            <w:pPr>
              <w:spacing w:line="240" w:lineRule="auto"/>
              <w:jc w:val="center"/>
              <w:rPr>
                <w:highlight w:val="lightGray"/>
              </w:rPr>
            </w:pPr>
            <w:r w:rsidRPr="00803E59">
              <w:rPr>
                <w:highlight w:val="lightGray"/>
              </w:rPr>
              <w:t>From 2 to 3</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B690712" w14:textId="77777777" w:rsidR="00965961" w:rsidRPr="00965961" w:rsidRDefault="00965961" w:rsidP="00965961">
            <w:pPr>
              <w:spacing w:line="240" w:lineRule="auto"/>
              <w:jc w:val="center"/>
            </w:pPr>
            <w:r w:rsidRPr="00965961">
              <w:t>14.158</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413426" w14:textId="77777777" w:rsidR="00965961" w:rsidRPr="00965961" w:rsidRDefault="00965961" w:rsidP="00965961">
            <w:pPr>
              <w:spacing w:line="240" w:lineRule="auto"/>
              <w:jc w:val="center"/>
            </w:pPr>
            <w:r w:rsidRPr="00965961">
              <w:t>14.175</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7A8440" w14:textId="77777777" w:rsidR="00965961" w:rsidRPr="00965961" w:rsidRDefault="00965961" w:rsidP="00965961">
            <w:pPr>
              <w:spacing w:line="240" w:lineRule="auto"/>
              <w:jc w:val="center"/>
            </w:pPr>
            <w:r w:rsidRPr="00965961">
              <w:t>18.082</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6305B0D"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821C65B" w14:textId="77777777" w:rsidR="00965961" w:rsidRPr="00965961" w:rsidRDefault="00965961" w:rsidP="00965961">
            <w:pPr>
              <w:spacing w:line="240" w:lineRule="auto"/>
              <w:jc w:val="center"/>
            </w:pPr>
            <w:r w:rsidRPr="00965961">
              <w:t>16.019</w:t>
            </w:r>
          </w:p>
        </w:tc>
      </w:tr>
      <w:tr w:rsidR="00965961" w:rsidRPr="00965961" w14:paraId="5E0A115B" w14:textId="77777777" w:rsidTr="000B4740">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1C31F4" w14:textId="6E223355" w:rsidR="00965961" w:rsidRPr="00803E59" w:rsidRDefault="00965961" w:rsidP="00965961">
            <w:pPr>
              <w:spacing w:line="240" w:lineRule="auto"/>
              <w:jc w:val="center"/>
              <w:rPr>
                <w:highlight w:val="lightGray"/>
              </w:rPr>
            </w:pPr>
            <w:r w:rsidRPr="00803E59">
              <w:rPr>
                <w:highlight w:val="lightGray"/>
              </w:rPr>
              <w:t>From 2 to 4</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B53BE7" w14:textId="77777777" w:rsidR="00965961" w:rsidRPr="00965961" w:rsidRDefault="00965961" w:rsidP="00965961">
            <w:pPr>
              <w:spacing w:line="240" w:lineRule="auto"/>
              <w:jc w:val="center"/>
            </w:pPr>
            <w:r w:rsidRPr="00965961">
              <w:t>16.119</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C7D3BA" w14:textId="77777777" w:rsidR="00965961" w:rsidRPr="00965961" w:rsidRDefault="00965961" w:rsidP="00965961">
            <w:pPr>
              <w:spacing w:line="240" w:lineRule="auto"/>
              <w:jc w:val="center"/>
            </w:pPr>
            <w:r w:rsidRPr="00965961">
              <w:t>16.05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1252FF" w14:textId="77777777" w:rsidR="00965961" w:rsidRPr="00965961" w:rsidRDefault="00965961" w:rsidP="00965961">
            <w:pPr>
              <w:spacing w:line="240" w:lineRule="auto"/>
              <w:jc w:val="center"/>
            </w:pPr>
            <w:r w:rsidRPr="00965961">
              <w:t>15.097</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06E4F8"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D8AB9E3" w14:textId="77777777" w:rsidR="00965961" w:rsidRPr="00965961" w:rsidRDefault="00965961" w:rsidP="00965961">
            <w:pPr>
              <w:spacing w:line="240" w:lineRule="auto"/>
              <w:jc w:val="center"/>
            </w:pPr>
            <w:r w:rsidRPr="00965961">
              <w:t>-0.739</w:t>
            </w:r>
          </w:p>
        </w:tc>
      </w:tr>
      <w:tr w:rsidR="00965961" w:rsidRPr="00965961" w14:paraId="322144CE" w14:textId="77777777" w:rsidTr="000B4740">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348AC5F" w14:textId="07F92DD6" w:rsidR="00965961" w:rsidRPr="00803E59" w:rsidRDefault="00965961" w:rsidP="00965961">
            <w:pPr>
              <w:spacing w:line="240" w:lineRule="auto"/>
              <w:jc w:val="center"/>
              <w:rPr>
                <w:highlight w:val="lightGray"/>
              </w:rPr>
            </w:pPr>
            <w:r w:rsidRPr="00803E59">
              <w:rPr>
                <w:highlight w:val="lightGray"/>
              </w:rPr>
              <w:t>From 2 to 5</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0989F5" w14:textId="77777777" w:rsidR="00965961" w:rsidRPr="00965961" w:rsidRDefault="00965961" w:rsidP="00965961">
            <w:pPr>
              <w:spacing w:line="240" w:lineRule="auto"/>
              <w:jc w:val="center"/>
            </w:pPr>
            <w:r w:rsidRPr="00965961">
              <w:t>0</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FE66DA" w14:textId="77777777" w:rsidR="00965961" w:rsidRPr="00965961" w:rsidRDefault="00965961" w:rsidP="00965961">
            <w:pPr>
              <w:spacing w:line="240" w:lineRule="auto"/>
              <w:jc w:val="center"/>
            </w:pPr>
            <w:r w:rsidRPr="00965961">
              <w:t>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BC93C9" w14:textId="77777777" w:rsidR="00965961" w:rsidRPr="00965961" w:rsidRDefault="00965961" w:rsidP="00965961">
            <w:pPr>
              <w:spacing w:line="240" w:lineRule="auto"/>
              <w:jc w:val="center"/>
            </w:pPr>
            <w:r w:rsidRPr="00965961">
              <w:t>0</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7E50A5"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9E8C6D9" w14:textId="77777777" w:rsidR="00965961" w:rsidRPr="00965961" w:rsidRDefault="00965961" w:rsidP="00965961">
            <w:pPr>
              <w:spacing w:line="240" w:lineRule="auto"/>
              <w:jc w:val="center"/>
            </w:pPr>
            <w:r w:rsidRPr="00965961">
              <w:t>0</w:t>
            </w:r>
          </w:p>
        </w:tc>
      </w:tr>
      <w:tr w:rsidR="00965961" w:rsidRPr="00965961" w14:paraId="55E69E97" w14:textId="77777777" w:rsidTr="000B4740">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15961BC" w14:textId="698E51DF" w:rsidR="00965961" w:rsidRPr="00965961" w:rsidRDefault="00965961" w:rsidP="00965961">
            <w:pPr>
              <w:spacing w:line="240" w:lineRule="auto"/>
              <w:jc w:val="center"/>
            </w:pPr>
            <w:r>
              <w:t xml:space="preserve">From </w:t>
            </w:r>
            <w:r w:rsidRPr="00965961">
              <w:t xml:space="preserve">2 </w:t>
            </w:r>
            <w:r>
              <w:t>to</w:t>
            </w:r>
            <w:r w:rsidRPr="00965961">
              <w:t xml:space="preserve"> 6</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074D67" w14:textId="77777777" w:rsidR="00965961" w:rsidRPr="00965961" w:rsidRDefault="00965961" w:rsidP="00965961">
            <w:pPr>
              <w:spacing w:line="240" w:lineRule="auto"/>
              <w:jc w:val="center"/>
            </w:pPr>
            <w:r w:rsidRPr="00965961">
              <w:t>74.602</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C3135AB" w14:textId="77777777" w:rsidR="00965961" w:rsidRPr="00965961" w:rsidRDefault="00965961" w:rsidP="00965961">
            <w:pPr>
              <w:spacing w:line="240" w:lineRule="auto"/>
              <w:jc w:val="center"/>
            </w:pPr>
            <w:r w:rsidRPr="00965961">
              <w:t>74.693</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E4C560" w14:textId="77777777" w:rsidR="00965961" w:rsidRPr="00965961" w:rsidRDefault="00965961" w:rsidP="00965961">
            <w:pPr>
              <w:spacing w:line="240" w:lineRule="auto"/>
              <w:jc w:val="center"/>
            </w:pPr>
            <w:r w:rsidRPr="00965961">
              <w:t>73.981</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174CF10"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3874D4" w14:textId="77777777" w:rsidR="00965961" w:rsidRPr="00965961" w:rsidRDefault="00965961" w:rsidP="00965961">
            <w:pPr>
              <w:spacing w:line="240" w:lineRule="auto"/>
              <w:jc w:val="center"/>
            </w:pPr>
            <w:r w:rsidRPr="00965961">
              <w:t>74.652</w:t>
            </w:r>
          </w:p>
        </w:tc>
      </w:tr>
      <w:tr w:rsidR="00965961" w:rsidRPr="00965961" w14:paraId="2123397B" w14:textId="77777777" w:rsidTr="000B4740">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5EDBD4" w14:textId="3B73804C" w:rsidR="00965961" w:rsidRPr="00803E59" w:rsidRDefault="00965961" w:rsidP="00965961">
            <w:pPr>
              <w:spacing w:line="240" w:lineRule="auto"/>
              <w:jc w:val="center"/>
              <w:rPr>
                <w:highlight w:val="lightGray"/>
              </w:rPr>
            </w:pPr>
            <w:r w:rsidRPr="00803E59">
              <w:rPr>
                <w:highlight w:val="lightGray"/>
              </w:rPr>
              <w:t>From 3 to 4</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12406BE" w14:textId="77777777" w:rsidR="00965961" w:rsidRPr="00965961" w:rsidRDefault="00965961" w:rsidP="00965961">
            <w:pPr>
              <w:spacing w:line="240" w:lineRule="auto"/>
              <w:jc w:val="center"/>
            </w:pPr>
            <w:r w:rsidRPr="00965961">
              <w:t>0</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237FBC" w14:textId="77777777" w:rsidR="00965961" w:rsidRPr="00965961" w:rsidRDefault="00965961" w:rsidP="00965961">
            <w:pPr>
              <w:spacing w:line="240" w:lineRule="auto"/>
              <w:jc w:val="center"/>
            </w:pPr>
            <w:r w:rsidRPr="00965961">
              <w:t>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E851E5" w14:textId="77777777" w:rsidR="00965961" w:rsidRPr="00965961" w:rsidRDefault="00965961" w:rsidP="00965961">
            <w:pPr>
              <w:spacing w:line="240" w:lineRule="auto"/>
              <w:jc w:val="center"/>
            </w:pPr>
            <w:r w:rsidRPr="00965961">
              <w:t>0</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59AAF1D"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3C94C0" w14:textId="77777777" w:rsidR="00965961" w:rsidRPr="00965961" w:rsidRDefault="00965961" w:rsidP="00965961">
            <w:pPr>
              <w:spacing w:line="240" w:lineRule="auto"/>
              <w:jc w:val="center"/>
            </w:pPr>
            <w:r w:rsidRPr="00965961">
              <w:t>0</w:t>
            </w:r>
          </w:p>
        </w:tc>
      </w:tr>
      <w:tr w:rsidR="00965961" w:rsidRPr="00965961" w14:paraId="2FA95303" w14:textId="77777777" w:rsidTr="000B4740">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60F235" w14:textId="7F6333DC" w:rsidR="00965961" w:rsidRPr="00803E59" w:rsidRDefault="00965961" w:rsidP="00965961">
            <w:pPr>
              <w:spacing w:line="240" w:lineRule="auto"/>
              <w:jc w:val="center"/>
              <w:rPr>
                <w:highlight w:val="lightGray"/>
              </w:rPr>
            </w:pPr>
            <w:r w:rsidRPr="00803E59">
              <w:rPr>
                <w:highlight w:val="lightGray"/>
              </w:rPr>
              <w:t>From 3 to 5</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38C2E2" w14:textId="77777777" w:rsidR="00965961" w:rsidRPr="00965961" w:rsidRDefault="00965961" w:rsidP="00965961">
            <w:pPr>
              <w:spacing w:line="240" w:lineRule="auto"/>
              <w:jc w:val="center"/>
            </w:pPr>
            <w:r w:rsidRPr="00965961">
              <w:t>0</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991399" w14:textId="77777777" w:rsidR="00965961" w:rsidRPr="00965961" w:rsidRDefault="00965961" w:rsidP="00965961">
            <w:pPr>
              <w:spacing w:line="240" w:lineRule="auto"/>
              <w:jc w:val="center"/>
            </w:pPr>
            <w:r w:rsidRPr="00965961">
              <w:t>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91909A" w14:textId="77777777" w:rsidR="00965961" w:rsidRPr="00965961" w:rsidRDefault="00965961" w:rsidP="00965961">
            <w:pPr>
              <w:spacing w:line="240" w:lineRule="auto"/>
              <w:jc w:val="center"/>
            </w:pPr>
            <w:r w:rsidRPr="00965961">
              <w:t>0</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F652A61"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7179B31" w14:textId="77777777" w:rsidR="00965961" w:rsidRPr="00965961" w:rsidRDefault="00965961" w:rsidP="00965961">
            <w:pPr>
              <w:spacing w:line="240" w:lineRule="auto"/>
              <w:jc w:val="center"/>
            </w:pPr>
            <w:r w:rsidRPr="00965961">
              <w:t>0</w:t>
            </w:r>
          </w:p>
        </w:tc>
      </w:tr>
      <w:tr w:rsidR="00965961" w:rsidRPr="00965961" w14:paraId="173FF8B1" w14:textId="77777777" w:rsidTr="000B4740">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E25403" w14:textId="1B330AFB" w:rsidR="00965961" w:rsidRPr="00965961" w:rsidRDefault="00965961" w:rsidP="00965961">
            <w:pPr>
              <w:spacing w:line="240" w:lineRule="auto"/>
              <w:jc w:val="center"/>
            </w:pPr>
            <w:r>
              <w:t xml:space="preserve">From </w:t>
            </w:r>
            <w:r w:rsidRPr="00965961">
              <w:t xml:space="preserve">3 </w:t>
            </w:r>
            <w:r>
              <w:t>to</w:t>
            </w:r>
            <w:r w:rsidRPr="00965961">
              <w:t xml:space="preserve"> 6</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BDBA3A" w14:textId="77777777" w:rsidR="00965961" w:rsidRPr="00965961" w:rsidRDefault="00965961" w:rsidP="00965961">
            <w:pPr>
              <w:spacing w:line="240" w:lineRule="auto"/>
              <w:jc w:val="center"/>
            </w:pPr>
            <w:r w:rsidRPr="00965961">
              <w:t>54.842</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9E1352" w14:textId="77777777" w:rsidR="00965961" w:rsidRPr="00965961" w:rsidRDefault="00965961" w:rsidP="00965961">
            <w:pPr>
              <w:spacing w:line="240" w:lineRule="auto"/>
              <w:jc w:val="center"/>
            </w:pPr>
            <w:r w:rsidRPr="00965961">
              <w:t>54.966</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57F8DF" w14:textId="77777777" w:rsidR="00965961" w:rsidRPr="00965961" w:rsidRDefault="00965961" w:rsidP="00965961">
            <w:pPr>
              <w:spacing w:line="240" w:lineRule="auto"/>
              <w:jc w:val="center"/>
            </w:pPr>
            <w:r w:rsidRPr="00965961">
              <w:t>54.798</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FF352CF"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BCBA32" w14:textId="77777777" w:rsidR="00965961" w:rsidRPr="00965961" w:rsidRDefault="00965961" w:rsidP="00965961">
            <w:pPr>
              <w:spacing w:line="240" w:lineRule="auto"/>
              <w:jc w:val="center"/>
            </w:pPr>
            <w:r w:rsidRPr="00965961">
              <w:t>54.751</w:t>
            </w:r>
          </w:p>
        </w:tc>
      </w:tr>
      <w:tr w:rsidR="00965961" w:rsidRPr="00965961" w14:paraId="1CE5136B" w14:textId="77777777" w:rsidTr="000B4740">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C3460B1" w14:textId="73A2707C" w:rsidR="00965961" w:rsidRPr="00803E59" w:rsidRDefault="00965961" w:rsidP="00965961">
            <w:pPr>
              <w:spacing w:line="240" w:lineRule="auto"/>
              <w:jc w:val="center"/>
              <w:rPr>
                <w:highlight w:val="lightGray"/>
              </w:rPr>
            </w:pPr>
            <w:r w:rsidRPr="00803E59">
              <w:rPr>
                <w:highlight w:val="lightGray"/>
              </w:rPr>
              <w:t>From 4 to 5</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06E173A" w14:textId="77777777" w:rsidR="00965961" w:rsidRPr="00965961" w:rsidRDefault="00965961" w:rsidP="00965961">
            <w:pPr>
              <w:spacing w:line="240" w:lineRule="auto"/>
              <w:jc w:val="center"/>
            </w:pPr>
            <w:r w:rsidRPr="00965961">
              <w:t>-0.449</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A7DFD5D" w14:textId="77777777" w:rsidR="00965961" w:rsidRPr="00965961" w:rsidRDefault="00965961" w:rsidP="00965961">
            <w:pPr>
              <w:spacing w:line="240" w:lineRule="auto"/>
              <w:jc w:val="center"/>
            </w:pPr>
            <w:r w:rsidRPr="00965961">
              <w:t>-0.386</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6DA4D6" w14:textId="77777777" w:rsidR="00965961" w:rsidRPr="00965961" w:rsidRDefault="00965961" w:rsidP="00965961">
            <w:pPr>
              <w:spacing w:line="240" w:lineRule="auto"/>
              <w:jc w:val="center"/>
            </w:pPr>
            <w:r w:rsidRPr="00965961">
              <w:t>-0.506</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598D99"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999D09D" w14:textId="77777777" w:rsidR="00965961" w:rsidRPr="00965961" w:rsidRDefault="00965961" w:rsidP="00965961">
            <w:pPr>
              <w:spacing w:line="240" w:lineRule="auto"/>
              <w:jc w:val="center"/>
            </w:pPr>
            <w:r w:rsidRPr="00965961">
              <w:t>-1.295</w:t>
            </w:r>
          </w:p>
        </w:tc>
      </w:tr>
      <w:tr w:rsidR="00965961" w:rsidRPr="00965961" w14:paraId="5A477555" w14:textId="77777777" w:rsidTr="000B4740">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B26B76E" w14:textId="6DE18ED1" w:rsidR="00965961" w:rsidRPr="00803E59" w:rsidRDefault="00965961" w:rsidP="00965961">
            <w:pPr>
              <w:spacing w:line="240" w:lineRule="auto"/>
              <w:jc w:val="center"/>
              <w:rPr>
                <w:highlight w:val="lightGray"/>
              </w:rPr>
            </w:pPr>
            <w:r w:rsidRPr="00803E59">
              <w:rPr>
                <w:highlight w:val="lightGray"/>
              </w:rPr>
              <w:t>From 4 to 6</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57BC58" w14:textId="77777777" w:rsidR="00965961" w:rsidRPr="00965961" w:rsidRDefault="00965961" w:rsidP="00965961">
            <w:pPr>
              <w:spacing w:line="240" w:lineRule="auto"/>
              <w:jc w:val="center"/>
            </w:pPr>
            <w:r w:rsidRPr="00965961">
              <w:t>85.662</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E15D73" w14:textId="77777777" w:rsidR="00965961" w:rsidRPr="00965961" w:rsidRDefault="00965961" w:rsidP="00965961">
            <w:pPr>
              <w:spacing w:line="240" w:lineRule="auto"/>
              <w:jc w:val="center"/>
            </w:pPr>
            <w:r w:rsidRPr="00965961">
              <w:t>85.772</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FCAEAAE" w14:textId="77777777" w:rsidR="00965961" w:rsidRPr="00965961" w:rsidRDefault="00965961" w:rsidP="00965961">
            <w:pPr>
              <w:spacing w:line="240" w:lineRule="auto"/>
              <w:jc w:val="center"/>
            </w:pPr>
            <w:r w:rsidRPr="00965961">
              <w:t>84.587</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699F040"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A29553" w14:textId="77777777" w:rsidR="00965961" w:rsidRPr="00965961" w:rsidRDefault="00965961" w:rsidP="00965961">
            <w:pPr>
              <w:spacing w:line="240" w:lineRule="auto"/>
              <w:jc w:val="center"/>
            </w:pPr>
            <w:r w:rsidRPr="00965961">
              <w:t>85.683</w:t>
            </w:r>
          </w:p>
        </w:tc>
      </w:tr>
      <w:tr w:rsidR="00965961" w:rsidRPr="00965961" w14:paraId="63C7BBE1" w14:textId="77777777" w:rsidTr="000B4740">
        <w:trPr>
          <w:trHeight w:val="29"/>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26D121A" w14:textId="4C4EAB6C" w:rsidR="00965961" w:rsidRPr="00965961" w:rsidRDefault="00965961" w:rsidP="00965961">
            <w:pPr>
              <w:spacing w:line="240" w:lineRule="auto"/>
              <w:jc w:val="center"/>
            </w:pPr>
            <w:r>
              <w:t xml:space="preserve">From </w:t>
            </w:r>
            <w:r w:rsidRPr="00965961">
              <w:t xml:space="preserve">5 </w:t>
            </w:r>
            <w:r>
              <w:t>to</w:t>
            </w:r>
            <w:r w:rsidRPr="00965961">
              <w:t xml:space="preserve"> 6</w:t>
            </w:r>
          </w:p>
        </w:tc>
        <w:tc>
          <w:tcPr>
            <w:tcW w:w="1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5C2937" w14:textId="77777777" w:rsidR="00965961" w:rsidRPr="00965961" w:rsidRDefault="00965961" w:rsidP="00965961">
            <w:pPr>
              <w:spacing w:line="240" w:lineRule="auto"/>
              <w:jc w:val="center"/>
            </w:pPr>
            <w:r w:rsidRPr="00965961">
              <w:t>62.205</w:t>
            </w:r>
          </w:p>
        </w:tc>
        <w:tc>
          <w:tcPr>
            <w:tcW w:w="14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A5FE8C" w14:textId="77777777" w:rsidR="00965961" w:rsidRPr="00965961" w:rsidRDefault="00965961" w:rsidP="00965961">
            <w:pPr>
              <w:spacing w:line="240" w:lineRule="auto"/>
              <w:jc w:val="center"/>
            </w:pPr>
            <w:r w:rsidRPr="00965961">
              <w:t>62.244</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22309FD" w14:textId="77777777" w:rsidR="00965961" w:rsidRPr="00965961" w:rsidRDefault="00965961" w:rsidP="00965961">
            <w:pPr>
              <w:spacing w:line="240" w:lineRule="auto"/>
              <w:jc w:val="center"/>
            </w:pPr>
            <w:r w:rsidRPr="00965961">
              <w:t>62.639</w:t>
            </w:r>
          </w:p>
        </w:tc>
        <w:tc>
          <w:tcPr>
            <w:tcW w:w="1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43138A" w14:textId="77777777" w:rsidR="00965961" w:rsidRPr="00965961" w:rsidRDefault="00965961" w:rsidP="00965961">
            <w:pPr>
              <w:spacing w:line="240" w:lineRule="auto"/>
              <w:jc w:val="center"/>
            </w:pPr>
            <w:r w:rsidRPr="00965961">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9516CCD" w14:textId="77777777" w:rsidR="00965961" w:rsidRPr="00965961" w:rsidRDefault="00965961" w:rsidP="00965961">
            <w:pPr>
              <w:spacing w:line="240" w:lineRule="auto"/>
              <w:jc w:val="center"/>
            </w:pPr>
            <w:r w:rsidRPr="00965961">
              <w:t>62.639</w:t>
            </w:r>
          </w:p>
        </w:tc>
      </w:tr>
    </w:tbl>
    <w:p w14:paraId="594A590C" w14:textId="2FD9FBD2" w:rsidR="00803E59" w:rsidRPr="00803E59" w:rsidRDefault="00803E59" w:rsidP="00803E59">
      <w:pPr>
        <w:spacing w:line="240" w:lineRule="auto"/>
        <w:jc w:val="center"/>
        <w:rPr>
          <w:sz w:val="18"/>
          <w:szCs w:val="18"/>
        </w:rPr>
      </w:pPr>
      <w:r w:rsidRPr="00803E59">
        <w:rPr>
          <w:sz w:val="18"/>
          <w:szCs w:val="18"/>
        </w:rPr>
        <w:t>1: Your/spouse's work or occupation, 2: deposit, installment savings, 3: public pension, 4: real estate, 5: children, 6: Assistance from the state and local governments</w:t>
      </w:r>
    </w:p>
    <w:p w14:paraId="3A49D5B0" w14:textId="4F6DD07F" w:rsidR="00965961" w:rsidRDefault="00965961" w:rsidP="00B06072"/>
    <w:p w14:paraId="777158EA" w14:textId="37930848" w:rsidR="0094433E" w:rsidRPr="0094433E" w:rsidRDefault="0094433E" w:rsidP="002F44C8">
      <w:pPr>
        <w:pStyle w:val="Heading3"/>
        <w:numPr>
          <w:ilvl w:val="2"/>
          <w:numId w:val="46"/>
        </w:numPr>
      </w:pPr>
      <w:bookmarkStart w:id="104" w:name="_Toc137595491"/>
      <w:r w:rsidRPr="0094433E">
        <w:t xml:space="preserve">The need to </w:t>
      </w:r>
      <w:r>
        <w:t>integrate</w:t>
      </w:r>
      <w:r w:rsidRPr="0094433E">
        <w:t xml:space="preserve"> socio-economic factors in energy saving policies</w:t>
      </w:r>
      <w:bookmarkEnd w:id="104"/>
      <w:r w:rsidRPr="0094433E">
        <w:rPr>
          <w:szCs w:val="22"/>
        </w:rPr>
        <w:t xml:space="preserve"> </w:t>
      </w:r>
    </w:p>
    <w:p w14:paraId="495FB360" w14:textId="4C064C70" w:rsidR="0094433E" w:rsidRDefault="00CB4928" w:rsidP="00B06072">
      <w:r w:rsidRPr="00CB4928">
        <w:t xml:space="preserve">There is a pressing need for government entities to consider socio-economic determinants in the formulation of energy-saving policies. Currently, energy policies largely concentrate on the physical aspects of buildings, emphasizing thermal performance. Nevertheless, evidence from Table </w:t>
      </w:r>
      <w:r>
        <w:t>6.5</w:t>
      </w:r>
      <w:r w:rsidRPr="00CB4928">
        <w:t xml:space="preserve"> reveals the causal effects of the construction year of a building on its EUI, a reflection of the applied U-value policy. Data illustrates that buildings constructed more recently exhibit a low EUI, demonstrating the effectiveness of contemporary thermal regulations. However, Figure </w:t>
      </w:r>
      <w:r>
        <w:t>6.1</w:t>
      </w:r>
      <w:r w:rsidRPr="00CB4928">
        <w:t xml:space="preserve"> indicates a plateau in the U-value, suggesting a limit to the benefits obtainable solely through improving building structures and thermal performance. Given these findings, this dissertation proposes that energy policies should be expanded beyond the physical domain of buildings. Specifically, policymakers should account for the socio-economic characteristics of occupants, which, as the previous analyses indicate, significantly influence energy consumption patterns. </w:t>
      </w:r>
      <w:r w:rsidRPr="00CB4928">
        <w:lastRenderedPageBreak/>
        <w:t xml:space="preserve">This broader, more holistic approach could further improve the effectiveness of energy-saving policies and interventions, thereby contributing more </w:t>
      </w:r>
      <w:r>
        <w:t xml:space="preserve">energy </w:t>
      </w:r>
      <w:r w:rsidRPr="00CB4928">
        <w:t>substantially goals.</w:t>
      </w:r>
    </w:p>
    <w:p w14:paraId="766A1F91" w14:textId="77777777" w:rsidR="00CB4928" w:rsidRDefault="00CB4928" w:rsidP="00B06072"/>
    <w:p w14:paraId="3AE3FE17" w14:textId="3EFB1ED7" w:rsidR="00CB4928" w:rsidRDefault="00CB4928" w:rsidP="00CB4928">
      <w:pPr>
        <w:pStyle w:val="Caption"/>
        <w:jc w:val="left"/>
      </w:pPr>
      <w:bookmarkStart w:id="105" w:name="_Toc137462942"/>
      <w:r>
        <w:t xml:space="preserve">Table 6. </w:t>
      </w:r>
      <w:r w:rsidR="00B52BCD">
        <w:fldChar w:fldCharType="begin"/>
      </w:r>
      <w:r w:rsidR="00B52BCD">
        <w:instrText xml:space="preserve"> SEQ Table_6. \* ARABIC </w:instrText>
      </w:r>
      <w:r w:rsidR="00B52BCD">
        <w:fldChar w:fldCharType="separate"/>
      </w:r>
      <w:r w:rsidR="00EC4C2A">
        <w:rPr>
          <w:noProof/>
        </w:rPr>
        <w:t>5</w:t>
      </w:r>
      <w:r w:rsidR="00B52BCD">
        <w:rPr>
          <w:noProof/>
        </w:rPr>
        <w:fldChar w:fldCharType="end"/>
      </w:r>
      <w:r>
        <w:t>. Causal effects of house completion year on EUI</w:t>
      </w:r>
      <w:bookmarkEnd w:id="105"/>
    </w:p>
    <w:tbl>
      <w:tblPr>
        <w:tblW w:w="5000" w:type="pct"/>
        <w:jc w:val="center"/>
        <w:tblCellMar>
          <w:left w:w="0" w:type="dxa"/>
          <w:right w:w="0" w:type="dxa"/>
        </w:tblCellMar>
        <w:tblLook w:val="0420" w:firstRow="1" w:lastRow="0" w:firstColumn="0" w:lastColumn="0" w:noHBand="0" w:noVBand="1"/>
      </w:tblPr>
      <w:tblGrid>
        <w:gridCol w:w="2255"/>
        <w:gridCol w:w="6230"/>
      </w:tblGrid>
      <w:tr w:rsidR="00803E59" w:rsidRPr="00803E59" w14:paraId="7572794C" w14:textId="77777777" w:rsidTr="00E30159">
        <w:trPr>
          <w:trHeight w:val="17"/>
          <w:jc w:val="center"/>
        </w:trPr>
        <w:tc>
          <w:tcPr>
            <w:tcW w:w="132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2B0B9E" w14:textId="77777777" w:rsidR="00803E59" w:rsidRPr="00803E59" w:rsidRDefault="00803E59" w:rsidP="00E30159">
            <w:pPr>
              <w:spacing w:line="240" w:lineRule="auto"/>
              <w:jc w:val="center"/>
            </w:pPr>
            <w:r w:rsidRPr="00803E59">
              <w:rPr>
                <w:b/>
                <w:bCs/>
              </w:rPr>
              <w:t>Cases</w:t>
            </w:r>
          </w:p>
        </w:tc>
        <w:tc>
          <w:tcPr>
            <w:tcW w:w="367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6979CC" w14:textId="77777777" w:rsidR="00803E59" w:rsidRPr="00803E59" w:rsidRDefault="00803E59" w:rsidP="00E30159">
            <w:pPr>
              <w:spacing w:line="240" w:lineRule="auto"/>
              <w:jc w:val="center"/>
            </w:pPr>
            <w:r w:rsidRPr="00803E59">
              <w:rPr>
                <w:b/>
                <w:bCs/>
              </w:rPr>
              <w:t>Average change in EUI (kWh/m</w:t>
            </w:r>
            <w:r w:rsidRPr="00803E59">
              <w:rPr>
                <w:b/>
                <w:bCs/>
                <w:vertAlign w:val="superscript"/>
              </w:rPr>
              <w:t>2</w:t>
            </w:r>
            <w:r w:rsidRPr="00803E59">
              <w:rPr>
                <w:b/>
                <w:bCs/>
              </w:rPr>
              <w:t>)</w:t>
            </w:r>
          </w:p>
        </w:tc>
      </w:tr>
      <w:tr w:rsidR="00803E59" w:rsidRPr="00803E59" w14:paraId="7954AA1D" w14:textId="77777777" w:rsidTr="00803E59">
        <w:trPr>
          <w:trHeight w:val="216"/>
          <w:jc w:val="center"/>
        </w:trPr>
        <w:tc>
          <w:tcPr>
            <w:tcW w:w="132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3A451EB" w14:textId="77777777" w:rsidR="00803E59" w:rsidRPr="00803E59" w:rsidRDefault="00803E59" w:rsidP="00E30159">
            <w:pPr>
              <w:spacing w:line="240" w:lineRule="auto"/>
              <w:jc w:val="center"/>
            </w:pPr>
            <w:r w:rsidRPr="00E30159">
              <w:rPr>
                <w:highlight w:val="darkGray"/>
              </w:rPr>
              <w:t>From 1 to 2</w:t>
            </w:r>
          </w:p>
        </w:tc>
        <w:tc>
          <w:tcPr>
            <w:tcW w:w="36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E78136" w14:textId="3BDA021E" w:rsidR="00803E59" w:rsidRPr="00803E59" w:rsidRDefault="00803E59" w:rsidP="00E30159">
            <w:pPr>
              <w:spacing w:line="240" w:lineRule="auto"/>
              <w:jc w:val="center"/>
            </w:pPr>
            <w:r w:rsidRPr="00803E59">
              <w:t>-1.825</w:t>
            </w:r>
          </w:p>
        </w:tc>
      </w:tr>
      <w:tr w:rsidR="00803E59" w:rsidRPr="00803E59" w14:paraId="5CFE996A" w14:textId="77777777" w:rsidTr="00803E59">
        <w:trPr>
          <w:trHeight w:val="216"/>
          <w:jc w:val="center"/>
        </w:trPr>
        <w:tc>
          <w:tcPr>
            <w:tcW w:w="132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0F0EE6" w14:textId="77777777" w:rsidR="00803E59" w:rsidRPr="00803E59" w:rsidRDefault="00803E59" w:rsidP="00E30159">
            <w:pPr>
              <w:spacing w:line="240" w:lineRule="auto"/>
              <w:jc w:val="center"/>
            </w:pPr>
            <w:r w:rsidRPr="00803E59">
              <w:t>From 2 to 3</w:t>
            </w:r>
          </w:p>
        </w:tc>
        <w:tc>
          <w:tcPr>
            <w:tcW w:w="36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BB6AD8" w14:textId="77777777" w:rsidR="00803E59" w:rsidRPr="00803E59" w:rsidRDefault="00803E59" w:rsidP="00E30159">
            <w:pPr>
              <w:spacing w:line="240" w:lineRule="auto"/>
              <w:jc w:val="center"/>
            </w:pPr>
            <w:r w:rsidRPr="00803E59">
              <w:t>-37.537</w:t>
            </w:r>
          </w:p>
        </w:tc>
      </w:tr>
      <w:tr w:rsidR="00803E59" w:rsidRPr="00803E59" w14:paraId="43F40E21" w14:textId="77777777" w:rsidTr="00803E59">
        <w:trPr>
          <w:trHeight w:val="216"/>
          <w:jc w:val="center"/>
        </w:trPr>
        <w:tc>
          <w:tcPr>
            <w:tcW w:w="132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E505326" w14:textId="77777777" w:rsidR="00803E59" w:rsidRPr="00803E59" w:rsidRDefault="00803E59" w:rsidP="00E30159">
            <w:pPr>
              <w:spacing w:line="240" w:lineRule="auto"/>
              <w:jc w:val="center"/>
            </w:pPr>
            <w:r w:rsidRPr="00803E59">
              <w:t>From 3 to 4</w:t>
            </w:r>
          </w:p>
        </w:tc>
        <w:tc>
          <w:tcPr>
            <w:tcW w:w="36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A9291E6" w14:textId="77777777" w:rsidR="00803E59" w:rsidRPr="00803E59" w:rsidRDefault="00803E59" w:rsidP="00E30159">
            <w:pPr>
              <w:spacing w:line="240" w:lineRule="auto"/>
              <w:jc w:val="center"/>
            </w:pPr>
            <w:r w:rsidRPr="00803E59">
              <w:t>-19.602</w:t>
            </w:r>
          </w:p>
        </w:tc>
      </w:tr>
      <w:tr w:rsidR="00803E59" w:rsidRPr="00803E59" w14:paraId="6688E627" w14:textId="77777777" w:rsidTr="00803E59">
        <w:trPr>
          <w:trHeight w:val="216"/>
          <w:jc w:val="center"/>
        </w:trPr>
        <w:tc>
          <w:tcPr>
            <w:tcW w:w="132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4CEDF35" w14:textId="77777777" w:rsidR="00803E59" w:rsidRPr="00803E59" w:rsidRDefault="00803E59" w:rsidP="00E30159">
            <w:pPr>
              <w:spacing w:line="240" w:lineRule="auto"/>
              <w:jc w:val="center"/>
            </w:pPr>
            <w:r w:rsidRPr="00803E59">
              <w:t>From 4 to 5</w:t>
            </w:r>
          </w:p>
        </w:tc>
        <w:tc>
          <w:tcPr>
            <w:tcW w:w="36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55B838" w14:textId="77777777" w:rsidR="00803E59" w:rsidRPr="00803E59" w:rsidRDefault="00803E59" w:rsidP="00E30159">
            <w:pPr>
              <w:spacing w:line="240" w:lineRule="auto"/>
              <w:jc w:val="center"/>
            </w:pPr>
            <w:r w:rsidRPr="00803E59">
              <w:t>0</w:t>
            </w:r>
          </w:p>
        </w:tc>
      </w:tr>
      <w:tr w:rsidR="00803E59" w:rsidRPr="00803E59" w14:paraId="2AD7908C" w14:textId="77777777" w:rsidTr="00803E59">
        <w:trPr>
          <w:trHeight w:val="216"/>
          <w:jc w:val="center"/>
        </w:trPr>
        <w:tc>
          <w:tcPr>
            <w:tcW w:w="132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CF24DA5" w14:textId="77777777" w:rsidR="00803E59" w:rsidRPr="00803E59" w:rsidRDefault="00803E59" w:rsidP="00E30159">
            <w:pPr>
              <w:spacing w:line="240" w:lineRule="auto"/>
              <w:jc w:val="center"/>
            </w:pPr>
            <w:r w:rsidRPr="00803E59">
              <w:t>From 5 to 6</w:t>
            </w:r>
          </w:p>
        </w:tc>
        <w:tc>
          <w:tcPr>
            <w:tcW w:w="36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69986DC" w14:textId="77777777" w:rsidR="00803E59" w:rsidRPr="00803E59" w:rsidRDefault="00803E59" w:rsidP="00E30159">
            <w:pPr>
              <w:spacing w:line="240" w:lineRule="auto"/>
              <w:jc w:val="center"/>
            </w:pPr>
            <w:r w:rsidRPr="00803E59">
              <w:t>-7.295</w:t>
            </w:r>
          </w:p>
        </w:tc>
      </w:tr>
    </w:tbl>
    <w:p w14:paraId="368A2EE6" w14:textId="0CE37878" w:rsidR="00803E59" w:rsidRPr="00CB4928" w:rsidRDefault="00CB4928" w:rsidP="00CB4928">
      <w:pPr>
        <w:spacing w:line="240" w:lineRule="auto"/>
        <w:jc w:val="center"/>
        <w:rPr>
          <w:sz w:val="18"/>
          <w:szCs w:val="18"/>
        </w:rPr>
      </w:pPr>
      <w:r w:rsidRPr="00CB4928">
        <w:rPr>
          <w:sz w:val="18"/>
          <w:szCs w:val="18"/>
        </w:rPr>
        <w:t>1: Before 1969, 2: 1970-1979, 3: 1980-1989,</w:t>
      </w:r>
      <w:r>
        <w:rPr>
          <w:sz w:val="18"/>
          <w:szCs w:val="18"/>
        </w:rPr>
        <w:t xml:space="preserve"> </w:t>
      </w:r>
      <w:r w:rsidRPr="00CB4928">
        <w:rPr>
          <w:sz w:val="18"/>
          <w:szCs w:val="18"/>
        </w:rPr>
        <w:t xml:space="preserve">4: 1990-1999, 5: 2000-2009, </w:t>
      </w:r>
      <w:r>
        <w:rPr>
          <w:sz w:val="18"/>
          <w:szCs w:val="18"/>
        </w:rPr>
        <w:t xml:space="preserve">and </w:t>
      </w:r>
      <w:r w:rsidRPr="00CB4928">
        <w:rPr>
          <w:sz w:val="18"/>
          <w:szCs w:val="18"/>
        </w:rPr>
        <w:t>6: After 2010</w:t>
      </w:r>
    </w:p>
    <w:p w14:paraId="28C6AAE0" w14:textId="77777777" w:rsidR="00803E59" w:rsidRDefault="00803E59" w:rsidP="00B06072"/>
    <w:p w14:paraId="61BC4665" w14:textId="36BA10BA" w:rsidR="00803E59" w:rsidRDefault="00803E59" w:rsidP="00B06072"/>
    <w:p w14:paraId="1B207AF3" w14:textId="58A9D66B" w:rsidR="00803E59" w:rsidRDefault="00803E59" w:rsidP="00CB4928">
      <w:pPr>
        <w:jc w:val="center"/>
      </w:pPr>
      <w:r w:rsidRPr="00803E59">
        <w:rPr>
          <w:noProof/>
        </w:rPr>
        <w:drawing>
          <wp:inline distT="0" distB="0" distL="0" distR="0" wp14:anchorId="0693A56F" wp14:editId="693E4FA4">
            <wp:extent cx="4332370" cy="2599422"/>
            <wp:effectExtent l="0" t="0" r="0" b="0"/>
            <wp:docPr id="4" name="Picture 2">
              <a:extLst xmlns:a="http://schemas.openxmlformats.org/drawingml/2006/main">
                <a:ext uri="{FF2B5EF4-FFF2-40B4-BE49-F238E27FC236}">
                  <a16:creationId xmlns:a16="http://schemas.microsoft.com/office/drawing/2014/main" id="{58817ABF-4D04-4698-818E-D152EEE19F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8817ABF-4D04-4698-818E-D152EEE19F08}"/>
                        </a:ext>
                      </a:extLst>
                    </pic:cNvPr>
                    <pic:cNvPicPr>
                      <a:picLocks noChangeAspect="1"/>
                    </pic:cNvPicPr>
                  </pic:nvPicPr>
                  <pic:blipFill>
                    <a:blip r:embed="rId65"/>
                    <a:stretch>
                      <a:fillRect/>
                    </a:stretch>
                  </pic:blipFill>
                  <pic:spPr>
                    <a:xfrm>
                      <a:off x="0" y="0"/>
                      <a:ext cx="4332370" cy="2599422"/>
                    </a:xfrm>
                    <a:prstGeom prst="rect">
                      <a:avLst/>
                    </a:prstGeom>
                  </pic:spPr>
                </pic:pic>
              </a:graphicData>
            </a:graphic>
          </wp:inline>
        </w:drawing>
      </w:r>
    </w:p>
    <w:p w14:paraId="6E7C493D" w14:textId="0CF45771" w:rsidR="00CB4928" w:rsidRDefault="00CB4928" w:rsidP="00CB4928">
      <w:pPr>
        <w:pStyle w:val="Caption"/>
      </w:pPr>
      <w:bookmarkStart w:id="106" w:name="_Toc137462987"/>
      <w:r>
        <w:t xml:space="preserve">Figure 6. </w:t>
      </w:r>
      <w:r w:rsidR="00B52BCD">
        <w:fldChar w:fldCharType="begin"/>
      </w:r>
      <w:r w:rsidR="00B52BCD">
        <w:instrText xml:space="preserve"> SEQ Figure_6. \* ARABIC </w:instrText>
      </w:r>
      <w:r w:rsidR="00B52BCD">
        <w:fldChar w:fldCharType="separate"/>
      </w:r>
      <w:r w:rsidR="00EC4C2A">
        <w:rPr>
          <w:noProof/>
        </w:rPr>
        <w:t>1</w:t>
      </w:r>
      <w:r w:rsidR="00B52BCD">
        <w:rPr>
          <w:noProof/>
        </w:rPr>
        <w:fldChar w:fldCharType="end"/>
      </w:r>
      <w:r>
        <w:t xml:space="preserve">. </w:t>
      </w:r>
      <w:r w:rsidRPr="00CB4928">
        <w:t>Thermal transmittance</w:t>
      </w:r>
      <w:r>
        <w:t xml:space="preserve"> (U-value) over the years</w:t>
      </w:r>
      <w:bookmarkEnd w:id="106"/>
    </w:p>
    <w:p w14:paraId="5F26715C" w14:textId="012C4117" w:rsidR="00965961" w:rsidRDefault="00965961" w:rsidP="00B06072"/>
    <w:p w14:paraId="6D0D6DFF" w14:textId="0CEF6F7C" w:rsidR="00CB4928" w:rsidRDefault="00E804D7" w:rsidP="002F44C8">
      <w:pPr>
        <w:pStyle w:val="Heading2"/>
        <w:numPr>
          <w:ilvl w:val="1"/>
          <w:numId w:val="51"/>
        </w:numPr>
      </w:pPr>
      <w:bookmarkStart w:id="107" w:name="_Toc137595492"/>
      <w:r w:rsidRPr="00E804D7">
        <w:t>The impact of heating equipment selection</w:t>
      </w:r>
      <w:r>
        <w:t xml:space="preserve"> on EUI</w:t>
      </w:r>
      <w:bookmarkEnd w:id="107"/>
    </w:p>
    <w:p w14:paraId="1516203A" w14:textId="4C19C019" w:rsidR="006B4BA2" w:rsidRPr="0094433E" w:rsidRDefault="006B4BA2" w:rsidP="002F44C8">
      <w:pPr>
        <w:pStyle w:val="Heading3"/>
        <w:numPr>
          <w:ilvl w:val="2"/>
          <w:numId w:val="52"/>
        </w:numPr>
      </w:pPr>
      <w:bookmarkStart w:id="108" w:name="_Toc137595493"/>
      <w:r>
        <w:t>Chosen heating equipment vs EUI</w:t>
      </w:r>
      <w:bookmarkEnd w:id="108"/>
    </w:p>
    <w:p w14:paraId="2983EE32" w14:textId="556660CD" w:rsidR="00F61F55" w:rsidRDefault="006B4BA2" w:rsidP="00340D76">
      <w:r>
        <w:t>Table 6.6</w:t>
      </w:r>
      <w:r w:rsidR="00340D76">
        <w:t xml:space="preserve"> provides an intriguing analysis of the causal effects of shifts in primary heating equipment on the heating EUI. Transitioning from district heating to central heating with city gas </w:t>
      </w:r>
      <w:r w:rsidR="00340D76">
        <w:lastRenderedPageBreak/>
        <w:t>leads to a decrease in heating EUI by 20 kWh/m</w:t>
      </w:r>
      <w:r w:rsidR="00340D76" w:rsidRPr="00F61F55">
        <w:rPr>
          <w:vertAlign w:val="superscript"/>
        </w:rPr>
        <w:t>2</w:t>
      </w:r>
      <w:r w:rsidR="00340D76">
        <w:t xml:space="preserve">, suggesting superior energy efficiency of city gas central heating systems. </w:t>
      </w:r>
      <w:r w:rsidR="00F61F55" w:rsidRPr="00F61F55">
        <w:rPr>
          <w:rFonts w:hint="eastAsia"/>
        </w:rPr>
        <w:t>This does not align with the findings by</w:t>
      </w:r>
      <w:r w:rsidR="00F61F55">
        <w:t xml:space="preserve"> </w:t>
      </w:r>
      <w:r w:rsidR="00F61F55">
        <w:fldChar w:fldCharType="begin"/>
      </w:r>
      <w:r w:rsidR="00F61F55">
        <w:instrText xml:space="preserve"> ADDIN ZOTERO_ITEM CSL_CITATION {"citationID":"wokNmnoV","properties":{"formattedCitation":"(Lund et al., 2010)","plainCitation":"(Lund et al., 2010)","noteIndex":0},"citationItems":[{"id":954,"uris":["http://zotero.org/users/10432387/items/N9J7LD3F"],"itemData":{"id":954,"type":"article-journal","container-title":"Energy","ISSN":"0360-5442","issue":"3","journalAbbreviation":"Energy","note":"publisher: Elsevier","page":"1381-1390","title":"The role of district heating in future renewable energy systems","volume":"35","author":[{"family":"Lund","given":"Henrik"},{"family":"Möller","given":"Bernd"},{"family":"Mathiesen","given":"Brian Vad"},{"family":"Dyrelund","given":"A"}],"issued":{"date-parts":[["2010"]]}}}],"schema":"https://github.com/citation-style-language/schema/raw/master/csl-citation.json"} </w:instrText>
      </w:r>
      <w:r w:rsidR="00F61F55">
        <w:fldChar w:fldCharType="separate"/>
      </w:r>
      <w:r w:rsidR="00F61F55">
        <w:rPr>
          <w:noProof/>
        </w:rPr>
        <w:t>(Lund et al., 2010)</w:t>
      </w:r>
      <w:r w:rsidR="00F61F55">
        <w:fldChar w:fldCharType="end"/>
      </w:r>
      <w:r w:rsidR="00F61F55" w:rsidRPr="00F61F55">
        <w:rPr>
          <w:rFonts w:hint="eastAsia"/>
        </w:rPr>
        <w:t xml:space="preserve"> that find that it was beneficial to transition to district heating. However, unlike the </w:t>
      </w:r>
      <w:proofErr w:type="spellStart"/>
      <w:r w:rsidR="00F61F55" w:rsidRPr="00F61F55">
        <w:rPr>
          <w:rFonts w:hint="eastAsia"/>
        </w:rPr>
        <w:t>EnergyPlan</w:t>
      </w:r>
      <w:proofErr w:type="spellEnd"/>
      <w:r w:rsidR="00F61F55" w:rsidRPr="00F61F55">
        <w:rPr>
          <w:rFonts w:hint="eastAsia"/>
        </w:rPr>
        <w:t xml:space="preserve"> simulation model used by </w:t>
      </w:r>
      <w:r w:rsidR="00F61F55">
        <w:fldChar w:fldCharType="begin"/>
      </w:r>
      <w:r w:rsidR="00693510">
        <w:instrText xml:space="preserve"> ADDIN ZOTERO_ITEM CSL_CITATION {"citationID":"kkq8rbcO","properties":{"formattedCitation":"(Lund et al., 2010)","plainCitation":"(Lund et al., 2010)","noteIndex":0},"citationItems":[{"id":954,"uris":["http://zotero.org/users/10432387/items/N9J7LD3F"],"itemData":{"id":954,"type":"article-journal","container-title":"Energy","ISSN":"0360-5442","issue":"3","journalAbbreviation":"Energy","note":"publisher: Elsevier","page":"1381-1390","title":"The role of district heating in future renewable energy systems","volume":"35","author":[{"family":"Lund","given":"Henrik"},{"family":"Möller","given":"Bernd"},{"family":"Mathiesen","given":"Brian Vad"},{"family":"Dyrelund","given":"A"}],"issued":{"date-parts":[["2010"]]}}}],"schema":"https://github.com/citation-style-language/schema/raw/master/csl-citation.json"} </w:instrText>
      </w:r>
      <w:r w:rsidR="00F61F55">
        <w:fldChar w:fldCharType="separate"/>
      </w:r>
      <w:r w:rsidR="00F61F55">
        <w:rPr>
          <w:noProof/>
        </w:rPr>
        <w:t>(Lund et al., 2010)</w:t>
      </w:r>
      <w:r w:rsidR="00F61F55">
        <w:fldChar w:fldCharType="end"/>
      </w:r>
      <w:r w:rsidR="00F61F55" w:rsidRPr="00F61F55">
        <w:rPr>
          <w:rFonts w:hint="eastAsia"/>
        </w:rPr>
        <w:t>, which is based on associations/correlations, our causal inference approach provides more accurate results.</w:t>
      </w:r>
      <w:r w:rsidR="00F61F55">
        <w:t xml:space="preserve"> </w:t>
      </w:r>
      <w:r w:rsidR="00340D76">
        <w:t xml:space="preserve">Switching from central heating with city gas to individual heating systems manifests varied outcomes. </w:t>
      </w:r>
    </w:p>
    <w:p w14:paraId="057F888D" w14:textId="77777777" w:rsidR="00F61F55" w:rsidRDefault="00F61F55" w:rsidP="00340D76"/>
    <w:p w14:paraId="4712BBB9" w14:textId="4555BEA5" w:rsidR="00340D76" w:rsidRDefault="00340D76" w:rsidP="00340D76">
      <w:r>
        <w:t>There is no change in heating EUI when shifting to a kerosene boiler, but a considerable surge of 365.742 kWh/m</w:t>
      </w:r>
      <w:r w:rsidRPr="002217EC">
        <w:rPr>
          <w:vertAlign w:val="superscript"/>
        </w:rPr>
        <w:t>2</w:t>
      </w:r>
      <w:r>
        <w:t xml:space="preserve"> occurs with a briquette boiler. Within individual heating systems, transitions from a kerosene boiler to other systems mostly result in no change, except for a modest decrease of 6.161 kWh/m</w:t>
      </w:r>
      <w:r w:rsidRPr="002217EC">
        <w:rPr>
          <w:vertAlign w:val="superscript"/>
        </w:rPr>
        <w:t>2</w:t>
      </w:r>
      <w:r>
        <w:t xml:space="preserve"> with a city gas boiler. Similarly, changes from a propane gas boiler to other individual heating systems present varied effects, with an increase of 48.551 kWh/m</w:t>
      </w:r>
      <w:r w:rsidRPr="002217EC">
        <w:rPr>
          <w:vertAlign w:val="superscript"/>
        </w:rPr>
        <w:t>2</w:t>
      </w:r>
      <w:r>
        <w:t xml:space="preserve"> to a city gas boiler and a considerable rise of 393.87 kWh/m</w:t>
      </w:r>
      <w:r w:rsidRPr="002217EC">
        <w:rPr>
          <w:vertAlign w:val="superscript"/>
        </w:rPr>
        <w:t>2</w:t>
      </w:r>
      <w:r>
        <w:t xml:space="preserve"> to a briquette boiler, while no change is seen with electric boilers or electric blankets. </w:t>
      </w:r>
    </w:p>
    <w:p w14:paraId="3BAD6E6A" w14:textId="77777777" w:rsidR="00340D76" w:rsidRDefault="00340D76" w:rsidP="00340D76"/>
    <w:p w14:paraId="343118B4" w14:textId="52AD827F" w:rsidR="00E804D7" w:rsidRDefault="00367FF2" w:rsidP="00B06072">
      <w:r w:rsidRPr="00367FF2">
        <w:t>Lastly, a transition from individual heating with a city gas boiler to individual heating with a briquette boiler leads to a significant surge in heating EUI by 339.859 kWh/m</w:t>
      </w:r>
      <w:r w:rsidRPr="00340D76">
        <w:rPr>
          <w:vertAlign w:val="superscript"/>
        </w:rPr>
        <w:t>2</w:t>
      </w:r>
      <w:r w:rsidRPr="00367FF2">
        <w:t xml:space="preserve">. </w:t>
      </w:r>
      <w:r w:rsidR="002217EC">
        <w:t xml:space="preserve">Table 6.7 shows the results for pairwise statistical tests. It is evident that post non-causal and null relationships are present where there was no significant statistical relationship between the groups. </w:t>
      </w:r>
      <w:r w:rsidRPr="00367FF2">
        <w:t>This analysis reveals that the type of heating equipment significantly influences the heating EUI, with changes to less efficient systems like briquette boilers resulting in drastic increases in energy use, suggesting a need for focused policy interventions and consumer education around heating system choices.</w:t>
      </w:r>
    </w:p>
    <w:p w14:paraId="0261A8BB" w14:textId="77777777" w:rsidR="00F61F55" w:rsidRDefault="00F61F55" w:rsidP="00B06072"/>
    <w:p w14:paraId="5CDED442" w14:textId="77777777" w:rsidR="00F61F55" w:rsidRDefault="00F61F55" w:rsidP="00B06072"/>
    <w:p w14:paraId="6F0BBD08" w14:textId="77777777" w:rsidR="00F61F55" w:rsidRDefault="00F61F55" w:rsidP="00B06072"/>
    <w:p w14:paraId="65615463" w14:textId="77777777" w:rsidR="00F61F55" w:rsidRDefault="00F61F55" w:rsidP="00B06072"/>
    <w:p w14:paraId="334C78DC" w14:textId="77777777" w:rsidR="00F61F55" w:rsidRDefault="00F61F55" w:rsidP="00B06072"/>
    <w:p w14:paraId="08C26EAF" w14:textId="77777777" w:rsidR="00F61F55" w:rsidRDefault="00F61F55" w:rsidP="00B06072"/>
    <w:p w14:paraId="3C8A238B" w14:textId="77777777" w:rsidR="00F61F55" w:rsidRDefault="00F61F55" w:rsidP="00B06072"/>
    <w:p w14:paraId="160F1615" w14:textId="025A84BA" w:rsidR="00F61F55" w:rsidRDefault="00F61F55" w:rsidP="00F61F55">
      <w:pPr>
        <w:pStyle w:val="Caption"/>
        <w:jc w:val="left"/>
      </w:pPr>
      <w:bookmarkStart w:id="109" w:name="_Toc137462943"/>
      <w:r>
        <w:lastRenderedPageBreak/>
        <w:t xml:space="preserve">Table 6. </w:t>
      </w:r>
      <w:r w:rsidR="00B52BCD">
        <w:fldChar w:fldCharType="begin"/>
      </w:r>
      <w:r w:rsidR="00B52BCD">
        <w:instrText xml:space="preserve"> SEQ Table_6. \* ARABIC </w:instrText>
      </w:r>
      <w:r w:rsidR="00B52BCD">
        <w:fldChar w:fldCharType="separate"/>
      </w:r>
      <w:r w:rsidR="00EC4C2A">
        <w:rPr>
          <w:noProof/>
        </w:rPr>
        <w:t>6</w:t>
      </w:r>
      <w:r w:rsidR="00B52BCD">
        <w:rPr>
          <w:noProof/>
        </w:rPr>
        <w:fldChar w:fldCharType="end"/>
      </w:r>
      <w:r>
        <w:t>. Causal effects of the main heating equipment on EUI</w:t>
      </w:r>
      <w:bookmarkEnd w:id="109"/>
    </w:p>
    <w:tbl>
      <w:tblPr>
        <w:tblW w:w="0" w:type="auto"/>
        <w:tblCellMar>
          <w:left w:w="0" w:type="dxa"/>
          <w:right w:w="0" w:type="dxa"/>
        </w:tblCellMar>
        <w:tblLook w:val="0600" w:firstRow="0" w:lastRow="0" w:firstColumn="0" w:lastColumn="0" w:noHBand="1" w:noVBand="1"/>
      </w:tblPr>
      <w:tblGrid>
        <w:gridCol w:w="1266"/>
        <w:gridCol w:w="1134"/>
        <w:gridCol w:w="1418"/>
        <w:gridCol w:w="1349"/>
        <w:gridCol w:w="1355"/>
        <w:gridCol w:w="1032"/>
        <w:gridCol w:w="931"/>
      </w:tblGrid>
      <w:tr w:rsidR="00F61F55" w:rsidRPr="00931F03" w14:paraId="6D897E76" w14:textId="77777777" w:rsidTr="00F61F55">
        <w:trPr>
          <w:cantSplit/>
          <w:trHeight w:val="164"/>
        </w:trPr>
        <w:tc>
          <w:tcPr>
            <w:tcW w:w="1266" w:type="dxa"/>
            <w:vMerge w:val="restart"/>
            <w:tcBorders>
              <w:top w:val="single" w:sz="8" w:space="0" w:color="000000"/>
              <w:left w:val="single" w:sz="8" w:space="0" w:color="000000"/>
              <w:bottom w:val="single" w:sz="8" w:space="0" w:color="000000"/>
              <w:right w:val="single" w:sz="8" w:space="0" w:color="000000"/>
            </w:tcBorders>
          </w:tcPr>
          <w:p w14:paraId="6C81D00D" w14:textId="77777777" w:rsidR="00F61F55" w:rsidRDefault="00F61F55" w:rsidP="00F61F55">
            <w:pPr>
              <w:keepNext/>
              <w:wordWrap/>
              <w:spacing w:line="240" w:lineRule="auto"/>
              <w:jc w:val="center"/>
              <w:rPr>
                <w:szCs w:val="22"/>
              </w:rPr>
            </w:pPr>
          </w:p>
          <w:p w14:paraId="19892037" w14:textId="77777777" w:rsidR="00F61F55" w:rsidRPr="009A7EA4" w:rsidRDefault="00F61F55" w:rsidP="00F61F55">
            <w:pPr>
              <w:keepNext/>
              <w:wordWrap/>
              <w:spacing w:line="240" w:lineRule="auto"/>
              <w:jc w:val="center"/>
              <w:rPr>
                <w:szCs w:val="22"/>
              </w:rPr>
            </w:pPr>
          </w:p>
        </w:tc>
        <w:tc>
          <w:tcPr>
            <w:tcW w:w="1134" w:type="dxa"/>
            <w:vMerge w:val="restart"/>
            <w:tcBorders>
              <w:top w:val="single" w:sz="8" w:space="0" w:color="000000"/>
              <w:left w:val="single" w:sz="8" w:space="0" w:color="000000"/>
              <w:bottom w:val="single" w:sz="8" w:space="0" w:color="000000"/>
              <w:right w:val="single" w:sz="8" w:space="0" w:color="000000"/>
            </w:tcBorders>
          </w:tcPr>
          <w:p w14:paraId="3CA597C0" w14:textId="040CF4A0" w:rsidR="00F61F55" w:rsidRPr="009A7EA4" w:rsidRDefault="00F61F55" w:rsidP="00F61F55">
            <w:pPr>
              <w:keepNext/>
              <w:wordWrap/>
              <w:spacing w:line="240" w:lineRule="auto"/>
              <w:jc w:val="center"/>
              <w:rPr>
                <w:szCs w:val="22"/>
              </w:rPr>
            </w:pPr>
            <w:r w:rsidRPr="00931F03">
              <w:rPr>
                <w:b/>
                <w:bCs/>
                <w:szCs w:val="22"/>
                <w:lang w:val="en-GB"/>
              </w:rPr>
              <w:t>Estimated average change in EUI</w:t>
            </w:r>
          </w:p>
        </w:tc>
        <w:tc>
          <w:tcPr>
            <w:tcW w:w="1418" w:type="dxa"/>
            <w:vMerge w:val="restart"/>
            <w:tcBorders>
              <w:top w:val="single" w:sz="8" w:space="0" w:color="000000"/>
              <w:left w:val="single" w:sz="8" w:space="0" w:color="000000"/>
              <w:right w:val="single" w:sz="8" w:space="0" w:color="000000"/>
            </w:tcBorders>
          </w:tcPr>
          <w:p w14:paraId="0F56F333" w14:textId="59507140" w:rsidR="00F61F55" w:rsidRPr="009A7EA4" w:rsidRDefault="00F61F55" w:rsidP="00F61F55">
            <w:pPr>
              <w:keepNext/>
              <w:wordWrap/>
              <w:spacing w:line="240" w:lineRule="auto"/>
              <w:jc w:val="center"/>
              <w:rPr>
                <w:b/>
                <w:bCs/>
                <w:szCs w:val="22"/>
                <w:lang w:val="en-GB"/>
              </w:rPr>
            </w:pPr>
            <w:r w:rsidRPr="00E804D7">
              <w:rPr>
                <w:b/>
                <w:bCs/>
              </w:rPr>
              <w:t>Average change in energy (kWh)</w:t>
            </w:r>
          </w:p>
        </w:tc>
        <w:tc>
          <w:tcPr>
            <w:tcW w:w="4667"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4EECCD36" w14:textId="655F2D3A" w:rsidR="00F61F55" w:rsidRPr="009A7EA4" w:rsidRDefault="00F61F55" w:rsidP="00F61F55">
            <w:pPr>
              <w:keepNext/>
              <w:wordWrap/>
              <w:spacing w:line="240" w:lineRule="auto"/>
              <w:jc w:val="center"/>
              <w:rPr>
                <w:b/>
                <w:bCs/>
                <w:szCs w:val="22"/>
                <w:lang w:val="en-GB"/>
              </w:rPr>
            </w:pPr>
            <w:r w:rsidRPr="009A7EA4">
              <w:rPr>
                <w:b/>
                <w:bCs/>
                <w:szCs w:val="22"/>
                <w:lang w:val="en-GB"/>
              </w:rPr>
              <w:t>Refutation</w:t>
            </w:r>
          </w:p>
        </w:tc>
      </w:tr>
      <w:tr w:rsidR="00F61F55" w:rsidRPr="00931F03" w14:paraId="38C1E6B1" w14:textId="77777777" w:rsidTr="00F61F55">
        <w:trPr>
          <w:cantSplit/>
          <w:trHeight w:val="295"/>
        </w:trPr>
        <w:tc>
          <w:tcPr>
            <w:tcW w:w="1266" w:type="dxa"/>
            <w:vMerge/>
            <w:tcBorders>
              <w:top w:val="single" w:sz="8" w:space="0" w:color="000000"/>
              <w:left w:val="single" w:sz="8" w:space="0" w:color="000000"/>
              <w:bottom w:val="single" w:sz="8" w:space="0" w:color="000000"/>
              <w:right w:val="single" w:sz="8" w:space="0" w:color="000000"/>
            </w:tcBorders>
            <w:hideMark/>
          </w:tcPr>
          <w:p w14:paraId="63E9437C" w14:textId="77777777" w:rsidR="00F61F55" w:rsidRPr="00931F03" w:rsidRDefault="00F61F55" w:rsidP="00F61F55">
            <w:pPr>
              <w:keepNext/>
              <w:wordWrap/>
              <w:spacing w:line="240" w:lineRule="auto"/>
              <w:jc w:val="center"/>
              <w:rPr>
                <w:szCs w:val="22"/>
              </w:rPr>
            </w:pPr>
          </w:p>
        </w:tc>
        <w:tc>
          <w:tcPr>
            <w:tcW w:w="1134" w:type="dxa"/>
            <w:vMerge/>
            <w:tcBorders>
              <w:top w:val="single" w:sz="8" w:space="0" w:color="000000"/>
              <w:left w:val="single" w:sz="8" w:space="0" w:color="000000"/>
              <w:bottom w:val="single" w:sz="8" w:space="0" w:color="000000"/>
              <w:right w:val="single" w:sz="8" w:space="0" w:color="000000"/>
            </w:tcBorders>
            <w:hideMark/>
          </w:tcPr>
          <w:p w14:paraId="06CEE728" w14:textId="77777777" w:rsidR="00F61F55" w:rsidRPr="00931F03" w:rsidRDefault="00F61F55" w:rsidP="00F61F55">
            <w:pPr>
              <w:keepNext/>
              <w:wordWrap/>
              <w:spacing w:line="240" w:lineRule="auto"/>
              <w:jc w:val="center"/>
              <w:rPr>
                <w:szCs w:val="22"/>
              </w:rPr>
            </w:pPr>
          </w:p>
        </w:tc>
        <w:tc>
          <w:tcPr>
            <w:tcW w:w="1418" w:type="dxa"/>
            <w:vMerge/>
            <w:tcBorders>
              <w:left w:val="single" w:sz="8" w:space="0" w:color="000000"/>
              <w:bottom w:val="single" w:sz="8" w:space="0" w:color="000000"/>
              <w:right w:val="single" w:sz="8" w:space="0" w:color="000000"/>
            </w:tcBorders>
          </w:tcPr>
          <w:p w14:paraId="7F43E582" w14:textId="77777777" w:rsidR="00F61F55" w:rsidRPr="009A7EA4" w:rsidRDefault="00F61F55" w:rsidP="00F61F55">
            <w:pPr>
              <w:keepNext/>
              <w:wordWrap/>
              <w:spacing w:line="240" w:lineRule="auto"/>
              <w:jc w:val="center"/>
              <w:rPr>
                <w:b/>
                <w:bCs/>
                <w:szCs w:val="22"/>
                <w:lang w:val="en-GB"/>
              </w:rPr>
            </w:pP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A86ADB7" w14:textId="15BC98F0" w:rsidR="00F61F55" w:rsidRPr="00931F03" w:rsidRDefault="00F61F55" w:rsidP="00F61F55">
            <w:pPr>
              <w:keepNext/>
              <w:wordWrap/>
              <w:spacing w:line="240" w:lineRule="auto"/>
              <w:jc w:val="center"/>
              <w:rPr>
                <w:szCs w:val="22"/>
              </w:rPr>
            </w:pPr>
            <w:r w:rsidRPr="009A7EA4">
              <w:rPr>
                <w:b/>
                <w:bCs/>
                <w:szCs w:val="22"/>
                <w:lang w:val="en-GB"/>
              </w:rPr>
              <w:t>Random cause</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BC32A8F" w14:textId="130035C5" w:rsidR="00F61F55" w:rsidRPr="00931F03" w:rsidRDefault="00F61F55" w:rsidP="00F61F55">
            <w:pPr>
              <w:keepNext/>
              <w:wordWrap/>
              <w:spacing w:line="240" w:lineRule="auto"/>
              <w:jc w:val="center"/>
              <w:rPr>
                <w:szCs w:val="22"/>
              </w:rPr>
            </w:pPr>
            <w:r w:rsidRPr="009A7EA4">
              <w:rPr>
                <w:b/>
                <w:bCs/>
                <w:szCs w:val="22"/>
                <w:lang w:val="en-GB"/>
              </w:rPr>
              <w:t>Unobserved Common Causes</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9448B0F" w14:textId="5BD521C7" w:rsidR="00F61F55" w:rsidRPr="00931F03" w:rsidRDefault="00F61F55" w:rsidP="00F61F55">
            <w:pPr>
              <w:keepNext/>
              <w:wordWrap/>
              <w:spacing w:line="240" w:lineRule="auto"/>
              <w:jc w:val="center"/>
              <w:rPr>
                <w:szCs w:val="22"/>
              </w:rPr>
            </w:pPr>
            <w:r w:rsidRPr="009A7EA4">
              <w:rPr>
                <w:b/>
                <w:bCs/>
                <w:szCs w:val="22"/>
                <w:lang w:val="en-GB"/>
              </w:rPr>
              <w:t>Placebo Treatment</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597B9DB" w14:textId="644F522F" w:rsidR="00F61F55" w:rsidRPr="00931F03" w:rsidRDefault="00F61F55" w:rsidP="00F61F55">
            <w:pPr>
              <w:keepNext/>
              <w:wordWrap/>
              <w:spacing w:line="240" w:lineRule="auto"/>
              <w:jc w:val="center"/>
              <w:rPr>
                <w:szCs w:val="22"/>
              </w:rPr>
            </w:pPr>
            <w:r w:rsidRPr="009A7EA4">
              <w:rPr>
                <w:b/>
                <w:bCs/>
                <w:szCs w:val="22"/>
                <w:lang w:val="en-GB"/>
              </w:rPr>
              <w:t>Data subset</w:t>
            </w:r>
          </w:p>
        </w:tc>
      </w:tr>
      <w:tr w:rsidR="00F61F55" w:rsidRPr="00931F03" w14:paraId="74C2DB81" w14:textId="77777777" w:rsidTr="00F61F55">
        <w:trPr>
          <w:cantSplit/>
          <w:trHeight w:val="175"/>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BBEFDE" w14:textId="1BE91F5E" w:rsidR="00F61F55" w:rsidRPr="00931F03" w:rsidRDefault="00F61F55" w:rsidP="00F61F55">
            <w:pPr>
              <w:keepNext/>
              <w:wordWrap/>
              <w:spacing w:line="240" w:lineRule="auto"/>
              <w:jc w:val="center"/>
              <w:rPr>
                <w:szCs w:val="22"/>
              </w:rPr>
            </w:pPr>
            <w:r w:rsidRPr="00E804D7">
              <w:t>From 1 to 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EDC9C7" w14:textId="77777777" w:rsidR="00F61F55" w:rsidRPr="00931F03" w:rsidRDefault="00F61F55" w:rsidP="00F61F55">
            <w:pPr>
              <w:keepNext/>
              <w:wordWrap/>
              <w:spacing w:line="240" w:lineRule="auto"/>
              <w:jc w:val="center"/>
              <w:rPr>
                <w:szCs w:val="22"/>
              </w:rPr>
            </w:pPr>
            <w:r w:rsidRPr="00931F03">
              <w:rPr>
                <w:szCs w:val="22"/>
              </w:rPr>
              <w:t>-20.605</w:t>
            </w:r>
          </w:p>
        </w:tc>
        <w:tc>
          <w:tcPr>
            <w:tcW w:w="1418" w:type="dxa"/>
            <w:tcBorders>
              <w:top w:val="single" w:sz="8" w:space="0" w:color="000000"/>
              <w:left w:val="single" w:sz="8" w:space="0" w:color="000000"/>
              <w:bottom w:val="single" w:sz="8" w:space="0" w:color="000000"/>
              <w:right w:val="single" w:sz="8" w:space="0" w:color="000000"/>
            </w:tcBorders>
          </w:tcPr>
          <w:p w14:paraId="2DC2BE32" w14:textId="54AC1B19" w:rsidR="00F61F55" w:rsidRPr="00931F03" w:rsidRDefault="00F61F55" w:rsidP="00F61F55">
            <w:pPr>
              <w:keepNext/>
              <w:wordWrap/>
              <w:spacing w:line="240" w:lineRule="auto"/>
              <w:jc w:val="center"/>
              <w:rPr>
                <w:szCs w:val="22"/>
              </w:rPr>
            </w:pPr>
            <w:r w:rsidRPr="00E804D7">
              <w:t>-1270.83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629EA1" w14:textId="6AC8A083" w:rsidR="00F61F55" w:rsidRPr="00931F03" w:rsidRDefault="00F61F55" w:rsidP="00F61F55">
            <w:pPr>
              <w:keepNext/>
              <w:wordWrap/>
              <w:spacing w:line="240" w:lineRule="auto"/>
              <w:jc w:val="center"/>
              <w:rPr>
                <w:szCs w:val="22"/>
              </w:rPr>
            </w:pPr>
            <w:r w:rsidRPr="00931F03">
              <w:rPr>
                <w:szCs w:val="22"/>
              </w:rPr>
              <w:t>-20.612</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6C4DF8" w14:textId="77777777" w:rsidR="00F61F55" w:rsidRPr="00931F03" w:rsidRDefault="00F61F55" w:rsidP="00F61F55">
            <w:pPr>
              <w:keepNext/>
              <w:wordWrap/>
              <w:spacing w:line="240" w:lineRule="auto"/>
              <w:jc w:val="center"/>
              <w:rPr>
                <w:szCs w:val="22"/>
              </w:rPr>
            </w:pPr>
            <w:r w:rsidRPr="00931F03">
              <w:rPr>
                <w:szCs w:val="22"/>
              </w:rPr>
              <w:t>-20.665</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9F807DE"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B52DBB1" w14:textId="77777777" w:rsidR="00F61F55" w:rsidRPr="00931F03" w:rsidRDefault="00F61F55" w:rsidP="00F61F55">
            <w:pPr>
              <w:keepNext/>
              <w:wordWrap/>
              <w:spacing w:line="240" w:lineRule="auto"/>
              <w:jc w:val="center"/>
              <w:rPr>
                <w:szCs w:val="22"/>
              </w:rPr>
            </w:pPr>
            <w:r w:rsidRPr="00931F03">
              <w:rPr>
                <w:szCs w:val="22"/>
              </w:rPr>
              <w:t>-20.606</w:t>
            </w:r>
          </w:p>
        </w:tc>
      </w:tr>
      <w:tr w:rsidR="00F61F55" w:rsidRPr="00931F03" w14:paraId="2052A4BF"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6BEBA1" w14:textId="180360DF" w:rsidR="00F61F55" w:rsidRPr="00931F03" w:rsidRDefault="00F61F55" w:rsidP="00F61F55">
            <w:pPr>
              <w:keepNext/>
              <w:wordWrap/>
              <w:spacing w:line="240" w:lineRule="auto"/>
              <w:jc w:val="center"/>
              <w:rPr>
                <w:szCs w:val="22"/>
              </w:rPr>
            </w:pPr>
            <w:r w:rsidRPr="00E804D7">
              <w:t>From 1 to 3</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3B84C9"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6D159961" w14:textId="69987794" w:rsidR="00F61F55" w:rsidRPr="00931F03" w:rsidRDefault="00F61F55" w:rsidP="00F61F55">
            <w:pPr>
              <w:keepNext/>
              <w:wordWrap/>
              <w:spacing w:line="240" w:lineRule="auto"/>
              <w:jc w:val="center"/>
              <w:rPr>
                <w:szCs w:val="22"/>
              </w:rPr>
            </w:pPr>
            <w:r w:rsidRPr="00E804D7">
              <w:t>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361F241" w14:textId="230760B4"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F977C48"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87B9BD"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ED4A92" w14:textId="2CFA97A8" w:rsidR="00F61F55" w:rsidRPr="00931F03" w:rsidRDefault="00F61F55" w:rsidP="00F61F55">
            <w:pPr>
              <w:keepNext/>
              <w:wordWrap/>
              <w:spacing w:line="240" w:lineRule="auto"/>
              <w:jc w:val="center"/>
              <w:rPr>
                <w:szCs w:val="22"/>
              </w:rPr>
            </w:pPr>
            <w:r>
              <w:rPr>
                <w:szCs w:val="22"/>
              </w:rPr>
              <w:t>0</w:t>
            </w:r>
          </w:p>
        </w:tc>
      </w:tr>
      <w:tr w:rsidR="00F61F55" w:rsidRPr="00931F03" w14:paraId="420E67CA"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D8707D5" w14:textId="4F9DC7C2" w:rsidR="00F61F55" w:rsidRPr="00931F03" w:rsidRDefault="00F61F55" w:rsidP="00F61F55">
            <w:pPr>
              <w:keepNext/>
              <w:wordWrap/>
              <w:spacing w:line="240" w:lineRule="auto"/>
              <w:jc w:val="center"/>
              <w:rPr>
                <w:szCs w:val="22"/>
              </w:rPr>
            </w:pPr>
            <w:r w:rsidRPr="00E804D7">
              <w:rPr>
                <w:highlight w:val="darkGray"/>
              </w:rPr>
              <w:t>From 1 to 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44450D" w14:textId="77777777" w:rsidR="00F61F55" w:rsidRPr="00931F03" w:rsidRDefault="00F61F55" w:rsidP="00F61F55">
            <w:pPr>
              <w:keepNext/>
              <w:wordWrap/>
              <w:spacing w:line="240" w:lineRule="auto"/>
              <w:jc w:val="center"/>
              <w:rPr>
                <w:szCs w:val="22"/>
              </w:rPr>
            </w:pPr>
            <w:r w:rsidRPr="00931F03">
              <w:rPr>
                <w:szCs w:val="22"/>
              </w:rPr>
              <w:t>-47.276</w:t>
            </w:r>
          </w:p>
        </w:tc>
        <w:tc>
          <w:tcPr>
            <w:tcW w:w="1418" w:type="dxa"/>
            <w:tcBorders>
              <w:top w:val="single" w:sz="8" w:space="0" w:color="000000"/>
              <w:left w:val="single" w:sz="8" w:space="0" w:color="000000"/>
              <w:bottom w:val="single" w:sz="8" w:space="0" w:color="000000"/>
              <w:right w:val="single" w:sz="8" w:space="0" w:color="000000"/>
            </w:tcBorders>
          </w:tcPr>
          <w:p w14:paraId="445120FF" w14:textId="19305F61" w:rsidR="00F61F55" w:rsidRPr="00931F03" w:rsidRDefault="00F61F55" w:rsidP="00F61F55">
            <w:pPr>
              <w:keepNext/>
              <w:wordWrap/>
              <w:spacing w:line="240" w:lineRule="auto"/>
              <w:jc w:val="center"/>
              <w:rPr>
                <w:szCs w:val="22"/>
              </w:rPr>
            </w:pPr>
            <w:r w:rsidRPr="00E804D7">
              <w:t>-4013.916</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619F949" w14:textId="70A9FCB8" w:rsidR="00F61F55" w:rsidRPr="00931F03" w:rsidRDefault="00F61F55" w:rsidP="00F61F55">
            <w:pPr>
              <w:keepNext/>
              <w:wordWrap/>
              <w:spacing w:line="240" w:lineRule="auto"/>
              <w:jc w:val="center"/>
              <w:rPr>
                <w:szCs w:val="22"/>
              </w:rPr>
            </w:pPr>
            <w:r w:rsidRPr="00931F03">
              <w:rPr>
                <w:szCs w:val="22"/>
              </w:rPr>
              <w:t>-</w:t>
            </w:r>
            <w:r>
              <w:rPr>
                <w:szCs w:val="22"/>
              </w:rPr>
              <w:t>15</w:t>
            </w:r>
            <w:r w:rsidRPr="00931F03">
              <w:rPr>
                <w:szCs w:val="22"/>
              </w:rPr>
              <w:t>.276</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D7D3F23" w14:textId="77777777" w:rsidR="00F61F55" w:rsidRPr="00931F03" w:rsidRDefault="00F61F55" w:rsidP="00F61F55">
            <w:pPr>
              <w:keepNext/>
              <w:wordWrap/>
              <w:spacing w:line="240" w:lineRule="auto"/>
              <w:jc w:val="center"/>
              <w:rPr>
                <w:szCs w:val="22"/>
              </w:rPr>
            </w:pPr>
            <w:r w:rsidRPr="00931F03">
              <w:rPr>
                <w:szCs w:val="22"/>
              </w:rPr>
              <w:t>-47.379</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8EBDE7B"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BC2FA70" w14:textId="00870F2E" w:rsidR="00F61F55" w:rsidRPr="00931F03" w:rsidRDefault="00F61F55" w:rsidP="00F61F55">
            <w:pPr>
              <w:keepNext/>
              <w:wordWrap/>
              <w:spacing w:line="240" w:lineRule="auto"/>
              <w:jc w:val="center"/>
              <w:rPr>
                <w:szCs w:val="22"/>
              </w:rPr>
            </w:pPr>
            <w:r w:rsidRPr="00931F03">
              <w:rPr>
                <w:szCs w:val="22"/>
              </w:rPr>
              <w:t>-</w:t>
            </w:r>
            <w:r>
              <w:rPr>
                <w:szCs w:val="22"/>
              </w:rPr>
              <w:t>32</w:t>
            </w:r>
            <w:r w:rsidRPr="00931F03">
              <w:rPr>
                <w:szCs w:val="22"/>
              </w:rPr>
              <w:t>.244</w:t>
            </w:r>
          </w:p>
        </w:tc>
      </w:tr>
      <w:tr w:rsidR="00F61F55" w:rsidRPr="00931F03" w14:paraId="452C908D"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DB086B3" w14:textId="2A2ACFF8" w:rsidR="00F61F55" w:rsidRPr="00931F03" w:rsidRDefault="00F61F55" w:rsidP="00F61F55">
            <w:pPr>
              <w:keepNext/>
              <w:wordWrap/>
              <w:spacing w:line="240" w:lineRule="auto"/>
              <w:jc w:val="center"/>
              <w:rPr>
                <w:szCs w:val="22"/>
              </w:rPr>
            </w:pPr>
            <w:r w:rsidRPr="00E804D7">
              <w:t>From 1 to 5</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82C6475"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768F6A52" w14:textId="6FC7D451" w:rsidR="00F61F55" w:rsidRPr="00931F03" w:rsidRDefault="00F61F55" w:rsidP="00F61F55">
            <w:pPr>
              <w:keepNext/>
              <w:wordWrap/>
              <w:spacing w:line="240" w:lineRule="auto"/>
              <w:jc w:val="center"/>
              <w:rPr>
                <w:szCs w:val="22"/>
              </w:rPr>
            </w:pPr>
            <w:r w:rsidRPr="00E804D7">
              <w:t>-927.998</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A16B7C5" w14:textId="776B9DBE"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94BD2E"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92A8BE5"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457F2C" w14:textId="45E8125D" w:rsidR="00F61F55" w:rsidRPr="00931F03" w:rsidRDefault="00F61F55" w:rsidP="00F61F55">
            <w:pPr>
              <w:keepNext/>
              <w:wordWrap/>
              <w:spacing w:line="240" w:lineRule="auto"/>
              <w:jc w:val="center"/>
              <w:rPr>
                <w:szCs w:val="22"/>
              </w:rPr>
            </w:pPr>
            <w:r w:rsidRPr="00931F03">
              <w:rPr>
                <w:szCs w:val="22"/>
              </w:rPr>
              <w:t>0</w:t>
            </w:r>
          </w:p>
        </w:tc>
      </w:tr>
      <w:tr w:rsidR="00F61F55" w:rsidRPr="00931F03" w14:paraId="4687FF19"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9B25BB2" w14:textId="0F90C842" w:rsidR="00F61F55" w:rsidRPr="00931F03" w:rsidRDefault="00F61F55" w:rsidP="00F61F55">
            <w:pPr>
              <w:keepNext/>
              <w:wordWrap/>
              <w:spacing w:line="240" w:lineRule="auto"/>
              <w:jc w:val="center"/>
              <w:rPr>
                <w:szCs w:val="22"/>
              </w:rPr>
            </w:pPr>
            <w:r w:rsidRPr="00E804D7">
              <w:rPr>
                <w:highlight w:val="darkGray"/>
              </w:rPr>
              <w:t>From 1 to 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7499C7"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412EAB5E" w14:textId="60291D96" w:rsidR="00F61F55" w:rsidRPr="00931F03" w:rsidRDefault="00F61F55" w:rsidP="00F61F55">
            <w:pPr>
              <w:keepNext/>
              <w:wordWrap/>
              <w:spacing w:line="240" w:lineRule="auto"/>
              <w:jc w:val="center"/>
              <w:rPr>
                <w:szCs w:val="22"/>
              </w:rPr>
            </w:pPr>
            <w:r w:rsidRPr="00E804D7">
              <w:t>-142.034</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63C202A" w14:textId="76EEC5FE"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BAABFED"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91CAAD"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419380C" w14:textId="1304C0AB" w:rsidR="00F61F55" w:rsidRPr="00931F03" w:rsidRDefault="00F61F55" w:rsidP="00F61F55">
            <w:pPr>
              <w:keepNext/>
              <w:wordWrap/>
              <w:spacing w:line="240" w:lineRule="auto"/>
              <w:jc w:val="center"/>
              <w:rPr>
                <w:szCs w:val="22"/>
              </w:rPr>
            </w:pPr>
            <w:r>
              <w:rPr>
                <w:szCs w:val="22"/>
              </w:rPr>
              <w:t>-2.637</w:t>
            </w:r>
          </w:p>
        </w:tc>
      </w:tr>
      <w:tr w:rsidR="00F61F55" w:rsidRPr="00931F03" w14:paraId="63C5DFAA"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A523AA5" w14:textId="23903A1B" w:rsidR="00F61F55" w:rsidRPr="00931F03" w:rsidRDefault="00F61F55" w:rsidP="00F61F55">
            <w:pPr>
              <w:keepNext/>
              <w:wordWrap/>
              <w:spacing w:line="240" w:lineRule="auto"/>
              <w:jc w:val="center"/>
              <w:rPr>
                <w:szCs w:val="22"/>
              </w:rPr>
            </w:pPr>
            <w:r w:rsidRPr="00E804D7">
              <w:rPr>
                <w:highlight w:val="darkGray"/>
              </w:rPr>
              <w:t>From 1 to 7</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FA0C09A" w14:textId="77777777" w:rsidR="00F61F55" w:rsidRPr="00931F03" w:rsidRDefault="00F61F55" w:rsidP="00F61F55">
            <w:pPr>
              <w:keepNext/>
              <w:wordWrap/>
              <w:spacing w:line="240" w:lineRule="auto"/>
              <w:jc w:val="center"/>
              <w:rPr>
                <w:szCs w:val="22"/>
              </w:rPr>
            </w:pPr>
            <w:r w:rsidRPr="00931F03">
              <w:rPr>
                <w:szCs w:val="22"/>
              </w:rPr>
              <w:t>343.540</w:t>
            </w:r>
          </w:p>
        </w:tc>
        <w:tc>
          <w:tcPr>
            <w:tcW w:w="1418" w:type="dxa"/>
            <w:tcBorders>
              <w:top w:val="single" w:sz="8" w:space="0" w:color="000000"/>
              <w:left w:val="single" w:sz="8" w:space="0" w:color="000000"/>
              <w:bottom w:val="single" w:sz="8" w:space="0" w:color="000000"/>
              <w:right w:val="single" w:sz="8" w:space="0" w:color="000000"/>
            </w:tcBorders>
          </w:tcPr>
          <w:p w14:paraId="28FFE11A" w14:textId="2460EE91" w:rsidR="00F61F55" w:rsidRPr="00931F03" w:rsidRDefault="00F61F55" w:rsidP="00F61F55">
            <w:pPr>
              <w:keepNext/>
              <w:wordWrap/>
              <w:spacing w:line="240" w:lineRule="auto"/>
              <w:jc w:val="center"/>
              <w:rPr>
                <w:szCs w:val="22"/>
              </w:rPr>
            </w:pPr>
            <w:r w:rsidRPr="00E804D7">
              <w:t>8133.40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509CD09" w14:textId="367105FF" w:rsidR="00F61F55" w:rsidRPr="00931F03" w:rsidRDefault="00F61F55" w:rsidP="00F61F55">
            <w:pPr>
              <w:keepNext/>
              <w:wordWrap/>
              <w:spacing w:line="240" w:lineRule="auto"/>
              <w:jc w:val="center"/>
              <w:rPr>
                <w:szCs w:val="22"/>
              </w:rPr>
            </w:pPr>
            <w:r w:rsidRPr="00931F03">
              <w:rPr>
                <w:szCs w:val="22"/>
              </w:rPr>
              <w:t>343.565</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40B73C3" w14:textId="1DB32259" w:rsidR="00F61F55" w:rsidRPr="00931F03" w:rsidRDefault="00F61F55" w:rsidP="00F61F55">
            <w:pPr>
              <w:keepNext/>
              <w:wordWrap/>
              <w:spacing w:line="240" w:lineRule="auto"/>
              <w:jc w:val="center"/>
              <w:rPr>
                <w:szCs w:val="22"/>
              </w:rPr>
            </w:pPr>
            <w:r>
              <w:rPr>
                <w:szCs w:val="22"/>
              </w:rPr>
              <w:t>17</w:t>
            </w:r>
            <w:r w:rsidRPr="00931F03">
              <w:rPr>
                <w:szCs w:val="22"/>
              </w:rPr>
              <w:t>3.331</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664E119"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1C4D15" w14:textId="3C68F0EE" w:rsidR="00F61F55" w:rsidRPr="00931F03" w:rsidRDefault="00F61F55" w:rsidP="00F61F55">
            <w:pPr>
              <w:keepNext/>
              <w:wordWrap/>
              <w:spacing w:line="240" w:lineRule="auto"/>
              <w:jc w:val="center"/>
              <w:rPr>
                <w:szCs w:val="22"/>
              </w:rPr>
            </w:pPr>
            <w:r>
              <w:rPr>
                <w:szCs w:val="22"/>
              </w:rPr>
              <w:t>2</w:t>
            </w:r>
            <w:r w:rsidRPr="00931F03">
              <w:rPr>
                <w:szCs w:val="22"/>
              </w:rPr>
              <w:t>4</w:t>
            </w:r>
            <w:r>
              <w:rPr>
                <w:szCs w:val="22"/>
              </w:rPr>
              <w:t>7</w:t>
            </w:r>
            <w:r w:rsidRPr="00931F03">
              <w:rPr>
                <w:szCs w:val="22"/>
              </w:rPr>
              <w:t>.561</w:t>
            </w:r>
          </w:p>
        </w:tc>
      </w:tr>
      <w:tr w:rsidR="00F61F55" w:rsidRPr="00931F03" w14:paraId="0AE251E9"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9227013" w14:textId="1A65A5E2" w:rsidR="00F61F55" w:rsidRPr="00931F03" w:rsidRDefault="00F61F55" w:rsidP="00F61F55">
            <w:pPr>
              <w:keepNext/>
              <w:wordWrap/>
              <w:spacing w:line="240" w:lineRule="auto"/>
              <w:jc w:val="center"/>
              <w:rPr>
                <w:szCs w:val="22"/>
              </w:rPr>
            </w:pPr>
            <w:r w:rsidRPr="00E804D7">
              <w:t>From 1 to 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9325148" w14:textId="77777777" w:rsidR="00F61F55" w:rsidRPr="00931F03" w:rsidRDefault="00F61F55" w:rsidP="00F61F55">
            <w:pPr>
              <w:keepNext/>
              <w:wordWrap/>
              <w:spacing w:line="240" w:lineRule="auto"/>
              <w:jc w:val="center"/>
              <w:rPr>
                <w:szCs w:val="22"/>
              </w:rPr>
            </w:pPr>
            <w:r w:rsidRPr="00931F03">
              <w:rPr>
                <w:szCs w:val="22"/>
              </w:rPr>
              <w:t>-0.003</w:t>
            </w:r>
          </w:p>
        </w:tc>
        <w:tc>
          <w:tcPr>
            <w:tcW w:w="1418" w:type="dxa"/>
            <w:tcBorders>
              <w:top w:val="single" w:sz="8" w:space="0" w:color="000000"/>
              <w:left w:val="single" w:sz="8" w:space="0" w:color="000000"/>
              <w:bottom w:val="single" w:sz="8" w:space="0" w:color="000000"/>
              <w:right w:val="single" w:sz="8" w:space="0" w:color="000000"/>
            </w:tcBorders>
          </w:tcPr>
          <w:p w14:paraId="64D99635" w14:textId="35ACF9CF" w:rsidR="00F61F55" w:rsidRPr="00931F03" w:rsidRDefault="00F61F55" w:rsidP="00F61F55">
            <w:pPr>
              <w:keepNext/>
              <w:wordWrap/>
              <w:spacing w:line="240" w:lineRule="auto"/>
              <w:jc w:val="center"/>
              <w:rPr>
                <w:szCs w:val="22"/>
              </w:rPr>
            </w:pPr>
            <w:r w:rsidRPr="00E804D7">
              <w:t>-2125.465</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A6522D5" w14:textId="7B6B77A3" w:rsidR="00F61F55" w:rsidRPr="00931F03" w:rsidRDefault="00F61F55" w:rsidP="00F61F55">
            <w:pPr>
              <w:keepNext/>
              <w:wordWrap/>
              <w:spacing w:line="240" w:lineRule="auto"/>
              <w:jc w:val="center"/>
              <w:rPr>
                <w:szCs w:val="22"/>
              </w:rPr>
            </w:pPr>
            <w:r w:rsidRPr="00931F03">
              <w:rPr>
                <w:szCs w:val="22"/>
              </w:rPr>
              <w:t>-0.003</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4F5F99B" w14:textId="77777777" w:rsidR="00F61F55" w:rsidRPr="00931F03" w:rsidRDefault="00F61F55" w:rsidP="00F61F55">
            <w:pPr>
              <w:keepNext/>
              <w:wordWrap/>
              <w:spacing w:line="240" w:lineRule="auto"/>
              <w:jc w:val="center"/>
              <w:rPr>
                <w:szCs w:val="22"/>
              </w:rPr>
            </w:pPr>
            <w:r w:rsidRPr="00931F03">
              <w:rPr>
                <w:szCs w:val="22"/>
              </w:rPr>
              <w:t>-0.003</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B7579F0"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D3C2BB" w14:textId="4D6B1788" w:rsidR="00F61F55" w:rsidRPr="00931F03" w:rsidRDefault="00F61F55" w:rsidP="00F61F55">
            <w:pPr>
              <w:keepNext/>
              <w:wordWrap/>
              <w:spacing w:line="240" w:lineRule="auto"/>
              <w:jc w:val="center"/>
              <w:rPr>
                <w:szCs w:val="22"/>
              </w:rPr>
            </w:pPr>
            <w:r w:rsidRPr="00931F03">
              <w:rPr>
                <w:szCs w:val="22"/>
              </w:rPr>
              <w:t>-0.003</w:t>
            </w:r>
          </w:p>
        </w:tc>
      </w:tr>
      <w:tr w:rsidR="00F61F55" w:rsidRPr="00931F03" w14:paraId="67C7B7B8"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6D002F" w14:textId="45AEA85E" w:rsidR="00F61F55" w:rsidRPr="00931F03" w:rsidRDefault="00F61F55" w:rsidP="00F61F55">
            <w:pPr>
              <w:keepNext/>
              <w:wordWrap/>
              <w:spacing w:line="240" w:lineRule="auto"/>
              <w:jc w:val="center"/>
              <w:rPr>
                <w:szCs w:val="22"/>
              </w:rPr>
            </w:pPr>
            <w:r w:rsidRPr="00E804D7">
              <w:t>From 2 to 3</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BACC8D1"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480F4474" w14:textId="47F83877" w:rsidR="00F61F55" w:rsidRPr="00931F03" w:rsidRDefault="00F61F55" w:rsidP="00F61F55">
            <w:pPr>
              <w:keepNext/>
              <w:wordWrap/>
              <w:spacing w:line="240" w:lineRule="auto"/>
              <w:jc w:val="center"/>
              <w:rPr>
                <w:szCs w:val="22"/>
              </w:rPr>
            </w:pPr>
            <w:r w:rsidRPr="00E804D7">
              <w:t>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EA0C72D" w14:textId="0A6461F9"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905ED9B"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3790822"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539DC5E" w14:textId="77777777" w:rsidR="00F61F55" w:rsidRPr="00931F03" w:rsidRDefault="00F61F55" w:rsidP="00F61F55">
            <w:pPr>
              <w:keepNext/>
              <w:wordWrap/>
              <w:spacing w:line="240" w:lineRule="auto"/>
              <w:jc w:val="center"/>
              <w:rPr>
                <w:szCs w:val="22"/>
              </w:rPr>
            </w:pPr>
            <w:r w:rsidRPr="00931F03">
              <w:rPr>
                <w:szCs w:val="22"/>
              </w:rPr>
              <w:t>0</w:t>
            </w:r>
          </w:p>
        </w:tc>
      </w:tr>
      <w:tr w:rsidR="00F61F55" w:rsidRPr="00931F03" w14:paraId="1C4BCEB7"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3E0092C" w14:textId="7285C341" w:rsidR="00F61F55" w:rsidRPr="00931F03" w:rsidRDefault="00F61F55" w:rsidP="00F61F55">
            <w:pPr>
              <w:keepNext/>
              <w:wordWrap/>
              <w:spacing w:line="240" w:lineRule="auto"/>
              <w:jc w:val="center"/>
              <w:rPr>
                <w:szCs w:val="22"/>
              </w:rPr>
            </w:pPr>
            <w:r w:rsidRPr="00E804D7">
              <w:rPr>
                <w:highlight w:val="darkGray"/>
              </w:rPr>
              <w:t>From 2 to 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CCDC6F" w14:textId="77777777" w:rsidR="00F61F55" w:rsidRPr="00931F03" w:rsidRDefault="00F61F55" w:rsidP="00F61F55">
            <w:pPr>
              <w:keepNext/>
              <w:wordWrap/>
              <w:spacing w:line="240" w:lineRule="auto"/>
              <w:jc w:val="center"/>
              <w:rPr>
                <w:szCs w:val="22"/>
              </w:rPr>
            </w:pPr>
            <w:r w:rsidRPr="00931F03">
              <w:rPr>
                <w:szCs w:val="22"/>
              </w:rPr>
              <w:t>-24.198</w:t>
            </w:r>
          </w:p>
        </w:tc>
        <w:tc>
          <w:tcPr>
            <w:tcW w:w="1418" w:type="dxa"/>
            <w:tcBorders>
              <w:top w:val="single" w:sz="8" w:space="0" w:color="000000"/>
              <w:left w:val="single" w:sz="8" w:space="0" w:color="000000"/>
              <w:bottom w:val="single" w:sz="8" w:space="0" w:color="000000"/>
              <w:right w:val="single" w:sz="8" w:space="0" w:color="000000"/>
            </w:tcBorders>
          </w:tcPr>
          <w:p w14:paraId="08FD6C64" w14:textId="189B04E6" w:rsidR="00F61F55" w:rsidRPr="00931F03" w:rsidRDefault="00F61F55" w:rsidP="00F61F55">
            <w:pPr>
              <w:keepNext/>
              <w:wordWrap/>
              <w:spacing w:line="240" w:lineRule="auto"/>
              <w:jc w:val="center"/>
              <w:rPr>
                <w:szCs w:val="22"/>
              </w:rPr>
            </w:pPr>
            <w:r w:rsidRPr="00E804D7">
              <w:t>-2844.295</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318D7A" w14:textId="0CC1FC6C" w:rsidR="00F61F55" w:rsidRPr="00931F03" w:rsidRDefault="00F61F55" w:rsidP="00F61F55">
            <w:pPr>
              <w:keepNext/>
              <w:wordWrap/>
              <w:spacing w:line="240" w:lineRule="auto"/>
              <w:jc w:val="center"/>
              <w:rPr>
                <w:szCs w:val="22"/>
              </w:rPr>
            </w:pPr>
            <w:r w:rsidRPr="00931F03">
              <w:rPr>
                <w:szCs w:val="22"/>
              </w:rPr>
              <w:t>-24.122</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0D6499" w14:textId="77777777" w:rsidR="00F61F55" w:rsidRPr="00931F03" w:rsidRDefault="00F61F55" w:rsidP="00F61F55">
            <w:pPr>
              <w:keepNext/>
              <w:wordWrap/>
              <w:spacing w:line="240" w:lineRule="auto"/>
              <w:jc w:val="center"/>
              <w:rPr>
                <w:szCs w:val="22"/>
              </w:rPr>
            </w:pPr>
            <w:r w:rsidRPr="00931F03">
              <w:rPr>
                <w:szCs w:val="22"/>
              </w:rPr>
              <w:t>-24.124</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6D9355A"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5E0633C" w14:textId="6722FEBF" w:rsidR="00F61F55" w:rsidRPr="00931F03" w:rsidRDefault="00F61F55" w:rsidP="00F61F55">
            <w:pPr>
              <w:keepNext/>
              <w:wordWrap/>
              <w:spacing w:line="240" w:lineRule="auto"/>
              <w:jc w:val="center"/>
              <w:rPr>
                <w:szCs w:val="22"/>
              </w:rPr>
            </w:pPr>
            <w:r w:rsidRPr="00931F03">
              <w:rPr>
                <w:szCs w:val="22"/>
              </w:rPr>
              <w:t>-</w:t>
            </w:r>
            <w:r>
              <w:rPr>
                <w:szCs w:val="22"/>
              </w:rPr>
              <w:t>3</w:t>
            </w:r>
            <w:r w:rsidRPr="00931F03">
              <w:rPr>
                <w:szCs w:val="22"/>
              </w:rPr>
              <w:t>6.900</w:t>
            </w:r>
          </w:p>
        </w:tc>
      </w:tr>
      <w:tr w:rsidR="00F61F55" w:rsidRPr="00931F03" w14:paraId="487C1AB3"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345F4C2" w14:textId="78B107BE" w:rsidR="00F61F55" w:rsidRPr="00931F03" w:rsidRDefault="00F61F55" w:rsidP="00F61F55">
            <w:pPr>
              <w:keepNext/>
              <w:wordWrap/>
              <w:spacing w:line="240" w:lineRule="auto"/>
              <w:jc w:val="center"/>
              <w:rPr>
                <w:szCs w:val="22"/>
              </w:rPr>
            </w:pPr>
            <w:r w:rsidRPr="00E804D7">
              <w:rPr>
                <w:highlight w:val="darkGray"/>
              </w:rPr>
              <w:t>From 2 to 5</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DCB8BBF" w14:textId="77777777" w:rsidR="00F61F55" w:rsidRPr="00931F03" w:rsidRDefault="00F61F55" w:rsidP="00F61F55">
            <w:pPr>
              <w:keepNext/>
              <w:wordWrap/>
              <w:spacing w:line="240" w:lineRule="auto"/>
              <w:jc w:val="center"/>
              <w:rPr>
                <w:szCs w:val="22"/>
              </w:rPr>
            </w:pPr>
            <w:r w:rsidRPr="00931F03">
              <w:rPr>
                <w:szCs w:val="22"/>
              </w:rPr>
              <w:t>22.237</w:t>
            </w:r>
          </w:p>
        </w:tc>
        <w:tc>
          <w:tcPr>
            <w:tcW w:w="1418" w:type="dxa"/>
            <w:tcBorders>
              <w:top w:val="single" w:sz="8" w:space="0" w:color="000000"/>
              <w:left w:val="single" w:sz="8" w:space="0" w:color="000000"/>
              <w:bottom w:val="single" w:sz="8" w:space="0" w:color="000000"/>
              <w:right w:val="single" w:sz="8" w:space="0" w:color="000000"/>
            </w:tcBorders>
          </w:tcPr>
          <w:p w14:paraId="4CD00529" w14:textId="0E17B2F7" w:rsidR="00F61F55" w:rsidRPr="00931F03" w:rsidRDefault="00F61F55" w:rsidP="00F61F55">
            <w:pPr>
              <w:keepNext/>
              <w:wordWrap/>
              <w:spacing w:line="240" w:lineRule="auto"/>
              <w:jc w:val="center"/>
              <w:rPr>
                <w:szCs w:val="22"/>
              </w:rPr>
            </w:pPr>
            <w:r w:rsidRPr="00E804D7">
              <w:t>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BCECFD" w14:textId="7D33F1CB" w:rsidR="00F61F55" w:rsidRPr="00931F03" w:rsidRDefault="00F61F55" w:rsidP="00F61F55">
            <w:pPr>
              <w:keepNext/>
              <w:wordWrap/>
              <w:spacing w:line="240" w:lineRule="auto"/>
              <w:jc w:val="center"/>
              <w:rPr>
                <w:szCs w:val="22"/>
              </w:rPr>
            </w:pPr>
            <w:r w:rsidRPr="00931F03">
              <w:rPr>
                <w:szCs w:val="22"/>
              </w:rPr>
              <w:t>22.238</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EDC6E24" w14:textId="5C43BB75" w:rsidR="00F61F55" w:rsidRPr="00931F03" w:rsidRDefault="00F61F55" w:rsidP="00F61F55">
            <w:pPr>
              <w:keepNext/>
              <w:wordWrap/>
              <w:spacing w:line="240" w:lineRule="auto"/>
              <w:jc w:val="center"/>
              <w:rPr>
                <w:szCs w:val="22"/>
              </w:rPr>
            </w:pPr>
            <w:r>
              <w:rPr>
                <w:szCs w:val="22"/>
              </w:rPr>
              <w:t>14</w:t>
            </w:r>
            <w:r w:rsidRPr="00931F03">
              <w:rPr>
                <w:szCs w:val="22"/>
              </w:rPr>
              <w:t>.455</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97A38D0"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E26651" w14:textId="706ABD70" w:rsidR="00F61F55" w:rsidRPr="00931F03" w:rsidRDefault="00F61F55" w:rsidP="00F61F55">
            <w:pPr>
              <w:keepNext/>
              <w:wordWrap/>
              <w:spacing w:line="240" w:lineRule="auto"/>
              <w:jc w:val="center"/>
              <w:rPr>
                <w:szCs w:val="22"/>
              </w:rPr>
            </w:pPr>
            <w:r w:rsidRPr="00931F03">
              <w:rPr>
                <w:szCs w:val="22"/>
              </w:rPr>
              <w:t>2</w:t>
            </w:r>
            <w:r>
              <w:rPr>
                <w:szCs w:val="22"/>
              </w:rPr>
              <w:t>0</w:t>
            </w:r>
            <w:r w:rsidRPr="00931F03">
              <w:rPr>
                <w:szCs w:val="22"/>
              </w:rPr>
              <w:t>.249</w:t>
            </w:r>
          </w:p>
        </w:tc>
      </w:tr>
      <w:tr w:rsidR="00F61F55" w:rsidRPr="00931F03" w14:paraId="00343C26"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C1926BC" w14:textId="4E2F2370" w:rsidR="00F61F55" w:rsidRPr="00931F03" w:rsidRDefault="00F61F55" w:rsidP="00F61F55">
            <w:pPr>
              <w:keepNext/>
              <w:wordWrap/>
              <w:spacing w:line="240" w:lineRule="auto"/>
              <w:jc w:val="center"/>
              <w:rPr>
                <w:szCs w:val="22"/>
              </w:rPr>
            </w:pPr>
            <w:r w:rsidRPr="00E804D7">
              <w:rPr>
                <w:highlight w:val="darkGray"/>
              </w:rPr>
              <w:t>From 2 to 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EFCEBE"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63129696" w14:textId="3E39652E" w:rsidR="00F61F55" w:rsidRPr="00931F03" w:rsidRDefault="00F61F55" w:rsidP="00F61F55">
            <w:pPr>
              <w:keepNext/>
              <w:wordWrap/>
              <w:spacing w:line="240" w:lineRule="auto"/>
              <w:jc w:val="center"/>
              <w:rPr>
                <w:szCs w:val="22"/>
              </w:rPr>
            </w:pPr>
            <w:r w:rsidRPr="00E804D7">
              <w:t>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9DB1DB3" w14:textId="6362DF04"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60F2B39" w14:textId="23C079F7" w:rsidR="00F61F55" w:rsidRPr="00931F03" w:rsidRDefault="00F61F55" w:rsidP="00F61F55">
            <w:pPr>
              <w:keepNext/>
              <w:wordWrap/>
              <w:spacing w:line="240" w:lineRule="auto"/>
              <w:jc w:val="center"/>
              <w:rPr>
                <w:szCs w:val="22"/>
              </w:rPr>
            </w:pPr>
            <w:r>
              <w:rPr>
                <w:szCs w:val="22"/>
              </w:rPr>
              <w:t>9.</w:t>
            </w:r>
            <w:r w:rsidRPr="00931F03">
              <w:rPr>
                <w:szCs w:val="22"/>
              </w:rPr>
              <w:t>0</w:t>
            </w:r>
            <w:r>
              <w:rPr>
                <w:szCs w:val="22"/>
              </w:rPr>
              <w:t>21</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FA29AF"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E1E01B5" w14:textId="0971682D" w:rsidR="00F61F55" w:rsidRPr="00931F03" w:rsidRDefault="00F61F55" w:rsidP="00F61F55">
            <w:pPr>
              <w:keepNext/>
              <w:wordWrap/>
              <w:spacing w:line="240" w:lineRule="auto"/>
              <w:jc w:val="center"/>
              <w:rPr>
                <w:szCs w:val="22"/>
              </w:rPr>
            </w:pPr>
            <w:r>
              <w:rPr>
                <w:szCs w:val="22"/>
              </w:rPr>
              <w:t>8.149</w:t>
            </w:r>
          </w:p>
        </w:tc>
      </w:tr>
      <w:tr w:rsidR="00F61F55" w:rsidRPr="00931F03" w14:paraId="20F844DE"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F4248A" w14:textId="267A10D9" w:rsidR="00F61F55" w:rsidRPr="00931F03" w:rsidRDefault="00F61F55" w:rsidP="00F61F55">
            <w:pPr>
              <w:keepNext/>
              <w:wordWrap/>
              <w:spacing w:line="240" w:lineRule="auto"/>
              <w:jc w:val="center"/>
              <w:rPr>
                <w:szCs w:val="22"/>
              </w:rPr>
            </w:pPr>
            <w:r w:rsidRPr="00E804D7">
              <w:t>From 2 to 7</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2ABED1" w14:textId="77777777" w:rsidR="00F61F55" w:rsidRPr="00931F03" w:rsidRDefault="00F61F55" w:rsidP="00F61F55">
            <w:pPr>
              <w:keepNext/>
              <w:wordWrap/>
              <w:spacing w:line="240" w:lineRule="auto"/>
              <w:jc w:val="center"/>
              <w:rPr>
                <w:szCs w:val="22"/>
              </w:rPr>
            </w:pPr>
            <w:r w:rsidRPr="00931F03">
              <w:rPr>
                <w:szCs w:val="22"/>
              </w:rPr>
              <w:t>365.742</w:t>
            </w:r>
          </w:p>
        </w:tc>
        <w:tc>
          <w:tcPr>
            <w:tcW w:w="1418" w:type="dxa"/>
            <w:tcBorders>
              <w:top w:val="single" w:sz="8" w:space="0" w:color="000000"/>
              <w:left w:val="single" w:sz="8" w:space="0" w:color="000000"/>
              <w:bottom w:val="single" w:sz="8" w:space="0" w:color="000000"/>
              <w:right w:val="single" w:sz="8" w:space="0" w:color="000000"/>
            </w:tcBorders>
          </w:tcPr>
          <w:p w14:paraId="222A13A3" w14:textId="3AEB5912" w:rsidR="00F61F55" w:rsidRPr="00931F03" w:rsidRDefault="00F61F55" w:rsidP="00F61F55">
            <w:pPr>
              <w:keepNext/>
              <w:wordWrap/>
              <w:spacing w:line="240" w:lineRule="auto"/>
              <w:jc w:val="center"/>
              <w:rPr>
                <w:szCs w:val="22"/>
              </w:rPr>
            </w:pPr>
            <w:r w:rsidRPr="00E804D7">
              <w:t>9568.751</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DE72361" w14:textId="5B27D52D" w:rsidR="00F61F55" w:rsidRPr="00931F03" w:rsidRDefault="00F61F55" w:rsidP="00F61F55">
            <w:pPr>
              <w:keepNext/>
              <w:wordWrap/>
              <w:spacing w:line="240" w:lineRule="auto"/>
              <w:jc w:val="center"/>
              <w:rPr>
                <w:szCs w:val="22"/>
              </w:rPr>
            </w:pPr>
            <w:r w:rsidRPr="00931F03">
              <w:rPr>
                <w:szCs w:val="22"/>
              </w:rPr>
              <w:t>365.778</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74516B5" w14:textId="77777777" w:rsidR="00F61F55" w:rsidRPr="00931F03" w:rsidRDefault="00F61F55" w:rsidP="00F61F55">
            <w:pPr>
              <w:keepNext/>
              <w:wordWrap/>
              <w:spacing w:line="240" w:lineRule="auto"/>
              <w:jc w:val="center"/>
              <w:rPr>
                <w:szCs w:val="22"/>
              </w:rPr>
            </w:pPr>
            <w:r w:rsidRPr="00931F03">
              <w:rPr>
                <w:szCs w:val="22"/>
              </w:rPr>
              <w:t>365.337</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84E8C2"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5E22D80" w14:textId="77777777" w:rsidR="00F61F55" w:rsidRPr="00931F03" w:rsidRDefault="00F61F55" w:rsidP="00F61F55">
            <w:pPr>
              <w:keepNext/>
              <w:wordWrap/>
              <w:spacing w:line="240" w:lineRule="auto"/>
              <w:jc w:val="center"/>
              <w:rPr>
                <w:szCs w:val="22"/>
              </w:rPr>
            </w:pPr>
            <w:r w:rsidRPr="00931F03">
              <w:rPr>
                <w:szCs w:val="22"/>
              </w:rPr>
              <w:t>365.786</w:t>
            </w:r>
          </w:p>
        </w:tc>
      </w:tr>
      <w:tr w:rsidR="00F61F55" w:rsidRPr="00931F03" w14:paraId="6A362B22"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F76C96B" w14:textId="77AFD703" w:rsidR="00F61F55" w:rsidRPr="00931F03" w:rsidRDefault="00F61F55" w:rsidP="00F61F55">
            <w:pPr>
              <w:keepNext/>
              <w:wordWrap/>
              <w:spacing w:line="240" w:lineRule="auto"/>
              <w:jc w:val="center"/>
              <w:rPr>
                <w:szCs w:val="22"/>
              </w:rPr>
            </w:pPr>
            <w:r w:rsidRPr="00E804D7">
              <w:rPr>
                <w:highlight w:val="darkGray"/>
              </w:rPr>
              <w:t>From 2 to 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B1A06BB" w14:textId="77777777" w:rsidR="00F61F55" w:rsidRPr="00931F03" w:rsidRDefault="00F61F55" w:rsidP="00F61F55">
            <w:pPr>
              <w:keepNext/>
              <w:wordWrap/>
              <w:spacing w:line="240" w:lineRule="auto"/>
              <w:jc w:val="center"/>
              <w:rPr>
                <w:szCs w:val="22"/>
              </w:rPr>
            </w:pPr>
            <w:r w:rsidRPr="00931F03">
              <w:rPr>
                <w:szCs w:val="22"/>
              </w:rPr>
              <w:t>9.640</w:t>
            </w:r>
          </w:p>
        </w:tc>
        <w:tc>
          <w:tcPr>
            <w:tcW w:w="1418" w:type="dxa"/>
            <w:tcBorders>
              <w:top w:val="single" w:sz="8" w:space="0" w:color="000000"/>
              <w:left w:val="single" w:sz="8" w:space="0" w:color="000000"/>
              <w:bottom w:val="single" w:sz="8" w:space="0" w:color="000000"/>
              <w:right w:val="single" w:sz="8" w:space="0" w:color="000000"/>
            </w:tcBorders>
          </w:tcPr>
          <w:p w14:paraId="0FA9A6F8" w14:textId="71C4ECB1" w:rsidR="00F61F55" w:rsidRPr="00931F03" w:rsidRDefault="00F61F55" w:rsidP="00F61F55">
            <w:pPr>
              <w:keepNext/>
              <w:wordWrap/>
              <w:spacing w:line="240" w:lineRule="auto"/>
              <w:jc w:val="center"/>
              <w:rPr>
                <w:szCs w:val="22"/>
              </w:rPr>
            </w:pPr>
            <w:r w:rsidRPr="00E804D7">
              <w:t>-1079.923</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0810D52" w14:textId="43402A75" w:rsidR="00F61F55" w:rsidRPr="00931F03" w:rsidRDefault="00F61F55" w:rsidP="00F61F55">
            <w:pPr>
              <w:keepNext/>
              <w:wordWrap/>
              <w:spacing w:line="240" w:lineRule="auto"/>
              <w:jc w:val="center"/>
              <w:rPr>
                <w:szCs w:val="22"/>
              </w:rPr>
            </w:pPr>
            <w:r w:rsidRPr="00931F03">
              <w:rPr>
                <w:szCs w:val="22"/>
              </w:rPr>
              <w:t>9.939</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E8F761" w14:textId="77777777" w:rsidR="00F61F55" w:rsidRPr="00931F03" w:rsidRDefault="00F61F55" w:rsidP="00F61F55">
            <w:pPr>
              <w:keepNext/>
              <w:wordWrap/>
              <w:spacing w:line="240" w:lineRule="auto"/>
              <w:jc w:val="center"/>
              <w:rPr>
                <w:szCs w:val="22"/>
              </w:rPr>
            </w:pPr>
            <w:r w:rsidRPr="00931F03">
              <w:rPr>
                <w:szCs w:val="22"/>
              </w:rPr>
              <w:t>10.677</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670FFF"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9DD4F40" w14:textId="77777777" w:rsidR="00F61F55" w:rsidRPr="00931F03" w:rsidRDefault="00F61F55" w:rsidP="00F61F55">
            <w:pPr>
              <w:keepNext/>
              <w:wordWrap/>
              <w:spacing w:line="240" w:lineRule="auto"/>
              <w:jc w:val="center"/>
              <w:rPr>
                <w:szCs w:val="22"/>
              </w:rPr>
            </w:pPr>
            <w:r w:rsidRPr="00931F03">
              <w:rPr>
                <w:szCs w:val="22"/>
              </w:rPr>
              <w:t>3.052</w:t>
            </w:r>
          </w:p>
        </w:tc>
      </w:tr>
      <w:tr w:rsidR="00F61F55" w:rsidRPr="00931F03" w14:paraId="2AC7E1AD"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A6B3D13" w14:textId="206EE530" w:rsidR="00F61F55" w:rsidRPr="00931F03" w:rsidRDefault="00F61F55" w:rsidP="00F61F55">
            <w:pPr>
              <w:keepNext/>
              <w:wordWrap/>
              <w:spacing w:line="240" w:lineRule="auto"/>
              <w:jc w:val="center"/>
              <w:rPr>
                <w:szCs w:val="22"/>
              </w:rPr>
            </w:pPr>
            <w:r w:rsidRPr="00E804D7">
              <w:t>From 3 to 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F12EA59"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49A40824" w14:textId="2AB92462" w:rsidR="00F61F55" w:rsidRPr="00931F03" w:rsidRDefault="00F61F55" w:rsidP="00F61F55">
            <w:pPr>
              <w:keepNext/>
              <w:wordWrap/>
              <w:spacing w:line="240" w:lineRule="auto"/>
              <w:jc w:val="center"/>
              <w:rPr>
                <w:szCs w:val="22"/>
              </w:rPr>
            </w:pPr>
            <w:r w:rsidRPr="00E804D7">
              <w:t>-2304.479</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B560A1" w14:textId="7A77311C"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048C38D"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82C180"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D463E11" w14:textId="77777777" w:rsidR="00F61F55" w:rsidRPr="00931F03" w:rsidRDefault="00F61F55" w:rsidP="00F61F55">
            <w:pPr>
              <w:keepNext/>
              <w:wordWrap/>
              <w:spacing w:line="240" w:lineRule="auto"/>
              <w:jc w:val="center"/>
              <w:rPr>
                <w:szCs w:val="22"/>
              </w:rPr>
            </w:pPr>
            <w:r w:rsidRPr="00931F03">
              <w:rPr>
                <w:szCs w:val="22"/>
              </w:rPr>
              <w:t>0</w:t>
            </w:r>
          </w:p>
        </w:tc>
      </w:tr>
      <w:tr w:rsidR="00F61F55" w:rsidRPr="00931F03" w14:paraId="3DB88E59"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12978F9" w14:textId="199D7E91" w:rsidR="00F61F55" w:rsidRPr="00931F03" w:rsidRDefault="00F61F55" w:rsidP="00F61F55">
            <w:pPr>
              <w:keepNext/>
              <w:wordWrap/>
              <w:spacing w:line="240" w:lineRule="auto"/>
              <w:jc w:val="center"/>
              <w:rPr>
                <w:szCs w:val="22"/>
              </w:rPr>
            </w:pPr>
            <w:r w:rsidRPr="00E804D7">
              <w:t>From 3 to 5</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F12BB1A" w14:textId="77777777" w:rsidR="00F61F55" w:rsidRPr="00931F03" w:rsidRDefault="00F61F55" w:rsidP="00F61F55">
            <w:pPr>
              <w:keepNext/>
              <w:wordWrap/>
              <w:spacing w:line="240" w:lineRule="auto"/>
              <w:jc w:val="center"/>
              <w:rPr>
                <w:szCs w:val="22"/>
              </w:rPr>
            </w:pPr>
            <w:r w:rsidRPr="00931F03">
              <w:rPr>
                <w:szCs w:val="22"/>
              </w:rPr>
              <w:t>-6.161</w:t>
            </w:r>
          </w:p>
        </w:tc>
        <w:tc>
          <w:tcPr>
            <w:tcW w:w="1418" w:type="dxa"/>
            <w:tcBorders>
              <w:top w:val="single" w:sz="8" w:space="0" w:color="000000"/>
              <w:left w:val="single" w:sz="8" w:space="0" w:color="000000"/>
              <w:bottom w:val="single" w:sz="8" w:space="0" w:color="000000"/>
              <w:right w:val="single" w:sz="8" w:space="0" w:color="000000"/>
            </w:tcBorders>
          </w:tcPr>
          <w:p w14:paraId="09F05476" w14:textId="1BB5949A" w:rsidR="00F61F55" w:rsidRPr="00931F03" w:rsidRDefault="00F61F55" w:rsidP="00F61F55">
            <w:pPr>
              <w:keepNext/>
              <w:wordWrap/>
              <w:spacing w:line="240" w:lineRule="auto"/>
              <w:jc w:val="center"/>
              <w:rPr>
                <w:szCs w:val="22"/>
              </w:rPr>
            </w:pPr>
            <w:r w:rsidRPr="00E804D7">
              <w:t>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CA0BBB2" w14:textId="34D9286B" w:rsidR="00F61F55" w:rsidRPr="00931F03" w:rsidRDefault="00F61F55" w:rsidP="00F61F55">
            <w:pPr>
              <w:keepNext/>
              <w:wordWrap/>
              <w:spacing w:line="240" w:lineRule="auto"/>
              <w:jc w:val="center"/>
              <w:rPr>
                <w:szCs w:val="22"/>
              </w:rPr>
            </w:pPr>
            <w:r w:rsidRPr="00931F03">
              <w:rPr>
                <w:szCs w:val="22"/>
              </w:rPr>
              <w:t>-6.161</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D4D810B" w14:textId="77777777" w:rsidR="00F61F55" w:rsidRPr="00931F03" w:rsidRDefault="00F61F55" w:rsidP="00F61F55">
            <w:pPr>
              <w:keepNext/>
              <w:wordWrap/>
              <w:spacing w:line="240" w:lineRule="auto"/>
              <w:jc w:val="center"/>
              <w:rPr>
                <w:szCs w:val="22"/>
              </w:rPr>
            </w:pPr>
            <w:r w:rsidRPr="00931F03">
              <w:rPr>
                <w:szCs w:val="22"/>
              </w:rPr>
              <w:t>-6.143</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5C539F"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00BF52" w14:textId="77777777" w:rsidR="00F61F55" w:rsidRPr="00931F03" w:rsidRDefault="00F61F55" w:rsidP="00F61F55">
            <w:pPr>
              <w:keepNext/>
              <w:wordWrap/>
              <w:spacing w:line="240" w:lineRule="auto"/>
              <w:jc w:val="center"/>
              <w:rPr>
                <w:szCs w:val="22"/>
              </w:rPr>
            </w:pPr>
            <w:r w:rsidRPr="00931F03">
              <w:rPr>
                <w:szCs w:val="22"/>
              </w:rPr>
              <w:t>-6.165</w:t>
            </w:r>
          </w:p>
        </w:tc>
      </w:tr>
      <w:tr w:rsidR="00F61F55" w:rsidRPr="00931F03" w14:paraId="2BB9CAE6"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C39B2D6" w14:textId="787F635C" w:rsidR="00F61F55" w:rsidRPr="00931F03" w:rsidRDefault="00F61F55" w:rsidP="00F61F55">
            <w:pPr>
              <w:keepNext/>
              <w:wordWrap/>
              <w:spacing w:line="240" w:lineRule="auto"/>
              <w:jc w:val="center"/>
              <w:rPr>
                <w:szCs w:val="22"/>
              </w:rPr>
            </w:pPr>
            <w:r w:rsidRPr="00E804D7">
              <w:t>From 3 to 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C8EB905"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5E79DA3E" w14:textId="201298FC" w:rsidR="00F61F55" w:rsidRPr="00931F03" w:rsidRDefault="00F61F55" w:rsidP="00F61F55">
            <w:pPr>
              <w:keepNext/>
              <w:wordWrap/>
              <w:spacing w:line="240" w:lineRule="auto"/>
              <w:jc w:val="center"/>
              <w:rPr>
                <w:szCs w:val="22"/>
              </w:rPr>
            </w:pPr>
            <w:r w:rsidRPr="00E804D7">
              <w:t>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A5CE9A2" w14:textId="63E4E032"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97BA639"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A49F4B"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17FB7C4" w14:textId="77777777" w:rsidR="00F61F55" w:rsidRPr="00931F03" w:rsidRDefault="00F61F55" w:rsidP="00F61F55">
            <w:pPr>
              <w:keepNext/>
              <w:wordWrap/>
              <w:spacing w:line="240" w:lineRule="auto"/>
              <w:jc w:val="center"/>
              <w:rPr>
                <w:szCs w:val="22"/>
              </w:rPr>
            </w:pPr>
            <w:r w:rsidRPr="00931F03">
              <w:rPr>
                <w:szCs w:val="22"/>
              </w:rPr>
              <w:t>0</w:t>
            </w:r>
          </w:p>
        </w:tc>
      </w:tr>
      <w:tr w:rsidR="00F61F55" w:rsidRPr="00931F03" w14:paraId="74EB3CB9"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1A9943A" w14:textId="747818EF" w:rsidR="00F61F55" w:rsidRPr="00931F03" w:rsidRDefault="00F61F55" w:rsidP="00F61F55">
            <w:pPr>
              <w:keepNext/>
              <w:wordWrap/>
              <w:spacing w:line="240" w:lineRule="auto"/>
              <w:jc w:val="center"/>
              <w:rPr>
                <w:szCs w:val="22"/>
              </w:rPr>
            </w:pPr>
            <w:r w:rsidRPr="00E804D7">
              <w:rPr>
                <w:highlight w:val="darkGray"/>
              </w:rPr>
              <w:t>From 3 to 7</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A8312A" w14:textId="77777777" w:rsidR="00F61F55" w:rsidRPr="00931F03" w:rsidRDefault="00F61F55" w:rsidP="00F61F55">
            <w:pPr>
              <w:keepNext/>
              <w:wordWrap/>
              <w:spacing w:line="240" w:lineRule="auto"/>
              <w:jc w:val="center"/>
              <w:rPr>
                <w:szCs w:val="22"/>
              </w:rPr>
            </w:pPr>
            <w:r w:rsidRPr="00931F03">
              <w:rPr>
                <w:szCs w:val="22"/>
              </w:rPr>
              <w:t>190.877</w:t>
            </w:r>
          </w:p>
        </w:tc>
        <w:tc>
          <w:tcPr>
            <w:tcW w:w="1418" w:type="dxa"/>
            <w:tcBorders>
              <w:top w:val="single" w:sz="8" w:space="0" w:color="000000"/>
              <w:left w:val="single" w:sz="8" w:space="0" w:color="000000"/>
              <w:bottom w:val="single" w:sz="8" w:space="0" w:color="000000"/>
              <w:right w:val="single" w:sz="8" w:space="0" w:color="000000"/>
            </w:tcBorders>
          </w:tcPr>
          <w:p w14:paraId="09B0CAB2" w14:textId="0483C881" w:rsidR="00F61F55" w:rsidRPr="00931F03" w:rsidRDefault="00F61F55" w:rsidP="00F61F55">
            <w:pPr>
              <w:keepNext/>
              <w:wordWrap/>
              <w:spacing w:line="240" w:lineRule="auto"/>
              <w:jc w:val="center"/>
              <w:rPr>
                <w:szCs w:val="22"/>
              </w:rPr>
            </w:pPr>
            <w:r w:rsidRPr="00E804D7">
              <w:t>6053.872</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C72E5A9" w14:textId="03B674F0" w:rsidR="00F61F55" w:rsidRPr="00931F03" w:rsidRDefault="00F61F55" w:rsidP="00F61F55">
            <w:pPr>
              <w:keepNext/>
              <w:wordWrap/>
              <w:spacing w:line="240" w:lineRule="auto"/>
              <w:jc w:val="center"/>
              <w:rPr>
                <w:szCs w:val="22"/>
              </w:rPr>
            </w:pPr>
            <w:r w:rsidRPr="00931F03">
              <w:rPr>
                <w:szCs w:val="22"/>
              </w:rPr>
              <w:t>190.855</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EE15038" w14:textId="77777777" w:rsidR="00F61F55" w:rsidRPr="00931F03" w:rsidRDefault="00F61F55" w:rsidP="00F61F55">
            <w:pPr>
              <w:keepNext/>
              <w:wordWrap/>
              <w:spacing w:line="240" w:lineRule="auto"/>
              <w:jc w:val="center"/>
              <w:rPr>
                <w:szCs w:val="22"/>
              </w:rPr>
            </w:pPr>
            <w:r w:rsidRPr="00931F03">
              <w:rPr>
                <w:szCs w:val="22"/>
              </w:rPr>
              <w:t>184.655</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4CF6DA8"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AE7C81" w14:textId="77777777" w:rsidR="00F61F55" w:rsidRPr="00931F03" w:rsidRDefault="00F61F55" w:rsidP="00F61F55">
            <w:pPr>
              <w:keepNext/>
              <w:wordWrap/>
              <w:spacing w:line="240" w:lineRule="auto"/>
              <w:jc w:val="center"/>
              <w:rPr>
                <w:szCs w:val="22"/>
              </w:rPr>
            </w:pPr>
            <w:r w:rsidRPr="00931F03">
              <w:rPr>
                <w:szCs w:val="22"/>
              </w:rPr>
              <w:t>196.290</w:t>
            </w:r>
          </w:p>
        </w:tc>
      </w:tr>
      <w:tr w:rsidR="00F61F55" w:rsidRPr="00931F03" w14:paraId="7007E15E"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F857991" w14:textId="3C4BE077" w:rsidR="00F61F55" w:rsidRPr="00931F03" w:rsidRDefault="00F61F55" w:rsidP="00F61F55">
            <w:pPr>
              <w:keepNext/>
              <w:wordWrap/>
              <w:spacing w:line="240" w:lineRule="auto"/>
              <w:jc w:val="center"/>
              <w:rPr>
                <w:szCs w:val="22"/>
              </w:rPr>
            </w:pPr>
            <w:r w:rsidRPr="00E804D7">
              <w:t>From 3 to 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95B353"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287C6626" w14:textId="4EAF9EE1" w:rsidR="00F61F55" w:rsidRPr="00931F03" w:rsidRDefault="00F61F55" w:rsidP="00F61F55">
            <w:pPr>
              <w:keepNext/>
              <w:wordWrap/>
              <w:spacing w:line="240" w:lineRule="auto"/>
              <w:jc w:val="center"/>
              <w:rPr>
                <w:szCs w:val="22"/>
              </w:rPr>
            </w:pPr>
            <w:r w:rsidRPr="00E804D7">
              <w:t>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00D568A" w14:textId="5E5CC848"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ABDA85F"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F14637"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B1F6F91" w14:textId="77777777" w:rsidR="00F61F55" w:rsidRPr="00931F03" w:rsidRDefault="00F61F55" w:rsidP="00F61F55">
            <w:pPr>
              <w:keepNext/>
              <w:wordWrap/>
              <w:spacing w:line="240" w:lineRule="auto"/>
              <w:jc w:val="center"/>
              <w:rPr>
                <w:szCs w:val="22"/>
              </w:rPr>
            </w:pPr>
            <w:r w:rsidRPr="00931F03">
              <w:rPr>
                <w:szCs w:val="22"/>
              </w:rPr>
              <w:t>0</w:t>
            </w:r>
          </w:p>
        </w:tc>
      </w:tr>
      <w:tr w:rsidR="00F61F55" w:rsidRPr="00931F03" w14:paraId="5CA35AE8"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95DCF3A" w14:textId="7C61B6E4" w:rsidR="00F61F55" w:rsidRPr="00931F03" w:rsidRDefault="00F61F55" w:rsidP="00F61F55">
            <w:pPr>
              <w:keepNext/>
              <w:wordWrap/>
              <w:spacing w:line="240" w:lineRule="auto"/>
              <w:jc w:val="center"/>
              <w:rPr>
                <w:szCs w:val="22"/>
              </w:rPr>
            </w:pPr>
            <w:r w:rsidRPr="00E804D7">
              <w:t>From 4 to 5</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EE3DC7C" w14:textId="77777777" w:rsidR="00F61F55" w:rsidRPr="00931F03" w:rsidRDefault="00F61F55" w:rsidP="00F61F55">
            <w:pPr>
              <w:keepNext/>
              <w:wordWrap/>
              <w:spacing w:line="240" w:lineRule="auto"/>
              <w:jc w:val="center"/>
              <w:rPr>
                <w:szCs w:val="22"/>
              </w:rPr>
            </w:pPr>
            <w:r w:rsidRPr="00931F03">
              <w:rPr>
                <w:szCs w:val="22"/>
              </w:rPr>
              <w:t>48.551</w:t>
            </w:r>
          </w:p>
        </w:tc>
        <w:tc>
          <w:tcPr>
            <w:tcW w:w="1418" w:type="dxa"/>
            <w:tcBorders>
              <w:top w:val="single" w:sz="8" w:space="0" w:color="000000"/>
              <w:left w:val="single" w:sz="8" w:space="0" w:color="000000"/>
              <w:bottom w:val="single" w:sz="8" w:space="0" w:color="000000"/>
              <w:right w:val="single" w:sz="8" w:space="0" w:color="000000"/>
            </w:tcBorders>
          </w:tcPr>
          <w:p w14:paraId="67C6D6EE" w14:textId="426F0969" w:rsidR="00F61F55" w:rsidRPr="00931F03" w:rsidRDefault="00F61F55" w:rsidP="00F61F55">
            <w:pPr>
              <w:keepNext/>
              <w:wordWrap/>
              <w:spacing w:line="240" w:lineRule="auto"/>
              <w:jc w:val="center"/>
              <w:rPr>
                <w:szCs w:val="22"/>
              </w:rPr>
            </w:pPr>
            <w:r w:rsidRPr="00E804D7">
              <w:t>3164.935</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68E30A1" w14:textId="47677A2C" w:rsidR="00F61F55" w:rsidRPr="00931F03" w:rsidRDefault="00F61F55" w:rsidP="00F61F55">
            <w:pPr>
              <w:keepNext/>
              <w:wordWrap/>
              <w:spacing w:line="240" w:lineRule="auto"/>
              <w:jc w:val="center"/>
              <w:rPr>
                <w:szCs w:val="22"/>
              </w:rPr>
            </w:pPr>
            <w:r w:rsidRPr="00931F03">
              <w:rPr>
                <w:szCs w:val="22"/>
              </w:rPr>
              <w:t>48.551</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7EC5114" w14:textId="77777777" w:rsidR="00F61F55" w:rsidRPr="00931F03" w:rsidRDefault="00F61F55" w:rsidP="00F61F55">
            <w:pPr>
              <w:keepNext/>
              <w:wordWrap/>
              <w:spacing w:line="240" w:lineRule="auto"/>
              <w:jc w:val="center"/>
              <w:rPr>
                <w:szCs w:val="22"/>
              </w:rPr>
            </w:pPr>
            <w:r w:rsidRPr="00931F03">
              <w:rPr>
                <w:szCs w:val="22"/>
              </w:rPr>
              <w:t>48.533</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FEF35C4"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6EEA7AD" w14:textId="77777777" w:rsidR="00F61F55" w:rsidRPr="00931F03" w:rsidRDefault="00F61F55" w:rsidP="00F61F55">
            <w:pPr>
              <w:keepNext/>
              <w:wordWrap/>
              <w:spacing w:line="240" w:lineRule="auto"/>
              <w:jc w:val="center"/>
              <w:rPr>
                <w:szCs w:val="22"/>
              </w:rPr>
            </w:pPr>
            <w:r w:rsidRPr="00931F03">
              <w:rPr>
                <w:szCs w:val="22"/>
              </w:rPr>
              <w:t>48.547</w:t>
            </w:r>
          </w:p>
        </w:tc>
      </w:tr>
      <w:tr w:rsidR="00F61F55" w:rsidRPr="00931F03" w14:paraId="4390B4BC"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E365EE" w14:textId="136BD547" w:rsidR="00F61F55" w:rsidRPr="00931F03" w:rsidRDefault="00F61F55" w:rsidP="00F61F55">
            <w:pPr>
              <w:keepNext/>
              <w:wordWrap/>
              <w:spacing w:line="240" w:lineRule="auto"/>
              <w:jc w:val="center"/>
              <w:rPr>
                <w:szCs w:val="22"/>
              </w:rPr>
            </w:pPr>
            <w:r w:rsidRPr="00E804D7">
              <w:t>From 4 to 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CA014E"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21078EAA" w14:textId="38C8DBA9" w:rsidR="00F61F55" w:rsidRPr="00931F03" w:rsidRDefault="00F61F55" w:rsidP="00F61F55">
            <w:pPr>
              <w:keepNext/>
              <w:wordWrap/>
              <w:spacing w:line="240" w:lineRule="auto"/>
              <w:jc w:val="center"/>
              <w:rPr>
                <w:szCs w:val="22"/>
              </w:rPr>
            </w:pPr>
            <w:r w:rsidRPr="00E804D7">
              <w:t>554.265</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A0B666" w14:textId="52304658"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3824635"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CC1DAC"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C9B0EB9" w14:textId="77777777" w:rsidR="00F61F55" w:rsidRPr="00931F03" w:rsidRDefault="00F61F55" w:rsidP="00F61F55">
            <w:pPr>
              <w:keepNext/>
              <w:wordWrap/>
              <w:spacing w:line="240" w:lineRule="auto"/>
              <w:jc w:val="center"/>
              <w:rPr>
                <w:szCs w:val="22"/>
              </w:rPr>
            </w:pPr>
            <w:r w:rsidRPr="00931F03">
              <w:rPr>
                <w:szCs w:val="22"/>
              </w:rPr>
              <w:t>0</w:t>
            </w:r>
          </w:p>
        </w:tc>
      </w:tr>
      <w:tr w:rsidR="00F61F55" w:rsidRPr="00931F03" w14:paraId="38861F65"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726EDC" w14:textId="311C1898" w:rsidR="00F61F55" w:rsidRPr="00931F03" w:rsidRDefault="00F61F55" w:rsidP="00F61F55">
            <w:pPr>
              <w:keepNext/>
              <w:wordWrap/>
              <w:spacing w:line="240" w:lineRule="auto"/>
              <w:jc w:val="center"/>
              <w:rPr>
                <w:szCs w:val="22"/>
              </w:rPr>
            </w:pPr>
            <w:r w:rsidRPr="00E804D7">
              <w:t>From 4 to 7</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13AA3D" w14:textId="77777777" w:rsidR="00F61F55" w:rsidRPr="00931F03" w:rsidRDefault="00F61F55" w:rsidP="00F61F55">
            <w:pPr>
              <w:keepNext/>
              <w:wordWrap/>
              <w:spacing w:line="240" w:lineRule="auto"/>
              <w:jc w:val="center"/>
              <w:rPr>
                <w:szCs w:val="22"/>
              </w:rPr>
            </w:pPr>
            <w:r w:rsidRPr="00931F03">
              <w:rPr>
                <w:szCs w:val="22"/>
              </w:rPr>
              <w:t>393.870</w:t>
            </w:r>
          </w:p>
        </w:tc>
        <w:tc>
          <w:tcPr>
            <w:tcW w:w="1418" w:type="dxa"/>
            <w:tcBorders>
              <w:top w:val="single" w:sz="8" w:space="0" w:color="000000"/>
              <w:left w:val="single" w:sz="8" w:space="0" w:color="000000"/>
              <w:bottom w:val="single" w:sz="8" w:space="0" w:color="000000"/>
              <w:right w:val="single" w:sz="8" w:space="0" w:color="000000"/>
            </w:tcBorders>
          </w:tcPr>
          <w:p w14:paraId="187A9A0E" w14:textId="0C9FA60F" w:rsidR="00F61F55" w:rsidRPr="00931F03" w:rsidRDefault="00F61F55" w:rsidP="00F61F55">
            <w:pPr>
              <w:keepNext/>
              <w:wordWrap/>
              <w:spacing w:line="240" w:lineRule="auto"/>
              <w:jc w:val="center"/>
              <w:rPr>
                <w:szCs w:val="22"/>
              </w:rPr>
            </w:pPr>
            <w:r w:rsidRPr="00E804D7">
              <w:t>11266.683</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76C878" w14:textId="39F8CA6D" w:rsidR="00F61F55" w:rsidRPr="00931F03" w:rsidRDefault="00F61F55" w:rsidP="00F61F55">
            <w:pPr>
              <w:keepNext/>
              <w:wordWrap/>
              <w:spacing w:line="240" w:lineRule="auto"/>
              <w:jc w:val="center"/>
              <w:rPr>
                <w:szCs w:val="22"/>
              </w:rPr>
            </w:pPr>
            <w:r w:rsidRPr="00931F03">
              <w:rPr>
                <w:szCs w:val="22"/>
              </w:rPr>
              <w:t>393.891</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EF5630F" w14:textId="77777777" w:rsidR="00F61F55" w:rsidRPr="00931F03" w:rsidRDefault="00F61F55" w:rsidP="00F61F55">
            <w:pPr>
              <w:keepNext/>
              <w:wordWrap/>
              <w:spacing w:line="240" w:lineRule="auto"/>
              <w:jc w:val="center"/>
              <w:rPr>
                <w:szCs w:val="22"/>
              </w:rPr>
            </w:pPr>
            <w:r w:rsidRPr="00931F03">
              <w:rPr>
                <w:szCs w:val="22"/>
              </w:rPr>
              <w:t>393.35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6E60A85"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22E6284" w14:textId="77777777" w:rsidR="00F61F55" w:rsidRPr="00931F03" w:rsidRDefault="00F61F55" w:rsidP="00F61F55">
            <w:pPr>
              <w:keepNext/>
              <w:wordWrap/>
              <w:spacing w:line="240" w:lineRule="auto"/>
              <w:jc w:val="center"/>
              <w:rPr>
                <w:szCs w:val="22"/>
              </w:rPr>
            </w:pPr>
            <w:r w:rsidRPr="00931F03">
              <w:rPr>
                <w:szCs w:val="22"/>
              </w:rPr>
              <w:t>393.905</w:t>
            </w:r>
          </w:p>
        </w:tc>
      </w:tr>
      <w:tr w:rsidR="00F61F55" w:rsidRPr="00931F03" w14:paraId="31B1B834"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C6F3D70" w14:textId="713279B8" w:rsidR="00F61F55" w:rsidRPr="00931F03" w:rsidRDefault="00F61F55" w:rsidP="00F61F55">
            <w:pPr>
              <w:keepNext/>
              <w:wordWrap/>
              <w:spacing w:line="240" w:lineRule="auto"/>
              <w:jc w:val="center"/>
              <w:rPr>
                <w:szCs w:val="22"/>
              </w:rPr>
            </w:pPr>
            <w:r w:rsidRPr="00E804D7">
              <w:t>From 4 to 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9499B4"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47A1FF3D" w14:textId="63B241BF" w:rsidR="00F61F55" w:rsidRPr="00931F03" w:rsidRDefault="00F61F55" w:rsidP="00F61F55">
            <w:pPr>
              <w:keepNext/>
              <w:wordWrap/>
              <w:spacing w:line="240" w:lineRule="auto"/>
              <w:jc w:val="center"/>
              <w:rPr>
                <w:szCs w:val="22"/>
              </w:rPr>
            </w:pPr>
            <w:r w:rsidRPr="00E804D7">
              <w:t>1766.403</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9D941B8" w14:textId="3274D87D"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BAF394"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51F5666"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425487" w14:textId="77777777" w:rsidR="00F61F55" w:rsidRPr="00931F03" w:rsidRDefault="00F61F55" w:rsidP="00F61F55">
            <w:pPr>
              <w:keepNext/>
              <w:wordWrap/>
              <w:spacing w:line="240" w:lineRule="auto"/>
              <w:jc w:val="center"/>
              <w:rPr>
                <w:szCs w:val="22"/>
              </w:rPr>
            </w:pPr>
            <w:r w:rsidRPr="00931F03">
              <w:rPr>
                <w:szCs w:val="22"/>
              </w:rPr>
              <w:t>0</w:t>
            </w:r>
          </w:p>
        </w:tc>
      </w:tr>
      <w:tr w:rsidR="00F61F55" w:rsidRPr="00931F03" w14:paraId="1EEEEB0D"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9F471B8" w14:textId="68B6B023" w:rsidR="00F61F55" w:rsidRPr="00931F03" w:rsidRDefault="00F61F55" w:rsidP="00F61F55">
            <w:pPr>
              <w:keepNext/>
              <w:wordWrap/>
              <w:spacing w:line="240" w:lineRule="auto"/>
              <w:jc w:val="center"/>
              <w:rPr>
                <w:szCs w:val="22"/>
              </w:rPr>
            </w:pPr>
            <w:r w:rsidRPr="00E804D7">
              <w:rPr>
                <w:highlight w:val="darkGray"/>
              </w:rPr>
              <w:t>From 5 to 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BB569F"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4D29DA92" w14:textId="48913459" w:rsidR="00F61F55" w:rsidRPr="00931F03" w:rsidRDefault="00F61F55" w:rsidP="00F61F55">
            <w:pPr>
              <w:keepNext/>
              <w:wordWrap/>
              <w:spacing w:line="240" w:lineRule="auto"/>
              <w:jc w:val="center"/>
              <w:rPr>
                <w:szCs w:val="22"/>
              </w:rPr>
            </w:pPr>
            <w:r w:rsidRPr="00E804D7">
              <w:t>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AF6BCC6" w14:textId="2CC99A1B"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6B4B573" w14:textId="6905EED8" w:rsidR="00F61F55" w:rsidRPr="00931F03" w:rsidRDefault="00F61F55" w:rsidP="00F61F55">
            <w:pPr>
              <w:keepNext/>
              <w:wordWrap/>
              <w:spacing w:line="240" w:lineRule="auto"/>
              <w:jc w:val="center"/>
              <w:rPr>
                <w:szCs w:val="22"/>
              </w:rPr>
            </w:pPr>
            <w:r>
              <w:rPr>
                <w:szCs w:val="22"/>
              </w:rPr>
              <w:t>5.904</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DA1CC1E"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320732A" w14:textId="5F0DABAB" w:rsidR="00F61F55" w:rsidRPr="00931F03" w:rsidRDefault="00F61F55" w:rsidP="00F61F55">
            <w:pPr>
              <w:keepNext/>
              <w:wordWrap/>
              <w:spacing w:line="240" w:lineRule="auto"/>
              <w:jc w:val="center"/>
              <w:rPr>
                <w:szCs w:val="22"/>
              </w:rPr>
            </w:pPr>
            <w:r>
              <w:rPr>
                <w:szCs w:val="22"/>
              </w:rPr>
              <w:t>7.851</w:t>
            </w:r>
          </w:p>
        </w:tc>
      </w:tr>
      <w:tr w:rsidR="00F61F55" w:rsidRPr="00931F03" w14:paraId="1109CD89"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EBC0E90" w14:textId="0B39F802" w:rsidR="00F61F55" w:rsidRPr="00931F03" w:rsidRDefault="00F61F55" w:rsidP="00F61F55">
            <w:pPr>
              <w:keepNext/>
              <w:wordWrap/>
              <w:spacing w:line="240" w:lineRule="auto"/>
              <w:jc w:val="center"/>
              <w:rPr>
                <w:szCs w:val="22"/>
              </w:rPr>
            </w:pPr>
            <w:r w:rsidRPr="00E804D7">
              <w:t>From 5 to 7</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F879709" w14:textId="77777777" w:rsidR="00F61F55" w:rsidRPr="00931F03" w:rsidRDefault="00F61F55" w:rsidP="00F61F55">
            <w:pPr>
              <w:keepNext/>
              <w:wordWrap/>
              <w:spacing w:line="240" w:lineRule="auto"/>
              <w:jc w:val="center"/>
              <w:rPr>
                <w:szCs w:val="22"/>
              </w:rPr>
            </w:pPr>
            <w:r w:rsidRPr="00931F03">
              <w:rPr>
                <w:szCs w:val="22"/>
              </w:rPr>
              <w:t>339.859</w:t>
            </w:r>
          </w:p>
        </w:tc>
        <w:tc>
          <w:tcPr>
            <w:tcW w:w="1418" w:type="dxa"/>
            <w:tcBorders>
              <w:top w:val="single" w:sz="8" w:space="0" w:color="000000"/>
              <w:left w:val="single" w:sz="8" w:space="0" w:color="000000"/>
              <w:bottom w:val="single" w:sz="8" w:space="0" w:color="000000"/>
              <w:right w:val="single" w:sz="8" w:space="0" w:color="000000"/>
            </w:tcBorders>
          </w:tcPr>
          <w:p w14:paraId="3F788DF2" w14:textId="05920CC2" w:rsidR="00F61F55" w:rsidRPr="00931F03" w:rsidRDefault="00F61F55" w:rsidP="00F61F55">
            <w:pPr>
              <w:keepNext/>
              <w:wordWrap/>
              <w:spacing w:line="240" w:lineRule="auto"/>
              <w:jc w:val="center"/>
              <w:rPr>
                <w:szCs w:val="22"/>
              </w:rPr>
            </w:pPr>
            <w:r w:rsidRPr="00E804D7">
              <w:t>9182.202</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FB9FD40" w14:textId="59B2E7EE" w:rsidR="00F61F55" w:rsidRPr="00931F03" w:rsidRDefault="00F61F55" w:rsidP="00F61F55">
            <w:pPr>
              <w:keepNext/>
              <w:wordWrap/>
              <w:spacing w:line="240" w:lineRule="auto"/>
              <w:jc w:val="center"/>
              <w:rPr>
                <w:szCs w:val="22"/>
              </w:rPr>
            </w:pPr>
            <w:r w:rsidRPr="00931F03">
              <w:rPr>
                <w:szCs w:val="22"/>
              </w:rPr>
              <w:t>339.851</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3556F2" w14:textId="77777777" w:rsidR="00F61F55" w:rsidRPr="00931F03" w:rsidRDefault="00F61F55" w:rsidP="00F61F55">
            <w:pPr>
              <w:keepNext/>
              <w:wordWrap/>
              <w:spacing w:line="240" w:lineRule="auto"/>
              <w:jc w:val="center"/>
              <w:rPr>
                <w:szCs w:val="22"/>
              </w:rPr>
            </w:pPr>
            <w:r w:rsidRPr="00931F03">
              <w:rPr>
                <w:szCs w:val="22"/>
              </w:rPr>
              <w:t>338.852</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2553B75"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D6E487" w14:textId="77777777" w:rsidR="00F61F55" w:rsidRPr="00931F03" w:rsidRDefault="00F61F55" w:rsidP="00F61F55">
            <w:pPr>
              <w:keepNext/>
              <w:wordWrap/>
              <w:spacing w:line="240" w:lineRule="auto"/>
              <w:jc w:val="center"/>
              <w:rPr>
                <w:szCs w:val="22"/>
              </w:rPr>
            </w:pPr>
            <w:r w:rsidRPr="00931F03">
              <w:rPr>
                <w:szCs w:val="22"/>
              </w:rPr>
              <w:t>339.994</w:t>
            </w:r>
          </w:p>
        </w:tc>
      </w:tr>
      <w:tr w:rsidR="00F61F55" w:rsidRPr="00931F03" w14:paraId="6F90C936"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1EC6FA" w14:textId="7FCE470D" w:rsidR="00F61F55" w:rsidRPr="00931F03" w:rsidRDefault="00F61F55" w:rsidP="00F61F55">
            <w:pPr>
              <w:keepNext/>
              <w:wordWrap/>
              <w:spacing w:line="240" w:lineRule="auto"/>
              <w:jc w:val="center"/>
              <w:rPr>
                <w:szCs w:val="22"/>
              </w:rPr>
            </w:pPr>
            <w:r w:rsidRPr="00E804D7">
              <w:t>From 5 to 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7C44639"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4F81F69D" w14:textId="4F001A75" w:rsidR="00F61F55" w:rsidRPr="00931F03" w:rsidRDefault="00F61F55" w:rsidP="00F61F55">
            <w:pPr>
              <w:keepNext/>
              <w:wordWrap/>
              <w:spacing w:line="240" w:lineRule="auto"/>
              <w:jc w:val="center"/>
              <w:rPr>
                <w:szCs w:val="22"/>
              </w:rPr>
            </w:pPr>
            <w:r w:rsidRPr="00E804D7">
              <w:t>-391.018</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FC6FE01" w14:textId="0EEA59C1"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0B4B99"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C600140"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A1CD7D4" w14:textId="77777777" w:rsidR="00F61F55" w:rsidRPr="00931F03" w:rsidRDefault="00F61F55" w:rsidP="00F61F55">
            <w:pPr>
              <w:keepNext/>
              <w:wordWrap/>
              <w:spacing w:line="240" w:lineRule="auto"/>
              <w:jc w:val="center"/>
              <w:rPr>
                <w:szCs w:val="22"/>
              </w:rPr>
            </w:pPr>
            <w:r w:rsidRPr="00931F03">
              <w:rPr>
                <w:szCs w:val="22"/>
              </w:rPr>
              <w:t>0</w:t>
            </w:r>
          </w:p>
        </w:tc>
      </w:tr>
      <w:tr w:rsidR="00F61F55" w:rsidRPr="00931F03" w14:paraId="0E9DBD84"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0841DB9" w14:textId="45ED87C5" w:rsidR="00F61F55" w:rsidRPr="00931F03" w:rsidRDefault="00F61F55" w:rsidP="00F61F55">
            <w:pPr>
              <w:keepNext/>
              <w:wordWrap/>
              <w:spacing w:line="240" w:lineRule="auto"/>
              <w:jc w:val="center"/>
              <w:rPr>
                <w:szCs w:val="22"/>
              </w:rPr>
            </w:pPr>
            <w:r w:rsidRPr="00E804D7">
              <w:rPr>
                <w:highlight w:val="darkGray"/>
              </w:rPr>
              <w:t>From 6 to 7</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74F47D" w14:textId="77777777" w:rsidR="00F61F55" w:rsidRPr="00931F03" w:rsidRDefault="00F61F55" w:rsidP="00F61F55">
            <w:pPr>
              <w:keepNext/>
              <w:wordWrap/>
              <w:spacing w:line="240" w:lineRule="auto"/>
              <w:jc w:val="center"/>
              <w:rPr>
                <w:szCs w:val="22"/>
              </w:rPr>
            </w:pPr>
            <w:r w:rsidRPr="00931F03">
              <w:rPr>
                <w:szCs w:val="22"/>
              </w:rPr>
              <w:t>49.975</w:t>
            </w:r>
          </w:p>
        </w:tc>
        <w:tc>
          <w:tcPr>
            <w:tcW w:w="1418" w:type="dxa"/>
            <w:tcBorders>
              <w:top w:val="single" w:sz="8" w:space="0" w:color="000000"/>
              <w:left w:val="single" w:sz="8" w:space="0" w:color="000000"/>
              <w:bottom w:val="single" w:sz="8" w:space="0" w:color="000000"/>
              <w:right w:val="single" w:sz="8" w:space="0" w:color="000000"/>
            </w:tcBorders>
          </w:tcPr>
          <w:p w14:paraId="45873D7B" w14:textId="5203EC3F" w:rsidR="00F61F55" w:rsidRPr="00931F03" w:rsidRDefault="00F61F55" w:rsidP="00F61F55">
            <w:pPr>
              <w:keepNext/>
              <w:wordWrap/>
              <w:spacing w:line="240" w:lineRule="auto"/>
              <w:jc w:val="center"/>
              <w:rPr>
                <w:szCs w:val="22"/>
              </w:rPr>
            </w:pPr>
            <w:r w:rsidRPr="00E804D7">
              <w:t>1857.824</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CD40E51" w14:textId="47DEB309" w:rsidR="00F61F55" w:rsidRPr="00931F03" w:rsidRDefault="00F61F55" w:rsidP="00F61F55">
            <w:pPr>
              <w:keepNext/>
              <w:wordWrap/>
              <w:spacing w:line="240" w:lineRule="auto"/>
              <w:jc w:val="center"/>
              <w:rPr>
                <w:szCs w:val="22"/>
              </w:rPr>
            </w:pPr>
            <w:r w:rsidRPr="00931F03">
              <w:rPr>
                <w:szCs w:val="22"/>
              </w:rPr>
              <w:t>50.025</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360806" w14:textId="77777777" w:rsidR="00F61F55" w:rsidRPr="00931F03" w:rsidRDefault="00F61F55" w:rsidP="00F61F55">
            <w:pPr>
              <w:keepNext/>
              <w:wordWrap/>
              <w:spacing w:line="240" w:lineRule="auto"/>
              <w:jc w:val="center"/>
              <w:rPr>
                <w:szCs w:val="22"/>
              </w:rPr>
            </w:pPr>
            <w:r w:rsidRPr="00931F03">
              <w:rPr>
                <w:szCs w:val="22"/>
              </w:rPr>
              <w:t>50.533</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9DEBCC6"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FCD5AA" w14:textId="77777777" w:rsidR="00F61F55" w:rsidRPr="00931F03" w:rsidRDefault="00F61F55" w:rsidP="00F61F55">
            <w:pPr>
              <w:keepNext/>
              <w:wordWrap/>
              <w:spacing w:line="240" w:lineRule="auto"/>
              <w:jc w:val="center"/>
              <w:rPr>
                <w:szCs w:val="22"/>
              </w:rPr>
            </w:pPr>
            <w:r w:rsidRPr="00931F03">
              <w:rPr>
                <w:szCs w:val="22"/>
              </w:rPr>
              <w:t>63.112</w:t>
            </w:r>
          </w:p>
        </w:tc>
      </w:tr>
      <w:tr w:rsidR="00F61F55" w:rsidRPr="00931F03" w14:paraId="696496CE"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47C33DD" w14:textId="417A014E" w:rsidR="00F61F55" w:rsidRPr="00931F03" w:rsidRDefault="00F61F55" w:rsidP="00F61F55">
            <w:pPr>
              <w:keepNext/>
              <w:wordWrap/>
              <w:spacing w:line="240" w:lineRule="auto"/>
              <w:jc w:val="center"/>
              <w:rPr>
                <w:szCs w:val="22"/>
              </w:rPr>
            </w:pPr>
            <w:r w:rsidRPr="00E804D7">
              <w:rPr>
                <w:highlight w:val="darkGray"/>
              </w:rPr>
              <w:t>From 6 to 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BDE86FE" w14:textId="77777777" w:rsidR="00F61F55" w:rsidRPr="00931F03" w:rsidRDefault="00F61F55" w:rsidP="00F61F55">
            <w:pPr>
              <w:keepNext/>
              <w:wordWrap/>
              <w:spacing w:line="240" w:lineRule="auto"/>
              <w:jc w:val="center"/>
              <w:rPr>
                <w:szCs w:val="22"/>
              </w:rPr>
            </w:pPr>
            <w:r w:rsidRPr="00931F03">
              <w:rPr>
                <w:szCs w:val="22"/>
              </w:rPr>
              <w:t>0</w:t>
            </w:r>
          </w:p>
        </w:tc>
        <w:tc>
          <w:tcPr>
            <w:tcW w:w="1418" w:type="dxa"/>
            <w:tcBorders>
              <w:top w:val="single" w:sz="8" w:space="0" w:color="000000"/>
              <w:left w:val="single" w:sz="8" w:space="0" w:color="000000"/>
              <w:bottom w:val="single" w:sz="8" w:space="0" w:color="000000"/>
              <w:right w:val="single" w:sz="8" w:space="0" w:color="000000"/>
            </w:tcBorders>
          </w:tcPr>
          <w:p w14:paraId="0C2C75F1" w14:textId="7B8AFC62" w:rsidR="00F61F55" w:rsidRPr="00931F03" w:rsidRDefault="00F61F55" w:rsidP="00F61F55">
            <w:pPr>
              <w:keepNext/>
              <w:wordWrap/>
              <w:spacing w:line="240" w:lineRule="auto"/>
              <w:jc w:val="center"/>
              <w:rPr>
                <w:szCs w:val="22"/>
              </w:rPr>
            </w:pPr>
            <w:r w:rsidRPr="00E804D7">
              <w:t>0</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2ED92B7" w14:textId="704E7005" w:rsidR="00F61F55" w:rsidRPr="00931F03" w:rsidRDefault="00F61F55" w:rsidP="00F61F55">
            <w:pPr>
              <w:keepNext/>
              <w:wordWrap/>
              <w:spacing w:line="240" w:lineRule="auto"/>
              <w:jc w:val="center"/>
              <w:rPr>
                <w:szCs w:val="22"/>
              </w:rPr>
            </w:pPr>
            <w:r w:rsidRPr="00931F03">
              <w:rPr>
                <w:szCs w:val="22"/>
              </w:rPr>
              <w:t>0</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F226B85" w14:textId="77777777" w:rsidR="00F61F55" w:rsidRPr="00931F03" w:rsidRDefault="00F61F55" w:rsidP="00F61F55">
            <w:pPr>
              <w:keepNext/>
              <w:wordWrap/>
              <w:spacing w:line="240" w:lineRule="auto"/>
              <w:jc w:val="center"/>
              <w:rPr>
                <w:szCs w:val="22"/>
              </w:rPr>
            </w:pPr>
            <w:r w:rsidRPr="00931F03">
              <w:rPr>
                <w:szCs w:val="22"/>
              </w:rPr>
              <w:t>0</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6839C83" w14:textId="618F8919" w:rsidR="00F61F55" w:rsidRPr="00931F03" w:rsidRDefault="00F61F55" w:rsidP="00F61F55">
            <w:pPr>
              <w:keepNext/>
              <w:wordWrap/>
              <w:spacing w:line="240" w:lineRule="auto"/>
              <w:jc w:val="center"/>
              <w:rPr>
                <w:szCs w:val="22"/>
              </w:rPr>
            </w:pPr>
            <w:r>
              <w:rPr>
                <w:szCs w:val="22"/>
              </w:rPr>
              <w:t>2.98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2184D92" w14:textId="77777777" w:rsidR="00F61F55" w:rsidRPr="00931F03" w:rsidRDefault="00F61F55" w:rsidP="00F61F55">
            <w:pPr>
              <w:keepNext/>
              <w:wordWrap/>
              <w:spacing w:line="240" w:lineRule="auto"/>
              <w:jc w:val="center"/>
              <w:rPr>
                <w:szCs w:val="22"/>
              </w:rPr>
            </w:pPr>
            <w:r w:rsidRPr="00931F03">
              <w:rPr>
                <w:szCs w:val="22"/>
              </w:rPr>
              <w:t>0</w:t>
            </w:r>
          </w:p>
        </w:tc>
      </w:tr>
      <w:tr w:rsidR="00F61F55" w:rsidRPr="00931F03" w14:paraId="487347B3" w14:textId="77777777" w:rsidTr="00F61F55">
        <w:trPr>
          <w:cantSplit/>
          <w:trHeight w:val="24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2FA4296" w14:textId="53464C68" w:rsidR="00F61F55" w:rsidRPr="00931F03" w:rsidRDefault="00F61F55" w:rsidP="00F61F55">
            <w:pPr>
              <w:keepNext/>
              <w:wordWrap/>
              <w:spacing w:line="240" w:lineRule="auto"/>
              <w:jc w:val="center"/>
              <w:rPr>
                <w:szCs w:val="22"/>
              </w:rPr>
            </w:pPr>
            <w:r w:rsidRPr="00E804D7">
              <w:t>From 7 to 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5D967F4" w14:textId="77777777" w:rsidR="00F61F55" w:rsidRPr="00931F03" w:rsidRDefault="00F61F55" w:rsidP="00F61F55">
            <w:pPr>
              <w:keepNext/>
              <w:wordWrap/>
              <w:spacing w:line="240" w:lineRule="auto"/>
              <w:jc w:val="center"/>
              <w:rPr>
                <w:szCs w:val="22"/>
              </w:rPr>
            </w:pPr>
            <w:r w:rsidRPr="00931F03">
              <w:rPr>
                <w:szCs w:val="22"/>
              </w:rPr>
              <w:t>-2.018</w:t>
            </w:r>
          </w:p>
        </w:tc>
        <w:tc>
          <w:tcPr>
            <w:tcW w:w="1418" w:type="dxa"/>
            <w:tcBorders>
              <w:top w:val="single" w:sz="8" w:space="0" w:color="000000"/>
              <w:left w:val="single" w:sz="8" w:space="0" w:color="000000"/>
              <w:bottom w:val="single" w:sz="8" w:space="0" w:color="000000"/>
              <w:right w:val="single" w:sz="8" w:space="0" w:color="000000"/>
            </w:tcBorders>
          </w:tcPr>
          <w:p w14:paraId="67E79EE7" w14:textId="1E013117" w:rsidR="00F61F55" w:rsidRPr="00931F03" w:rsidRDefault="00F61F55" w:rsidP="00F61F55">
            <w:pPr>
              <w:keepNext/>
              <w:wordWrap/>
              <w:spacing w:line="240" w:lineRule="auto"/>
              <w:jc w:val="center"/>
              <w:rPr>
                <w:szCs w:val="22"/>
              </w:rPr>
            </w:pPr>
            <w:r w:rsidRPr="00E804D7">
              <w:t>-106.145</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75F852" w14:textId="20B5576C" w:rsidR="00F61F55" w:rsidRPr="00931F03" w:rsidRDefault="00F61F55" w:rsidP="00F61F55">
            <w:pPr>
              <w:keepNext/>
              <w:wordWrap/>
              <w:spacing w:line="240" w:lineRule="auto"/>
              <w:jc w:val="center"/>
              <w:rPr>
                <w:szCs w:val="22"/>
              </w:rPr>
            </w:pPr>
            <w:r w:rsidRPr="00931F03">
              <w:rPr>
                <w:szCs w:val="22"/>
              </w:rPr>
              <w:t>-2.023</w:t>
            </w:r>
          </w:p>
        </w:tc>
        <w:tc>
          <w:tcPr>
            <w:tcW w:w="13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8C44538" w14:textId="77777777" w:rsidR="00F61F55" w:rsidRPr="00931F03" w:rsidRDefault="00F61F55" w:rsidP="00F61F55">
            <w:pPr>
              <w:keepNext/>
              <w:wordWrap/>
              <w:spacing w:line="240" w:lineRule="auto"/>
              <w:jc w:val="center"/>
              <w:rPr>
                <w:szCs w:val="22"/>
              </w:rPr>
            </w:pPr>
            <w:r w:rsidRPr="00931F03">
              <w:rPr>
                <w:szCs w:val="22"/>
              </w:rPr>
              <w:t>-2.066</w:t>
            </w:r>
          </w:p>
        </w:tc>
        <w:tc>
          <w:tcPr>
            <w:tcW w:w="1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CA0509C" w14:textId="77777777" w:rsidR="00F61F55" w:rsidRPr="00931F03" w:rsidRDefault="00F61F55" w:rsidP="00F61F55">
            <w:pPr>
              <w:keepNext/>
              <w:wordWrap/>
              <w:spacing w:line="240" w:lineRule="auto"/>
              <w:jc w:val="center"/>
              <w:rPr>
                <w:szCs w:val="22"/>
              </w:rPr>
            </w:pPr>
            <w:r w:rsidRPr="00931F03">
              <w:rPr>
                <w:szCs w:val="22"/>
              </w:rPr>
              <w:t>0</w:t>
            </w:r>
          </w:p>
        </w:tc>
        <w:tc>
          <w:tcPr>
            <w:tcW w:w="93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412D49" w14:textId="77777777" w:rsidR="00F61F55" w:rsidRPr="00931F03" w:rsidRDefault="00F61F55" w:rsidP="00F61F55">
            <w:pPr>
              <w:keepNext/>
              <w:wordWrap/>
              <w:spacing w:line="240" w:lineRule="auto"/>
              <w:jc w:val="center"/>
              <w:rPr>
                <w:szCs w:val="22"/>
              </w:rPr>
            </w:pPr>
            <w:r w:rsidRPr="00931F03">
              <w:rPr>
                <w:szCs w:val="22"/>
              </w:rPr>
              <w:t>-84.432</w:t>
            </w:r>
          </w:p>
        </w:tc>
      </w:tr>
    </w:tbl>
    <w:p w14:paraId="6F4CA6FD" w14:textId="5E0B3B42" w:rsidR="002217EC" w:rsidRPr="002217EC" w:rsidRDefault="002217EC" w:rsidP="002217EC">
      <w:pPr>
        <w:spacing w:line="240" w:lineRule="auto"/>
        <w:jc w:val="center"/>
        <w:rPr>
          <w:sz w:val="18"/>
          <w:szCs w:val="18"/>
        </w:rPr>
      </w:pPr>
      <w:r w:rsidRPr="002217EC">
        <w:rPr>
          <w:sz w:val="18"/>
          <w:szCs w:val="18"/>
        </w:rPr>
        <w:t>1: District heating, 2: Central heating with city gas, 3: Individual heating with kerosene boiler, 4: Individual heating with propane gas boiler, 5: Individual heating with city gas boiler, 6: Individual heating with electric boiler, 7: Individual heating with briquette boiler, 8: Individual heating with electric blanket</w:t>
      </w:r>
    </w:p>
    <w:p w14:paraId="625CE057" w14:textId="77777777" w:rsidR="008A5753" w:rsidRDefault="008A5753" w:rsidP="002217EC">
      <w:pPr>
        <w:pStyle w:val="Caption"/>
      </w:pPr>
    </w:p>
    <w:p w14:paraId="3A773C13" w14:textId="77777777" w:rsidR="008A5753" w:rsidRDefault="008A5753">
      <w:pPr>
        <w:widowControl/>
        <w:wordWrap/>
        <w:autoSpaceDE/>
        <w:autoSpaceDN/>
        <w:spacing w:line="240" w:lineRule="auto"/>
        <w:jc w:val="left"/>
        <w:rPr>
          <w:szCs w:val="22"/>
        </w:rPr>
      </w:pPr>
      <w:r>
        <w:br w:type="page"/>
      </w:r>
    </w:p>
    <w:p w14:paraId="651C25BE" w14:textId="7A3F6414" w:rsidR="00E51629" w:rsidRDefault="002217EC" w:rsidP="002217EC">
      <w:pPr>
        <w:pStyle w:val="Caption"/>
      </w:pPr>
      <w:bookmarkStart w:id="110" w:name="_Toc137462944"/>
      <w:r>
        <w:lastRenderedPageBreak/>
        <w:t xml:space="preserve">Table 6. </w:t>
      </w:r>
      <w:r w:rsidR="00B52BCD">
        <w:fldChar w:fldCharType="begin"/>
      </w:r>
      <w:r w:rsidR="00B52BCD">
        <w:instrText xml:space="preserve"> SEQ Table_6. \* ARABIC </w:instrText>
      </w:r>
      <w:r w:rsidR="00B52BCD">
        <w:fldChar w:fldCharType="separate"/>
      </w:r>
      <w:r w:rsidR="00EC4C2A">
        <w:rPr>
          <w:noProof/>
        </w:rPr>
        <w:t>7</w:t>
      </w:r>
      <w:r w:rsidR="00B52BCD">
        <w:rPr>
          <w:noProof/>
        </w:rPr>
        <w:fldChar w:fldCharType="end"/>
      </w:r>
      <w:r>
        <w:t>. Pairwise statistical tests</w:t>
      </w:r>
      <w:bookmarkEnd w:id="110"/>
    </w:p>
    <w:tbl>
      <w:tblPr>
        <w:tblW w:w="5235" w:type="dxa"/>
        <w:jc w:val="center"/>
        <w:tblCellMar>
          <w:left w:w="0" w:type="dxa"/>
          <w:right w:w="0" w:type="dxa"/>
        </w:tblCellMar>
        <w:tblLook w:val="0600" w:firstRow="0" w:lastRow="0" w:firstColumn="0" w:lastColumn="0" w:noHBand="1" w:noVBand="1"/>
      </w:tblPr>
      <w:tblGrid>
        <w:gridCol w:w="1833"/>
        <w:gridCol w:w="1678"/>
        <w:gridCol w:w="1724"/>
      </w:tblGrid>
      <w:tr w:rsidR="00F535A3" w:rsidRPr="006B4BA2" w14:paraId="224CD14C" w14:textId="77777777" w:rsidTr="002217EC">
        <w:trPr>
          <w:cantSplit/>
          <w:trHeight w:val="385"/>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B053DBE" w14:textId="77777777" w:rsidR="00F535A3" w:rsidRPr="006B4BA2" w:rsidRDefault="00F535A3" w:rsidP="002217EC">
            <w:pPr>
              <w:keepNext/>
              <w:wordWrap/>
              <w:spacing w:line="240" w:lineRule="auto"/>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31E7F75" w14:textId="349AA80B" w:rsidR="00F535A3" w:rsidRPr="006B4BA2" w:rsidRDefault="00F535A3" w:rsidP="002217EC">
            <w:pPr>
              <w:keepNext/>
              <w:wordWrap/>
              <w:spacing w:line="240" w:lineRule="auto"/>
            </w:pPr>
            <w:r w:rsidRPr="006B4BA2">
              <w:rPr>
                <w:b/>
                <w:bCs/>
              </w:rPr>
              <w:t>Test statistic</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40C98BF" w14:textId="77777777" w:rsidR="00F535A3" w:rsidRPr="006B4BA2" w:rsidRDefault="00F535A3" w:rsidP="002217EC">
            <w:pPr>
              <w:keepNext/>
              <w:wordWrap/>
              <w:spacing w:line="240" w:lineRule="auto"/>
            </w:pPr>
            <w:r w:rsidRPr="006B4BA2">
              <w:rPr>
                <w:b/>
                <w:bCs/>
              </w:rPr>
              <w:t>Significance</w:t>
            </w:r>
          </w:p>
        </w:tc>
      </w:tr>
      <w:tr w:rsidR="00F535A3" w:rsidRPr="006B4BA2" w14:paraId="48B976EC" w14:textId="77777777" w:rsidTr="002217EC">
        <w:trPr>
          <w:cantSplit/>
          <w:trHeight w:val="108"/>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8061876" w14:textId="77777777" w:rsidR="00F535A3" w:rsidRPr="006B4BA2" w:rsidRDefault="00F535A3" w:rsidP="002217EC">
            <w:pPr>
              <w:keepNext/>
              <w:wordWrap/>
              <w:spacing w:line="240" w:lineRule="auto"/>
              <w:jc w:val="center"/>
            </w:pPr>
            <w:r w:rsidRPr="006B4BA2">
              <w:t>1 vs 2</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CE56E7D" w14:textId="69E92C9A" w:rsidR="00F535A3" w:rsidRPr="006B4BA2" w:rsidRDefault="00F535A3" w:rsidP="002217EC">
            <w:pPr>
              <w:keepNext/>
              <w:wordWrap/>
              <w:spacing w:line="240" w:lineRule="auto"/>
              <w:jc w:val="center"/>
            </w:pPr>
            <w:r w:rsidRPr="006B4BA2">
              <w:t>7.054</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8CC828F" w14:textId="77777777" w:rsidR="00F535A3" w:rsidRPr="006B4BA2" w:rsidRDefault="00F535A3" w:rsidP="002217EC">
            <w:pPr>
              <w:keepNext/>
              <w:wordWrap/>
              <w:spacing w:line="240" w:lineRule="auto"/>
              <w:jc w:val="center"/>
            </w:pPr>
            <w:r w:rsidRPr="006B4BA2">
              <w:t>p &lt; 0.05</w:t>
            </w:r>
          </w:p>
        </w:tc>
      </w:tr>
      <w:tr w:rsidR="00F535A3" w:rsidRPr="006B4BA2" w14:paraId="70258E1B" w14:textId="77777777" w:rsidTr="002217EC">
        <w:trPr>
          <w:cantSplit/>
          <w:trHeight w:val="29"/>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E1426CF" w14:textId="77777777" w:rsidR="00F535A3" w:rsidRPr="006B4BA2" w:rsidRDefault="00F535A3" w:rsidP="002217EC">
            <w:pPr>
              <w:keepNext/>
              <w:wordWrap/>
              <w:spacing w:line="240" w:lineRule="auto"/>
              <w:jc w:val="center"/>
            </w:pPr>
            <w:r w:rsidRPr="006B4BA2">
              <w:t>1 vs 3</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6219C55" w14:textId="70BE759E" w:rsidR="00F535A3" w:rsidRPr="006B4BA2" w:rsidRDefault="00F535A3" w:rsidP="002217EC">
            <w:pPr>
              <w:keepNext/>
              <w:wordWrap/>
              <w:spacing w:line="240" w:lineRule="auto"/>
              <w:jc w:val="center"/>
            </w:pPr>
            <w:r w:rsidRPr="006B4BA2">
              <w:t>36.463</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772725" w14:textId="77777777" w:rsidR="00F535A3" w:rsidRPr="006B4BA2" w:rsidRDefault="00F535A3" w:rsidP="002217EC">
            <w:pPr>
              <w:keepNext/>
              <w:wordWrap/>
              <w:spacing w:line="240" w:lineRule="auto"/>
              <w:jc w:val="center"/>
            </w:pPr>
            <w:r w:rsidRPr="006B4BA2">
              <w:t>p &gt; 0.05</w:t>
            </w:r>
          </w:p>
        </w:tc>
      </w:tr>
      <w:tr w:rsidR="00F535A3" w:rsidRPr="006B4BA2" w14:paraId="671CF58A" w14:textId="77777777" w:rsidTr="002217EC">
        <w:trPr>
          <w:cantSplit/>
          <w:trHeight w:val="102"/>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C98F94" w14:textId="77777777" w:rsidR="00F535A3" w:rsidRPr="006B4BA2" w:rsidRDefault="00F535A3" w:rsidP="002217EC">
            <w:pPr>
              <w:keepNext/>
              <w:wordWrap/>
              <w:spacing w:line="240" w:lineRule="auto"/>
              <w:jc w:val="center"/>
            </w:pPr>
            <w:r w:rsidRPr="006B4BA2">
              <w:t>1 vs 4</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E95FEA7" w14:textId="524F86E3" w:rsidR="00F535A3" w:rsidRPr="006B4BA2" w:rsidRDefault="00F535A3" w:rsidP="002217EC">
            <w:pPr>
              <w:keepNext/>
              <w:wordWrap/>
              <w:spacing w:line="240" w:lineRule="auto"/>
              <w:jc w:val="center"/>
            </w:pPr>
            <w:r w:rsidRPr="006B4BA2">
              <w:t>31.117</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571712" w14:textId="77777777" w:rsidR="00F535A3" w:rsidRPr="006B4BA2" w:rsidRDefault="00F535A3" w:rsidP="002217EC">
            <w:pPr>
              <w:keepNext/>
              <w:wordWrap/>
              <w:spacing w:line="240" w:lineRule="auto"/>
              <w:jc w:val="center"/>
            </w:pPr>
            <w:r w:rsidRPr="006B4BA2">
              <w:t>p &lt; 0.05</w:t>
            </w:r>
          </w:p>
        </w:tc>
      </w:tr>
      <w:tr w:rsidR="00F535A3" w:rsidRPr="006B4BA2" w14:paraId="09643CA2" w14:textId="77777777" w:rsidTr="002217EC">
        <w:trPr>
          <w:cantSplit/>
          <w:trHeight w:val="278"/>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D048D77" w14:textId="77777777" w:rsidR="00F535A3" w:rsidRPr="006B4BA2" w:rsidRDefault="00F535A3" w:rsidP="002217EC">
            <w:pPr>
              <w:keepNext/>
              <w:wordWrap/>
              <w:spacing w:line="240" w:lineRule="auto"/>
              <w:jc w:val="center"/>
            </w:pPr>
            <w:r w:rsidRPr="006B4BA2">
              <w:t>1 vs 5</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2B4025F" w14:textId="40B93AC6" w:rsidR="00F535A3" w:rsidRPr="006B4BA2" w:rsidRDefault="00F535A3" w:rsidP="002217EC">
            <w:pPr>
              <w:keepNext/>
              <w:wordWrap/>
              <w:spacing w:line="240" w:lineRule="auto"/>
              <w:jc w:val="center"/>
            </w:pPr>
            <w:r w:rsidRPr="006B4BA2">
              <w:t>2.380</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ECBBED2" w14:textId="77777777" w:rsidR="00F535A3" w:rsidRPr="006B4BA2" w:rsidRDefault="00F535A3" w:rsidP="002217EC">
            <w:pPr>
              <w:keepNext/>
              <w:wordWrap/>
              <w:spacing w:line="240" w:lineRule="auto"/>
              <w:jc w:val="center"/>
            </w:pPr>
            <w:r w:rsidRPr="006B4BA2">
              <w:t>p &gt; 0.05</w:t>
            </w:r>
          </w:p>
        </w:tc>
      </w:tr>
      <w:tr w:rsidR="00F535A3" w:rsidRPr="006B4BA2" w14:paraId="56C0C837" w14:textId="77777777" w:rsidTr="002217EC">
        <w:trPr>
          <w:cantSplit/>
          <w:trHeight w:val="278"/>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576CB1F" w14:textId="77777777" w:rsidR="00F535A3" w:rsidRPr="006B4BA2" w:rsidRDefault="00F535A3" w:rsidP="002217EC">
            <w:pPr>
              <w:keepNext/>
              <w:wordWrap/>
              <w:spacing w:line="240" w:lineRule="auto"/>
              <w:jc w:val="center"/>
            </w:pPr>
            <w:r w:rsidRPr="006B4BA2">
              <w:t>1 vs 6</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95B4DEA" w14:textId="2258BE32" w:rsidR="00F535A3" w:rsidRPr="006B4BA2" w:rsidRDefault="00F535A3" w:rsidP="002217EC">
            <w:pPr>
              <w:keepNext/>
              <w:wordWrap/>
              <w:spacing w:line="240" w:lineRule="auto"/>
              <w:jc w:val="center"/>
            </w:pPr>
            <w:r w:rsidRPr="006B4BA2">
              <w:t>1.285</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C8C1D4" w14:textId="77777777" w:rsidR="00F535A3" w:rsidRPr="006B4BA2" w:rsidRDefault="00F535A3" w:rsidP="002217EC">
            <w:pPr>
              <w:keepNext/>
              <w:wordWrap/>
              <w:spacing w:line="240" w:lineRule="auto"/>
              <w:jc w:val="center"/>
            </w:pPr>
            <w:r w:rsidRPr="006B4BA2">
              <w:t>p &gt; 0.05</w:t>
            </w:r>
          </w:p>
        </w:tc>
      </w:tr>
      <w:tr w:rsidR="00F535A3" w:rsidRPr="006B4BA2" w14:paraId="35CD9960" w14:textId="77777777" w:rsidTr="002217EC">
        <w:trPr>
          <w:cantSplit/>
          <w:trHeight w:val="42"/>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CCDDCE4" w14:textId="77777777" w:rsidR="00F535A3" w:rsidRPr="006B4BA2" w:rsidRDefault="00F535A3" w:rsidP="002217EC">
            <w:pPr>
              <w:keepNext/>
              <w:wordWrap/>
              <w:spacing w:line="240" w:lineRule="auto"/>
              <w:jc w:val="center"/>
            </w:pPr>
            <w:r w:rsidRPr="006B4BA2">
              <w:t>1 vs 7</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9FFAC8" w14:textId="30A5A9E1" w:rsidR="00F535A3" w:rsidRPr="006B4BA2" w:rsidRDefault="00F535A3" w:rsidP="002217EC">
            <w:pPr>
              <w:keepNext/>
              <w:wordWrap/>
              <w:spacing w:line="240" w:lineRule="auto"/>
              <w:jc w:val="center"/>
            </w:pPr>
            <w:r w:rsidRPr="006B4BA2">
              <w:t>43.522</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464B055" w14:textId="0E7B1FEF" w:rsidR="00F535A3" w:rsidRPr="006B4BA2" w:rsidRDefault="00F535A3" w:rsidP="002217EC">
            <w:pPr>
              <w:keepNext/>
              <w:wordWrap/>
              <w:spacing w:line="240" w:lineRule="auto"/>
              <w:jc w:val="center"/>
            </w:pPr>
            <w:r w:rsidRPr="006B4BA2">
              <w:t xml:space="preserve">p </w:t>
            </w:r>
            <w:r>
              <w:t>&gt;</w:t>
            </w:r>
            <w:r w:rsidRPr="006B4BA2">
              <w:t xml:space="preserve"> 0.05</w:t>
            </w:r>
          </w:p>
        </w:tc>
      </w:tr>
      <w:tr w:rsidR="00F535A3" w:rsidRPr="006B4BA2" w14:paraId="23C4CDCC" w14:textId="77777777" w:rsidTr="002217EC">
        <w:trPr>
          <w:cantSplit/>
          <w:trHeight w:val="47"/>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B81D251" w14:textId="77777777" w:rsidR="00F535A3" w:rsidRPr="006B4BA2" w:rsidRDefault="00F535A3" w:rsidP="002217EC">
            <w:pPr>
              <w:keepNext/>
              <w:wordWrap/>
              <w:spacing w:line="240" w:lineRule="auto"/>
              <w:jc w:val="center"/>
            </w:pPr>
            <w:r w:rsidRPr="006B4BA2">
              <w:t>1 vs 8</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E6E2A1E" w14:textId="77FDA4E1" w:rsidR="00F535A3" w:rsidRPr="006B4BA2" w:rsidRDefault="00F535A3" w:rsidP="002217EC">
            <w:pPr>
              <w:keepNext/>
              <w:wordWrap/>
              <w:spacing w:line="240" w:lineRule="auto"/>
              <w:jc w:val="center"/>
            </w:pPr>
            <w:r w:rsidRPr="006B4BA2">
              <w:t>2.280</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3529FAF" w14:textId="77777777" w:rsidR="00F535A3" w:rsidRPr="006B4BA2" w:rsidRDefault="00F535A3" w:rsidP="002217EC">
            <w:pPr>
              <w:keepNext/>
              <w:wordWrap/>
              <w:spacing w:line="240" w:lineRule="auto"/>
              <w:jc w:val="center"/>
            </w:pPr>
            <w:r w:rsidRPr="006B4BA2">
              <w:t>p &gt; 0.05</w:t>
            </w:r>
          </w:p>
        </w:tc>
      </w:tr>
      <w:tr w:rsidR="00F535A3" w:rsidRPr="006B4BA2" w14:paraId="7E4B41CD" w14:textId="77777777" w:rsidTr="002217EC">
        <w:trPr>
          <w:cantSplit/>
          <w:trHeight w:val="36"/>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17E10D" w14:textId="77777777" w:rsidR="00F535A3" w:rsidRPr="006B4BA2" w:rsidRDefault="00F535A3" w:rsidP="002217EC">
            <w:pPr>
              <w:keepNext/>
              <w:wordWrap/>
              <w:spacing w:line="240" w:lineRule="auto"/>
              <w:jc w:val="center"/>
            </w:pPr>
            <w:r w:rsidRPr="006B4BA2">
              <w:t>2 vs 3</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F2196AD" w14:textId="3D201EA6" w:rsidR="00F535A3" w:rsidRPr="006B4BA2" w:rsidRDefault="00F535A3" w:rsidP="002217EC">
            <w:pPr>
              <w:keepNext/>
              <w:wordWrap/>
              <w:spacing w:line="240" w:lineRule="auto"/>
              <w:jc w:val="center"/>
            </w:pPr>
            <w:r w:rsidRPr="006B4BA2">
              <w:t>25.337</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69E345B" w14:textId="77777777" w:rsidR="00F535A3" w:rsidRPr="006B4BA2" w:rsidRDefault="00F535A3" w:rsidP="002217EC">
            <w:pPr>
              <w:keepNext/>
              <w:wordWrap/>
              <w:spacing w:line="240" w:lineRule="auto"/>
              <w:jc w:val="center"/>
            </w:pPr>
            <w:r w:rsidRPr="006B4BA2">
              <w:t>p &gt; 0.05</w:t>
            </w:r>
          </w:p>
        </w:tc>
      </w:tr>
      <w:tr w:rsidR="00F535A3" w:rsidRPr="006B4BA2" w14:paraId="5F243C3A" w14:textId="77777777" w:rsidTr="002217EC">
        <w:trPr>
          <w:cantSplit/>
          <w:trHeight w:val="29"/>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8283EE6" w14:textId="77777777" w:rsidR="00F535A3" w:rsidRPr="006B4BA2" w:rsidRDefault="00F535A3" w:rsidP="002217EC">
            <w:pPr>
              <w:keepNext/>
              <w:wordWrap/>
              <w:spacing w:line="240" w:lineRule="auto"/>
              <w:jc w:val="center"/>
            </w:pPr>
            <w:r w:rsidRPr="006B4BA2">
              <w:t>2 vs 4</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B01C6E9" w14:textId="25A1358F" w:rsidR="00F535A3" w:rsidRPr="006B4BA2" w:rsidRDefault="00F535A3" w:rsidP="002217EC">
            <w:pPr>
              <w:keepNext/>
              <w:wordWrap/>
              <w:spacing w:line="240" w:lineRule="auto"/>
              <w:jc w:val="center"/>
            </w:pPr>
            <w:r w:rsidRPr="006B4BA2">
              <w:t>10.431</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E38ABD0" w14:textId="16CA3088" w:rsidR="00F535A3" w:rsidRPr="006B4BA2" w:rsidRDefault="00F535A3" w:rsidP="002217EC">
            <w:pPr>
              <w:keepNext/>
              <w:wordWrap/>
              <w:spacing w:line="240" w:lineRule="auto"/>
              <w:jc w:val="center"/>
            </w:pPr>
            <w:r w:rsidRPr="006B4BA2">
              <w:t xml:space="preserve">p </w:t>
            </w:r>
            <w:r>
              <w:t>&gt;</w:t>
            </w:r>
            <w:r w:rsidRPr="006B4BA2">
              <w:t xml:space="preserve"> 0.05</w:t>
            </w:r>
          </w:p>
        </w:tc>
      </w:tr>
      <w:tr w:rsidR="00F535A3" w:rsidRPr="006B4BA2" w14:paraId="7EF34F54" w14:textId="77777777" w:rsidTr="002217EC">
        <w:trPr>
          <w:cantSplit/>
          <w:trHeight w:val="30"/>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C276C0B" w14:textId="77777777" w:rsidR="00F535A3" w:rsidRPr="006B4BA2" w:rsidRDefault="00F535A3" w:rsidP="002217EC">
            <w:pPr>
              <w:keepNext/>
              <w:wordWrap/>
              <w:spacing w:line="240" w:lineRule="auto"/>
              <w:jc w:val="center"/>
            </w:pPr>
            <w:r w:rsidRPr="006B4BA2">
              <w:t>2 vs 5</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6895D8" w14:textId="23C90E01" w:rsidR="00F535A3" w:rsidRPr="006B4BA2" w:rsidRDefault="00F535A3" w:rsidP="002217EC">
            <w:pPr>
              <w:keepNext/>
              <w:wordWrap/>
              <w:spacing w:line="240" w:lineRule="auto"/>
              <w:jc w:val="center"/>
            </w:pPr>
            <w:r w:rsidRPr="006B4BA2">
              <w:t>5.915</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A4973FB" w14:textId="77777777" w:rsidR="00F535A3" w:rsidRPr="006B4BA2" w:rsidRDefault="00F535A3" w:rsidP="002217EC">
            <w:pPr>
              <w:keepNext/>
              <w:wordWrap/>
              <w:spacing w:line="240" w:lineRule="auto"/>
              <w:jc w:val="center"/>
            </w:pPr>
            <w:r w:rsidRPr="006B4BA2">
              <w:t>p &gt; 0.05</w:t>
            </w:r>
          </w:p>
        </w:tc>
      </w:tr>
      <w:tr w:rsidR="00F535A3" w:rsidRPr="006B4BA2" w14:paraId="60071BB9" w14:textId="77777777" w:rsidTr="002217EC">
        <w:trPr>
          <w:cantSplit/>
          <w:trHeight w:val="278"/>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7373FFA" w14:textId="77777777" w:rsidR="00F535A3" w:rsidRPr="006B4BA2" w:rsidRDefault="00F535A3" w:rsidP="002217EC">
            <w:pPr>
              <w:keepNext/>
              <w:wordWrap/>
              <w:spacing w:line="240" w:lineRule="auto"/>
              <w:jc w:val="center"/>
            </w:pPr>
            <w:r w:rsidRPr="006B4BA2">
              <w:t>2 vs 6</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9E3A66" w14:textId="5125FDF1" w:rsidR="00F535A3" w:rsidRPr="006B4BA2" w:rsidRDefault="00F535A3" w:rsidP="002217EC">
            <w:pPr>
              <w:keepNext/>
              <w:wordWrap/>
              <w:spacing w:line="240" w:lineRule="auto"/>
              <w:jc w:val="center"/>
            </w:pPr>
            <w:r w:rsidRPr="006B4BA2">
              <w:t>2.747</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33606D" w14:textId="77777777" w:rsidR="00F535A3" w:rsidRPr="006B4BA2" w:rsidRDefault="00F535A3" w:rsidP="002217EC">
            <w:pPr>
              <w:keepNext/>
              <w:wordWrap/>
              <w:spacing w:line="240" w:lineRule="auto"/>
              <w:jc w:val="center"/>
            </w:pPr>
            <w:r w:rsidRPr="006B4BA2">
              <w:t>p &gt; 0.05</w:t>
            </w:r>
          </w:p>
        </w:tc>
      </w:tr>
      <w:tr w:rsidR="00F535A3" w:rsidRPr="006B4BA2" w14:paraId="4257F1A7" w14:textId="77777777" w:rsidTr="002217EC">
        <w:trPr>
          <w:cantSplit/>
          <w:trHeight w:val="124"/>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BF7827" w14:textId="77777777" w:rsidR="00F535A3" w:rsidRPr="006B4BA2" w:rsidRDefault="00F535A3" w:rsidP="002217EC">
            <w:pPr>
              <w:keepNext/>
              <w:wordWrap/>
              <w:spacing w:line="240" w:lineRule="auto"/>
              <w:jc w:val="center"/>
            </w:pPr>
            <w:r w:rsidRPr="006B4BA2">
              <w:t>2 vs 7</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7131E1" w14:textId="45ECF0D8" w:rsidR="00F535A3" w:rsidRPr="006B4BA2" w:rsidRDefault="00F535A3" w:rsidP="002217EC">
            <w:pPr>
              <w:keepNext/>
              <w:wordWrap/>
              <w:spacing w:line="240" w:lineRule="auto"/>
              <w:jc w:val="center"/>
            </w:pPr>
            <w:r w:rsidRPr="006B4BA2">
              <w:t>50.495</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936A0A" w14:textId="77777777" w:rsidR="00F535A3" w:rsidRPr="006B4BA2" w:rsidRDefault="00F535A3" w:rsidP="002217EC">
            <w:pPr>
              <w:keepNext/>
              <w:wordWrap/>
              <w:spacing w:line="240" w:lineRule="auto"/>
              <w:jc w:val="center"/>
            </w:pPr>
            <w:r w:rsidRPr="006B4BA2">
              <w:t>p &lt; 0.05</w:t>
            </w:r>
          </w:p>
        </w:tc>
      </w:tr>
      <w:tr w:rsidR="00F535A3" w:rsidRPr="006B4BA2" w14:paraId="50F530B4" w14:textId="77777777" w:rsidTr="002217EC">
        <w:trPr>
          <w:cantSplit/>
          <w:trHeight w:val="278"/>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DE5C59" w14:textId="77777777" w:rsidR="00F535A3" w:rsidRPr="006B4BA2" w:rsidRDefault="00F535A3" w:rsidP="002217EC">
            <w:pPr>
              <w:keepNext/>
              <w:wordWrap/>
              <w:spacing w:line="240" w:lineRule="auto"/>
              <w:jc w:val="center"/>
            </w:pPr>
            <w:r w:rsidRPr="006B4BA2">
              <w:t>2 vs 8</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789A383" w14:textId="1713D918" w:rsidR="00F535A3" w:rsidRPr="006B4BA2" w:rsidRDefault="00F535A3" w:rsidP="002217EC">
            <w:pPr>
              <w:keepNext/>
              <w:wordWrap/>
              <w:spacing w:line="240" w:lineRule="auto"/>
              <w:jc w:val="center"/>
            </w:pPr>
            <w:r w:rsidRPr="006B4BA2">
              <w:t>3.867</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652C8FC" w14:textId="77777777" w:rsidR="00F535A3" w:rsidRPr="006B4BA2" w:rsidRDefault="00F535A3" w:rsidP="002217EC">
            <w:pPr>
              <w:keepNext/>
              <w:wordWrap/>
              <w:spacing w:line="240" w:lineRule="auto"/>
              <w:jc w:val="center"/>
            </w:pPr>
            <w:r w:rsidRPr="006B4BA2">
              <w:t>p &gt; 0.05</w:t>
            </w:r>
          </w:p>
        </w:tc>
      </w:tr>
      <w:tr w:rsidR="00F535A3" w:rsidRPr="006B4BA2" w14:paraId="2D44C8A9" w14:textId="77777777" w:rsidTr="002217EC">
        <w:trPr>
          <w:cantSplit/>
          <w:trHeight w:val="91"/>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9518F68" w14:textId="77777777" w:rsidR="00F535A3" w:rsidRPr="006B4BA2" w:rsidRDefault="00F535A3" w:rsidP="002217EC">
            <w:pPr>
              <w:keepNext/>
              <w:wordWrap/>
              <w:spacing w:line="240" w:lineRule="auto"/>
              <w:jc w:val="center"/>
            </w:pPr>
            <w:r w:rsidRPr="006B4BA2">
              <w:t>3 vs 4</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8F75236" w14:textId="0BD261A5" w:rsidR="00F535A3" w:rsidRPr="006B4BA2" w:rsidRDefault="00F535A3" w:rsidP="002217EC">
            <w:pPr>
              <w:keepNext/>
              <w:wordWrap/>
              <w:spacing w:line="240" w:lineRule="auto"/>
              <w:jc w:val="center"/>
            </w:pPr>
            <w:r w:rsidRPr="006B4BA2">
              <w:t>38.578</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319BBC2" w14:textId="77777777" w:rsidR="00F535A3" w:rsidRPr="006B4BA2" w:rsidRDefault="00F535A3" w:rsidP="002217EC">
            <w:pPr>
              <w:keepNext/>
              <w:wordWrap/>
              <w:spacing w:line="240" w:lineRule="auto"/>
              <w:jc w:val="center"/>
            </w:pPr>
            <w:r w:rsidRPr="006B4BA2">
              <w:t>p &lt; 0.05</w:t>
            </w:r>
          </w:p>
        </w:tc>
      </w:tr>
      <w:tr w:rsidR="00F535A3" w:rsidRPr="006B4BA2" w14:paraId="01F777F3" w14:textId="77777777" w:rsidTr="002217EC">
        <w:trPr>
          <w:cantSplit/>
          <w:trHeight w:val="94"/>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D2C44D" w14:textId="77777777" w:rsidR="00F535A3" w:rsidRPr="006B4BA2" w:rsidRDefault="00F535A3" w:rsidP="002217EC">
            <w:pPr>
              <w:keepNext/>
              <w:wordWrap/>
              <w:spacing w:line="240" w:lineRule="auto"/>
              <w:jc w:val="center"/>
            </w:pPr>
            <w:r w:rsidRPr="006B4BA2">
              <w:t>3 vs 5</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C18DB3" w14:textId="7F4F954C" w:rsidR="00F535A3" w:rsidRPr="006B4BA2" w:rsidRDefault="00F535A3" w:rsidP="002217EC">
            <w:pPr>
              <w:keepNext/>
              <w:wordWrap/>
              <w:spacing w:line="240" w:lineRule="auto"/>
              <w:jc w:val="center"/>
            </w:pPr>
            <w:r w:rsidRPr="006B4BA2">
              <w:t>60.211</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65C9B1" w14:textId="77777777" w:rsidR="00F535A3" w:rsidRPr="006B4BA2" w:rsidRDefault="00F535A3" w:rsidP="002217EC">
            <w:pPr>
              <w:keepNext/>
              <w:wordWrap/>
              <w:spacing w:line="240" w:lineRule="auto"/>
              <w:jc w:val="center"/>
            </w:pPr>
            <w:r w:rsidRPr="006B4BA2">
              <w:t>p &lt; 0.05</w:t>
            </w:r>
          </w:p>
        </w:tc>
      </w:tr>
      <w:tr w:rsidR="00F535A3" w:rsidRPr="006B4BA2" w14:paraId="5EA4FF00" w14:textId="77777777" w:rsidTr="002217EC">
        <w:trPr>
          <w:cantSplit/>
          <w:trHeight w:val="85"/>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C1674B" w14:textId="77777777" w:rsidR="00F535A3" w:rsidRPr="006B4BA2" w:rsidRDefault="00F535A3" w:rsidP="002217EC">
            <w:pPr>
              <w:keepNext/>
              <w:wordWrap/>
              <w:spacing w:line="240" w:lineRule="auto"/>
              <w:jc w:val="center"/>
            </w:pPr>
            <w:r w:rsidRPr="006B4BA2">
              <w:t>3 vs 6</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FA45CB3" w14:textId="730EB31E" w:rsidR="00F535A3" w:rsidRPr="006B4BA2" w:rsidRDefault="00F535A3" w:rsidP="002217EC">
            <w:pPr>
              <w:keepNext/>
              <w:wordWrap/>
              <w:spacing w:line="240" w:lineRule="auto"/>
              <w:jc w:val="center"/>
            </w:pPr>
            <w:r w:rsidRPr="006B4BA2">
              <w:t>9.458</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F850F33" w14:textId="77777777" w:rsidR="00F535A3" w:rsidRPr="006B4BA2" w:rsidRDefault="00F535A3" w:rsidP="002217EC">
            <w:pPr>
              <w:keepNext/>
              <w:wordWrap/>
              <w:spacing w:line="240" w:lineRule="auto"/>
              <w:jc w:val="center"/>
            </w:pPr>
            <w:r w:rsidRPr="006B4BA2">
              <w:t>p &gt; 0.05</w:t>
            </w:r>
          </w:p>
        </w:tc>
      </w:tr>
      <w:tr w:rsidR="00F535A3" w:rsidRPr="006B4BA2" w14:paraId="267F9BCD" w14:textId="77777777" w:rsidTr="002217EC">
        <w:trPr>
          <w:cantSplit/>
          <w:trHeight w:val="88"/>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AD79D5B" w14:textId="77777777" w:rsidR="00F535A3" w:rsidRPr="006B4BA2" w:rsidRDefault="00F535A3" w:rsidP="002217EC">
            <w:pPr>
              <w:keepNext/>
              <w:wordWrap/>
              <w:spacing w:line="240" w:lineRule="auto"/>
              <w:jc w:val="center"/>
            </w:pPr>
            <w:r w:rsidRPr="006B4BA2">
              <w:t>3 vs 7</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CBC9DA7" w14:textId="45175AB7" w:rsidR="00F535A3" w:rsidRPr="006B4BA2" w:rsidRDefault="00F535A3" w:rsidP="002217EC">
            <w:pPr>
              <w:keepNext/>
              <w:wordWrap/>
              <w:spacing w:line="240" w:lineRule="auto"/>
              <w:jc w:val="center"/>
            </w:pPr>
            <w:r w:rsidRPr="006B4BA2">
              <w:t>38.765</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F8D13B" w14:textId="5CE9DAC7" w:rsidR="00F535A3" w:rsidRPr="006B4BA2" w:rsidRDefault="00F535A3" w:rsidP="002217EC">
            <w:pPr>
              <w:keepNext/>
              <w:wordWrap/>
              <w:spacing w:line="240" w:lineRule="auto"/>
              <w:jc w:val="center"/>
            </w:pPr>
            <w:r w:rsidRPr="006B4BA2">
              <w:t xml:space="preserve">p </w:t>
            </w:r>
            <w:r>
              <w:t>&gt;</w:t>
            </w:r>
            <w:r w:rsidRPr="006B4BA2">
              <w:t xml:space="preserve"> 0.05</w:t>
            </w:r>
          </w:p>
        </w:tc>
      </w:tr>
      <w:tr w:rsidR="00F535A3" w:rsidRPr="006B4BA2" w14:paraId="0836ECAC" w14:textId="77777777" w:rsidTr="002217EC">
        <w:trPr>
          <w:cantSplit/>
          <w:trHeight w:val="79"/>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88D95F" w14:textId="77777777" w:rsidR="00F535A3" w:rsidRPr="006B4BA2" w:rsidRDefault="00F535A3" w:rsidP="002217EC">
            <w:pPr>
              <w:keepNext/>
              <w:wordWrap/>
              <w:spacing w:line="240" w:lineRule="auto"/>
              <w:jc w:val="center"/>
            </w:pPr>
            <w:r w:rsidRPr="006B4BA2">
              <w:t>3 vs 8</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507D972" w14:textId="157BD840" w:rsidR="00F535A3" w:rsidRPr="006B4BA2" w:rsidRDefault="00F535A3" w:rsidP="002217EC">
            <w:pPr>
              <w:keepNext/>
              <w:wordWrap/>
              <w:spacing w:line="240" w:lineRule="auto"/>
              <w:jc w:val="center"/>
            </w:pPr>
            <w:r w:rsidRPr="006B4BA2">
              <w:t>25.743</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92DAC47" w14:textId="77777777" w:rsidR="00F535A3" w:rsidRPr="006B4BA2" w:rsidRDefault="00F535A3" w:rsidP="002217EC">
            <w:pPr>
              <w:keepNext/>
              <w:wordWrap/>
              <w:spacing w:line="240" w:lineRule="auto"/>
              <w:jc w:val="center"/>
            </w:pPr>
            <w:r w:rsidRPr="006B4BA2">
              <w:t>p &lt; 0.05</w:t>
            </w:r>
          </w:p>
        </w:tc>
      </w:tr>
      <w:tr w:rsidR="00F535A3" w:rsidRPr="006B4BA2" w14:paraId="2E34BF1F" w14:textId="77777777" w:rsidTr="002217EC">
        <w:trPr>
          <w:cantSplit/>
          <w:trHeight w:val="68"/>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2243E6" w14:textId="77777777" w:rsidR="00F535A3" w:rsidRPr="006B4BA2" w:rsidRDefault="00F535A3" w:rsidP="002217EC">
            <w:pPr>
              <w:keepNext/>
              <w:wordWrap/>
              <w:spacing w:line="240" w:lineRule="auto"/>
              <w:jc w:val="center"/>
            </w:pPr>
            <w:r w:rsidRPr="006B4BA2">
              <w:t>4 vs 5</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39397FC" w14:textId="35BB8DB3" w:rsidR="00F535A3" w:rsidRPr="006B4BA2" w:rsidRDefault="00F535A3" w:rsidP="002217EC">
            <w:pPr>
              <w:keepNext/>
              <w:wordWrap/>
              <w:spacing w:line="240" w:lineRule="auto"/>
              <w:jc w:val="center"/>
            </w:pPr>
            <w:r w:rsidRPr="006B4BA2">
              <w:t>25.167</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03A78B0" w14:textId="77777777" w:rsidR="00F535A3" w:rsidRPr="006B4BA2" w:rsidRDefault="00F535A3" w:rsidP="002217EC">
            <w:pPr>
              <w:keepNext/>
              <w:wordWrap/>
              <w:spacing w:line="240" w:lineRule="auto"/>
              <w:jc w:val="center"/>
            </w:pPr>
            <w:r w:rsidRPr="006B4BA2">
              <w:t>p &lt; 0.05</w:t>
            </w:r>
          </w:p>
        </w:tc>
      </w:tr>
      <w:tr w:rsidR="00F535A3" w:rsidRPr="006B4BA2" w14:paraId="6BC92848" w14:textId="77777777" w:rsidTr="002217EC">
        <w:trPr>
          <w:cantSplit/>
          <w:trHeight w:val="7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894D12B" w14:textId="77777777" w:rsidR="00F535A3" w:rsidRPr="006B4BA2" w:rsidRDefault="00F535A3" w:rsidP="002217EC">
            <w:pPr>
              <w:keepNext/>
              <w:wordWrap/>
              <w:spacing w:line="240" w:lineRule="auto"/>
              <w:jc w:val="center"/>
            </w:pPr>
            <w:r w:rsidRPr="006B4BA2">
              <w:t>4 vs 6</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292E58" w14:textId="36A56562" w:rsidR="00F535A3" w:rsidRPr="006B4BA2" w:rsidRDefault="00F535A3" w:rsidP="002217EC">
            <w:pPr>
              <w:keepNext/>
              <w:wordWrap/>
              <w:spacing w:line="240" w:lineRule="auto"/>
              <w:jc w:val="center"/>
            </w:pPr>
            <w:r w:rsidRPr="006B4BA2">
              <w:t>14.929</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6E3CA00" w14:textId="77777777" w:rsidR="00F535A3" w:rsidRPr="006B4BA2" w:rsidRDefault="00F535A3" w:rsidP="002217EC">
            <w:pPr>
              <w:keepNext/>
              <w:wordWrap/>
              <w:spacing w:line="240" w:lineRule="auto"/>
              <w:jc w:val="center"/>
            </w:pPr>
            <w:r w:rsidRPr="006B4BA2">
              <w:t>p &lt; 0.05</w:t>
            </w:r>
          </w:p>
        </w:tc>
      </w:tr>
      <w:tr w:rsidR="00F535A3" w:rsidRPr="006B4BA2" w14:paraId="515C80CF" w14:textId="77777777" w:rsidTr="002217EC">
        <w:trPr>
          <w:cantSplit/>
          <w:trHeight w:val="62"/>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F1B3A89" w14:textId="77777777" w:rsidR="00F535A3" w:rsidRPr="006B4BA2" w:rsidRDefault="00F535A3" w:rsidP="002217EC">
            <w:pPr>
              <w:keepNext/>
              <w:wordWrap/>
              <w:spacing w:line="240" w:lineRule="auto"/>
              <w:jc w:val="center"/>
            </w:pPr>
            <w:r w:rsidRPr="006B4BA2">
              <w:t>4 vs 7</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A14E4B" w14:textId="654FBBD9" w:rsidR="00F535A3" w:rsidRPr="006B4BA2" w:rsidRDefault="00F535A3" w:rsidP="002217EC">
            <w:pPr>
              <w:keepNext/>
              <w:wordWrap/>
              <w:spacing w:line="240" w:lineRule="auto"/>
              <w:jc w:val="center"/>
            </w:pPr>
            <w:r w:rsidRPr="006B4BA2">
              <w:t>65.855</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4579C0" w14:textId="77777777" w:rsidR="00F535A3" w:rsidRPr="006B4BA2" w:rsidRDefault="00F535A3" w:rsidP="002217EC">
            <w:pPr>
              <w:keepNext/>
              <w:wordWrap/>
              <w:spacing w:line="240" w:lineRule="auto"/>
              <w:jc w:val="center"/>
            </w:pPr>
            <w:r w:rsidRPr="006B4BA2">
              <w:t>p &lt; 0.05</w:t>
            </w:r>
          </w:p>
        </w:tc>
      </w:tr>
      <w:tr w:rsidR="00F535A3" w:rsidRPr="006B4BA2" w14:paraId="7D34458F" w14:textId="77777777" w:rsidTr="002217EC">
        <w:trPr>
          <w:cantSplit/>
          <w:trHeight w:val="5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4C658AB" w14:textId="77777777" w:rsidR="00F535A3" w:rsidRPr="006B4BA2" w:rsidRDefault="00F535A3" w:rsidP="002217EC">
            <w:pPr>
              <w:keepNext/>
              <w:wordWrap/>
              <w:spacing w:line="240" w:lineRule="auto"/>
              <w:jc w:val="center"/>
            </w:pPr>
            <w:r w:rsidRPr="006B4BA2">
              <w:t>4 vs 8</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8447F4D" w14:textId="25191E55" w:rsidR="00F535A3" w:rsidRPr="006B4BA2" w:rsidRDefault="00F535A3" w:rsidP="002217EC">
            <w:pPr>
              <w:keepNext/>
              <w:wordWrap/>
              <w:spacing w:line="240" w:lineRule="auto"/>
              <w:jc w:val="center"/>
            </w:pPr>
            <w:r w:rsidRPr="006B4BA2">
              <w:t>22.354</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D46504" w14:textId="77777777" w:rsidR="00F535A3" w:rsidRPr="006B4BA2" w:rsidRDefault="00F535A3" w:rsidP="002217EC">
            <w:pPr>
              <w:keepNext/>
              <w:wordWrap/>
              <w:spacing w:line="240" w:lineRule="auto"/>
              <w:jc w:val="center"/>
            </w:pPr>
            <w:r w:rsidRPr="006B4BA2">
              <w:t>p &lt; 0.05</w:t>
            </w:r>
          </w:p>
        </w:tc>
      </w:tr>
      <w:tr w:rsidR="00F535A3" w:rsidRPr="006B4BA2" w14:paraId="64E278B1" w14:textId="77777777" w:rsidTr="002217EC">
        <w:trPr>
          <w:cantSplit/>
          <w:trHeight w:val="66"/>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95D697F" w14:textId="77777777" w:rsidR="00F535A3" w:rsidRPr="006B4BA2" w:rsidRDefault="00F535A3" w:rsidP="002217EC">
            <w:pPr>
              <w:keepNext/>
              <w:wordWrap/>
              <w:spacing w:line="240" w:lineRule="auto"/>
              <w:jc w:val="center"/>
            </w:pPr>
            <w:r w:rsidRPr="006B4BA2">
              <w:t>5 vs 6</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FA5125D" w14:textId="4B37EBCE" w:rsidR="00F535A3" w:rsidRPr="006B4BA2" w:rsidRDefault="00F535A3" w:rsidP="002217EC">
            <w:pPr>
              <w:keepNext/>
              <w:wordWrap/>
              <w:spacing w:line="240" w:lineRule="auto"/>
              <w:jc w:val="center"/>
            </w:pPr>
            <w:r w:rsidRPr="006B4BA2">
              <w:t>0.514</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BE62D6" w14:textId="77777777" w:rsidR="00F535A3" w:rsidRPr="006B4BA2" w:rsidRDefault="00F535A3" w:rsidP="002217EC">
            <w:pPr>
              <w:keepNext/>
              <w:wordWrap/>
              <w:spacing w:line="240" w:lineRule="auto"/>
              <w:jc w:val="center"/>
            </w:pPr>
            <w:r w:rsidRPr="006B4BA2">
              <w:t>p &gt; 0.05</w:t>
            </w:r>
          </w:p>
        </w:tc>
      </w:tr>
      <w:tr w:rsidR="00F535A3" w:rsidRPr="006B4BA2" w14:paraId="22119CE1" w14:textId="77777777" w:rsidTr="002217EC">
        <w:trPr>
          <w:cantSplit/>
          <w:trHeight w:val="47"/>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3D0D0B" w14:textId="77777777" w:rsidR="00F535A3" w:rsidRPr="006B4BA2" w:rsidRDefault="00F535A3" w:rsidP="002217EC">
            <w:pPr>
              <w:keepNext/>
              <w:wordWrap/>
              <w:spacing w:line="240" w:lineRule="auto"/>
              <w:jc w:val="center"/>
            </w:pPr>
            <w:r w:rsidRPr="006B4BA2">
              <w:t>5 vs 7</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2A4AAB" w14:textId="21C2506A" w:rsidR="00F535A3" w:rsidRPr="006B4BA2" w:rsidRDefault="00F535A3" w:rsidP="002217EC">
            <w:pPr>
              <w:keepNext/>
              <w:wordWrap/>
              <w:spacing w:line="240" w:lineRule="auto"/>
              <w:jc w:val="center"/>
            </w:pPr>
            <w:r w:rsidRPr="006B4BA2">
              <w:t>35.994</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57F5CA3" w14:textId="77777777" w:rsidR="00F535A3" w:rsidRPr="006B4BA2" w:rsidRDefault="00F535A3" w:rsidP="002217EC">
            <w:pPr>
              <w:keepNext/>
              <w:wordWrap/>
              <w:spacing w:line="240" w:lineRule="auto"/>
              <w:jc w:val="center"/>
            </w:pPr>
            <w:r w:rsidRPr="006B4BA2">
              <w:t>p &lt; 0.05</w:t>
            </w:r>
          </w:p>
        </w:tc>
      </w:tr>
      <w:tr w:rsidR="00F535A3" w:rsidRPr="006B4BA2" w14:paraId="1E9919E9" w14:textId="77777777" w:rsidTr="002217EC">
        <w:trPr>
          <w:cantSplit/>
          <w:trHeight w:val="192"/>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8BC180A" w14:textId="77777777" w:rsidR="00F535A3" w:rsidRPr="006B4BA2" w:rsidRDefault="00F535A3" w:rsidP="002217EC">
            <w:pPr>
              <w:keepNext/>
              <w:wordWrap/>
              <w:spacing w:line="240" w:lineRule="auto"/>
              <w:jc w:val="center"/>
            </w:pPr>
            <w:r w:rsidRPr="006B4BA2">
              <w:t>5 vs 8</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2F3093C" w14:textId="59566617" w:rsidR="00F535A3" w:rsidRPr="006B4BA2" w:rsidRDefault="00F535A3" w:rsidP="002217EC">
            <w:pPr>
              <w:keepNext/>
              <w:wordWrap/>
              <w:spacing w:line="240" w:lineRule="auto"/>
              <w:jc w:val="center"/>
            </w:pPr>
            <w:r w:rsidRPr="006B4BA2">
              <w:t>1.002</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B5EEDB" w14:textId="77777777" w:rsidR="00F535A3" w:rsidRPr="006B4BA2" w:rsidRDefault="00F535A3" w:rsidP="002217EC">
            <w:pPr>
              <w:keepNext/>
              <w:wordWrap/>
              <w:spacing w:line="240" w:lineRule="auto"/>
              <w:jc w:val="center"/>
            </w:pPr>
            <w:r w:rsidRPr="006B4BA2">
              <w:t>p &gt; 0.05</w:t>
            </w:r>
          </w:p>
        </w:tc>
      </w:tr>
      <w:tr w:rsidR="00F535A3" w:rsidRPr="006B4BA2" w14:paraId="0538AA53" w14:textId="77777777" w:rsidTr="002217EC">
        <w:trPr>
          <w:cantSplit/>
          <w:trHeight w:val="18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83BBA9" w14:textId="77777777" w:rsidR="00F535A3" w:rsidRPr="006B4BA2" w:rsidRDefault="00F535A3" w:rsidP="002217EC">
            <w:pPr>
              <w:keepNext/>
              <w:wordWrap/>
              <w:spacing w:line="240" w:lineRule="auto"/>
              <w:jc w:val="center"/>
            </w:pPr>
            <w:r w:rsidRPr="006B4BA2">
              <w:t>6 vs 7</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C32F31" w14:textId="62BCA9B9" w:rsidR="00F535A3" w:rsidRPr="006B4BA2" w:rsidRDefault="00F535A3" w:rsidP="002217EC">
            <w:pPr>
              <w:keepNext/>
              <w:wordWrap/>
              <w:spacing w:line="240" w:lineRule="auto"/>
              <w:jc w:val="center"/>
            </w:pPr>
            <w:r w:rsidRPr="006B4BA2">
              <w:t>52.508</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4F63AC0" w14:textId="0E49B44B" w:rsidR="00F535A3" w:rsidRPr="006B4BA2" w:rsidRDefault="00F535A3" w:rsidP="002217EC">
            <w:pPr>
              <w:keepNext/>
              <w:wordWrap/>
              <w:spacing w:line="240" w:lineRule="auto"/>
              <w:jc w:val="center"/>
            </w:pPr>
            <w:r w:rsidRPr="006B4BA2">
              <w:t xml:space="preserve">p </w:t>
            </w:r>
            <w:r>
              <w:t>&gt;</w:t>
            </w:r>
            <w:r w:rsidRPr="006B4BA2">
              <w:t xml:space="preserve"> 0.05</w:t>
            </w:r>
          </w:p>
        </w:tc>
      </w:tr>
      <w:tr w:rsidR="00F535A3" w:rsidRPr="006B4BA2" w14:paraId="567F7142" w14:textId="77777777" w:rsidTr="002217EC">
        <w:trPr>
          <w:cantSplit/>
          <w:trHeight w:val="172"/>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9EAEC12" w14:textId="77777777" w:rsidR="00F535A3" w:rsidRPr="006B4BA2" w:rsidRDefault="00F535A3" w:rsidP="002217EC">
            <w:pPr>
              <w:keepNext/>
              <w:wordWrap/>
              <w:spacing w:line="240" w:lineRule="auto"/>
              <w:jc w:val="center"/>
            </w:pPr>
            <w:r w:rsidRPr="006B4BA2">
              <w:t>6 vs 8</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6F5809" w14:textId="679FF235" w:rsidR="00F535A3" w:rsidRPr="006B4BA2" w:rsidRDefault="00F535A3" w:rsidP="002217EC">
            <w:pPr>
              <w:keepNext/>
              <w:wordWrap/>
              <w:spacing w:line="240" w:lineRule="auto"/>
              <w:jc w:val="center"/>
            </w:pPr>
            <w:r w:rsidRPr="006B4BA2">
              <w:t>0</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9147E1" w14:textId="77777777" w:rsidR="00F535A3" w:rsidRPr="006B4BA2" w:rsidRDefault="00F535A3" w:rsidP="002217EC">
            <w:pPr>
              <w:keepNext/>
              <w:wordWrap/>
              <w:spacing w:line="240" w:lineRule="auto"/>
              <w:jc w:val="center"/>
            </w:pPr>
            <w:r w:rsidRPr="006B4BA2">
              <w:t>p &gt; 0.05</w:t>
            </w:r>
          </w:p>
        </w:tc>
      </w:tr>
      <w:tr w:rsidR="00F535A3" w:rsidRPr="006B4BA2" w14:paraId="61C8B150" w14:textId="77777777" w:rsidTr="002217EC">
        <w:trPr>
          <w:cantSplit/>
          <w:trHeight w:val="29"/>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28C7D1" w14:textId="77777777" w:rsidR="00F535A3" w:rsidRPr="006B4BA2" w:rsidRDefault="00F535A3" w:rsidP="002217EC">
            <w:pPr>
              <w:keepNext/>
              <w:wordWrap/>
              <w:spacing w:line="240" w:lineRule="auto"/>
              <w:jc w:val="center"/>
            </w:pPr>
            <w:r w:rsidRPr="006B4BA2">
              <w:t>7 vs 8</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868AC6" w14:textId="09581BE0" w:rsidR="00F535A3" w:rsidRPr="006B4BA2" w:rsidRDefault="00F535A3" w:rsidP="002217EC">
            <w:pPr>
              <w:keepNext/>
              <w:wordWrap/>
              <w:spacing w:line="240" w:lineRule="auto"/>
              <w:jc w:val="center"/>
            </w:pPr>
            <w:r w:rsidRPr="006B4BA2">
              <w:t>46.995</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1868C7F" w14:textId="77777777" w:rsidR="00F535A3" w:rsidRPr="006B4BA2" w:rsidRDefault="00F535A3" w:rsidP="002217EC">
            <w:pPr>
              <w:keepNext/>
              <w:wordWrap/>
              <w:spacing w:line="240" w:lineRule="auto"/>
              <w:jc w:val="center"/>
            </w:pPr>
            <w:r w:rsidRPr="006B4BA2">
              <w:t>p &lt; 0.05</w:t>
            </w:r>
          </w:p>
        </w:tc>
      </w:tr>
    </w:tbl>
    <w:p w14:paraId="192A1772" w14:textId="77777777" w:rsidR="002217EC" w:rsidRPr="002217EC" w:rsidRDefault="002217EC" w:rsidP="002217EC">
      <w:pPr>
        <w:spacing w:line="240" w:lineRule="auto"/>
        <w:jc w:val="center"/>
        <w:rPr>
          <w:sz w:val="18"/>
          <w:szCs w:val="18"/>
        </w:rPr>
      </w:pPr>
      <w:r w:rsidRPr="002217EC">
        <w:rPr>
          <w:sz w:val="18"/>
          <w:szCs w:val="18"/>
        </w:rPr>
        <w:t>1: District heating, 2: Central heating with city gas, 3: Individual heating with kerosene boiler, 4: Individual heating with propane gas boiler, 5: Individual heating with city gas boiler, 6: Individual heating with electric boiler, 7: Individual heating with briquette boiler, 8: Individual heating with electric blanket</w:t>
      </w:r>
    </w:p>
    <w:p w14:paraId="65922FBC" w14:textId="77777777" w:rsidR="00E51629" w:rsidRDefault="00E51629" w:rsidP="00B06072"/>
    <w:p w14:paraId="4E4D1C65" w14:textId="1F57E35B" w:rsidR="006B4BA2" w:rsidRPr="0094433E" w:rsidRDefault="006B4BA2" w:rsidP="002F44C8">
      <w:pPr>
        <w:pStyle w:val="Heading3"/>
        <w:numPr>
          <w:ilvl w:val="2"/>
          <w:numId w:val="52"/>
        </w:numPr>
      </w:pPr>
      <w:bookmarkStart w:id="111" w:name="_Toc137595494"/>
      <w:r>
        <w:t>The effect of auxiliary heating on EUI</w:t>
      </w:r>
      <w:bookmarkEnd w:id="111"/>
    </w:p>
    <w:p w14:paraId="30F54561" w14:textId="75AF0227" w:rsidR="002108A0" w:rsidRDefault="00D5503B" w:rsidP="00D5503B">
      <w:r>
        <w:t xml:space="preserve">Table 6.8 provides a critical examination of the causal impacts of the usage of auxiliary heating equipment alongside main heating equipment on the EUI and the highlighted gray numbers </w:t>
      </w:r>
      <w:r>
        <w:lastRenderedPageBreak/>
        <w:t>represent non-causal effects. The utilization of auxiliary equipment with district heating leads to an increase in heating EUI of 4.244 kWh/m</w:t>
      </w:r>
      <w:r w:rsidRPr="00D5503B">
        <w:rPr>
          <w:vertAlign w:val="superscript"/>
        </w:rPr>
        <w:t>2</w:t>
      </w:r>
      <w:r>
        <w:t xml:space="preserve">, indicating that additional energy consumption occurs when supplementary heating devices are used in tandem with district heating systems. In contrast, employing auxiliary heating equipment with an individual heating system that utilizes a </w:t>
      </w:r>
      <w:r w:rsidR="008A5753">
        <w:t>propane gas boiler result</w:t>
      </w:r>
      <w:r>
        <w:t xml:space="preserve"> in a reduction in heating EUI by 7.366 kWh/m</w:t>
      </w:r>
      <w:r w:rsidRPr="00D5503B">
        <w:rPr>
          <w:vertAlign w:val="superscript"/>
        </w:rPr>
        <w:t>2</w:t>
      </w:r>
      <w:r>
        <w:t>, suggesting potential energy-saving synergies. However, a similar combination with an individual heating system using a city gas boiler leads to an increase in heating EUI by 7.389 kWh/m</w:t>
      </w:r>
      <w:r w:rsidRPr="00D5503B">
        <w:rPr>
          <w:vertAlign w:val="superscript"/>
        </w:rPr>
        <w:t>2</w:t>
      </w:r>
      <w:r>
        <w:t>. Lastly, the employment of auxiliary equipment in conjunction with an individual heating system using an electric boiler causes a modest increase of 3.784 kWh/m</w:t>
      </w:r>
      <w:r w:rsidRPr="00D5503B">
        <w:rPr>
          <w:vertAlign w:val="superscript"/>
        </w:rPr>
        <w:t>2</w:t>
      </w:r>
      <w:r>
        <w:t xml:space="preserve"> in heating EUI. These observations imply that the impact of auxiliary heating equipment on heating EUI is contingent on the type of primary heating system, with potential implications for energy efficiency strategies and the design of energy policy interventions. </w:t>
      </w:r>
    </w:p>
    <w:p w14:paraId="34DCE877" w14:textId="77777777" w:rsidR="00D5503B" w:rsidRDefault="00D5503B" w:rsidP="00D5503B"/>
    <w:p w14:paraId="464D1BBE" w14:textId="5CCBA8F4" w:rsidR="00D5503B" w:rsidRDefault="00D5503B" w:rsidP="00D5503B">
      <w:pPr>
        <w:pStyle w:val="Caption"/>
      </w:pPr>
      <w:bookmarkStart w:id="112" w:name="_Toc137462945"/>
      <w:r>
        <w:t xml:space="preserve">Table 6. </w:t>
      </w:r>
      <w:r w:rsidR="00B52BCD">
        <w:fldChar w:fldCharType="begin"/>
      </w:r>
      <w:r w:rsidR="00B52BCD">
        <w:instrText xml:space="preserve"> SEQ Table_6. \* ARABIC </w:instrText>
      </w:r>
      <w:r w:rsidR="00B52BCD">
        <w:fldChar w:fldCharType="separate"/>
      </w:r>
      <w:r w:rsidR="00EC4C2A">
        <w:rPr>
          <w:noProof/>
        </w:rPr>
        <w:t>8</w:t>
      </w:r>
      <w:r w:rsidR="00B52BCD">
        <w:rPr>
          <w:noProof/>
        </w:rPr>
        <w:fldChar w:fldCharType="end"/>
      </w:r>
      <w:r>
        <w:t>. Causal effects of using auxiliary heating</w:t>
      </w:r>
      <w:bookmarkEnd w:id="112"/>
      <w:r>
        <w:t xml:space="preserve"> </w:t>
      </w:r>
    </w:p>
    <w:tbl>
      <w:tblPr>
        <w:tblW w:w="7928" w:type="dxa"/>
        <w:jc w:val="center"/>
        <w:tblCellMar>
          <w:left w:w="0" w:type="dxa"/>
          <w:right w:w="0" w:type="dxa"/>
        </w:tblCellMar>
        <w:tblLook w:val="0600" w:firstRow="0" w:lastRow="0" w:firstColumn="0" w:lastColumn="0" w:noHBand="1" w:noVBand="1"/>
      </w:tblPr>
      <w:tblGrid>
        <w:gridCol w:w="1220"/>
        <w:gridCol w:w="3448"/>
        <w:gridCol w:w="3260"/>
      </w:tblGrid>
      <w:tr w:rsidR="00D5503B" w:rsidRPr="00D5503B" w14:paraId="10E39436" w14:textId="77777777" w:rsidTr="001765FF">
        <w:trPr>
          <w:cantSplit/>
          <w:trHeight w:val="981"/>
          <w:jc w:val="center"/>
        </w:trPr>
        <w:tc>
          <w:tcPr>
            <w:tcW w:w="1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48F81BB" w14:textId="6CEEA407" w:rsidR="00D5503B" w:rsidRPr="00D5503B" w:rsidRDefault="00D5503B" w:rsidP="001765FF">
            <w:pPr>
              <w:keepNext/>
              <w:spacing w:line="240" w:lineRule="auto"/>
              <w:jc w:val="center"/>
              <w:rPr>
                <w:b/>
                <w:bCs/>
              </w:rPr>
            </w:pPr>
            <w:r w:rsidRPr="00D5503B">
              <w:rPr>
                <w:b/>
                <w:bCs/>
              </w:rPr>
              <w:t>Main heating equipment</w:t>
            </w:r>
          </w:p>
        </w:tc>
        <w:tc>
          <w:tcPr>
            <w:tcW w:w="3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070967D" w14:textId="3A2424B0" w:rsidR="00D5503B" w:rsidRPr="00D5503B" w:rsidRDefault="00D5503B" w:rsidP="001765FF">
            <w:pPr>
              <w:keepNext/>
              <w:spacing w:line="240" w:lineRule="auto"/>
              <w:jc w:val="center"/>
            </w:pPr>
            <w:r w:rsidRPr="00D5503B">
              <w:rPr>
                <w:b/>
                <w:bCs/>
                <w:lang w:val="en-GB"/>
              </w:rPr>
              <w:t>Estimated average change in EUI (kWh/m</w:t>
            </w:r>
            <w:r w:rsidRPr="00D5503B">
              <w:rPr>
                <w:b/>
                <w:bCs/>
                <w:vertAlign w:val="superscript"/>
                <w:lang w:val="en-GB"/>
              </w:rPr>
              <w:t>2</w:t>
            </w:r>
            <w:r w:rsidRPr="00D5503B">
              <w:rPr>
                <w:b/>
                <w:bCs/>
                <w:lang w:val="en-GB"/>
              </w:rPr>
              <w:t>) due to auxiliary heating</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A49EBB0" w14:textId="77777777" w:rsidR="00D5503B" w:rsidRPr="00D5503B" w:rsidRDefault="00D5503B" w:rsidP="001765FF">
            <w:pPr>
              <w:keepNext/>
              <w:spacing w:line="240" w:lineRule="auto"/>
              <w:jc w:val="center"/>
            </w:pPr>
            <w:r w:rsidRPr="00D5503B">
              <w:rPr>
                <w:b/>
                <w:bCs/>
              </w:rPr>
              <w:t>Estimated average change in energy consumption (kWh) due to auxiliary heating</w:t>
            </w:r>
          </w:p>
        </w:tc>
      </w:tr>
      <w:tr w:rsidR="00D5503B" w:rsidRPr="00D5503B" w14:paraId="0CA8C8A8" w14:textId="77777777" w:rsidTr="001765FF">
        <w:trPr>
          <w:cantSplit/>
          <w:trHeight w:val="301"/>
          <w:jc w:val="center"/>
        </w:trPr>
        <w:tc>
          <w:tcPr>
            <w:tcW w:w="1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5B983DC" w14:textId="77777777" w:rsidR="00D5503B" w:rsidRPr="00D5503B" w:rsidRDefault="00D5503B" w:rsidP="001765FF">
            <w:pPr>
              <w:keepNext/>
              <w:spacing w:line="240" w:lineRule="auto"/>
              <w:jc w:val="center"/>
            </w:pPr>
            <w:r w:rsidRPr="00D5503B">
              <w:t>1</w:t>
            </w:r>
          </w:p>
        </w:tc>
        <w:tc>
          <w:tcPr>
            <w:tcW w:w="3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90430CA" w14:textId="77777777" w:rsidR="00D5503B" w:rsidRPr="00D5503B" w:rsidRDefault="00D5503B" w:rsidP="001765FF">
            <w:pPr>
              <w:keepNext/>
              <w:spacing w:line="240" w:lineRule="auto"/>
              <w:jc w:val="center"/>
            </w:pPr>
            <w:r w:rsidRPr="00D5503B">
              <w:t>4.244</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0D0931E" w14:textId="77777777" w:rsidR="00D5503B" w:rsidRPr="00D5503B" w:rsidRDefault="00D5503B" w:rsidP="001765FF">
            <w:pPr>
              <w:keepNext/>
              <w:spacing w:line="240" w:lineRule="auto"/>
              <w:jc w:val="center"/>
              <w:rPr>
                <w:highlight w:val="lightGray"/>
              </w:rPr>
            </w:pPr>
            <w:r w:rsidRPr="00D5503B">
              <w:rPr>
                <w:highlight w:val="lightGray"/>
              </w:rPr>
              <w:t>-15.584</w:t>
            </w:r>
          </w:p>
        </w:tc>
      </w:tr>
      <w:tr w:rsidR="00D5503B" w:rsidRPr="00D5503B" w14:paraId="04BAA052" w14:textId="77777777" w:rsidTr="001765FF">
        <w:trPr>
          <w:cantSplit/>
          <w:trHeight w:val="301"/>
          <w:jc w:val="center"/>
        </w:trPr>
        <w:tc>
          <w:tcPr>
            <w:tcW w:w="1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269818" w14:textId="77777777" w:rsidR="00D5503B" w:rsidRPr="00D5503B" w:rsidRDefault="00D5503B" w:rsidP="001765FF">
            <w:pPr>
              <w:keepNext/>
              <w:spacing w:line="240" w:lineRule="auto"/>
              <w:jc w:val="center"/>
            </w:pPr>
            <w:r w:rsidRPr="00D5503B">
              <w:t>2</w:t>
            </w:r>
          </w:p>
        </w:tc>
        <w:tc>
          <w:tcPr>
            <w:tcW w:w="3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DA599FF" w14:textId="77777777" w:rsidR="00D5503B" w:rsidRPr="00D5503B" w:rsidRDefault="00D5503B" w:rsidP="001765FF">
            <w:pPr>
              <w:keepNext/>
              <w:spacing w:line="240" w:lineRule="auto"/>
              <w:jc w:val="center"/>
              <w:rPr>
                <w:highlight w:val="lightGray"/>
              </w:rPr>
            </w:pPr>
            <w:r w:rsidRPr="00D5503B">
              <w:rPr>
                <w:highlight w:val="lightGray"/>
              </w:rPr>
              <w:t>-1.220</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511BE34" w14:textId="77777777" w:rsidR="00D5503B" w:rsidRPr="00D5503B" w:rsidRDefault="00D5503B" w:rsidP="001765FF">
            <w:pPr>
              <w:keepNext/>
              <w:spacing w:line="240" w:lineRule="auto"/>
              <w:jc w:val="center"/>
              <w:rPr>
                <w:highlight w:val="lightGray"/>
              </w:rPr>
            </w:pPr>
            <w:r w:rsidRPr="00D5503B">
              <w:rPr>
                <w:highlight w:val="lightGray"/>
              </w:rPr>
              <w:t>-49.278</w:t>
            </w:r>
          </w:p>
        </w:tc>
      </w:tr>
      <w:tr w:rsidR="00D5503B" w:rsidRPr="00D5503B" w14:paraId="3AF5FE13" w14:textId="77777777" w:rsidTr="001765FF">
        <w:trPr>
          <w:cantSplit/>
          <w:trHeight w:val="301"/>
          <w:jc w:val="center"/>
        </w:trPr>
        <w:tc>
          <w:tcPr>
            <w:tcW w:w="1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6A50B96" w14:textId="77777777" w:rsidR="00D5503B" w:rsidRPr="00D5503B" w:rsidRDefault="00D5503B" w:rsidP="001765FF">
            <w:pPr>
              <w:keepNext/>
              <w:spacing w:line="240" w:lineRule="auto"/>
              <w:jc w:val="center"/>
            </w:pPr>
            <w:r w:rsidRPr="00D5503B">
              <w:t>3</w:t>
            </w:r>
          </w:p>
        </w:tc>
        <w:tc>
          <w:tcPr>
            <w:tcW w:w="3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4BA29E6" w14:textId="77777777" w:rsidR="00D5503B" w:rsidRPr="00D5503B" w:rsidRDefault="00D5503B" w:rsidP="001765FF">
            <w:pPr>
              <w:keepNext/>
              <w:spacing w:line="240" w:lineRule="auto"/>
              <w:jc w:val="center"/>
              <w:rPr>
                <w:highlight w:val="lightGray"/>
              </w:rPr>
            </w:pPr>
            <w:r w:rsidRPr="00D5503B">
              <w:rPr>
                <w:highlight w:val="lightGray"/>
              </w:rPr>
              <w:t>-2.602</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E61D11" w14:textId="77777777" w:rsidR="00D5503B" w:rsidRPr="00D5503B" w:rsidRDefault="00D5503B" w:rsidP="001765FF">
            <w:pPr>
              <w:keepNext/>
              <w:spacing w:line="240" w:lineRule="auto"/>
              <w:jc w:val="center"/>
              <w:rPr>
                <w:highlight w:val="lightGray"/>
              </w:rPr>
            </w:pPr>
            <w:r w:rsidRPr="00D5503B">
              <w:rPr>
                <w:highlight w:val="lightGray"/>
              </w:rPr>
              <w:t>-105.057</w:t>
            </w:r>
          </w:p>
        </w:tc>
      </w:tr>
      <w:tr w:rsidR="00D5503B" w:rsidRPr="00D5503B" w14:paraId="2D102622" w14:textId="77777777" w:rsidTr="001765FF">
        <w:trPr>
          <w:cantSplit/>
          <w:trHeight w:val="301"/>
          <w:jc w:val="center"/>
        </w:trPr>
        <w:tc>
          <w:tcPr>
            <w:tcW w:w="1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A210422" w14:textId="77777777" w:rsidR="00D5503B" w:rsidRPr="00D5503B" w:rsidRDefault="00D5503B" w:rsidP="001765FF">
            <w:pPr>
              <w:keepNext/>
              <w:spacing w:line="240" w:lineRule="auto"/>
              <w:jc w:val="center"/>
            </w:pPr>
            <w:r w:rsidRPr="00D5503B">
              <w:t>4</w:t>
            </w:r>
          </w:p>
        </w:tc>
        <w:tc>
          <w:tcPr>
            <w:tcW w:w="3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FA84F0A" w14:textId="77777777" w:rsidR="00D5503B" w:rsidRPr="00D5503B" w:rsidRDefault="00D5503B" w:rsidP="001765FF">
            <w:pPr>
              <w:keepNext/>
              <w:spacing w:line="240" w:lineRule="auto"/>
              <w:jc w:val="center"/>
            </w:pPr>
            <w:r w:rsidRPr="00D5503B">
              <w:t>-7.366</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ECFF6F" w14:textId="77777777" w:rsidR="00D5503B" w:rsidRPr="00D5503B" w:rsidRDefault="00D5503B" w:rsidP="001765FF">
            <w:pPr>
              <w:keepNext/>
              <w:spacing w:line="240" w:lineRule="auto"/>
              <w:jc w:val="center"/>
              <w:rPr>
                <w:highlight w:val="lightGray"/>
              </w:rPr>
            </w:pPr>
            <w:r w:rsidRPr="00D5503B">
              <w:rPr>
                <w:highlight w:val="lightGray"/>
              </w:rPr>
              <w:t>-376.611</w:t>
            </w:r>
          </w:p>
        </w:tc>
      </w:tr>
      <w:tr w:rsidR="00D5503B" w:rsidRPr="00D5503B" w14:paraId="39B5E34E" w14:textId="77777777" w:rsidTr="001765FF">
        <w:trPr>
          <w:cantSplit/>
          <w:trHeight w:val="301"/>
          <w:jc w:val="center"/>
        </w:trPr>
        <w:tc>
          <w:tcPr>
            <w:tcW w:w="1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93B3E7" w14:textId="77777777" w:rsidR="00D5503B" w:rsidRPr="00D5503B" w:rsidRDefault="00D5503B" w:rsidP="001765FF">
            <w:pPr>
              <w:keepNext/>
              <w:spacing w:line="240" w:lineRule="auto"/>
              <w:jc w:val="center"/>
            </w:pPr>
            <w:r w:rsidRPr="00D5503B">
              <w:t>5</w:t>
            </w:r>
          </w:p>
        </w:tc>
        <w:tc>
          <w:tcPr>
            <w:tcW w:w="3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697EAF" w14:textId="77777777" w:rsidR="00D5503B" w:rsidRPr="00D5503B" w:rsidRDefault="00D5503B" w:rsidP="001765FF">
            <w:pPr>
              <w:keepNext/>
              <w:spacing w:line="240" w:lineRule="auto"/>
              <w:jc w:val="center"/>
            </w:pPr>
            <w:r w:rsidRPr="00D5503B">
              <w:t>7.389</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2DCA48" w14:textId="77777777" w:rsidR="00D5503B" w:rsidRPr="00D5503B" w:rsidRDefault="00D5503B" w:rsidP="001765FF">
            <w:pPr>
              <w:keepNext/>
              <w:spacing w:line="240" w:lineRule="auto"/>
              <w:jc w:val="center"/>
              <w:rPr>
                <w:highlight w:val="lightGray"/>
              </w:rPr>
            </w:pPr>
            <w:r w:rsidRPr="00D5503B">
              <w:rPr>
                <w:highlight w:val="lightGray"/>
              </w:rPr>
              <w:t>0</w:t>
            </w:r>
          </w:p>
        </w:tc>
      </w:tr>
      <w:tr w:rsidR="00D5503B" w:rsidRPr="00D5503B" w14:paraId="24D3490A" w14:textId="77777777" w:rsidTr="001765FF">
        <w:trPr>
          <w:cantSplit/>
          <w:trHeight w:val="301"/>
          <w:jc w:val="center"/>
        </w:trPr>
        <w:tc>
          <w:tcPr>
            <w:tcW w:w="1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1DDF531" w14:textId="77777777" w:rsidR="00D5503B" w:rsidRPr="00D5503B" w:rsidRDefault="00D5503B" w:rsidP="001765FF">
            <w:pPr>
              <w:keepNext/>
              <w:spacing w:line="240" w:lineRule="auto"/>
              <w:jc w:val="center"/>
            </w:pPr>
            <w:r w:rsidRPr="00D5503B">
              <w:t>6</w:t>
            </w:r>
          </w:p>
        </w:tc>
        <w:tc>
          <w:tcPr>
            <w:tcW w:w="3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1401B7" w14:textId="77777777" w:rsidR="00D5503B" w:rsidRPr="00D5503B" w:rsidRDefault="00D5503B" w:rsidP="001765FF">
            <w:pPr>
              <w:keepNext/>
              <w:spacing w:line="240" w:lineRule="auto"/>
              <w:jc w:val="center"/>
            </w:pPr>
            <w:r w:rsidRPr="00D5503B">
              <w:t>3.784</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99283B4" w14:textId="77777777" w:rsidR="00D5503B" w:rsidRPr="00D5503B" w:rsidRDefault="00D5503B" w:rsidP="001765FF">
            <w:pPr>
              <w:keepNext/>
              <w:spacing w:line="240" w:lineRule="auto"/>
              <w:jc w:val="center"/>
              <w:rPr>
                <w:highlight w:val="lightGray"/>
              </w:rPr>
            </w:pPr>
            <w:r w:rsidRPr="00D5503B">
              <w:rPr>
                <w:highlight w:val="lightGray"/>
              </w:rPr>
              <w:t>334.502</w:t>
            </w:r>
          </w:p>
        </w:tc>
      </w:tr>
      <w:tr w:rsidR="00D5503B" w:rsidRPr="00D5503B" w14:paraId="35371567" w14:textId="77777777" w:rsidTr="001765FF">
        <w:trPr>
          <w:cantSplit/>
          <w:trHeight w:val="301"/>
          <w:jc w:val="center"/>
        </w:trPr>
        <w:tc>
          <w:tcPr>
            <w:tcW w:w="1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8A5C465" w14:textId="77777777" w:rsidR="00D5503B" w:rsidRPr="00D5503B" w:rsidRDefault="00D5503B" w:rsidP="001765FF">
            <w:pPr>
              <w:keepNext/>
              <w:spacing w:line="240" w:lineRule="auto"/>
              <w:jc w:val="center"/>
            </w:pPr>
            <w:r w:rsidRPr="00D5503B">
              <w:t>7</w:t>
            </w:r>
          </w:p>
        </w:tc>
        <w:tc>
          <w:tcPr>
            <w:tcW w:w="3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A6C46A2" w14:textId="77777777" w:rsidR="00D5503B" w:rsidRPr="00D5503B" w:rsidRDefault="00D5503B" w:rsidP="001765FF">
            <w:pPr>
              <w:keepNext/>
              <w:spacing w:line="240" w:lineRule="auto"/>
              <w:jc w:val="center"/>
              <w:rPr>
                <w:highlight w:val="lightGray"/>
              </w:rPr>
            </w:pPr>
            <w:r w:rsidRPr="00D5503B">
              <w:rPr>
                <w:highlight w:val="lightGray"/>
              </w:rPr>
              <w:t>0</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6DE9CED" w14:textId="77777777" w:rsidR="00D5503B" w:rsidRPr="00D5503B" w:rsidRDefault="00D5503B" w:rsidP="001765FF">
            <w:pPr>
              <w:keepNext/>
              <w:spacing w:line="240" w:lineRule="auto"/>
              <w:jc w:val="center"/>
              <w:rPr>
                <w:highlight w:val="lightGray"/>
              </w:rPr>
            </w:pPr>
            <w:r w:rsidRPr="00D5503B">
              <w:rPr>
                <w:highlight w:val="lightGray"/>
              </w:rPr>
              <w:t>0</w:t>
            </w:r>
          </w:p>
        </w:tc>
      </w:tr>
      <w:tr w:rsidR="00D5503B" w:rsidRPr="00D5503B" w14:paraId="6363B317" w14:textId="77777777" w:rsidTr="001765FF">
        <w:trPr>
          <w:cantSplit/>
          <w:trHeight w:val="301"/>
          <w:jc w:val="center"/>
        </w:trPr>
        <w:tc>
          <w:tcPr>
            <w:tcW w:w="1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D3CDA13" w14:textId="77777777" w:rsidR="00D5503B" w:rsidRPr="00D5503B" w:rsidRDefault="00D5503B" w:rsidP="001765FF">
            <w:pPr>
              <w:keepNext/>
              <w:spacing w:line="240" w:lineRule="auto"/>
              <w:jc w:val="center"/>
            </w:pPr>
            <w:r w:rsidRPr="00D5503B">
              <w:t>8</w:t>
            </w:r>
          </w:p>
        </w:tc>
        <w:tc>
          <w:tcPr>
            <w:tcW w:w="3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86D395" w14:textId="77777777" w:rsidR="00D5503B" w:rsidRPr="00D5503B" w:rsidRDefault="00D5503B" w:rsidP="001765FF">
            <w:pPr>
              <w:keepNext/>
              <w:spacing w:line="240" w:lineRule="auto"/>
              <w:jc w:val="center"/>
              <w:rPr>
                <w:highlight w:val="lightGray"/>
              </w:rPr>
            </w:pPr>
            <w:r w:rsidRPr="00D5503B">
              <w:rPr>
                <w:highlight w:val="lightGray"/>
              </w:rPr>
              <w:t>-51.117</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96FDC50" w14:textId="77777777" w:rsidR="00D5503B" w:rsidRPr="00D5503B" w:rsidRDefault="00D5503B" w:rsidP="001765FF">
            <w:pPr>
              <w:keepNext/>
              <w:spacing w:line="240" w:lineRule="auto"/>
              <w:jc w:val="center"/>
              <w:rPr>
                <w:highlight w:val="lightGray"/>
              </w:rPr>
            </w:pPr>
            <w:r w:rsidRPr="00D5503B">
              <w:rPr>
                <w:highlight w:val="lightGray"/>
              </w:rPr>
              <w:t>0</w:t>
            </w:r>
          </w:p>
        </w:tc>
      </w:tr>
    </w:tbl>
    <w:p w14:paraId="1DA94879" w14:textId="77777777" w:rsidR="00C57A93" w:rsidRPr="002217EC" w:rsidRDefault="00C57A93" w:rsidP="00C57A93">
      <w:pPr>
        <w:spacing w:line="240" w:lineRule="auto"/>
        <w:jc w:val="center"/>
        <w:rPr>
          <w:sz w:val="18"/>
          <w:szCs w:val="18"/>
        </w:rPr>
      </w:pPr>
      <w:r w:rsidRPr="002217EC">
        <w:rPr>
          <w:sz w:val="18"/>
          <w:szCs w:val="18"/>
        </w:rPr>
        <w:t>1: District heating, 2: Central heating with city gas, 3: Individual heating with kerosene boiler, 4: Individual heating with propane gas boiler, 5: Individual heating with city gas boiler, 6: Individual heating with electric boiler, 7: Individual heating with briquette boiler, 8: Individual heating with electric blanket</w:t>
      </w:r>
    </w:p>
    <w:p w14:paraId="34BB15C5" w14:textId="77777777" w:rsidR="00D5503B" w:rsidRPr="00C57A93" w:rsidRDefault="00D5503B" w:rsidP="00D5503B"/>
    <w:p w14:paraId="6DF8F508" w14:textId="68EE16AC" w:rsidR="00B06072" w:rsidRDefault="00583A86" w:rsidP="002108A0">
      <w:pPr>
        <w:pStyle w:val="Heading2"/>
        <w:numPr>
          <w:ilvl w:val="1"/>
          <w:numId w:val="51"/>
        </w:numPr>
      </w:pPr>
      <w:bookmarkStart w:id="113" w:name="_Toc137595495"/>
      <w:r>
        <w:t xml:space="preserve">The </w:t>
      </w:r>
      <w:r w:rsidR="00450629">
        <w:t>causal effect</w:t>
      </w:r>
      <w:r w:rsidR="00D31347">
        <w:t>s</w:t>
      </w:r>
      <w:r w:rsidR="00450629">
        <w:t xml:space="preserve"> of other variables in the DAG</w:t>
      </w:r>
      <w:bookmarkEnd w:id="113"/>
    </w:p>
    <w:p w14:paraId="190332AF" w14:textId="4D27D03C" w:rsidR="00583A86" w:rsidRDefault="00C93703" w:rsidP="002108A0">
      <w:r w:rsidRPr="00C93703">
        <w:t xml:space="preserve">Table 6.9 elucidates the impacts of transitioning between different provincial climates on EUI. Moving from the climate of Seoul to the climate of Gwangju leads to a significant decrease in </w:t>
      </w:r>
      <w:r w:rsidRPr="00C93703">
        <w:lastRenderedPageBreak/>
        <w:t>EUI, specifically by -26.668 kWh/m</w:t>
      </w:r>
      <w:r w:rsidRPr="00C93703">
        <w:rPr>
          <w:vertAlign w:val="superscript"/>
        </w:rPr>
        <w:t>2</w:t>
      </w:r>
      <w:r w:rsidRPr="00C93703">
        <w:t>. The transition from Seoul to Daejeon</w:t>
      </w:r>
      <w:r>
        <w:t xml:space="preserve"> </w:t>
      </w:r>
      <w:r w:rsidRPr="00C93703">
        <w:t xml:space="preserve">results in no change in </w:t>
      </w:r>
      <w:r>
        <w:t>EUI</w:t>
      </w:r>
      <w:r w:rsidRPr="00C93703">
        <w:t>, indicating a comparable energy profile among these locations, possibly due to similar temperature ranges or building practices. Conversely, the transition from Seoul to Gangwon results in a substantial increase in EUI by 81.77 kWh/m</w:t>
      </w:r>
      <w:r w:rsidRPr="00C93703">
        <w:rPr>
          <w:vertAlign w:val="superscript"/>
        </w:rPr>
        <w:t>2</w:t>
      </w:r>
      <w:r w:rsidRPr="00C93703">
        <w:t xml:space="preserve">. Transitions from Seoul to </w:t>
      </w:r>
      <w:proofErr w:type="spellStart"/>
      <w:r w:rsidRPr="00C93703">
        <w:t>Jeonbuk</w:t>
      </w:r>
      <w:proofErr w:type="spellEnd"/>
      <w:r w:rsidRPr="00C93703">
        <w:t xml:space="preserve"> and </w:t>
      </w:r>
      <w:proofErr w:type="spellStart"/>
      <w:r w:rsidRPr="00C93703">
        <w:t>Jeonnam</w:t>
      </w:r>
      <w:proofErr w:type="spellEnd"/>
      <w:r w:rsidRPr="00C93703">
        <w:t>, both situated in the southwestern part of the country, lead to relatively small increases in EUI, reflecting the slightly different climatic conditions of these regions compared to Seoul. Overall, these findings underscore the influence of regional climates on energy use, reflecting the variable demands for heating across different geographical locations.</w:t>
      </w:r>
    </w:p>
    <w:p w14:paraId="3B315C7B" w14:textId="77777777" w:rsidR="00583A86" w:rsidRDefault="00583A86" w:rsidP="002108A0"/>
    <w:p w14:paraId="1B6357F9" w14:textId="719D76CF" w:rsidR="00223087" w:rsidRDefault="00C9651E" w:rsidP="002108A0">
      <w:r w:rsidRPr="00C9651E">
        <w:t>Table 6.10 delineates the effect of transitioning between different housing types on EUI. Transitioning from general detached houses, which are individual structures with potentially more exposed walls to the outside environment, to row houses leads to a significant reduction in EUI by -48.498 kWh/m</w:t>
      </w:r>
      <w:r w:rsidRPr="00C9651E">
        <w:rPr>
          <w:vertAlign w:val="superscript"/>
        </w:rPr>
        <w:t>2</w:t>
      </w:r>
      <w:r w:rsidRPr="00C9651E">
        <w:t>. This suggests that the shared walls in row houses may provide better insulation and hence result in lower energy usage. A further decrease in EUI, by -55.003 kWh/m</w:t>
      </w:r>
      <w:r w:rsidRPr="00C9651E">
        <w:rPr>
          <w:vertAlign w:val="superscript"/>
        </w:rPr>
        <w:t>2</w:t>
      </w:r>
      <w:r w:rsidRPr="00C9651E">
        <w:t xml:space="preserve">, is observed when transitioning from general detached houses to apartments. The most substantial reduction in EUI is observed when transitioning from general detached houses to </w:t>
      </w:r>
      <w:proofErr w:type="spellStart"/>
      <w:r w:rsidRPr="00C9651E">
        <w:t>officetels</w:t>
      </w:r>
      <w:proofErr w:type="spellEnd"/>
      <w:r w:rsidRPr="00C9651E">
        <w:t xml:space="preserve"> (a form of studio apartment popular in South Korea), with a decrease of -102.237 kWh/m</w:t>
      </w:r>
      <w:r w:rsidRPr="00C9651E">
        <w:rPr>
          <w:vertAlign w:val="superscript"/>
        </w:rPr>
        <w:t>2</w:t>
      </w:r>
      <w:r w:rsidRPr="00C9651E">
        <w:t>. Lastly, moving from multi-household housing to apartments results in a decrease in EUI by -24.745 kWh/m</w:t>
      </w:r>
      <w:r w:rsidRPr="00C9651E">
        <w:rPr>
          <w:vertAlign w:val="superscript"/>
        </w:rPr>
        <w:t>2</w:t>
      </w:r>
      <w:r w:rsidRPr="00C9651E">
        <w:t>. These findings underline the role of building type and configuration in determining energy use profiles.</w:t>
      </w:r>
    </w:p>
    <w:p w14:paraId="5840F05A" w14:textId="77777777" w:rsidR="00C93703" w:rsidRDefault="00C93703" w:rsidP="002108A0"/>
    <w:p w14:paraId="3CA48996" w14:textId="77777777" w:rsidR="00C93703" w:rsidRPr="00C93703" w:rsidRDefault="00C93703" w:rsidP="00C93703"/>
    <w:p w14:paraId="014034A0" w14:textId="77777777" w:rsidR="00C93703" w:rsidRPr="00C93703" w:rsidRDefault="00C93703" w:rsidP="00C93703"/>
    <w:p w14:paraId="17E8C780" w14:textId="77777777" w:rsidR="00C93703" w:rsidRPr="00C93703" w:rsidRDefault="00C93703" w:rsidP="00C93703"/>
    <w:p w14:paraId="4B259132" w14:textId="77777777" w:rsidR="00C93703" w:rsidRPr="00C93703" w:rsidRDefault="00C93703" w:rsidP="00C93703"/>
    <w:p w14:paraId="6099F9B7" w14:textId="77777777" w:rsidR="00C93703" w:rsidRPr="00C93703" w:rsidRDefault="00C93703" w:rsidP="00C93703"/>
    <w:p w14:paraId="44B79255" w14:textId="77777777" w:rsidR="00C93703" w:rsidRPr="00C93703" w:rsidRDefault="00C93703" w:rsidP="00C93703"/>
    <w:p w14:paraId="2ABFEC34" w14:textId="77777777" w:rsidR="00C93703" w:rsidRPr="00C93703" w:rsidRDefault="00C93703" w:rsidP="00C93703"/>
    <w:p w14:paraId="56BC0550" w14:textId="77777777" w:rsidR="00C93703" w:rsidRPr="00C93703" w:rsidRDefault="00C93703" w:rsidP="00C93703"/>
    <w:p w14:paraId="48B2220B" w14:textId="77777777" w:rsidR="00C93703" w:rsidRPr="00C93703" w:rsidRDefault="00C93703" w:rsidP="00C93703"/>
    <w:p w14:paraId="541D51AF" w14:textId="13E159D1" w:rsidR="00C93703" w:rsidRPr="00C93703" w:rsidRDefault="00C93703" w:rsidP="00C93703">
      <w:pPr>
        <w:pStyle w:val="Caption"/>
        <w:jc w:val="left"/>
      </w:pPr>
      <w:bookmarkStart w:id="114" w:name="_Toc137462946"/>
      <w:r>
        <w:lastRenderedPageBreak/>
        <w:t xml:space="preserve">Table 6. </w:t>
      </w:r>
      <w:r w:rsidR="00B52BCD">
        <w:fldChar w:fldCharType="begin"/>
      </w:r>
      <w:r w:rsidR="00B52BCD">
        <w:instrText xml:space="preserve"> SEQ Table_6. \* ARABIC </w:instrText>
      </w:r>
      <w:r w:rsidR="00B52BCD">
        <w:fldChar w:fldCharType="separate"/>
      </w:r>
      <w:r w:rsidR="00EC4C2A">
        <w:rPr>
          <w:noProof/>
        </w:rPr>
        <w:t>9</w:t>
      </w:r>
      <w:r w:rsidR="00B52BCD">
        <w:rPr>
          <w:noProof/>
        </w:rPr>
        <w:fldChar w:fldCharType="end"/>
      </w:r>
      <w:r>
        <w:t>. Causal effects of provincial climate on EUI</w:t>
      </w:r>
      <w:bookmarkEnd w:id="114"/>
      <w:r>
        <w:t xml:space="preserve"> </w:t>
      </w:r>
    </w:p>
    <w:tbl>
      <w:tblPr>
        <w:tblW w:w="0" w:type="auto"/>
        <w:tblCellMar>
          <w:left w:w="0" w:type="dxa"/>
          <w:right w:w="0" w:type="dxa"/>
        </w:tblCellMar>
        <w:tblLook w:val="0600" w:firstRow="0" w:lastRow="0" w:firstColumn="0" w:lastColumn="0" w:noHBand="1" w:noVBand="1"/>
      </w:tblPr>
      <w:tblGrid>
        <w:gridCol w:w="1691"/>
        <w:gridCol w:w="1878"/>
        <w:gridCol w:w="1022"/>
        <w:gridCol w:w="1687"/>
        <w:gridCol w:w="1288"/>
        <w:gridCol w:w="919"/>
      </w:tblGrid>
      <w:tr w:rsidR="00223087" w:rsidRPr="00223087" w14:paraId="55873ED8" w14:textId="77777777" w:rsidTr="00223087">
        <w:trPr>
          <w:cantSplit/>
          <w:trHeight w:val="517"/>
        </w:trPr>
        <w:tc>
          <w:tcPr>
            <w:tcW w:w="169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51F523" w14:textId="77777777" w:rsidR="00223087" w:rsidRPr="00223087" w:rsidRDefault="00223087" w:rsidP="00223087">
            <w:pPr>
              <w:keepNext/>
              <w:wordWrap/>
              <w:spacing w:line="240" w:lineRule="auto"/>
              <w:jc w:val="center"/>
            </w:pPr>
            <w:r w:rsidRPr="00223087">
              <w:t>Cases</w:t>
            </w:r>
          </w:p>
        </w:tc>
        <w:tc>
          <w:tcPr>
            <w:tcW w:w="187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3649E3" w14:textId="77777777" w:rsidR="00223087" w:rsidRPr="00223087" w:rsidRDefault="00223087" w:rsidP="00223087">
            <w:pPr>
              <w:keepNext/>
              <w:wordWrap/>
              <w:spacing w:line="240" w:lineRule="auto"/>
              <w:jc w:val="center"/>
            </w:pPr>
            <w:r w:rsidRPr="00223087">
              <w:rPr>
                <w:b/>
                <w:bCs/>
                <w:lang w:val="en-GB"/>
              </w:rPr>
              <w:t>Estimated average change in EUI (kWh/m</w:t>
            </w:r>
            <w:r w:rsidRPr="00223087">
              <w:rPr>
                <w:b/>
                <w:bCs/>
                <w:vertAlign w:val="superscript"/>
                <w:lang w:val="en-GB"/>
              </w:rPr>
              <w:t>2</w:t>
            </w:r>
            <w:r w:rsidRPr="00223087">
              <w:rPr>
                <w:b/>
                <w:bCs/>
                <w:lang w:val="en-GB"/>
              </w:rPr>
              <w: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BD3AD7" w14:textId="77777777" w:rsidR="00223087" w:rsidRPr="00223087" w:rsidRDefault="00223087" w:rsidP="00223087">
            <w:pPr>
              <w:keepNext/>
              <w:wordWrap/>
              <w:spacing w:line="240" w:lineRule="auto"/>
              <w:jc w:val="center"/>
            </w:pPr>
            <w:r w:rsidRPr="00223087">
              <w:rPr>
                <w:b/>
                <w:bCs/>
              </w:rPr>
              <w:t>Refutation</w:t>
            </w:r>
          </w:p>
        </w:tc>
      </w:tr>
      <w:tr w:rsidR="00223087" w:rsidRPr="00223087" w14:paraId="098F1E2B" w14:textId="77777777" w:rsidTr="00223087">
        <w:trPr>
          <w:cantSplit/>
          <w:trHeight w:val="1125"/>
        </w:trPr>
        <w:tc>
          <w:tcPr>
            <w:tcW w:w="1691" w:type="dxa"/>
            <w:vMerge/>
            <w:tcBorders>
              <w:top w:val="single" w:sz="8" w:space="0" w:color="000000"/>
              <w:left w:val="single" w:sz="8" w:space="0" w:color="000000"/>
              <w:bottom w:val="single" w:sz="8" w:space="0" w:color="000000"/>
              <w:right w:val="single" w:sz="8" w:space="0" w:color="000000"/>
            </w:tcBorders>
            <w:vAlign w:val="center"/>
            <w:hideMark/>
          </w:tcPr>
          <w:p w14:paraId="4082BE4F" w14:textId="77777777" w:rsidR="00223087" w:rsidRPr="00223087" w:rsidRDefault="00223087" w:rsidP="00223087">
            <w:pPr>
              <w:keepNext/>
              <w:wordWrap/>
              <w:spacing w:line="240" w:lineRule="auto"/>
              <w:jc w:val="center"/>
            </w:pPr>
          </w:p>
        </w:tc>
        <w:tc>
          <w:tcPr>
            <w:tcW w:w="1878" w:type="dxa"/>
            <w:vMerge/>
            <w:tcBorders>
              <w:top w:val="single" w:sz="8" w:space="0" w:color="000000"/>
              <w:left w:val="single" w:sz="8" w:space="0" w:color="000000"/>
              <w:bottom w:val="single" w:sz="8" w:space="0" w:color="000000"/>
              <w:right w:val="single" w:sz="8" w:space="0" w:color="000000"/>
            </w:tcBorders>
            <w:vAlign w:val="center"/>
            <w:hideMark/>
          </w:tcPr>
          <w:p w14:paraId="72CBAE5E" w14:textId="77777777" w:rsidR="00223087" w:rsidRPr="00223087" w:rsidRDefault="00223087" w:rsidP="00223087">
            <w:pPr>
              <w:keepNext/>
              <w:wordWrap/>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ED4BE8" w14:textId="5A309004" w:rsidR="00223087" w:rsidRPr="00223087" w:rsidRDefault="00223087" w:rsidP="00223087">
            <w:pPr>
              <w:keepNext/>
              <w:wordWrap/>
              <w:spacing w:line="240" w:lineRule="auto"/>
              <w:jc w:val="center"/>
            </w:pPr>
            <w:r w:rsidRPr="00223087">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85AB38" w14:textId="77777777" w:rsidR="00223087" w:rsidRPr="00223087" w:rsidRDefault="00223087" w:rsidP="00223087">
            <w:pPr>
              <w:keepNext/>
              <w:wordWrap/>
              <w:spacing w:line="240" w:lineRule="auto"/>
              <w:jc w:val="center"/>
            </w:pPr>
            <w:r w:rsidRPr="00223087">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F065611" w14:textId="1411D654" w:rsidR="00223087" w:rsidRPr="00223087" w:rsidRDefault="00223087" w:rsidP="00223087">
            <w:pPr>
              <w:keepNext/>
              <w:wordWrap/>
              <w:spacing w:line="240" w:lineRule="auto"/>
              <w:jc w:val="center"/>
            </w:pPr>
            <w:r w:rsidRPr="00223087">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1209208" w14:textId="0B580513" w:rsidR="00223087" w:rsidRPr="00223087" w:rsidRDefault="00223087" w:rsidP="00223087">
            <w:pPr>
              <w:keepNext/>
              <w:wordWrap/>
              <w:spacing w:line="240" w:lineRule="auto"/>
              <w:jc w:val="center"/>
            </w:pPr>
            <w:r w:rsidRPr="00223087">
              <w:rPr>
                <w:b/>
                <w:bCs/>
                <w:lang w:val="en-GB"/>
              </w:rPr>
              <w:t>Data subset</w:t>
            </w:r>
          </w:p>
        </w:tc>
      </w:tr>
      <w:tr w:rsidR="00223087" w:rsidRPr="00223087" w14:paraId="3E6B5BC5"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2850268" w14:textId="77777777" w:rsidR="00223087" w:rsidRPr="00C93703" w:rsidRDefault="00223087" w:rsidP="00223087">
            <w:pPr>
              <w:keepNext/>
              <w:wordWrap/>
              <w:spacing w:line="240" w:lineRule="auto"/>
              <w:jc w:val="center"/>
              <w:rPr>
                <w:highlight w:val="lightGray"/>
              </w:rPr>
            </w:pPr>
            <w:r w:rsidRPr="00C93703">
              <w:rPr>
                <w:highlight w:val="lightGray"/>
              </w:rPr>
              <w:t>Seoul vs Busan</w:t>
            </w:r>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3BA1EC1"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3ABD30" w14:textId="550563E4" w:rsidR="00223087" w:rsidRPr="00223087" w:rsidRDefault="00C93703" w:rsidP="00223087">
            <w:pPr>
              <w:keepNext/>
              <w:wordWrap/>
              <w:spacing w:line="240" w:lineRule="auto"/>
              <w:jc w:val="center"/>
            </w:pPr>
            <w:r>
              <w:t>2.3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678A392" w14:textId="387C9706" w:rsidR="00223087" w:rsidRPr="00223087" w:rsidRDefault="00C93703" w:rsidP="00223087">
            <w:pPr>
              <w:keepNext/>
              <w:wordWrap/>
              <w:spacing w:line="240" w:lineRule="auto"/>
              <w:jc w:val="center"/>
            </w:pPr>
            <w:r>
              <w:t>1.2</w:t>
            </w:r>
            <w:r w:rsidR="00223087" w:rsidRPr="00223087">
              <w:t>0</w:t>
            </w:r>
            <w:r>
              <w:t>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D27D64E"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554601" w14:textId="01A1BBB9" w:rsidR="00223087" w:rsidRPr="00C93703" w:rsidRDefault="00C93703" w:rsidP="00223087">
            <w:pPr>
              <w:keepNext/>
              <w:wordWrap/>
              <w:spacing w:line="240" w:lineRule="auto"/>
              <w:jc w:val="center"/>
            </w:pPr>
            <w:r>
              <w:t>-0.231</w:t>
            </w:r>
          </w:p>
        </w:tc>
      </w:tr>
      <w:tr w:rsidR="00223087" w:rsidRPr="00223087" w14:paraId="734AB8FE"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AC7261" w14:textId="77777777" w:rsidR="00223087" w:rsidRPr="00C93703" w:rsidRDefault="00223087" w:rsidP="00223087">
            <w:pPr>
              <w:keepNext/>
              <w:wordWrap/>
              <w:spacing w:line="240" w:lineRule="auto"/>
              <w:jc w:val="center"/>
              <w:rPr>
                <w:highlight w:val="lightGray"/>
              </w:rPr>
            </w:pPr>
            <w:r w:rsidRPr="00C93703">
              <w:rPr>
                <w:highlight w:val="lightGray"/>
              </w:rPr>
              <w:t>Seoul vs Daegu</w:t>
            </w:r>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ACB699" w14:textId="77777777" w:rsidR="00223087" w:rsidRPr="00223087" w:rsidRDefault="00223087" w:rsidP="00223087">
            <w:pPr>
              <w:keepNext/>
              <w:wordWrap/>
              <w:spacing w:line="240" w:lineRule="auto"/>
              <w:jc w:val="center"/>
            </w:pPr>
            <w:r w:rsidRPr="00223087">
              <w:t>0.0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E5F0BD" w14:textId="77777777" w:rsidR="00223087" w:rsidRPr="00223087" w:rsidRDefault="00223087" w:rsidP="00223087">
            <w:pPr>
              <w:keepNext/>
              <w:wordWrap/>
              <w:spacing w:line="240" w:lineRule="auto"/>
              <w:jc w:val="center"/>
            </w:pPr>
            <w:r w:rsidRPr="00223087">
              <w:t>0.0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513E87" w14:textId="77777777" w:rsidR="00223087" w:rsidRPr="00223087" w:rsidRDefault="00223087" w:rsidP="00223087">
            <w:pPr>
              <w:keepNext/>
              <w:wordWrap/>
              <w:spacing w:line="240" w:lineRule="auto"/>
              <w:jc w:val="center"/>
            </w:pPr>
            <w:r w:rsidRPr="00223087">
              <w:t>0.0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4D89FE8"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57B391C" w14:textId="31F9F3A3" w:rsidR="00223087" w:rsidRPr="00223087" w:rsidRDefault="00C93703" w:rsidP="00223087">
            <w:pPr>
              <w:keepNext/>
              <w:wordWrap/>
              <w:spacing w:line="240" w:lineRule="auto"/>
              <w:jc w:val="center"/>
            </w:pPr>
            <w:r>
              <w:t>2</w:t>
            </w:r>
            <w:r w:rsidR="00223087" w:rsidRPr="00223087">
              <w:t>.</w:t>
            </w:r>
            <w:r>
              <w:t>1</w:t>
            </w:r>
            <w:r w:rsidR="00223087" w:rsidRPr="00223087">
              <w:t>01</w:t>
            </w:r>
          </w:p>
        </w:tc>
      </w:tr>
      <w:tr w:rsidR="00223087" w:rsidRPr="00223087" w14:paraId="45FAEBC9"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4A7CF9A" w14:textId="1AA937AD" w:rsidR="00223087" w:rsidRPr="00223087" w:rsidRDefault="00223087" w:rsidP="00223087">
            <w:pPr>
              <w:keepNext/>
              <w:wordWrap/>
              <w:spacing w:line="240" w:lineRule="auto"/>
              <w:jc w:val="center"/>
            </w:pPr>
            <w:r w:rsidRPr="00C93703">
              <w:rPr>
                <w:highlight w:val="lightGray"/>
              </w:rPr>
              <w:t>Seoul vs Incheon</w:t>
            </w:r>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4D40D02"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03B2D5"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6F07C8E"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E731FF"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75D861" w14:textId="77777777" w:rsidR="00223087" w:rsidRPr="00223087" w:rsidRDefault="00223087" w:rsidP="00223087">
            <w:pPr>
              <w:keepNext/>
              <w:wordWrap/>
              <w:spacing w:line="240" w:lineRule="auto"/>
              <w:jc w:val="center"/>
            </w:pPr>
            <w:r w:rsidRPr="00223087">
              <w:t>0</w:t>
            </w:r>
          </w:p>
        </w:tc>
      </w:tr>
      <w:tr w:rsidR="00223087" w:rsidRPr="00223087" w14:paraId="21C6F3E7"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346319" w14:textId="77777777" w:rsidR="00223087" w:rsidRPr="00223087" w:rsidRDefault="00223087" w:rsidP="00223087">
            <w:pPr>
              <w:keepNext/>
              <w:wordWrap/>
              <w:spacing w:line="240" w:lineRule="auto"/>
              <w:jc w:val="center"/>
            </w:pPr>
            <w:r w:rsidRPr="00223087">
              <w:t>Seoul vs Gwangju</w:t>
            </w:r>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CA9131" w14:textId="77777777" w:rsidR="00223087" w:rsidRPr="00223087" w:rsidRDefault="00223087" w:rsidP="00223087">
            <w:pPr>
              <w:keepNext/>
              <w:wordWrap/>
              <w:spacing w:line="240" w:lineRule="auto"/>
              <w:jc w:val="center"/>
            </w:pPr>
            <w:r w:rsidRPr="00223087">
              <w:t>-26.66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0310036" w14:textId="77777777" w:rsidR="00223087" w:rsidRPr="00223087" w:rsidRDefault="00223087" w:rsidP="00223087">
            <w:pPr>
              <w:keepNext/>
              <w:wordWrap/>
              <w:spacing w:line="240" w:lineRule="auto"/>
              <w:jc w:val="center"/>
            </w:pPr>
            <w:r w:rsidRPr="00223087">
              <w:t>-26.6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E1D150" w14:textId="77777777" w:rsidR="00223087" w:rsidRPr="00223087" w:rsidRDefault="00223087" w:rsidP="00223087">
            <w:pPr>
              <w:keepNext/>
              <w:wordWrap/>
              <w:spacing w:line="240" w:lineRule="auto"/>
              <w:jc w:val="center"/>
            </w:pPr>
            <w:r w:rsidRPr="00223087">
              <w:t>-26.67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27BEA7"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CA0FA4" w14:textId="77777777" w:rsidR="00223087" w:rsidRPr="00223087" w:rsidRDefault="00223087" w:rsidP="00223087">
            <w:pPr>
              <w:keepNext/>
              <w:wordWrap/>
              <w:spacing w:line="240" w:lineRule="auto"/>
              <w:jc w:val="center"/>
            </w:pPr>
            <w:r w:rsidRPr="00223087">
              <w:t>-26.667</w:t>
            </w:r>
          </w:p>
        </w:tc>
      </w:tr>
      <w:tr w:rsidR="00223087" w:rsidRPr="00223087" w14:paraId="12ED3B45"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8798EB" w14:textId="77777777" w:rsidR="00223087" w:rsidRPr="00223087" w:rsidRDefault="00223087" w:rsidP="00223087">
            <w:pPr>
              <w:keepNext/>
              <w:wordWrap/>
              <w:spacing w:line="240" w:lineRule="auto"/>
              <w:jc w:val="center"/>
            </w:pPr>
            <w:r w:rsidRPr="00223087">
              <w:t>Seoul vs Daejeon</w:t>
            </w:r>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5024B75"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15AA69"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374EFE"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DE3FBC"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B400ADA" w14:textId="77777777" w:rsidR="00223087" w:rsidRPr="00223087" w:rsidRDefault="00223087" w:rsidP="00223087">
            <w:pPr>
              <w:keepNext/>
              <w:wordWrap/>
              <w:spacing w:line="240" w:lineRule="auto"/>
              <w:jc w:val="center"/>
            </w:pPr>
            <w:r w:rsidRPr="00223087">
              <w:t>0</w:t>
            </w:r>
          </w:p>
        </w:tc>
      </w:tr>
      <w:tr w:rsidR="00223087" w:rsidRPr="00223087" w14:paraId="0E1A1D52"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077319" w14:textId="2A4D190E" w:rsidR="00223087" w:rsidRPr="00C93703" w:rsidRDefault="00223087" w:rsidP="00223087">
            <w:pPr>
              <w:keepNext/>
              <w:wordWrap/>
              <w:spacing w:line="240" w:lineRule="auto"/>
              <w:jc w:val="center"/>
              <w:rPr>
                <w:highlight w:val="lightGray"/>
              </w:rPr>
            </w:pPr>
            <w:r w:rsidRPr="00C93703">
              <w:rPr>
                <w:highlight w:val="lightGray"/>
              </w:rPr>
              <w:t>Seoul vs Ulsan</w:t>
            </w:r>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D7664A"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C7C0769"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D3541E1"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F2D1C98"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AED47A" w14:textId="50CFB7E1" w:rsidR="00223087" w:rsidRPr="00223087" w:rsidRDefault="00C93703" w:rsidP="00223087">
            <w:pPr>
              <w:keepNext/>
              <w:wordWrap/>
              <w:spacing w:line="240" w:lineRule="auto"/>
              <w:jc w:val="center"/>
            </w:pPr>
            <w:r>
              <w:t>-2.</w:t>
            </w:r>
            <w:r w:rsidR="00223087" w:rsidRPr="00223087">
              <w:t>0</w:t>
            </w:r>
            <w:r>
              <w:t>22</w:t>
            </w:r>
          </w:p>
        </w:tc>
      </w:tr>
      <w:tr w:rsidR="00223087" w:rsidRPr="00223087" w14:paraId="202240D8"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E393D4" w14:textId="77777777" w:rsidR="00223087" w:rsidRPr="00C93703" w:rsidRDefault="00223087" w:rsidP="00223087">
            <w:pPr>
              <w:keepNext/>
              <w:wordWrap/>
              <w:spacing w:line="240" w:lineRule="auto"/>
              <w:jc w:val="center"/>
              <w:rPr>
                <w:highlight w:val="lightGray"/>
              </w:rPr>
            </w:pPr>
            <w:r w:rsidRPr="00C93703">
              <w:rPr>
                <w:highlight w:val="lightGray"/>
              </w:rPr>
              <w:t>Seoul vs Gyeonggi</w:t>
            </w:r>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AAF8F8"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1E0A79" w14:textId="06DC855D" w:rsidR="00223087" w:rsidRPr="00223087" w:rsidRDefault="00C93703" w:rsidP="00223087">
            <w:pPr>
              <w:keepNext/>
              <w:wordWrap/>
              <w:spacing w:line="240" w:lineRule="auto"/>
              <w:jc w:val="center"/>
            </w:pPr>
            <w:r>
              <w:t>1.</w:t>
            </w:r>
            <w:r w:rsidR="00223087" w:rsidRPr="00223087">
              <w:t>0</w:t>
            </w:r>
            <w:r>
              <w:t>2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C84AFA1"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9528E01"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1E8007" w14:textId="429422ED" w:rsidR="00223087" w:rsidRPr="00223087" w:rsidRDefault="00C93703" w:rsidP="00223087">
            <w:pPr>
              <w:keepNext/>
              <w:wordWrap/>
              <w:spacing w:line="240" w:lineRule="auto"/>
              <w:jc w:val="center"/>
            </w:pPr>
            <w:r>
              <w:t>1.111</w:t>
            </w:r>
          </w:p>
        </w:tc>
      </w:tr>
      <w:tr w:rsidR="00223087" w:rsidRPr="00223087" w14:paraId="1AF9B72D"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D1E7010" w14:textId="77777777" w:rsidR="00223087" w:rsidRPr="00C93703" w:rsidRDefault="00223087" w:rsidP="00223087">
            <w:pPr>
              <w:keepNext/>
              <w:wordWrap/>
              <w:spacing w:line="240" w:lineRule="auto"/>
              <w:jc w:val="center"/>
              <w:rPr>
                <w:highlight w:val="lightGray"/>
              </w:rPr>
            </w:pPr>
            <w:r w:rsidRPr="00C93703">
              <w:t>Seoul vs Gangwon</w:t>
            </w:r>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BE0E98" w14:textId="77777777" w:rsidR="00223087" w:rsidRPr="00223087" w:rsidRDefault="00223087" w:rsidP="00223087">
            <w:pPr>
              <w:keepNext/>
              <w:wordWrap/>
              <w:spacing w:line="240" w:lineRule="auto"/>
              <w:jc w:val="center"/>
            </w:pPr>
            <w:r w:rsidRPr="00223087">
              <w:t>81.77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D42D5ED" w14:textId="77777777" w:rsidR="00223087" w:rsidRPr="00223087" w:rsidRDefault="00223087" w:rsidP="00223087">
            <w:pPr>
              <w:keepNext/>
              <w:wordWrap/>
              <w:spacing w:line="240" w:lineRule="auto"/>
              <w:jc w:val="center"/>
            </w:pPr>
            <w:r w:rsidRPr="00223087">
              <w:t>81.7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15D6E9" w14:textId="77777777" w:rsidR="00223087" w:rsidRPr="00223087" w:rsidRDefault="00223087" w:rsidP="00223087">
            <w:pPr>
              <w:keepNext/>
              <w:wordWrap/>
              <w:spacing w:line="240" w:lineRule="auto"/>
              <w:jc w:val="center"/>
            </w:pPr>
            <w:r w:rsidRPr="00223087">
              <w:t>81.77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E2A57A"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9F30454" w14:textId="580F95B4" w:rsidR="00223087" w:rsidRPr="00223087" w:rsidRDefault="00C93703" w:rsidP="00223087">
            <w:pPr>
              <w:keepNext/>
              <w:wordWrap/>
              <w:spacing w:line="240" w:lineRule="auto"/>
              <w:jc w:val="center"/>
            </w:pPr>
            <w:r w:rsidRPr="00223087">
              <w:t>81.774</w:t>
            </w:r>
          </w:p>
        </w:tc>
      </w:tr>
      <w:tr w:rsidR="00223087" w:rsidRPr="00223087" w14:paraId="2DBD5BFB"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8F4F6B6" w14:textId="77777777" w:rsidR="00223087" w:rsidRPr="00223087" w:rsidRDefault="00223087" w:rsidP="00223087">
            <w:pPr>
              <w:keepNext/>
              <w:wordWrap/>
              <w:spacing w:line="240" w:lineRule="auto"/>
              <w:jc w:val="center"/>
            </w:pPr>
            <w:r w:rsidRPr="00223087">
              <w:t xml:space="preserve">Seoul vs </w:t>
            </w:r>
            <w:proofErr w:type="spellStart"/>
            <w:r w:rsidRPr="00223087">
              <w:t>Chungbuk</w:t>
            </w:r>
            <w:proofErr w:type="spellEnd"/>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A99B40" w14:textId="77777777" w:rsidR="00223087" w:rsidRPr="00223087" w:rsidRDefault="00223087" w:rsidP="00223087">
            <w:pPr>
              <w:keepNext/>
              <w:wordWrap/>
              <w:spacing w:line="240" w:lineRule="auto"/>
              <w:jc w:val="center"/>
            </w:pPr>
            <w:r w:rsidRPr="00223087">
              <w:t>0.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DB5DF42" w14:textId="77777777" w:rsidR="00223087" w:rsidRPr="00223087" w:rsidRDefault="00223087" w:rsidP="00223087">
            <w:pPr>
              <w:keepNext/>
              <w:wordWrap/>
              <w:spacing w:line="240" w:lineRule="auto"/>
              <w:jc w:val="center"/>
            </w:pPr>
            <w:r w:rsidRPr="00223087">
              <w:t>0.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542CE3A" w14:textId="77777777" w:rsidR="00223087" w:rsidRPr="00223087" w:rsidRDefault="00223087" w:rsidP="00223087">
            <w:pPr>
              <w:keepNext/>
              <w:wordWrap/>
              <w:spacing w:line="240" w:lineRule="auto"/>
              <w:jc w:val="center"/>
            </w:pPr>
            <w:r w:rsidRPr="00223087">
              <w:t>0.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EE6C72"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BC34867" w14:textId="77777777" w:rsidR="00223087" w:rsidRPr="00223087" w:rsidRDefault="00223087" w:rsidP="00223087">
            <w:pPr>
              <w:keepNext/>
              <w:wordWrap/>
              <w:spacing w:line="240" w:lineRule="auto"/>
              <w:jc w:val="center"/>
            </w:pPr>
            <w:r w:rsidRPr="00223087">
              <w:t>0.3</w:t>
            </w:r>
          </w:p>
        </w:tc>
      </w:tr>
      <w:tr w:rsidR="00223087" w:rsidRPr="00223087" w14:paraId="7E09FFA8"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47E6760" w14:textId="77777777" w:rsidR="00223087" w:rsidRPr="00C93703" w:rsidRDefault="00223087" w:rsidP="00223087">
            <w:pPr>
              <w:keepNext/>
              <w:wordWrap/>
              <w:spacing w:line="240" w:lineRule="auto"/>
              <w:jc w:val="center"/>
              <w:rPr>
                <w:highlight w:val="lightGray"/>
              </w:rPr>
            </w:pPr>
            <w:r w:rsidRPr="00C93703">
              <w:rPr>
                <w:highlight w:val="lightGray"/>
              </w:rPr>
              <w:t xml:space="preserve">Seoul vs </w:t>
            </w:r>
            <w:proofErr w:type="spellStart"/>
            <w:r w:rsidRPr="00C93703">
              <w:rPr>
                <w:highlight w:val="lightGray"/>
              </w:rPr>
              <w:t>Chungnam</w:t>
            </w:r>
            <w:proofErr w:type="spellEnd"/>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050BAC0"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419084F"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F6066C9"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540DAD"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9D8BD2" w14:textId="05E90856" w:rsidR="00223087" w:rsidRPr="00223087" w:rsidRDefault="00C93703" w:rsidP="00223087">
            <w:pPr>
              <w:keepNext/>
              <w:wordWrap/>
              <w:spacing w:line="240" w:lineRule="auto"/>
              <w:jc w:val="center"/>
            </w:pPr>
            <w:r>
              <w:t>1.2</w:t>
            </w:r>
            <w:r w:rsidR="00223087" w:rsidRPr="00223087">
              <w:t>0</w:t>
            </w:r>
            <w:r>
              <w:t>1</w:t>
            </w:r>
          </w:p>
        </w:tc>
      </w:tr>
      <w:tr w:rsidR="00223087" w:rsidRPr="00223087" w14:paraId="6F344057"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A1C059" w14:textId="77777777" w:rsidR="00223087" w:rsidRPr="00C93703" w:rsidRDefault="00223087" w:rsidP="00223087">
            <w:pPr>
              <w:keepNext/>
              <w:wordWrap/>
              <w:spacing w:line="240" w:lineRule="auto"/>
              <w:jc w:val="center"/>
              <w:rPr>
                <w:highlight w:val="lightGray"/>
              </w:rPr>
            </w:pPr>
            <w:r w:rsidRPr="00C93703">
              <w:rPr>
                <w:highlight w:val="lightGray"/>
              </w:rPr>
              <w:t xml:space="preserve">Seoul vs </w:t>
            </w:r>
            <w:proofErr w:type="spellStart"/>
            <w:r w:rsidRPr="00C93703">
              <w:rPr>
                <w:highlight w:val="lightGray"/>
              </w:rPr>
              <w:t>Jeonbuk</w:t>
            </w:r>
            <w:proofErr w:type="spellEnd"/>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5CFAF6" w14:textId="77777777" w:rsidR="00223087" w:rsidRPr="00223087" w:rsidRDefault="00223087" w:rsidP="00223087">
            <w:pPr>
              <w:keepNext/>
              <w:wordWrap/>
              <w:spacing w:line="240" w:lineRule="auto"/>
              <w:jc w:val="center"/>
            </w:pPr>
            <w:r w:rsidRPr="00223087">
              <w:t>8.99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148708" w14:textId="77777777" w:rsidR="00223087" w:rsidRPr="00223087" w:rsidRDefault="00223087" w:rsidP="00223087">
            <w:pPr>
              <w:keepNext/>
              <w:wordWrap/>
              <w:spacing w:line="240" w:lineRule="auto"/>
              <w:jc w:val="center"/>
            </w:pPr>
            <w:r w:rsidRPr="00223087">
              <w:t>8.99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88D2BAD" w14:textId="69639B08" w:rsidR="00223087" w:rsidRPr="00223087" w:rsidRDefault="00C93703" w:rsidP="00223087">
            <w:pPr>
              <w:keepNext/>
              <w:wordWrap/>
              <w:spacing w:line="240" w:lineRule="auto"/>
              <w:jc w:val="center"/>
            </w:pPr>
            <w:r>
              <w:t>0</w:t>
            </w:r>
            <w:r w:rsidR="00223087" w:rsidRPr="00223087">
              <w:t>.</w:t>
            </w:r>
            <w:r>
              <w:t>1</w:t>
            </w:r>
            <w:r w:rsidR="00223087" w:rsidRPr="00223087">
              <w:t>9</w:t>
            </w:r>
            <w:r>
              <w:t>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D169A8"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CF3BC0" w14:textId="74C907DF" w:rsidR="00223087" w:rsidRPr="00223087" w:rsidRDefault="00C93703" w:rsidP="00223087">
            <w:pPr>
              <w:keepNext/>
              <w:wordWrap/>
              <w:spacing w:line="240" w:lineRule="auto"/>
              <w:jc w:val="center"/>
            </w:pPr>
            <w:r>
              <w:t>2</w:t>
            </w:r>
            <w:r w:rsidR="00223087" w:rsidRPr="00223087">
              <w:t>.992</w:t>
            </w:r>
          </w:p>
        </w:tc>
      </w:tr>
      <w:tr w:rsidR="00223087" w:rsidRPr="00223087" w14:paraId="7EF22132"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9532BB" w14:textId="77777777" w:rsidR="00223087" w:rsidRPr="00223087" w:rsidRDefault="00223087" w:rsidP="00223087">
            <w:pPr>
              <w:keepNext/>
              <w:wordWrap/>
              <w:spacing w:line="240" w:lineRule="auto"/>
              <w:jc w:val="center"/>
            </w:pPr>
            <w:r w:rsidRPr="00223087">
              <w:t xml:space="preserve">Seoul vs </w:t>
            </w:r>
            <w:proofErr w:type="spellStart"/>
            <w:r w:rsidRPr="00223087">
              <w:t>Jeonnam</w:t>
            </w:r>
            <w:proofErr w:type="spellEnd"/>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0C803C7" w14:textId="77777777" w:rsidR="00223087" w:rsidRPr="00223087" w:rsidRDefault="00223087" w:rsidP="00223087">
            <w:pPr>
              <w:keepNext/>
              <w:wordWrap/>
              <w:spacing w:line="240" w:lineRule="auto"/>
              <w:jc w:val="center"/>
            </w:pPr>
            <w:r w:rsidRPr="00223087">
              <w:t>8.74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45CCF3" w14:textId="77777777" w:rsidR="00223087" w:rsidRPr="00223087" w:rsidRDefault="00223087" w:rsidP="00223087">
            <w:pPr>
              <w:keepNext/>
              <w:wordWrap/>
              <w:spacing w:line="240" w:lineRule="auto"/>
              <w:jc w:val="center"/>
            </w:pPr>
            <w:r w:rsidRPr="00223087">
              <w:t>8.7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D4503B" w14:textId="77777777" w:rsidR="00223087" w:rsidRPr="00223087" w:rsidRDefault="00223087" w:rsidP="00223087">
            <w:pPr>
              <w:keepNext/>
              <w:wordWrap/>
              <w:spacing w:line="240" w:lineRule="auto"/>
              <w:jc w:val="center"/>
            </w:pPr>
            <w:r w:rsidRPr="00223087">
              <w:t>8.75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16CBFD"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9C799C" w14:textId="77777777" w:rsidR="00223087" w:rsidRPr="00223087" w:rsidRDefault="00223087" w:rsidP="00223087">
            <w:pPr>
              <w:keepNext/>
              <w:wordWrap/>
              <w:spacing w:line="240" w:lineRule="auto"/>
              <w:jc w:val="center"/>
            </w:pPr>
            <w:r w:rsidRPr="00223087">
              <w:t>8.749</w:t>
            </w:r>
          </w:p>
        </w:tc>
      </w:tr>
      <w:tr w:rsidR="00223087" w:rsidRPr="00223087" w14:paraId="04ABBEC0"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F07EF7" w14:textId="77777777" w:rsidR="00223087" w:rsidRPr="00C93703" w:rsidRDefault="00223087" w:rsidP="00223087">
            <w:pPr>
              <w:keepNext/>
              <w:wordWrap/>
              <w:spacing w:line="240" w:lineRule="auto"/>
              <w:jc w:val="center"/>
              <w:rPr>
                <w:highlight w:val="lightGray"/>
              </w:rPr>
            </w:pPr>
            <w:r w:rsidRPr="00C93703">
              <w:rPr>
                <w:highlight w:val="lightGray"/>
              </w:rPr>
              <w:t xml:space="preserve">Seoul vs </w:t>
            </w:r>
            <w:proofErr w:type="spellStart"/>
            <w:r w:rsidRPr="00C93703">
              <w:rPr>
                <w:highlight w:val="lightGray"/>
              </w:rPr>
              <w:t>Gyeongbuk</w:t>
            </w:r>
            <w:proofErr w:type="spellEnd"/>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A4390B1" w14:textId="77777777" w:rsidR="00223087" w:rsidRPr="00223087" w:rsidRDefault="00223087" w:rsidP="00223087">
            <w:pPr>
              <w:keepNext/>
              <w:wordWrap/>
              <w:spacing w:line="240" w:lineRule="auto"/>
              <w:jc w:val="center"/>
            </w:pPr>
            <w:r w:rsidRPr="00223087">
              <w:t>-0.13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D128A4D" w14:textId="77777777" w:rsidR="00223087" w:rsidRPr="00223087" w:rsidRDefault="00223087" w:rsidP="00223087">
            <w:pPr>
              <w:keepNext/>
              <w:wordWrap/>
              <w:spacing w:line="240" w:lineRule="auto"/>
              <w:jc w:val="center"/>
            </w:pPr>
            <w:r w:rsidRPr="00223087">
              <w:t>-0.13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B508810" w14:textId="77777777" w:rsidR="00223087" w:rsidRPr="00223087" w:rsidRDefault="00223087" w:rsidP="00223087">
            <w:pPr>
              <w:keepNext/>
              <w:wordWrap/>
              <w:spacing w:line="240" w:lineRule="auto"/>
              <w:jc w:val="center"/>
            </w:pPr>
            <w:r w:rsidRPr="00223087">
              <w:t>-0.13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808A5B"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4895E9" w14:textId="4092820C" w:rsidR="00223087" w:rsidRPr="00223087" w:rsidRDefault="00223087" w:rsidP="00223087">
            <w:pPr>
              <w:keepNext/>
              <w:wordWrap/>
              <w:spacing w:line="240" w:lineRule="auto"/>
              <w:jc w:val="center"/>
            </w:pPr>
            <w:r w:rsidRPr="00223087">
              <w:t>-</w:t>
            </w:r>
            <w:r w:rsidR="00C93703">
              <w:t>2</w:t>
            </w:r>
            <w:r w:rsidRPr="00223087">
              <w:t>.137</w:t>
            </w:r>
          </w:p>
        </w:tc>
      </w:tr>
      <w:tr w:rsidR="00223087" w:rsidRPr="00223087" w14:paraId="4B330B55"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C17A94" w14:textId="77777777" w:rsidR="00223087" w:rsidRPr="00C93703" w:rsidRDefault="00223087" w:rsidP="00223087">
            <w:pPr>
              <w:keepNext/>
              <w:wordWrap/>
              <w:spacing w:line="240" w:lineRule="auto"/>
              <w:jc w:val="center"/>
              <w:rPr>
                <w:highlight w:val="lightGray"/>
              </w:rPr>
            </w:pPr>
            <w:r w:rsidRPr="00C93703">
              <w:rPr>
                <w:highlight w:val="lightGray"/>
              </w:rPr>
              <w:t xml:space="preserve">Seoul vs </w:t>
            </w:r>
            <w:proofErr w:type="spellStart"/>
            <w:r w:rsidRPr="00C93703">
              <w:rPr>
                <w:highlight w:val="lightGray"/>
              </w:rPr>
              <w:t>Gyeongnam</w:t>
            </w:r>
            <w:proofErr w:type="spellEnd"/>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886DC2" w14:textId="77777777" w:rsidR="00223087" w:rsidRPr="00223087" w:rsidRDefault="00223087" w:rsidP="00223087">
            <w:pPr>
              <w:keepNext/>
              <w:wordWrap/>
              <w:spacing w:line="240" w:lineRule="auto"/>
              <w:jc w:val="center"/>
            </w:pPr>
            <w:r w:rsidRPr="00223087">
              <w:t>0.05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4E79E32" w14:textId="77777777" w:rsidR="00223087" w:rsidRPr="00223087" w:rsidRDefault="00223087" w:rsidP="00223087">
            <w:pPr>
              <w:keepNext/>
              <w:wordWrap/>
              <w:spacing w:line="240" w:lineRule="auto"/>
              <w:jc w:val="center"/>
            </w:pPr>
            <w:r w:rsidRPr="00223087">
              <w:t>0.05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AC9B29" w14:textId="77777777" w:rsidR="00223087" w:rsidRPr="00223087" w:rsidRDefault="00223087" w:rsidP="00223087">
            <w:pPr>
              <w:keepNext/>
              <w:wordWrap/>
              <w:spacing w:line="240" w:lineRule="auto"/>
              <w:jc w:val="center"/>
            </w:pPr>
            <w:r w:rsidRPr="00223087">
              <w:t>0.05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CC95A2C"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952180" w14:textId="5728EABA" w:rsidR="00223087" w:rsidRPr="00223087" w:rsidRDefault="00C93703" w:rsidP="00223087">
            <w:pPr>
              <w:keepNext/>
              <w:wordWrap/>
              <w:spacing w:line="240" w:lineRule="auto"/>
              <w:jc w:val="center"/>
            </w:pPr>
            <w:r>
              <w:t>1</w:t>
            </w:r>
            <w:r w:rsidR="00223087" w:rsidRPr="00223087">
              <w:t>050</w:t>
            </w:r>
          </w:p>
        </w:tc>
      </w:tr>
      <w:tr w:rsidR="00223087" w:rsidRPr="00223087" w14:paraId="4C67A752" w14:textId="77777777" w:rsidTr="00223087">
        <w:trPr>
          <w:cantSplit/>
          <w:trHeight w:val="516"/>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46A1EF" w14:textId="77777777" w:rsidR="00223087" w:rsidRPr="00223087" w:rsidRDefault="00223087" w:rsidP="00223087">
            <w:pPr>
              <w:keepNext/>
              <w:wordWrap/>
              <w:spacing w:line="240" w:lineRule="auto"/>
              <w:jc w:val="center"/>
            </w:pPr>
            <w:r w:rsidRPr="00223087">
              <w:t xml:space="preserve">Seoul vs </w:t>
            </w:r>
            <w:proofErr w:type="spellStart"/>
            <w:r w:rsidRPr="00223087">
              <w:t>Jeju</w:t>
            </w:r>
            <w:proofErr w:type="spellEnd"/>
          </w:p>
        </w:tc>
        <w:tc>
          <w:tcPr>
            <w:tcW w:w="1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0BF1070"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CE65E86"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C507A2"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DC29A3B" w14:textId="77777777" w:rsidR="00223087" w:rsidRPr="00223087" w:rsidRDefault="00223087" w:rsidP="00223087">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DA3B51B" w14:textId="77777777" w:rsidR="00223087" w:rsidRPr="00223087" w:rsidRDefault="00223087" w:rsidP="00223087">
            <w:pPr>
              <w:keepNext/>
              <w:wordWrap/>
              <w:spacing w:line="240" w:lineRule="auto"/>
              <w:jc w:val="center"/>
            </w:pPr>
            <w:r w:rsidRPr="00223087">
              <w:t>0</w:t>
            </w:r>
          </w:p>
        </w:tc>
      </w:tr>
    </w:tbl>
    <w:p w14:paraId="2BA31601" w14:textId="77777777" w:rsidR="00223087" w:rsidRDefault="00223087" w:rsidP="002108A0"/>
    <w:p w14:paraId="6B521CC6" w14:textId="77777777" w:rsidR="00223087" w:rsidRDefault="00223087" w:rsidP="002108A0"/>
    <w:p w14:paraId="3F18299C" w14:textId="77777777" w:rsidR="00C209CB" w:rsidRDefault="00C209CB" w:rsidP="00C9651E">
      <w:pPr>
        <w:pStyle w:val="Caption"/>
        <w:jc w:val="left"/>
      </w:pPr>
      <w:bookmarkStart w:id="115" w:name="_Toc137462947"/>
    </w:p>
    <w:p w14:paraId="31FD2F5F" w14:textId="552E77F9" w:rsidR="0002502F" w:rsidRDefault="00C9651E" w:rsidP="00C9651E">
      <w:pPr>
        <w:pStyle w:val="Caption"/>
        <w:jc w:val="left"/>
      </w:pPr>
      <w:r>
        <w:lastRenderedPageBreak/>
        <w:t xml:space="preserve">Table 6. </w:t>
      </w:r>
      <w:r w:rsidR="00B52BCD">
        <w:fldChar w:fldCharType="begin"/>
      </w:r>
      <w:r w:rsidR="00B52BCD">
        <w:instrText xml:space="preserve"> SEQ Table_6. \* ARABIC </w:instrText>
      </w:r>
      <w:r w:rsidR="00B52BCD">
        <w:fldChar w:fldCharType="separate"/>
      </w:r>
      <w:r w:rsidR="00EC4C2A">
        <w:rPr>
          <w:noProof/>
        </w:rPr>
        <w:t>10</w:t>
      </w:r>
      <w:r w:rsidR="00B52BCD">
        <w:rPr>
          <w:noProof/>
        </w:rPr>
        <w:fldChar w:fldCharType="end"/>
      </w:r>
      <w:r>
        <w:t>. Causal effects of housing type on EUI</w:t>
      </w:r>
      <w:bookmarkEnd w:id="115"/>
      <w:r>
        <w:t xml:space="preserve"> </w:t>
      </w:r>
    </w:p>
    <w:tbl>
      <w:tblPr>
        <w:tblW w:w="0" w:type="auto"/>
        <w:tblCellMar>
          <w:left w:w="0" w:type="dxa"/>
          <w:right w:w="0" w:type="dxa"/>
        </w:tblCellMar>
        <w:tblLook w:val="0600" w:firstRow="0" w:lastRow="0" w:firstColumn="0" w:lastColumn="0" w:noHBand="1" w:noVBand="1"/>
      </w:tblPr>
      <w:tblGrid>
        <w:gridCol w:w="1266"/>
        <w:gridCol w:w="1777"/>
        <w:gridCol w:w="1145"/>
        <w:gridCol w:w="1892"/>
        <w:gridCol w:w="1387"/>
        <w:gridCol w:w="1018"/>
      </w:tblGrid>
      <w:tr w:rsidR="00223087" w:rsidRPr="00223087" w14:paraId="765044D5" w14:textId="77777777" w:rsidTr="00320FEA">
        <w:trPr>
          <w:cantSplit/>
          <w:trHeight w:val="20"/>
        </w:trPr>
        <w:tc>
          <w:tcPr>
            <w:tcW w:w="126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BB7D01" w14:textId="77777777" w:rsidR="00223087" w:rsidRPr="00320FEA" w:rsidRDefault="00223087" w:rsidP="0002502F">
            <w:pPr>
              <w:keepNext/>
              <w:wordWrap/>
              <w:spacing w:line="240" w:lineRule="auto"/>
              <w:jc w:val="center"/>
              <w:rPr>
                <w:b/>
                <w:bCs/>
                <w:szCs w:val="22"/>
              </w:rPr>
            </w:pPr>
            <w:r w:rsidRPr="00320FEA">
              <w:rPr>
                <w:b/>
                <w:bCs/>
                <w:szCs w:val="22"/>
              </w:rPr>
              <w:t>Cases</w:t>
            </w:r>
          </w:p>
        </w:tc>
        <w:tc>
          <w:tcPr>
            <w:tcW w:w="177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7B77831" w14:textId="77777777" w:rsidR="00223087" w:rsidRPr="00223087" w:rsidRDefault="00223087" w:rsidP="0002502F">
            <w:pPr>
              <w:keepNext/>
              <w:wordWrap/>
              <w:spacing w:line="240" w:lineRule="auto"/>
              <w:jc w:val="center"/>
              <w:rPr>
                <w:szCs w:val="22"/>
              </w:rPr>
            </w:pPr>
            <w:r w:rsidRPr="00223087">
              <w:rPr>
                <w:b/>
                <w:bCs/>
                <w:szCs w:val="22"/>
                <w:lang w:val="en-GB"/>
              </w:rPr>
              <w:t>Estimated average change in EUI (kWh/m</w:t>
            </w:r>
            <w:r w:rsidRPr="00223087">
              <w:rPr>
                <w:b/>
                <w:bCs/>
                <w:szCs w:val="22"/>
                <w:vertAlign w:val="superscript"/>
                <w:lang w:val="en-GB"/>
              </w:rPr>
              <w:t>2</w:t>
            </w:r>
            <w:r w:rsidRPr="00223087">
              <w:rPr>
                <w:b/>
                <w:bCs/>
                <w:szCs w:val="22"/>
                <w:lang w:val="en-GB"/>
              </w:rPr>
              <w: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48AA7B3" w14:textId="77777777" w:rsidR="00223087" w:rsidRPr="00223087" w:rsidRDefault="00223087" w:rsidP="0002502F">
            <w:pPr>
              <w:keepNext/>
              <w:wordWrap/>
              <w:spacing w:line="240" w:lineRule="auto"/>
              <w:jc w:val="center"/>
              <w:rPr>
                <w:szCs w:val="22"/>
              </w:rPr>
            </w:pPr>
            <w:r w:rsidRPr="00223087">
              <w:rPr>
                <w:b/>
                <w:bCs/>
                <w:szCs w:val="22"/>
              </w:rPr>
              <w:t>Refutation</w:t>
            </w:r>
          </w:p>
        </w:tc>
      </w:tr>
      <w:tr w:rsidR="00223087" w:rsidRPr="00223087" w14:paraId="3FE10F3E" w14:textId="77777777" w:rsidTr="00320FEA">
        <w:trPr>
          <w:cantSplit/>
          <w:trHeight w:val="20"/>
        </w:trPr>
        <w:tc>
          <w:tcPr>
            <w:tcW w:w="1266" w:type="dxa"/>
            <w:vMerge/>
            <w:tcBorders>
              <w:top w:val="single" w:sz="8" w:space="0" w:color="000000"/>
              <w:left w:val="single" w:sz="8" w:space="0" w:color="000000"/>
              <w:bottom w:val="single" w:sz="8" w:space="0" w:color="000000"/>
              <w:right w:val="single" w:sz="8" w:space="0" w:color="000000"/>
            </w:tcBorders>
            <w:vAlign w:val="center"/>
            <w:hideMark/>
          </w:tcPr>
          <w:p w14:paraId="006D922C" w14:textId="77777777" w:rsidR="00223087" w:rsidRPr="00223087" w:rsidRDefault="00223087" w:rsidP="0002502F">
            <w:pPr>
              <w:keepNext/>
              <w:wordWrap/>
              <w:spacing w:line="240" w:lineRule="auto"/>
              <w:jc w:val="center"/>
              <w:rPr>
                <w:szCs w:val="22"/>
              </w:rPr>
            </w:pPr>
          </w:p>
        </w:tc>
        <w:tc>
          <w:tcPr>
            <w:tcW w:w="1777" w:type="dxa"/>
            <w:vMerge/>
            <w:tcBorders>
              <w:top w:val="single" w:sz="8" w:space="0" w:color="000000"/>
              <w:left w:val="single" w:sz="8" w:space="0" w:color="000000"/>
              <w:bottom w:val="single" w:sz="8" w:space="0" w:color="000000"/>
              <w:right w:val="single" w:sz="8" w:space="0" w:color="000000"/>
            </w:tcBorders>
            <w:vAlign w:val="center"/>
            <w:hideMark/>
          </w:tcPr>
          <w:p w14:paraId="068D5FF4" w14:textId="77777777" w:rsidR="00223087" w:rsidRPr="00223087" w:rsidRDefault="00223087" w:rsidP="0002502F">
            <w:pPr>
              <w:keepNext/>
              <w:wordWrap/>
              <w:spacing w:line="240" w:lineRule="auto"/>
              <w:jc w:val="center"/>
              <w:rPr>
                <w:szCs w:val="22"/>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A6CF6E" w14:textId="590F2C46" w:rsidR="00223087" w:rsidRPr="00223087" w:rsidRDefault="00223087" w:rsidP="0002502F">
            <w:pPr>
              <w:keepNext/>
              <w:wordWrap/>
              <w:spacing w:line="240" w:lineRule="auto"/>
              <w:jc w:val="center"/>
              <w:rPr>
                <w:szCs w:val="22"/>
              </w:rPr>
            </w:pPr>
            <w:r w:rsidRPr="00223087">
              <w:rPr>
                <w:b/>
                <w:bCs/>
                <w:szCs w:val="22"/>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70B8B7" w14:textId="77777777" w:rsidR="00223087" w:rsidRPr="00223087" w:rsidRDefault="00223087" w:rsidP="0002502F">
            <w:pPr>
              <w:keepNext/>
              <w:wordWrap/>
              <w:spacing w:line="240" w:lineRule="auto"/>
              <w:jc w:val="center"/>
              <w:rPr>
                <w:szCs w:val="22"/>
              </w:rPr>
            </w:pPr>
            <w:r w:rsidRPr="00223087">
              <w:rPr>
                <w:b/>
                <w:bCs/>
                <w:szCs w:val="22"/>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6B018C" w14:textId="36224E53" w:rsidR="00223087" w:rsidRPr="00223087" w:rsidRDefault="00223087" w:rsidP="0002502F">
            <w:pPr>
              <w:keepNext/>
              <w:wordWrap/>
              <w:spacing w:line="240" w:lineRule="auto"/>
              <w:jc w:val="center"/>
              <w:rPr>
                <w:szCs w:val="22"/>
              </w:rPr>
            </w:pPr>
            <w:r w:rsidRPr="00223087">
              <w:rPr>
                <w:b/>
                <w:bCs/>
                <w:szCs w:val="22"/>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273320" w14:textId="5D239846" w:rsidR="00223087" w:rsidRPr="00223087" w:rsidRDefault="00223087" w:rsidP="0002502F">
            <w:pPr>
              <w:keepNext/>
              <w:wordWrap/>
              <w:spacing w:line="240" w:lineRule="auto"/>
              <w:jc w:val="center"/>
              <w:rPr>
                <w:szCs w:val="22"/>
              </w:rPr>
            </w:pPr>
            <w:r w:rsidRPr="00223087">
              <w:rPr>
                <w:b/>
                <w:bCs/>
                <w:szCs w:val="22"/>
                <w:lang w:val="en-GB"/>
              </w:rPr>
              <w:t>Data subset</w:t>
            </w:r>
          </w:p>
        </w:tc>
      </w:tr>
      <w:tr w:rsidR="00223087" w:rsidRPr="00223087" w14:paraId="04C01C2A"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129557" w14:textId="07CB8864" w:rsidR="00223087" w:rsidRPr="002E7AED" w:rsidRDefault="00223087" w:rsidP="0002502F">
            <w:pPr>
              <w:keepNext/>
              <w:wordWrap/>
              <w:spacing w:line="240" w:lineRule="auto"/>
              <w:jc w:val="center"/>
              <w:rPr>
                <w:szCs w:val="22"/>
                <w:highlight w:val="lightGray"/>
              </w:rPr>
            </w:pPr>
            <w:r w:rsidRPr="002E7AED">
              <w:rPr>
                <w:szCs w:val="22"/>
                <w:highlight w:val="lightGray"/>
              </w:rPr>
              <w:t>From 1 to 2</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F7FFF3" w14:textId="77777777" w:rsidR="00223087" w:rsidRPr="00223087" w:rsidRDefault="00223087" w:rsidP="0002502F">
            <w:pPr>
              <w:keepNext/>
              <w:wordWrap/>
              <w:spacing w:line="240" w:lineRule="auto"/>
              <w:jc w:val="center"/>
              <w:rPr>
                <w:szCs w:val="22"/>
              </w:rPr>
            </w:pPr>
            <w:r w:rsidRPr="00223087">
              <w:rPr>
                <w:szCs w:val="22"/>
              </w:rPr>
              <w:t>-39.75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22E2D9" w14:textId="77777777" w:rsidR="00223087" w:rsidRPr="00223087" w:rsidRDefault="00223087" w:rsidP="0002502F">
            <w:pPr>
              <w:keepNext/>
              <w:wordWrap/>
              <w:spacing w:line="240" w:lineRule="auto"/>
              <w:jc w:val="center"/>
              <w:rPr>
                <w:szCs w:val="22"/>
              </w:rPr>
            </w:pPr>
            <w:r w:rsidRPr="00223087">
              <w:rPr>
                <w:szCs w:val="22"/>
              </w:rPr>
              <w:t>-39.75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96562F1" w14:textId="77777777" w:rsidR="00223087" w:rsidRPr="00223087" w:rsidRDefault="00223087" w:rsidP="0002502F">
            <w:pPr>
              <w:keepNext/>
              <w:wordWrap/>
              <w:spacing w:line="240" w:lineRule="auto"/>
              <w:jc w:val="center"/>
              <w:rPr>
                <w:szCs w:val="22"/>
              </w:rPr>
            </w:pPr>
            <w:r w:rsidRPr="00223087">
              <w:rPr>
                <w:szCs w:val="22"/>
              </w:rPr>
              <w:t>-39.75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9195AA"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92753A1" w14:textId="77777777" w:rsidR="00223087" w:rsidRPr="00223087" w:rsidRDefault="00223087" w:rsidP="0002502F">
            <w:pPr>
              <w:keepNext/>
              <w:wordWrap/>
              <w:spacing w:line="240" w:lineRule="auto"/>
              <w:jc w:val="center"/>
              <w:rPr>
                <w:szCs w:val="22"/>
              </w:rPr>
            </w:pPr>
            <w:r w:rsidRPr="00223087">
              <w:rPr>
                <w:szCs w:val="22"/>
              </w:rPr>
              <w:t>-39.758</w:t>
            </w:r>
          </w:p>
        </w:tc>
      </w:tr>
      <w:tr w:rsidR="00223087" w:rsidRPr="00223087" w14:paraId="686F7B1F"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9051993" w14:textId="15AEB228" w:rsidR="00223087" w:rsidRPr="002E7AED" w:rsidRDefault="00223087" w:rsidP="0002502F">
            <w:pPr>
              <w:keepNext/>
              <w:wordWrap/>
              <w:spacing w:line="240" w:lineRule="auto"/>
              <w:jc w:val="center"/>
              <w:rPr>
                <w:szCs w:val="22"/>
                <w:highlight w:val="lightGray"/>
              </w:rPr>
            </w:pPr>
            <w:r w:rsidRPr="002E7AED">
              <w:rPr>
                <w:szCs w:val="22"/>
                <w:highlight w:val="lightGray"/>
              </w:rPr>
              <w:t>From 1 to 3</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B2FD96" w14:textId="77777777" w:rsidR="00223087" w:rsidRPr="00223087" w:rsidRDefault="00223087" w:rsidP="0002502F">
            <w:pPr>
              <w:keepNext/>
              <w:wordWrap/>
              <w:spacing w:line="240" w:lineRule="auto"/>
              <w:jc w:val="center"/>
              <w:rPr>
                <w:szCs w:val="22"/>
              </w:rPr>
            </w:pPr>
            <w:r w:rsidRPr="00223087">
              <w:rPr>
                <w:szCs w:val="22"/>
              </w:rPr>
              <w:t>-41.42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B72D85" w14:textId="77777777" w:rsidR="00223087" w:rsidRPr="00223087" w:rsidRDefault="00223087" w:rsidP="0002502F">
            <w:pPr>
              <w:keepNext/>
              <w:wordWrap/>
              <w:spacing w:line="240" w:lineRule="auto"/>
              <w:jc w:val="center"/>
              <w:rPr>
                <w:szCs w:val="22"/>
              </w:rPr>
            </w:pPr>
            <w:r w:rsidRPr="00223087">
              <w:rPr>
                <w:szCs w:val="22"/>
              </w:rPr>
              <w:t>-41.4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5A32D7" w14:textId="77777777" w:rsidR="00223087" w:rsidRPr="00223087" w:rsidRDefault="00223087" w:rsidP="0002502F">
            <w:pPr>
              <w:keepNext/>
              <w:wordWrap/>
              <w:spacing w:line="240" w:lineRule="auto"/>
              <w:jc w:val="center"/>
              <w:rPr>
                <w:szCs w:val="22"/>
              </w:rPr>
            </w:pPr>
            <w:r w:rsidRPr="00223087">
              <w:rPr>
                <w:szCs w:val="22"/>
              </w:rPr>
              <w:t>-41.73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95D2EC2"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6D79B5A" w14:textId="77777777" w:rsidR="00223087" w:rsidRPr="00223087" w:rsidRDefault="00223087" w:rsidP="0002502F">
            <w:pPr>
              <w:keepNext/>
              <w:wordWrap/>
              <w:spacing w:line="240" w:lineRule="auto"/>
              <w:jc w:val="center"/>
              <w:rPr>
                <w:szCs w:val="22"/>
              </w:rPr>
            </w:pPr>
            <w:r w:rsidRPr="00223087">
              <w:rPr>
                <w:szCs w:val="22"/>
              </w:rPr>
              <w:t>-24.598</w:t>
            </w:r>
          </w:p>
        </w:tc>
      </w:tr>
      <w:tr w:rsidR="00223087" w:rsidRPr="00223087" w14:paraId="2005B62B"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7D353A5" w14:textId="153C0D9E" w:rsidR="00223087" w:rsidRPr="00223087" w:rsidRDefault="00223087" w:rsidP="0002502F">
            <w:pPr>
              <w:keepNext/>
              <w:wordWrap/>
              <w:spacing w:line="240" w:lineRule="auto"/>
              <w:jc w:val="center"/>
              <w:rPr>
                <w:szCs w:val="22"/>
              </w:rPr>
            </w:pPr>
            <w:r w:rsidRPr="00223087">
              <w:rPr>
                <w:szCs w:val="22"/>
              </w:rPr>
              <w:t xml:space="preserve">From 1 </w:t>
            </w:r>
            <w:r>
              <w:rPr>
                <w:szCs w:val="22"/>
              </w:rPr>
              <w:t>to</w:t>
            </w:r>
            <w:r w:rsidRPr="00223087">
              <w:rPr>
                <w:szCs w:val="22"/>
              </w:rPr>
              <w:t xml:space="preserve"> 4</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3C8C54" w14:textId="77777777" w:rsidR="00223087" w:rsidRPr="00223087" w:rsidRDefault="00223087" w:rsidP="0002502F">
            <w:pPr>
              <w:keepNext/>
              <w:wordWrap/>
              <w:spacing w:line="240" w:lineRule="auto"/>
              <w:jc w:val="center"/>
              <w:rPr>
                <w:szCs w:val="22"/>
              </w:rPr>
            </w:pPr>
            <w:r w:rsidRPr="00223087">
              <w:rPr>
                <w:szCs w:val="22"/>
              </w:rPr>
              <w:t>-48.49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AE02C83" w14:textId="77777777" w:rsidR="00223087" w:rsidRPr="00223087" w:rsidRDefault="00223087" w:rsidP="0002502F">
            <w:pPr>
              <w:keepNext/>
              <w:wordWrap/>
              <w:spacing w:line="240" w:lineRule="auto"/>
              <w:jc w:val="center"/>
              <w:rPr>
                <w:szCs w:val="22"/>
              </w:rPr>
            </w:pPr>
            <w:r w:rsidRPr="00223087">
              <w:rPr>
                <w:szCs w:val="22"/>
              </w:rPr>
              <w:t>-48.5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51867B1" w14:textId="77777777" w:rsidR="00223087" w:rsidRPr="00223087" w:rsidRDefault="00223087" w:rsidP="0002502F">
            <w:pPr>
              <w:keepNext/>
              <w:wordWrap/>
              <w:spacing w:line="240" w:lineRule="auto"/>
              <w:jc w:val="center"/>
              <w:rPr>
                <w:szCs w:val="22"/>
              </w:rPr>
            </w:pPr>
            <w:r w:rsidRPr="00223087">
              <w:rPr>
                <w:szCs w:val="22"/>
              </w:rPr>
              <w:t>-48.9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4EE3CB"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85AB34" w14:textId="77777777" w:rsidR="00223087" w:rsidRPr="00223087" w:rsidRDefault="00223087" w:rsidP="0002502F">
            <w:pPr>
              <w:keepNext/>
              <w:wordWrap/>
              <w:spacing w:line="240" w:lineRule="auto"/>
              <w:jc w:val="center"/>
              <w:rPr>
                <w:szCs w:val="22"/>
              </w:rPr>
            </w:pPr>
            <w:r w:rsidRPr="00223087">
              <w:rPr>
                <w:szCs w:val="22"/>
              </w:rPr>
              <w:t>-50.013</w:t>
            </w:r>
          </w:p>
        </w:tc>
      </w:tr>
      <w:tr w:rsidR="00223087" w:rsidRPr="00223087" w14:paraId="0386FDDF"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62A6604" w14:textId="0F03A440" w:rsidR="00223087" w:rsidRPr="00223087" w:rsidRDefault="00223087" w:rsidP="0002502F">
            <w:pPr>
              <w:keepNext/>
              <w:wordWrap/>
              <w:spacing w:line="240" w:lineRule="auto"/>
              <w:jc w:val="center"/>
              <w:rPr>
                <w:szCs w:val="22"/>
              </w:rPr>
            </w:pPr>
            <w:r w:rsidRPr="002E7AED">
              <w:rPr>
                <w:szCs w:val="22"/>
                <w:highlight w:val="lightGray"/>
              </w:rPr>
              <w:t>From 1 to 5</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986B7C" w14:textId="77777777" w:rsidR="00223087" w:rsidRPr="00223087" w:rsidRDefault="00223087" w:rsidP="0002502F">
            <w:pPr>
              <w:keepNext/>
              <w:wordWrap/>
              <w:spacing w:line="240" w:lineRule="auto"/>
              <w:jc w:val="center"/>
              <w:rPr>
                <w:szCs w:val="22"/>
              </w:rPr>
            </w:pPr>
            <w:r w:rsidRPr="00223087">
              <w:rPr>
                <w:szCs w:val="22"/>
              </w:rPr>
              <w:t>-30.25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960718D" w14:textId="77777777" w:rsidR="00223087" w:rsidRPr="00223087" w:rsidRDefault="00223087" w:rsidP="0002502F">
            <w:pPr>
              <w:keepNext/>
              <w:wordWrap/>
              <w:spacing w:line="240" w:lineRule="auto"/>
              <w:jc w:val="center"/>
              <w:rPr>
                <w:szCs w:val="22"/>
              </w:rPr>
            </w:pPr>
            <w:r w:rsidRPr="00223087">
              <w:rPr>
                <w:szCs w:val="22"/>
              </w:rPr>
              <w:t>-30.24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F111A7" w14:textId="77777777" w:rsidR="00223087" w:rsidRPr="00223087" w:rsidRDefault="00223087" w:rsidP="0002502F">
            <w:pPr>
              <w:keepNext/>
              <w:wordWrap/>
              <w:spacing w:line="240" w:lineRule="auto"/>
              <w:jc w:val="center"/>
              <w:rPr>
                <w:szCs w:val="22"/>
              </w:rPr>
            </w:pPr>
            <w:r w:rsidRPr="00223087">
              <w:rPr>
                <w:szCs w:val="22"/>
              </w:rPr>
              <w:t>-29.99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3F0EEF"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82CA372" w14:textId="77777777" w:rsidR="00223087" w:rsidRPr="00223087" w:rsidRDefault="00223087" w:rsidP="0002502F">
            <w:pPr>
              <w:keepNext/>
              <w:wordWrap/>
              <w:spacing w:line="240" w:lineRule="auto"/>
              <w:jc w:val="center"/>
              <w:rPr>
                <w:szCs w:val="22"/>
              </w:rPr>
            </w:pPr>
            <w:r w:rsidRPr="00223087">
              <w:rPr>
                <w:szCs w:val="22"/>
              </w:rPr>
              <w:t>-30.248</w:t>
            </w:r>
          </w:p>
        </w:tc>
      </w:tr>
      <w:tr w:rsidR="00223087" w:rsidRPr="00223087" w14:paraId="6597D8CB"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C602FD" w14:textId="7273AD96" w:rsidR="00223087" w:rsidRPr="00223087" w:rsidRDefault="00223087" w:rsidP="0002502F">
            <w:pPr>
              <w:keepNext/>
              <w:wordWrap/>
              <w:spacing w:line="240" w:lineRule="auto"/>
              <w:jc w:val="center"/>
              <w:rPr>
                <w:szCs w:val="22"/>
              </w:rPr>
            </w:pPr>
            <w:r w:rsidRPr="00223087">
              <w:rPr>
                <w:szCs w:val="22"/>
              </w:rPr>
              <w:t xml:space="preserve">From 1 </w:t>
            </w:r>
            <w:r>
              <w:rPr>
                <w:szCs w:val="22"/>
              </w:rPr>
              <w:t>to</w:t>
            </w:r>
            <w:r w:rsidRPr="00223087">
              <w:rPr>
                <w:szCs w:val="22"/>
              </w:rPr>
              <w:t xml:space="preserve"> 6</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6D9FD8" w14:textId="77777777" w:rsidR="00223087" w:rsidRPr="00223087" w:rsidRDefault="00223087" w:rsidP="0002502F">
            <w:pPr>
              <w:keepNext/>
              <w:wordWrap/>
              <w:spacing w:line="240" w:lineRule="auto"/>
              <w:jc w:val="center"/>
              <w:rPr>
                <w:szCs w:val="22"/>
              </w:rPr>
            </w:pPr>
            <w:r w:rsidRPr="00223087">
              <w:rPr>
                <w:szCs w:val="22"/>
              </w:rPr>
              <w:t>-55.00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F99E5BB" w14:textId="77777777" w:rsidR="00223087" w:rsidRPr="00223087" w:rsidRDefault="00223087" w:rsidP="0002502F">
            <w:pPr>
              <w:keepNext/>
              <w:wordWrap/>
              <w:spacing w:line="240" w:lineRule="auto"/>
              <w:jc w:val="center"/>
              <w:rPr>
                <w:szCs w:val="22"/>
              </w:rPr>
            </w:pPr>
            <w:r w:rsidRPr="00223087">
              <w:rPr>
                <w:szCs w:val="22"/>
              </w:rPr>
              <w:t>-55.00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0EFC9D" w14:textId="77777777" w:rsidR="00223087" w:rsidRPr="00223087" w:rsidRDefault="00223087" w:rsidP="0002502F">
            <w:pPr>
              <w:keepNext/>
              <w:wordWrap/>
              <w:spacing w:line="240" w:lineRule="auto"/>
              <w:jc w:val="center"/>
              <w:rPr>
                <w:szCs w:val="22"/>
              </w:rPr>
            </w:pPr>
            <w:r w:rsidRPr="00223087">
              <w:rPr>
                <w:szCs w:val="22"/>
              </w:rPr>
              <w:t>-55.0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FFE1064"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C7A1D2" w14:textId="77777777" w:rsidR="00223087" w:rsidRPr="00223087" w:rsidRDefault="00223087" w:rsidP="0002502F">
            <w:pPr>
              <w:keepNext/>
              <w:wordWrap/>
              <w:spacing w:line="240" w:lineRule="auto"/>
              <w:jc w:val="center"/>
              <w:rPr>
                <w:szCs w:val="22"/>
              </w:rPr>
            </w:pPr>
            <w:r w:rsidRPr="00223087">
              <w:rPr>
                <w:szCs w:val="22"/>
              </w:rPr>
              <w:t>-54.916</w:t>
            </w:r>
          </w:p>
        </w:tc>
      </w:tr>
      <w:tr w:rsidR="00223087" w:rsidRPr="00223087" w14:paraId="3801CD66"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64C5FB" w14:textId="79C481D2" w:rsidR="00223087" w:rsidRPr="00223087" w:rsidRDefault="00223087" w:rsidP="0002502F">
            <w:pPr>
              <w:keepNext/>
              <w:wordWrap/>
              <w:spacing w:line="240" w:lineRule="auto"/>
              <w:jc w:val="center"/>
              <w:rPr>
                <w:szCs w:val="22"/>
              </w:rPr>
            </w:pPr>
            <w:r w:rsidRPr="002E7AED">
              <w:rPr>
                <w:szCs w:val="22"/>
                <w:highlight w:val="lightGray"/>
              </w:rPr>
              <w:t>From 1 to 7</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0BE6AD"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99D7966"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473651"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BFB895C"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D15049" w14:textId="77777777" w:rsidR="00223087" w:rsidRPr="00223087" w:rsidRDefault="00223087" w:rsidP="0002502F">
            <w:pPr>
              <w:keepNext/>
              <w:wordWrap/>
              <w:spacing w:line="240" w:lineRule="auto"/>
              <w:jc w:val="center"/>
              <w:rPr>
                <w:szCs w:val="22"/>
              </w:rPr>
            </w:pPr>
            <w:r w:rsidRPr="00223087">
              <w:rPr>
                <w:szCs w:val="22"/>
              </w:rPr>
              <w:t>0</w:t>
            </w:r>
          </w:p>
        </w:tc>
      </w:tr>
      <w:tr w:rsidR="00223087" w:rsidRPr="00223087" w14:paraId="116E7331"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318378" w14:textId="7DF847DC" w:rsidR="00223087" w:rsidRPr="00223087" w:rsidRDefault="00223087" w:rsidP="0002502F">
            <w:pPr>
              <w:keepNext/>
              <w:wordWrap/>
              <w:spacing w:line="240" w:lineRule="auto"/>
              <w:jc w:val="center"/>
              <w:rPr>
                <w:szCs w:val="22"/>
              </w:rPr>
            </w:pPr>
            <w:r w:rsidRPr="00223087">
              <w:rPr>
                <w:szCs w:val="22"/>
              </w:rPr>
              <w:t xml:space="preserve">From 1 </w:t>
            </w:r>
            <w:r>
              <w:rPr>
                <w:szCs w:val="22"/>
              </w:rPr>
              <w:t>to</w:t>
            </w:r>
            <w:r w:rsidRPr="00223087">
              <w:rPr>
                <w:szCs w:val="22"/>
              </w:rPr>
              <w:t xml:space="preserve"> 8</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8D5C06" w14:textId="77777777" w:rsidR="00223087" w:rsidRPr="00223087" w:rsidRDefault="00223087" w:rsidP="0002502F">
            <w:pPr>
              <w:keepNext/>
              <w:wordWrap/>
              <w:spacing w:line="240" w:lineRule="auto"/>
              <w:jc w:val="center"/>
              <w:rPr>
                <w:szCs w:val="22"/>
              </w:rPr>
            </w:pPr>
            <w:r w:rsidRPr="00223087">
              <w:rPr>
                <w:szCs w:val="22"/>
              </w:rPr>
              <w:t>-102.23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0102C51" w14:textId="77777777" w:rsidR="00223087" w:rsidRPr="00223087" w:rsidRDefault="00223087" w:rsidP="0002502F">
            <w:pPr>
              <w:keepNext/>
              <w:wordWrap/>
              <w:spacing w:line="240" w:lineRule="auto"/>
              <w:jc w:val="center"/>
              <w:rPr>
                <w:szCs w:val="22"/>
              </w:rPr>
            </w:pPr>
            <w:r w:rsidRPr="00223087">
              <w:rPr>
                <w:szCs w:val="22"/>
              </w:rPr>
              <w:t>-102.28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810CF9" w14:textId="77777777" w:rsidR="00223087" w:rsidRPr="00223087" w:rsidRDefault="00223087" w:rsidP="0002502F">
            <w:pPr>
              <w:keepNext/>
              <w:wordWrap/>
              <w:spacing w:line="240" w:lineRule="auto"/>
              <w:jc w:val="center"/>
              <w:rPr>
                <w:szCs w:val="22"/>
              </w:rPr>
            </w:pPr>
            <w:r w:rsidRPr="00223087">
              <w:rPr>
                <w:szCs w:val="22"/>
              </w:rPr>
              <w:t>-105.8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DB7582"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380040" w14:textId="77777777" w:rsidR="00223087" w:rsidRPr="00223087" w:rsidRDefault="00223087" w:rsidP="0002502F">
            <w:pPr>
              <w:keepNext/>
              <w:wordWrap/>
              <w:spacing w:line="240" w:lineRule="auto"/>
              <w:jc w:val="center"/>
              <w:rPr>
                <w:szCs w:val="22"/>
              </w:rPr>
            </w:pPr>
            <w:r w:rsidRPr="00223087">
              <w:rPr>
                <w:szCs w:val="22"/>
              </w:rPr>
              <w:t>-106.159</w:t>
            </w:r>
          </w:p>
        </w:tc>
      </w:tr>
      <w:tr w:rsidR="00223087" w:rsidRPr="00223087" w14:paraId="4D1C7724"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545CD68" w14:textId="3D04B136" w:rsidR="00223087" w:rsidRPr="002E7AED" w:rsidRDefault="00223087" w:rsidP="0002502F">
            <w:pPr>
              <w:keepNext/>
              <w:wordWrap/>
              <w:spacing w:line="240" w:lineRule="auto"/>
              <w:jc w:val="center"/>
              <w:rPr>
                <w:szCs w:val="22"/>
                <w:highlight w:val="lightGray"/>
              </w:rPr>
            </w:pPr>
            <w:r w:rsidRPr="002E7AED">
              <w:rPr>
                <w:szCs w:val="22"/>
                <w:highlight w:val="lightGray"/>
              </w:rPr>
              <w:t>From 2 to 3</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E5E7DE"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BFD2EBB"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AF671CE"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78DCAE"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B6C7D1" w14:textId="77777777" w:rsidR="00223087" w:rsidRPr="00223087" w:rsidRDefault="00223087" w:rsidP="0002502F">
            <w:pPr>
              <w:keepNext/>
              <w:wordWrap/>
              <w:spacing w:line="240" w:lineRule="auto"/>
              <w:jc w:val="center"/>
              <w:rPr>
                <w:szCs w:val="22"/>
              </w:rPr>
            </w:pPr>
            <w:r w:rsidRPr="00223087">
              <w:rPr>
                <w:szCs w:val="22"/>
              </w:rPr>
              <w:t>0</w:t>
            </w:r>
          </w:p>
        </w:tc>
      </w:tr>
      <w:tr w:rsidR="00223087" w:rsidRPr="00223087" w14:paraId="3687184E"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136E3A" w14:textId="5F5EFE10" w:rsidR="00223087" w:rsidRPr="002E7AED" w:rsidRDefault="00223087" w:rsidP="0002502F">
            <w:pPr>
              <w:keepNext/>
              <w:wordWrap/>
              <w:spacing w:line="240" w:lineRule="auto"/>
              <w:jc w:val="center"/>
              <w:rPr>
                <w:szCs w:val="22"/>
                <w:highlight w:val="lightGray"/>
              </w:rPr>
            </w:pPr>
            <w:r w:rsidRPr="002E7AED">
              <w:rPr>
                <w:szCs w:val="22"/>
                <w:highlight w:val="lightGray"/>
              </w:rPr>
              <w:t>From 2 to 4</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C789237"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8E3E71"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FE55A2"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2806DD"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9C0C0D" w14:textId="77777777" w:rsidR="00223087" w:rsidRPr="00223087" w:rsidRDefault="00223087" w:rsidP="0002502F">
            <w:pPr>
              <w:keepNext/>
              <w:wordWrap/>
              <w:spacing w:line="240" w:lineRule="auto"/>
              <w:jc w:val="center"/>
              <w:rPr>
                <w:szCs w:val="22"/>
              </w:rPr>
            </w:pPr>
            <w:r w:rsidRPr="00223087">
              <w:rPr>
                <w:szCs w:val="22"/>
              </w:rPr>
              <w:t>0</w:t>
            </w:r>
          </w:p>
        </w:tc>
      </w:tr>
      <w:tr w:rsidR="00223087" w:rsidRPr="00223087" w14:paraId="40415CE8"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BC2A0C" w14:textId="0EB438BA" w:rsidR="00223087" w:rsidRPr="002E7AED" w:rsidRDefault="00223087" w:rsidP="0002502F">
            <w:pPr>
              <w:keepNext/>
              <w:wordWrap/>
              <w:spacing w:line="240" w:lineRule="auto"/>
              <w:jc w:val="center"/>
              <w:rPr>
                <w:szCs w:val="22"/>
                <w:highlight w:val="lightGray"/>
              </w:rPr>
            </w:pPr>
            <w:r w:rsidRPr="002E7AED">
              <w:rPr>
                <w:szCs w:val="22"/>
                <w:highlight w:val="lightGray"/>
              </w:rPr>
              <w:t>From 2 to 5</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A5F3AB" w14:textId="77777777" w:rsidR="00223087" w:rsidRPr="00223087" w:rsidRDefault="00223087" w:rsidP="0002502F">
            <w:pPr>
              <w:keepNext/>
              <w:wordWrap/>
              <w:spacing w:line="240" w:lineRule="auto"/>
              <w:jc w:val="center"/>
              <w:rPr>
                <w:szCs w:val="22"/>
              </w:rPr>
            </w:pPr>
            <w:r w:rsidRPr="00223087">
              <w:rPr>
                <w:szCs w:val="22"/>
              </w:rPr>
              <w:t>8.13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818A69" w14:textId="77777777" w:rsidR="00223087" w:rsidRPr="00223087" w:rsidRDefault="00223087" w:rsidP="0002502F">
            <w:pPr>
              <w:keepNext/>
              <w:wordWrap/>
              <w:spacing w:line="240" w:lineRule="auto"/>
              <w:jc w:val="center"/>
              <w:rPr>
                <w:szCs w:val="22"/>
              </w:rPr>
            </w:pPr>
            <w:r w:rsidRPr="00223087">
              <w:rPr>
                <w:szCs w:val="22"/>
              </w:rPr>
              <w:t>8.1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A7CD30" w14:textId="77777777" w:rsidR="00223087" w:rsidRPr="00223087" w:rsidRDefault="00223087" w:rsidP="0002502F">
            <w:pPr>
              <w:keepNext/>
              <w:wordWrap/>
              <w:spacing w:line="240" w:lineRule="auto"/>
              <w:jc w:val="center"/>
              <w:rPr>
                <w:szCs w:val="22"/>
              </w:rPr>
            </w:pPr>
            <w:r w:rsidRPr="00223087">
              <w:rPr>
                <w:szCs w:val="22"/>
              </w:rPr>
              <w:t>7.90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D778B9E"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E341CCA" w14:textId="77777777" w:rsidR="00223087" w:rsidRPr="00223087" w:rsidRDefault="00223087" w:rsidP="0002502F">
            <w:pPr>
              <w:keepNext/>
              <w:wordWrap/>
              <w:spacing w:line="240" w:lineRule="auto"/>
              <w:jc w:val="center"/>
              <w:rPr>
                <w:szCs w:val="22"/>
              </w:rPr>
            </w:pPr>
            <w:r w:rsidRPr="00223087">
              <w:rPr>
                <w:szCs w:val="22"/>
              </w:rPr>
              <w:t>2.902</w:t>
            </w:r>
          </w:p>
        </w:tc>
      </w:tr>
      <w:tr w:rsidR="00223087" w:rsidRPr="00223087" w14:paraId="357559EF"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95FCDC" w14:textId="38588076" w:rsidR="00223087" w:rsidRPr="002E7AED" w:rsidRDefault="00223087" w:rsidP="0002502F">
            <w:pPr>
              <w:keepNext/>
              <w:wordWrap/>
              <w:spacing w:line="240" w:lineRule="auto"/>
              <w:jc w:val="center"/>
              <w:rPr>
                <w:szCs w:val="22"/>
                <w:highlight w:val="lightGray"/>
              </w:rPr>
            </w:pPr>
            <w:r w:rsidRPr="002E7AED">
              <w:rPr>
                <w:szCs w:val="22"/>
                <w:highlight w:val="lightGray"/>
              </w:rPr>
              <w:t>From 2 to 6</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124FD3" w14:textId="77777777" w:rsidR="00223087" w:rsidRPr="00223087" w:rsidRDefault="00223087" w:rsidP="0002502F">
            <w:pPr>
              <w:keepNext/>
              <w:wordWrap/>
              <w:spacing w:line="240" w:lineRule="auto"/>
              <w:jc w:val="center"/>
              <w:rPr>
                <w:szCs w:val="22"/>
              </w:rPr>
            </w:pPr>
            <w:r w:rsidRPr="00223087">
              <w:rPr>
                <w:szCs w:val="22"/>
              </w:rPr>
              <w:t>-23.1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08D2B91" w14:textId="77777777" w:rsidR="00223087" w:rsidRPr="00223087" w:rsidRDefault="00223087" w:rsidP="0002502F">
            <w:pPr>
              <w:keepNext/>
              <w:wordWrap/>
              <w:spacing w:line="240" w:lineRule="auto"/>
              <w:jc w:val="center"/>
              <w:rPr>
                <w:szCs w:val="22"/>
              </w:rPr>
            </w:pPr>
            <w:r w:rsidRPr="00223087">
              <w:rPr>
                <w:szCs w:val="22"/>
              </w:rPr>
              <w:t>-23.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2CD3251" w14:textId="77777777" w:rsidR="00223087" w:rsidRPr="00223087" w:rsidRDefault="00223087" w:rsidP="0002502F">
            <w:pPr>
              <w:keepNext/>
              <w:wordWrap/>
              <w:spacing w:line="240" w:lineRule="auto"/>
              <w:jc w:val="center"/>
              <w:rPr>
                <w:szCs w:val="22"/>
              </w:rPr>
            </w:pPr>
            <w:r w:rsidRPr="00223087">
              <w:rPr>
                <w:szCs w:val="22"/>
              </w:rPr>
              <w:t>-23.28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1022B2"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0FD543" w14:textId="77777777" w:rsidR="00223087" w:rsidRPr="00223087" w:rsidRDefault="00223087" w:rsidP="0002502F">
            <w:pPr>
              <w:keepNext/>
              <w:wordWrap/>
              <w:spacing w:line="240" w:lineRule="auto"/>
              <w:jc w:val="center"/>
              <w:rPr>
                <w:szCs w:val="22"/>
              </w:rPr>
            </w:pPr>
            <w:r w:rsidRPr="00223087">
              <w:rPr>
                <w:szCs w:val="22"/>
              </w:rPr>
              <w:t>-24.066</w:t>
            </w:r>
          </w:p>
        </w:tc>
      </w:tr>
      <w:tr w:rsidR="00223087" w:rsidRPr="00223087" w14:paraId="271FD69E"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208038F" w14:textId="425356B7" w:rsidR="00223087" w:rsidRPr="002E7AED" w:rsidRDefault="00223087" w:rsidP="0002502F">
            <w:pPr>
              <w:keepNext/>
              <w:wordWrap/>
              <w:spacing w:line="240" w:lineRule="auto"/>
              <w:jc w:val="center"/>
              <w:rPr>
                <w:szCs w:val="22"/>
                <w:highlight w:val="lightGray"/>
              </w:rPr>
            </w:pPr>
            <w:r w:rsidRPr="002E7AED">
              <w:rPr>
                <w:szCs w:val="22"/>
                <w:highlight w:val="lightGray"/>
              </w:rPr>
              <w:t>From 2 to 7</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7D67B5" w14:textId="77777777" w:rsidR="00223087" w:rsidRPr="00223087" w:rsidRDefault="00223087" w:rsidP="0002502F">
            <w:pPr>
              <w:keepNext/>
              <w:wordWrap/>
              <w:spacing w:line="240" w:lineRule="auto"/>
              <w:jc w:val="center"/>
              <w:rPr>
                <w:szCs w:val="22"/>
              </w:rPr>
            </w:pPr>
            <w:r w:rsidRPr="00223087">
              <w:rPr>
                <w:szCs w:val="22"/>
              </w:rPr>
              <w:t>33.7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004DD1" w14:textId="77777777" w:rsidR="00223087" w:rsidRPr="00223087" w:rsidRDefault="00223087" w:rsidP="0002502F">
            <w:pPr>
              <w:keepNext/>
              <w:wordWrap/>
              <w:spacing w:line="240" w:lineRule="auto"/>
              <w:jc w:val="center"/>
              <w:rPr>
                <w:szCs w:val="22"/>
              </w:rPr>
            </w:pPr>
            <w:r w:rsidRPr="00223087">
              <w:rPr>
                <w:szCs w:val="22"/>
              </w:rPr>
              <w:t>33.83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CB61435" w14:textId="77777777" w:rsidR="00223087" w:rsidRPr="00223087" w:rsidRDefault="00223087" w:rsidP="0002502F">
            <w:pPr>
              <w:keepNext/>
              <w:wordWrap/>
              <w:spacing w:line="240" w:lineRule="auto"/>
              <w:jc w:val="center"/>
              <w:rPr>
                <w:szCs w:val="22"/>
              </w:rPr>
            </w:pPr>
            <w:r w:rsidRPr="00223087">
              <w:rPr>
                <w:szCs w:val="22"/>
              </w:rPr>
              <w:t>31.43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320174"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96EB4ED" w14:textId="77777777" w:rsidR="00223087" w:rsidRPr="00223087" w:rsidRDefault="00223087" w:rsidP="0002502F">
            <w:pPr>
              <w:keepNext/>
              <w:wordWrap/>
              <w:spacing w:line="240" w:lineRule="auto"/>
              <w:jc w:val="center"/>
              <w:rPr>
                <w:szCs w:val="22"/>
              </w:rPr>
            </w:pPr>
            <w:r w:rsidRPr="00223087">
              <w:rPr>
                <w:szCs w:val="22"/>
              </w:rPr>
              <w:t>26.874</w:t>
            </w:r>
          </w:p>
        </w:tc>
      </w:tr>
      <w:tr w:rsidR="00223087" w:rsidRPr="00223087" w14:paraId="2C5F5507"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B79423E" w14:textId="1C385AC9" w:rsidR="00223087" w:rsidRPr="002E7AED" w:rsidRDefault="00223087" w:rsidP="0002502F">
            <w:pPr>
              <w:keepNext/>
              <w:wordWrap/>
              <w:spacing w:line="240" w:lineRule="auto"/>
              <w:jc w:val="center"/>
              <w:rPr>
                <w:szCs w:val="22"/>
                <w:highlight w:val="lightGray"/>
              </w:rPr>
            </w:pPr>
            <w:r w:rsidRPr="002E7AED">
              <w:rPr>
                <w:szCs w:val="22"/>
                <w:highlight w:val="lightGray"/>
              </w:rPr>
              <w:t>From 2 to 8</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5EF0C01" w14:textId="77777777" w:rsidR="00223087" w:rsidRPr="00223087" w:rsidRDefault="00223087" w:rsidP="0002502F">
            <w:pPr>
              <w:keepNext/>
              <w:wordWrap/>
              <w:spacing w:line="240" w:lineRule="auto"/>
              <w:jc w:val="center"/>
              <w:rPr>
                <w:szCs w:val="22"/>
              </w:rPr>
            </w:pPr>
            <w:r w:rsidRPr="00223087">
              <w:rPr>
                <w:szCs w:val="22"/>
              </w:rPr>
              <w:t>-48.67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AC6723" w14:textId="77777777" w:rsidR="00223087" w:rsidRPr="00223087" w:rsidRDefault="00223087" w:rsidP="0002502F">
            <w:pPr>
              <w:keepNext/>
              <w:wordWrap/>
              <w:spacing w:line="240" w:lineRule="auto"/>
              <w:jc w:val="center"/>
              <w:rPr>
                <w:szCs w:val="22"/>
              </w:rPr>
            </w:pPr>
            <w:r w:rsidRPr="00223087">
              <w:rPr>
                <w:szCs w:val="22"/>
              </w:rPr>
              <w:t>-48.5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6FDB5AF" w14:textId="77777777" w:rsidR="00223087" w:rsidRPr="00223087" w:rsidRDefault="00223087" w:rsidP="0002502F">
            <w:pPr>
              <w:keepNext/>
              <w:wordWrap/>
              <w:spacing w:line="240" w:lineRule="auto"/>
              <w:jc w:val="center"/>
              <w:rPr>
                <w:szCs w:val="22"/>
              </w:rPr>
            </w:pPr>
            <w:r w:rsidRPr="00223087">
              <w:rPr>
                <w:szCs w:val="22"/>
              </w:rPr>
              <w:t>-51.69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2FB9BD"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F56638" w14:textId="77777777" w:rsidR="00223087" w:rsidRPr="00223087" w:rsidRDefault="00223087" w:rsidP="0002502F">
            <w:pPr>
              <w:keepNext/>
              <w:wordWrap/>
              <w:spacing w:line="240" w:lineRule="auto"/>
              <w:jc w:val="center"/>
              <w:rPr>
                <w:szCs w:val="22"/>
              </w:rPr>
            </w:pPr>
            <w:r w:rsidRPr="00223087">
              <w:rPr>
                <w:szCs w:val="22"/>
              </w:rPr>
              <w:t>-45.501</w:t>
            </w:r>
          </w:p>
        </w:tc>
      </w:tr>
      <w:tr w:rsidR="00223087" w:rsidRPr="00223087" w14:paraId="1DFDA331"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4DA97C" w14:textId="627E3FFF" w:rsidR="00223087" w:rsidRPr="002E7AED" w:rsidRDefault="00223087" w:rsidP="0002502F">
            <w:pPr>
              <w:keepNext/>
              <w:wordWrap/>
              <w:spacing w:line="240" w:lineRule="auto"/>
              <w:jc w:val="center"/>
              <w:rPr>
                <w:szCs w:val="22"/>
                <w:highlight w:val="lightGray"/>
              </w:rPr>
            </w:pPr>
            <w:r w:rsidRPr="002E7AED">
              <w:rPr>
                <w:szCs w:val="22"/>
                <w:highlight w:val="lightGray"/>
              </w:rPr>
              <w:t>From 3 to 4</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6BDFE0"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B786872"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54BAF9C"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9CD77B"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033B10" w14:textId="77777777" w:rsidR="00223087" w:rsidRPr="00223087" w:rsidRDefault="00223087" w:rsidP="0002502F">
            <w:pPr>
              <w:keepNext/>
              <w:wordWrap/>
              <w:spacing w:line="240" w:lineRule="auto"/>
              <w:jc w:val="center"/>
              <w:rPr>
                <w:szCs w:val="22"/>
              </w:rPr>
            </w:pPr>
            <w:r w:rsidRPr="00223087">
              <w:rPr>
                <w:szCs w:val="22"/>
              </w:rPr>
              <w:t>0</w:t>
            </w:r>
          </w:p>
        </w:tc>
      </w:tr>
      <w:tr w:rsidR="00223087" w:rsidRPr="00223087" w14:paraId="2B5384A7"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6A4221" w14:textId="7609DCF2" w:rsidR="00223087" w:rsidRPr="002E7AED" w:rsidRDefault="00223087" w:rsidP="0002502F">
            <w:pPr>
              <w:keepNext/>
              <w:wordWrap/>
              <w:spacing w:line="240" w:lineRule="auto"/>
              <w:jc w:val="center"/>
              <w:rPr>
                <w:szCs w:val="22"/>
                <w:highlight w:val="lightGray"/>
              </w:rPr>
            </w:pPr>
            <w:r w:rsidRPr="002E7AED">
              <w:rPr>
                <w:szCs w:val="22"/>
                <w:highlight w:val="lightGray"/>
              </w:rPr>
              <w:t>From 3 to 5</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577AFB9"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B9D2DD6"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7F45E96"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DD4D13"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8E2AEA9" w14:textId="77777777" w:rsidR="00223087" w:rsidRPr="00223087" w:rsidRDefault="00223087" w:rsidP="0002502F">
            <w:pPr>
              <w:keepNext/>
              <w:wordWrap/>
              <w:spacing w:line="240" w:lineRule="auto"/>
              <w:jc w:val="center"/>
              <w:rPr>
                <w:szCs w:val="22"/>
              </w:rPr>
            </w:pPr>
            <w:r w:rsidRPr="00223087">
              <w:rPr>
                <w:szCs w:val="22"/>
              </w:rPr>
              <w:t>0</w:t>
            </w:r>
          </w:p>
        </w:tc>
      </w:tr>
      <w:tr w:rsidR="00223087" w:rsidRPr="00223087" w14:paraId="1DCAD930"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14CCDD" w14:textId="63B9BC56" w:rsidR="00223087" w:rsidRPr="002E7AED" w:rsidRDefault="00223087" w:rsidP="0002502F">
            <w:pPr>
              <w:keepNext/>
              <w:wordWrap/>
              <w:spacing w:line="240" w:lineRule="auto"/>
              <w:jc w:val="center"/>
              <w:rPr>
                <w:szCs w:val="22"/>
                <w:highlight w:val="lightGray"/>
              </w:rPr>
            </w:pPr>
            <w:r w:rsidRPr="002E7AED">
              <w:rPr>
                <w:szCs w:val="22"/>
                <w:highlight w:val="lightGray"/>
              </w:rPr>
              <w:t>From 3 to 6</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F041E17"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033019"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58FD75"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E004B32"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C5180E6" w14:textId="77777777" w:rsidR="00223087" w:rsidRPr="00223087" w:rsidRDefault="00223087" w:rsidP="0002502F">
            <w:pPr>
              <w:keepNext/>
              <w:wordWrap/>
              <w:spacing w:line="240" w:lineRule="auto"/>
              <w:jc w:val="center"/>
              <w:rPr>
                <w:szCs w:val="22"/>
              </w:rPr>
            </w:pPr>
            <w:r w:rsidRPr="00223087">
              <w:rPr>
                <w:szCs w:val="22"/>
              </w:rPr>
              <w:t>0</w:t>
            </w:r>
          </w:p>
        </w:tc>
      </w:tr>
      <w:tr w:rsidR="00223087" w:rsidRPr="00223087" w14:paraId="400FC5B2"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FAD3EB" w14:textId="2F651A0E" w:rsidR="00223087" w:rsidRPr="002E7AED" w:rsidRDefault="00223087" w:rsidP="0002502F">
            <w:pPr>
              <w:keepNext/>
              <w:wordWrap/>
              <w:spacing w:line="240" w:lineRule="auto"/>
              <w:jc w:val="center"/>
              <w:rPr>
                <w:szCs w:val="22"/>
                <w:highlight w:val="lightGray"/>
              </w:rPr>
            </w:pPr>
            <w:r w:rsidRPr="002E7AED">
              <w:rPr>
                <w:szCs w:val="22"/>
                <w:highlight w:val="lightGray"/>
              </w:rPr>
              <w:t>From 3 to 7</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6A08ACD"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7F9CFAA"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A06389"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51729C7"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4AA9B2D" w14:textId="77777777" w:rsidR="00223087" w:rsidRPr="00223087" w:rsidRDefault="00223087" w:rsidP="0002502F">
            <w:pPr>
              <w:keepNext/>
              <w:wordWrap/>
              <w:spacing w:line="240" w:lineRule="auto"/>
              <w:jc w:val="center"/>
              <w:rPr>
                <w:szCs w:val="22"/>
              </w:rPr>
            </w:pPr>
            <w:r w:rsidRPr="00223087">
              <w:rPr>
                <w:szCs w:val="22"/>
              </w:rPr>
              <w:t>0</w:t>
            </w:r>
          </w:p>
        </w:tc>
      </w:tr>
      <w:tr w:rsidR="00223087" w:rsidRPr="00223087" w14:paraId="3B3703B7"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2007EB" w14:textId="345EB9BE" w:rsidR="00223087" w:rsidRPr="002E7AED" w:rsidRDefault="00223087" w:rsidP="0002502F">
            <w:pPr>
              <w:keepNext/>
              <w:wordWrap/>
              <w:spacing w:line="240" w:lineRule="auto"/>
              <w:jc w:val="center"/>
              <w:rPr>
                <w:szCs w:val="22"/>
                <w:highlight w:val="lightGray"/>
              </w:rPr>
            </w:pPr>
            <w:r w:rsidRPr="002E7AED">
              <w:rPr>
                <w:szCs w:val="22"/>
                <w:highlight w:val="lightGray"/>
              </w:rPr>
              <w:t>From 3 to 8</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FDC9C6F" w14:textId="77777777" w:rsidR="00223087" w:rsidRPr="00223087" w:rsidRDefault="00223087" w:rsidP="0002502F">
            <w:pPr>
              <w:keepNext/>
              <w:wordWrap/>
              <w:spacing w:line="240" w:lineRule="auto"/>
              <w:jc w:val="center"/>
              <w:rPr>
                <w:szCs w:val="22"/>
              </w:rPr>
            </w:pPr>
            <w:r w:rsidRPr="00223087">
              <w:rPr>
                <w:szCs w:val="22"/>
              </w:rPr>
              <w:t>-45.66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6A34E8" w14:textId="77777777" w:rsidR="00223087" w:rsidRPr="00223087" w:rsidRDefault="00223087" w:rsidP="0002502F">
            <w:pPr>
              <w:keepNext/>
              <w:wordWrap/>
              <w:spacing w:line="240" w:lineRule="auto"/>
              <w:jc w:val="center"/>
              <w:rPr>
                <w:szCs w:val="22"/>
              </w:rPr>
            </w:pPr>
            <w:r w:rsidRPr="00223087">
              <w:rPr>
                <w:szCs w:val="22"/>
              </w:rPr>
              <w:t>-45.56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7C4EF2" w14:textId="77777777" w:rsidR="00223087" w:rsidRPr="00223087" w:rsidRDefault="00223087" w:rsidP="0002502F">
            <w:pPr>
              <w:keepNext/>
              <w:wordWrap/>
              <w:spacing w:line="240" w:lineRule="auto"/>
              <w:jc w:val="center"/>
              <w:rPr>
                <w:szCs w:val="22"/>
              </w:rPr>
            </w:pPr>
            <w:r w:rsidRPr="00223087">
              <w:rPr>
                <w:szCs w:val="22"/>
              </w:rPr>
              <w:t>-45.48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ED6943"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EC16E4" w14:textId="77777777" w:rsidR="00223087" w:rsidRPr="00223087" w:rsidRDefault="00223087" w:rsidP="0002502F">
            <w:pPr>
              <w:keepNext/>
              <w:wordWrap/>
              <w:spacing w:line="240" w:lineRule="auto"/>
              <w:jc w:val="center"/>
              <w:rPr>
                <w:szCs w:val="22"/>
              </w:rPr>
            </w:pPr>
            <w:r w:rsidRPr="00223087">
              <w:rPr>
                <w:szCs w:val="22"/>
              </w:rPr>
              <w:t>-19.799</w:t>
            </w:r>
          </w:p>
        </w:tc>
      </w:tr>
      <w:tr w:rsidR="00223087" w:rsidRPr="00223087" w14:paraId="02A19F5C"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89669FB" w14:textId="7D0D70D0" w:rsidR="00223087" w:rsidRPr="002E7AED" w:rsidRDefault="00223087" w:rsidP="0002502F">
            <w:pPr>
              <w:keepNext/>
              <w:wordWrap/>
              <w:spacing w:line="240" w:lineRule="auto"/>
              <w:jc w:val="center"/>
              <w:rPr>
                <w:szCs w:val="22"/>
                <w:highlight w:val="lightGray"/>
              </w:rPr>
            </w:pPr>
            <w:r w:rsidRPr="002E7AED">
              <w:rPr>
                <w:szCs w:val="22"/>
                <w:highlight w:val="lightGray"/>
              </w:rPr>
              <w:t>From 4 to 5</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D6CAE9B" w14:textId="77777777" w:rsidR="00223087" w:rsidRPr="00223087" w:rsidRDefault="00223087" w:rsidP="0002502F">
            <w:pPr>
              <w:keepNext/>
              <w:wordWrap/>
              <w:spacing w:line="240" w:lineRule="auto"/>
              <w:jc w:val="center"/>
              <w:rPr>
                <w:szCs w:val="22"/>
              </w:rPr>
            </w:pPr>
            <w:r w:rsidRPr="00223087">
              <w:rPr>
                <w:szCs w:val="22"/>
              </w:rPr>
              <w:t>16.95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D7343C7" w14:textId="77777777" w:rsidR="00223087" w:rsidRPr="00223087" w:rsidRDefault="00223087" w:rsidP="0002502F">
            <w:pPr>
              <w:keepNext/>
              <w:wordWrap/>
              <w:spacing w:line="240" w:lineRule="auto"/>
              <w:jc w:val="center"/>
              <w:rPr>
                <w:szCs w:val="22"/>
              </w:rPr>
            </w:pPr>
            <w:r w:rsidRPr="00223087">
              <w:rPr>
                <w:szCs w:val="22"/>
              </w:rPr>
              <w:t>16.94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FC1079" w14:textId="77777777" w:rsidR="00223087" w:rsidRPr="00223087" w:rsidRDefault="00223087" w:rsidP="0002502F">
            <w:pPr>
              <w:keepNext/>
              <w:wordWrap/>
              <w:spacing w:line="240" w:lineRule="auto"/>
              <w:jc w:val="center"/>
              <w:rPr>
                <w:szCs w:val="22"/>
              </w:rPr>
            </w:pPr>
            <w:r w:rsidRPr="00223087">
              <w:rPr>
                <w:szCs w:val="22"/>
              </w:rPr>
              <w:t>16.98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10AA01"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56BD1C" w14:textId="77777777" w:rsidR="00223087" w:rsidRPr="00223087" w:rsidRDefault="00223087" w:rsidP="0002502F">
            <w:pPr>
              <w:keepNext/>
              <w:wordWrap/>
              <w:spacing w:line="240" w:lineRule="auto"/>
              <w:jc w:val="center"/>
              <w:rPr>
                <w:szCs w:val="22"/>
              </w:rPr>
            </w:pPr>
            <w:r w:rsidRPr="00223087">
              <w:rPr>
                <w:szCs w:val="22"/>
              </w:rPr>
              <w:t>16.976</w:t>
            </w:r>
          </w:p>
        </w:tc>
      </w:tr>
      <w:tr w:rsidR="00223087" w:rsidRPr="00223087" w14:paraId="2AC00329"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6B4B24" w14:textId="380D8835" w:rsidR="00223087" w:rsidRPr="002E7AED" w:rsidRDefault="00223087" w:rsidP="0002502F">
            <w:pPr>
              <w:keepNext/>
              <w:wordWrap/>
              <w:spacing w:line="240" w:lineRule="auto"/>
              <w:jc w:val="center"/>
              <w:rPr>
                <w:szCs w:val="22"/>
                <w:highlight w:val="lightGray"/>
              </w:rPr>
            </w:pPr>
            <w:r w:rsidRPr="002E7AED">
              <w:rPr>
                <w:szCs w:val="22"/>
                <w:highlight w:val="lightGray"/>
              </w:rPr>
              <w:t>From 4 to 6</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2E58D4"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512A910"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ECA1CE"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083141"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566726" w14:textId="77777777" w:rsidR="00223087" w:rsidRPr="00223087" w:rsidRDefault="00223087" w:rsidP="0002502F">
            <w:pPr>
              <w:keepNext/>
              <w:wordWrap/>
              <w:spacing w:line="240" w:lineRule="auto"/>
              <w:jc w:val="center"/>
              <w:rPr>
                <w:szCs w:val="22"/>
              </w:rPr>
            </w:pPr>
            <w:r w:rsidRPr="00223087">
              <w:rPr>
                <w:szCs w:val="22"/>
              </w:rPr>
              <w:t>0</w:t>
            </w:r>
          </w:p>
        </w:tc>
      </w:tr>
      <w:tr w:rsidR="00223087" w:rsidRPr="00223087" w14:paraId="4F862219"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45F405" w14:textId="2C0A8688" w:rsidR="00223087" w:rsidRPr="002E7AED" w:rsidRDefault="00223087" w:rsidP="0002502F">
            <w:pPr>
              <w:keepNext/>
              <w:wordWrap/>
              <w:spacing w:line="240" w:lineRule="auto"/>
              <w:jc w:val="center"/>
              <w:rPr>
                <w:szCs w:val="22"/>
                <w:highlight w:val="lightGray"/>
              </w:rPr>
            </w:pPr>
            <w:r w:rsidRPr="002E7AED">
              <w:rPr>
                <w:szCs w:val="22"/>
                <w:highlight w:val="lightGray"/>
              </w:rPr>
              <w:t>From 4 to 7</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DAF192A" w14:textId="77777777" w:rsidR="00223087" w:rsidRPr="00223087" w:rsidRDefault="00223087" w:rsidP="0002502F">
            <w:pPr>
              <w:keepNext/>
              <w:wordWrap/>
              <w:spacing w:line="240" w:lineRule="auto"/>
              <w:jc w:val="center"/>
              <w:rPr>
                <w:szCs w:val="22"/>
              </w:rPr>
            </w:pPr>
            <w:r w:rsidRPr="00223087">
              <w:rPr>
                <w:szCs w:val="22"/>
              </w:rPr>
              <w:t>27.06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16546AF" w14:textId="77777777" w:rsidR="00223087" w:rsidRPr="00223087" w:rsidRDefault="00223087" w:rsidP="0002502F">
            <w:pPr>
              <w:keepNext/>
              <w:wordWrap/>
              <w:spacing w:line="240" w:lineRule="auto"/>
              <w:jc w:val="center"/>
              <w:rPr>
                <w:szCs w:val="22"/>
              </w:rPr>
            </w:pPr>
            <w:r w:rsidRPr="00223087">
              <w:rPr>
                <w:szCs w:val="22"/>
              </w:rPr>
              <w:t>21.66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5558D07"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101D23"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3A8827" w14:textId="77777777" w:rsidR="00223087" w:rsidRPr="00223087" w:rsidRDefault="00223087" w:rsidP="0002502F">
            <w:pPr>
              <w:keepNext/>
              <w:wordWrap/>
              <w:spacing w:line="240" w:lineRule="auto"/>
              <w:jc w:val="center"/>
              <w:rPr>
                <w:szCs w:val="22"/>
              </w:rPr>
            </w:pPr>
            <w:r w:rsidRPr="00223087">
              <w:rPr>
                <w:szCs w:val="22"/>
              </w:rPr>
              <w:t>15.004</w:t>
            </w:r>
          </w:p>
        </w:tc>
      </w:tr>
      <w:tr w:rsidR="00223087" w:rsidRPr="00223087" w14:paraId="3F93E144"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D7026E" w14:textId="78BAE1D0" w:rsidR="00223087" w:rsidRPr="002E7AED" w:rsidRDefault="00223087" w:rsidP="0002502F">
            <w:pPr>
              <w:keepNext/>
              <w:wordWrap/>
              <w:spacing w:line="240" w:lineRule="auto"/>
              <w:jc w:val="center"/>
              <w:rPr>
                <w:szCs w:val="22"/>
                <w:highlight w:val="lightGray"/>
              </w:rPr>
            </w:pPr>
            <w:r w:rsidRPr="002E7AED">
              <w:rPr>
                <w:szCs w:val="22"/>
                <w:highlight w:val="lightGray"/>
              </w:rPr>
              <w:t>From 4 to 8</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851EA3" w14:textId="77777777" w:rsidR="00223087" w:rsidRPr="00223087" w:rsidRDefault="00223087" w:rsidP="0002502F">
            <w:pPr>
              <w:keepNext/>
              <w:wordWrap/>
              <w:spacing w:line="240" w:lineRule="auto"/>
              <w:jc w:val="center"/>
              <w:rPr>
                <w:szCs w:val="22"/>
              </w:rPr>
            </w:pPr>
            <w:r w:rsidRPr="00223087">
              <w:rPr>
                <w:szCs w:val="22"/>
              </w:rPr>
              <w:t>-39.43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3F5238A" w14:textId="77777777" w:rsidR="00223087" w:rsidRPr="00223087" w:rsidRDefault="00223087" w:rsidP="0002502F">
            <w:pPr>
              <w:keepNext/>
              <w:wordWrap/>
              <w:spacing w:line="240" w:lineRule="auto"/>
              <w:jc w:val="center"/>
              <w:rPr>
                <w:szCs w:val="22"/>
              </w:rPr>
            </w:pPr>
            <w:r w:rsidRPr="00223087">
              <w:rPr>
                <w:szCs w:val="22"/>
              </w:rPr>
              <w:t>-39.57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61342F" w14:textId="77777777" w:rsidR="00223087" w:rsidRPr="00223087" w:rsidRDefault="00223087" w:rsidP="0002502F">
            <w:pPr>
              <w:keepNext/>
              <w:wordWrap/>
              <w:spacing w:line="240" w:lineRule="auto"/>
              <w:jc w:val="center"/>
              <w:rPr>
                <w:szCs w:val="22"/>
              </w:rPr>
            </w:pPr>
            <w:r w:rsidRPr="00223087">
              <w:rPr>
                <w:szCs w:val="22"/>
              </w:rPr>
              <w:t>-38.88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1BBAC1"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D8431F" w14:textId="77777777" w:rsidR="00223087" w:rsidRPr="00223087" w:rsidRDefault="00223087" w:rsidP="0002502F">
            <w:pPr>
              <w:keepNext/>
              <w:wordWrap/>
              <w:spacing w:line="240" w:lineRule="auto"/>
              <w:jc w:val="center"/>
              <w:rPr>
                <w:szCs w:val="22"/>
              </w:rPr>
            </w:pPr>
            <w:r w:rsidRPr="00223087">
              <w:rPr>
                <w:szCs w:val="22"/>
              </w:rPr>
              <w:t>-23.949</w:t>
            </w:r>
          </w:p>
        </w:tc>
      </w:tr>
      <w:tr w:rsidR="00223087" w:rsidRPr="00223087" w14:paraId="17426915"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35C1D9" w14:textId="3088FD8C" w:rsidR="00223087" w:rsidRPr="00223087" w:rsidRDefault="00223087" w:rsidP="0002502F">
            <w:pPr>
              <w:keepNext/>
              <w:wordWrap/>
              <w:spacing w:line="240" w:lineRule="auto"/>
              <w:jc w:val="center"/>
              <w:rPr>
                <w:szCs w:val="22"/>
              </w:rPr>
            </w:pPr>
            <w:r w:rsidRPr="00223087">
              <w:rPr>
                <w:szCs w:val="22"/>
              </w:rPr>
              <w:t xml:space="preserve">From 5 </w:t>
            </w:r>
            <w:r>
              <w:rPr>
                <w:szCs w:val="22"/>
              </w:rPr>
              <w:t>to</w:t>
            </w:r>
            <w:r w:rsidRPr="00223087">
              <w:rPr>
                <w:szCs w:val="22"/>
              </w:rPr>
              <w:t xml:space="preserve"> 6</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45A7AFF" w14:textId="77777777" w:rsidR="00223087" w:rsidRPr="00223087" w:rsidRDefault="00223087" w:rsidP="0002502F">
            <w:pPr>
              <w:keepNext/>
              <w:wordWrap/>
              <w:spacing w:line="240" w:lineRule="auto"/>
              <w:jc w:val="center"/>
              <w:rPr>
                <w:szCs w:val="22"/>
              </w:rPr>
            </w:pPr>
            <w:r w:rsidRPr="00223087">
              <w:rPr>
                <w:szCs w:val="22"/>
              </w:rPr>
              <w:t>-24.7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2D6852" w14:textId="77777777" w:rsidR="00223087" w:rsidRPr="00223087" w:rsidRDefault="00223087" w:rsidP="0002502F">
            <w:pPr>
              <w:keepNext/>
              <w:wordWrap/>
              <w:spacing w:line="240" w:lineRule="auto"/>
              <w:jc w:val="center"/>
              <w:rPr>
                <w:szCs w:val="22"/>
              </w:rPr>
            </w:pPr>
            <w:r w:rsidRPr="00223087">
              <w:rPr>
                <w:szCs w:val="22"/>
              </w:rPr>
              <w:t>-24.74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F07E9E8" w14:textId="77777777" w:rsidR="00223087" w:rsidRPr="00223087" w:rsidRDefault="00223087" w:rsidP="0002502F">
            <w:pPr>
              <w:keepNext/>
              <w:wordWrap/>
              <w:spacing w:line="240" w:lineRule="auto"/>
              <w:jc w:val="center"/>
              <w:rPr>
                <w:szCs w:val="22"/>
              </w:rPr>
            </w:pPr>
            <w:r w:rsidRPr="00223087">
              <w:rPr>
                <w:szCs w:val="22"/>
              </w:rPr>
              <w:t>-24.70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A53423"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CDE7CD" w14:textId="77777777" w:rsidR="00223087" w:rsidRPr="00223087" w:rsidRDefault="00223087" w:rsidP="0002502F">
            <w:pPr>
              <w:keepNext/>
              <w:wordWrap/>
              <w:spacing w:line="240" w:lineRule="auto"/>
              <w:jc w:val="center"/>
              <w:rPr>
                <w:szCs w:val="22"/>
              </w:rPr>
            </w:pPr>
            <w:r w:rsidRPr="00223087">
              <w:rPr>
                <w:szCs w:val="22"/>
              </w:rPr>
              <w:t>-24.376</w:t>
            </w:r>
          </w:p>
        </w:tc>
      </w:tr>
      <w:tr w:rsidR="00223087" w:rsidRPr="00223087" w14:paraId="1B206423"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9C61AA6" w14:textId="3C2EC6C1" w:rsidR="00223087" w:rsidRPr="002E7AED" w:rsidRDefault="00223087" w:rsidP="0002502F">
            <w:pPr>
              <w:keepNext/>
              <w:wordWrap/>
              <w:spacing w:line="240" w:lineRule="auto"/>
              <w:jc w:val="center"/>
              <w:rPr>
                <w:szCs w:val="22"/>
                <w:highlight w:val="lightGray"/>
              </w:rPr>
            </w:pPr>
            <w:r w:rsidRPr="002E7AED">
              <w:rPr>
                <w:szCs w:val="22"/>
                <w:highlight w:val="lightGray"/>
              </w:rPr>
              <w:t>From 5 to 7</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F95234"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D3976A"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64A788"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A7BE711"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5C6F22" w14:textId="77777777" w:rsidR="00223087" w:rsidRPr="00223087" w:rsidRDefault="00223087" w:rsidP="0002502F">
            <w:pPr>
              <w:keepNext/>
              <w:wordWrap/>
              <w:spacing w:line="240" w:lineRule="auto"/>
              <w:jc w:val="center"/>
              <w:rPr>
                <w:szCs w:val="22"/>
              </w:rPr>
            </w:pPr>
            <w:r w:rsidRPr="00223087">
              <w:rPr>
                <w:szCs w:val="22"/>
              </w:rPr>
              <w:t>0</w:t>
            </w:r>
          </w:p>
        </w:tc>
      </w:tr>
      <w:tr w:rsidR="00223087" w:rsidRPr="00223087" w14:paraId="160642F3"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AE6510" w14:textId="7F30D518" w:rsidR="00223087" w:rsidRPr="002E7AED" w:rsidRDefault="00223087" w:rsidP="0002502F">
            <w:pPr>
              <w:keepNext/>
              <w:wordWrap/>
              <w:spacing w:line="240" w:lineRule="auto"/>
              <w:jc w:val="center"/>
              <w:rPr>
                <w:szCs w:val="22"/>
                <w:highlight w:val="lightGray"/>
              </w:rPr>
            </w:pPr>
            <w:r w:rsidRPr="002E7AED">
              <w:rPr>
                <w:szCs w:val="22"/>
                <w:highlight w:val="lightGray"/>
              </w:rPr>
              <w:t>From 5 to 8</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67E230" w14:textId="77777777" w:rsidR="00223087" w:rsidRPr="00223087" w:rsidRDefault="00223087" w:rsidP="0002502F">
            <w:pPr>
              <w:keepNext/>
              <w:wordWrap/>
              <w:spacing w:line="240" w:lineRule="auto"/>
              <w:jc w:val="center"/>
              <w:rPr>
                <w:szCs w:val="22"/>
              </w:rPr>
            </w:pPr>
            <w:r w:rsidRPr="00223087">
              <w:rPr>
                <w:szCs w:val="22"/>
              </w:rPr>
              <w:t>-81.65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95D414D" w14:textId="77777777" w:rsidR="00223087" w:rsidRPr="00223087" w:rsidRDefault="00223087" w:rsidP="0002502F">
            <w:pPr>
              <w:keepNext/>
              <w:wordWrap/>
              <w:spacing w:line="240" w:lineRule="auto"/>
              <w:jc w:val="center"/>
              <w:rPr>
                <w:szCs w:val="22"/>
              </w:rPr>
            </w:pPr>
            <w:r w:rsidRPr="00223087">
              <w:rPr>
                <w:szCs w:val="22"/>
              </w:rPr>
              <w:t>-81.57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99EF62C" w14:textId="77777777" w:rsidR="00223087" w:rsidRPr="00223087" w:rsidRDefault="00223087" w:rsidP="0002502F">
            <w:pPr>
              <w:keepNext/>
              <w:wordWrap/>
              <w:spacing w:line="240" w:lineRule="auto"/>
              <w:jc w:val="center"/>
              <w:rPr>
                <w:szCs w:val="22"/>
              </w:rPr>
            </w:pPr>
            <w:r w:rsidRPr="00223087">
              <w:rPr>
                <w:szCs w:val="22"/>
              </w:rPr>
              <w:t>-77.35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256CF99"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76703B7" w14:textId="77777777" w:rsidR="00223087" w:rsidRPr="00223087" w:rsidRDefault="00223087" w:rsidP="0002502F">
            <w:pPr>
              <w:keepNext/>
              <w:wordWrap/>
              <w:spacing w:line="240" w:lineRule="auto"/>
              <w:jc w:val="center"/>
              <w:rPr>
                <w:szCs w:val="22"/>
              </w:rPr>
            </w:pPr>
            <w:r w:rsidRPr="00223087">
              <w:rPr>
                <w:szCs w:val="22"/>
              </w:rPr>
              <w:t>-50.266</w:t>
            </w:r>
          </w:p>
        </w:tc>
      </w:tr>
      <w:tr w:rsidR="00223087" w:rsidRPr="00223087" w14:paraId="22FAC818"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4311FD" w14:textId="69A6F0AD" w:rsidR="00223087" w:rsidRPr="002E7AED" w:rsidRDefault="00223087" w:rsidP="0002502F">
            <w:pPr>
              <w:keepNext/>
              <w:wordWrap/>
              <w:spacing w:line="240" w:lineRule="auto"/>
              <w:jc w:val="center"/>
              <w:rPr>
                <w:szCs w:val="22"/>
                <w:highlight w:val="lightGray"/>
              </w:rPr>
            </w:pPr>
            <w:r w:rsidRPr="002E7AED">
              <w:rPr>
                <w:szCs w:val="22"/>
                <w:highlight w:val="lightGray"/>
              </w:rPr>
              <w:t>From 6 to 7</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15C2BE" w14:textId="77777777" w:rsidR="00223087" w:rsidRPr="00223087" w:rsidRDefault="00223087" w:rsidP="0002502F">
            <w:pPr>
              <w:keepNext/>
              <w:wordWrap/>
              <w:spacing w:line="240" w:lineRule="auto"/>
              <w:jc w:val="center"/>
              <w:rPr>
                <w:szCs w:val="22"/>
              </w:rPr>
            </w:pPr>
            <w:r w:rsidRPr="00223087">
              <w:rPr>
                <w:szCs w:val="22"/>
              </w:rPr>
              <w:t>34.8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6DCD6D3" w14:textId="77777777" w:rsidR="00223087" w:rsidRPr="00223087" w:rsidRDefault="00223087" w:rsidP="0002502F">
            <w:pPr>
              <w:keepNext/>
              <w:wordWrap/>
              <w:spacing w:line="240" w:lineRule="auto"/>
              <w:jc w:val="center"/>
              <w:rPr>
                <w:szCs w:val="22"/>
              </w:rPr>
            </w:pPr>
            <w:r w:rsidRPr="00223087">
              <w:rPr>
                <w:szCs w:val="22"/>
              </w:rPr>
              <w:t>34.7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2A5AC3" w14:textId="77777777" w:rsidR="00223087" w:rsidRPr="00223087" w:rsidRDefault="00223087" w:rsidP="0002502F">
            <w:pPr>
              <w:keepNext/>
              <w:wordWrap/>
              <w:spacing w:line="240" w:lineRule="auto"/>
              <w:jc w:val="center"/>
              <w:rPr>
                <w:szCs w:val="22"/>
              </w:rPr>
            </w:pPr>
            <w:r w:rsidRPr="00223087">
              <w:rPr>
                <w:szCs w:val="22"/>
              </w:rPr>
              <w:t>34.7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E892EE"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596EC2" w14:textId="77777777" w:rsidR="00223087" w:rsidRPr="00223087" w:rsidRDefault="00223087" w:rsidP="0002502F">
            <w:pPr>
              <w:keepNext/>
              <w:wordWrap/>
              <w:spacing w:line="240" w:lineRule="auto"/>
              <w:jc w:val="center"/>
              <w:rPr>
                <w:szCs w:val="22"/>
              </w:rPr>
            </w:pPr>
            <w:r w:rsidRPr="00223087">
              <w:rPr>
                <w:szCs w:val="22"/>
              </w:rPr>
              <w:t>35.309</w:t>
            </w:r>
          </w:p>
        </w:tc>
      </w:tr>
      <w:tr w:rsidR="00223087" w:rsidRPr="00223087" w14:paraId="266D51F7"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DAFC5E" w14:textId="1C43162B" w:rsidR="00223087" w:rsidRPr="002E7AED" w:rsidRDefault="00223087" w:rsidP="0002502F">
            <w:pPr>
              <w:keepNext/>
              <w:wordWrap/>
              <w:spacing w:line="240" w:lineRule="auto"/>
              <w:jc w:val="center"/>
              <w:rPr>
                <w:szCs w:val="22"/>
                <w:highlight w:val="lightGray"/>
              </w:rPr>
            </w:pPr>
            <w:r w:rsidRPr="002E7AED">
              <w:rPr>
                <w:szCs w:val="22"/>
                <w:highlight w:val="lightGray"/>
              </w:rPr>
              <w:t>From 6 to 8</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1045BE" w14:textId="77777777" w:rsidR="00223087" w:rsidRPr="00223087" w:rsidRDefault="00223087" w:rsidP="0002502F">
            <w:pPr>
              <w:keepNext/>
              <w:wordWrap/>
              <w:spacing w:line="240" w:lineRule="auto"/>
              <w:jc w:val="center"/>
              <w:rPr>
                <w:szCs w:val="22"/>
              </w:rPr>
            </w:pPr>
            <w:r w:rsidRPr="00223087">
              <w:rPr>
                <w:szCs w:val="22"/>
              </w:rPr>
              <w:t>-41.48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504836" w14:textId="77777777" w:rsidR="00223087" w:rsidRPr="00223087" w:rsidRDefault="00223087" w:rsidP="0002502F">
            <w:pPr>
              <w:keepNext/>
              <w:wordWrap/>
              <w:spacing w:line="240" w:lineRule="auto"/>
              <w:jc w:val="center"/>
              <w:rPr>
                <w:szCs w:val="22"/>
              </w:rPr>
            </w:pPr>
            <w:r w:rsidRPr="00223087">
              <w:rPr>
                <w:szCs w:val="22"/>
              </w:rPr>
              <w:t>-41.6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EF36AE" w14:textId="77777777" w:rsidR="00223087" w:rsidRPr="00223087" w:rsidRDefault="00223087" w:rsidP="0002502F">
            <w:pPr>
              <w:keepNext/>
              <w:wordWrap/>
              <w:spacing w:line="240" w:lineRule="auto"/>
              <w:jc w:val="center"/>
              <w:rPr>
                <w:szCs w:val="22"/>
              </w:rPr>
            </w:pPr>
            <w:r w:rsidRPr="00223087">
              <w:rPr>
                <w:szCs w:val="22"/>
              </w:rPr>
              <w:t>-38.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6117CBD"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EB3C18" w14:textId="77777777" w:rsidR="00223087" w:rsidRPr="00223087" w:rsidRDefault="00223087" w:rsidP="0002502F">
            <w:pPr>
              <w:keepNext/>
              <w:wordWrap/>
              <w:spacing w:line="240" w:lineRule="auto"/>
              <w:jc w:val="center"/>
              <w:rPr>
                <w:szCs w:val="22"/>
              </w:rPr>
            </w:pPr>
            <w:r w:rsidRPr="00223087">
              <w:rPr>
                <w:szCs w:val="22"/>
              </w:rPr>
              <w:t>-38.587</w:t>
            </w:r>
          </w:p>
        </w:tc>
      </w:tr>
      <w:tr w:rsidR="00223087" w:rsidRPr="00223087" w14:paraId="56906338" w14:textId="77777777" w:rsidTr="00320FEA">
        <w:trPr>
          <w:cantSplit/>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EE4420" w14:textId="3D70952C" w:rsidR="00223087" w:rsidRPr="002E7AED" w:rsidRDefault="00223087" w:rsidP="0002502F">
            <w:pPr>
              <w:keepNext/>
              <w:wordWrap/>
              <w:spacing w:line="240" w:lineRule="auto"/>
              <w:jc w:val="center"/>
              <w:rPr>
                <w:szCs w:val="22"/>
                <w:highlight w:val="lightGray"/>
              </w:rPr>
            </w:pPr>
            <w:r w:rsidRPr="002E7AED">
              <w:rPr>
                <w:szCs w:val="22"/>
                <w:highlight w:val="lightGray"/>
              </w:rPr>
              <w:t>From 7 to 8</w:t>
            </w:r>
          </w:p>
        </w:tc>
        <w:tc>
          <w:tcPr>
            <w:tcW w:w="17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B85FD6" w14:textId="77777777" w:rsidR="00223087" w:rsidRPr="00223087" w:rsidRDefault="00223087" w:rsidP="0002502F">
            <w:pPr>
              <w:keepNext/>
              <w:wordWrap/>
              <w:spacing w:line="240" w:lineRule="auto"/>
              <w:jc w:val="center"/>
              <w:rPr>
                <w:szCs w:val="22"/>
              </w:rPr>
            </w:pPr>
            <w:r w:rsidRPr="00223087">
              <w:rPr>
                <w:szCs w:val="22"/>
              </w:rPr>
              <w:t>-63.0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4150EA" w14:textId="77777777" w:rsidR="00223087" w:rsidRPr="00223087" w:rsidRDefault="00223087" w:rsidP="0002502F">
            <w:pPr>
              <w:keepNext/>
              <w:wordWrap/>
              <w:spacing w:line="240" w:lineRule="auto"/>
              <w:jc w:val="center"/>
              <w:rPr>
                <w:szCs w:val="22"/>
              </w:rPr>
            </w:pPr>
            <w:r w:rsidRPr="00223087">
              <w:rPr>
                <w:szCs w:val="22"/>
              </w:rPr>
              <w:t>-62.7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C9CF04" w14:textId="77777777" w:rsidR="00223087" w:rsidRPr="00223087" w:rsidRDefault="00223087" w:rsidP="0002502F">
            <w:pPr>
              <w:keepNext/>
              <w:wordWrap/>
              <w:spacing w:line="240" w:lineRule="auto"/>
              <w:jc w:val="center"/>
              <w:rPr>
                <w:szCs w:val="22"/>
              </w:rPr>
            </w:pPr>
            <w:r w:rsidRPr="00223087">
              <w:rPr>
                <w:szCs w:val="22"/>
              </w:rPr>
              <w:t>-62.60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179429" w14:textId="77777777" w:rsidR="00223087" w:rsidRPr="00223087" w:rsidRDefault="00223087" w:rsidP="0002502F">
            <w:pPr>
              <w:keepNext/>
              <w:wordWrap/>
              <w:spacing w:line="240" w:lineRule="auto"/>
              <w:jc w:val="center"/>
              <w:rPr>
                <w:szCs w:val="22"/>
              </w:rPr>
            </w:pPr>
            <w:r w:rsidRPr="00223087">
              <w:rPr>
                <w:szCs w:val="22"/>
              </w:rP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9BBC37" w14:textId="77777777" w:rsidR="00223087" w:rsidRPr="00223087" w:rsidRDefault="00223087" w:rsidP="0002502F">
            <w:pPr>
              <w:keepNext/>
              <w:wordWrap/>
              <w:spacing w:line="240" w:lineRule="auto"/>
              <w:jc w:val="center"/>
              <w:rPr>
                <w:szCs w:val="22"/>
              </w:rPr>
            </w:pPr>
            <w:r w:rsidRPr="00223087">
              <w:rPr>
                <w:szCs w:val="22"/>
              </w:rPr>
              <w:t>-42.208</w:t>
            </w:r>
          </w:p>
        </w:tc>
      </w:tr>
    </w:tbl>
    <w:p w14:paraId="04E06827" w14:textId="77777777" w:rsidR="00A032E0" w:rsidRDefault="00A032E0" w:rsidP="00A032E0">
      <w:pPr>
        <w:spacing w:line="240" w:lineRule="auto"/>
        <w:jc w:val="center"/>
        <w:rPr>
          <w:sz w:val="18"/>
          <w:szCs w:val="15"/>
        </w:rPr>
      </w:pPr>
      <w:r w:rsidRPr="00A032E0">
        <w:rPr>
          <w:sz w:val="18"/>
          <w:szCs w:val="15"/>
        </w:rPr>
        <w:t xml:space="preserve">1: General detached house, 2: </w:t>
      </w:r>
      <w:proofErr w:type="gramStart"/>
      <w:r w:rsidRPr="00A032E0">
        <w:rPr>
          <w:sz w:val="18"/>
          <w:szCs w:val="15"/>
        </w:rPr>
        <w:t>Multi-family</w:t>
      </w:r>
      <w:proofErr w:type="gramEnd"/>
      <w:r w:rsidRPr="00A032E0">
        <w:rPr>
          <w:sz w:val="18"/>
          <w:szCs w:val="15"/>
        </w:rPr>
        <w:t xml:space="preserve"> detached house, 3: Detached house for commercial use, 4: Row house, 5: Multi-family housing, 6: Apartment, 7: Housing in non-residential buildings, 8: </w:t>
      </w:r>
      <w:proofErr w:type="spellStart"/>
      <w:r w:rsidRPr="00A032E0">
        <w:rPr>
          <w:sz w:val="18"/>
          <w:szCs w:val="15"/>
        </w:rPr>
        <w:t>Officetels</w:t>
      </w:r>
      <w:proofErr w:type="spellEnd"/>
    </w:p>
    <w:p w14:paraId="734B45CC" w14:textId="77777777" w:rsidR="00C5055D" w:rsidRPr="00C5055D" w:rsidRDefault="00C5055D" w:rsidP="00C5055D">
      <w:pPr>
        <w:rPr>
          <w:sz w:val="32"/>
          <w:szCs w:val="32"/>
        </w:rPr>
      </w:pPr>
    </w:p>
    <w:p w14:paraId="52F516F2" w14:textId="66C3A196" w:rsidR="00C9651E" w:rsidRPr="00C5055D" w:rsidRDefault="00C5055D" w:rsidP="00C5055D">
      <w:pPr>
        <w:rPr>
          <w:szCs w:val="22"/>
        </w:rPr>
      </w:pPr>
      <w:r w:rsidRPr="00C5055D">
        <w:rPr>
          <w:szCs w:val="22"/>
        </w:rPr>
        <w:t>Table 6.1</w:t>
      </w:r>
      <w:r>
        <w:rPr>
          <w:szCs w:val="22"/>
        </w:rPr>
        <w:t>1</w:t>
      </w:r>
      <w:r w:rsidRPr="00C5055D">
        <w:rPr>
          <w:szCs w:val="22"/>
        </w:rPr>
        <w:t xml:space="preserve"> expounds on the impacts of varying the ratio of double-glazed windows to exterior windows on EUI. Transitioning from having no glazing to having less than 25% of windows double-glazed results in a decrease in EUI by -2.819 kWh/m</w:t>
      </w:r>
      <w:r w:rsidRPr="00C5055D">
        <w:rPr>
          <w:szCs w:val="22"/>
          <w:vertAlign w:val="superscript"/>
        </w:rPr>
        <w:t>2</w:t>
      </w:r>
      <w:r w:rsidRPr="00C5055D">
        <w:rPr>
          <w:szCs w:val="22"/>
        </w:rPr>
        <w:t xml:space="preserve">. This finding highlights the benefits </w:t>
      </w:r>
      <w:r w:rsidRPr="00C5055D">
        <w:rPr>
          <w:szCs w:val="22"/>
        </w:rPr>
        <w:lastRenderedPageBreak/>
        <w:t>of double glazing in terms of improved thermal insulation and resultant energy savings, even with a relatively small proportion of double-glazed windows. Interestingly, however, an increase in the double-glazed window ratio beyond this point, whether from no glazing to 25-50%, no glazing to above 50%, less than 25% to 25-50%, less than 25% to above 50%, or 25-50% to above 50%, does not appear to further impact the EUI, as these transitions all result in a 0 kWh/m2 change. This could imply that while the initial introduction of double-glazing can enhance energy efficiency, the benefits may plateau beyond a certain threshold, perhaps due to other factors in the building's construction or use influencing overall energy consumption. These results underline the complex interplay between building features and energy use, and the potential for energy-saving interventions to have diminishing returns in certain contexts.</w:t>
      </w:r>
    </w:p>
    <w:p w14:paraId="19515513" w14:textId="77777777" w:rsidR="00C5055D" w:rsidRPr="00C5055D" w:rsidRDefault="00C5055D" w:rsidP="00C9651E">
      <w:pPr>
        <w:pStyle w:val="Caption"/>
        <w:jc w:val="left"/>
      </w:pPr>
    </w:p>
    <w:p w14:paraId="45267F56" w14:textId="2CB10FA6" w:rsidR="00C9651E" w:rsidRPr="00C9651E" w:rsidRDefault="00C9651E" w:rsidP="00C9651E">
      <w:pPr>
        <w:pStyle w:val="Caption"/>
        <w:jc w:val="left"/>
      </w:pPr>
      <w:bookmarkStart w:id="116" w:name="_Toc137462948"/>
      <w:r>
        <w:t xml:space="preserve">Table 6. </w:t>
      </w:r>
      <w:r w:rsidR="00B52BCD">
        <w:fldChar w:fldCharType="begin"/>
      </w:r>
      <w:r w:rsidR="00B52BCD">
        <w:instrText xml:space="preserve"> SEQ Table_6. \* ARABIC </w:instrText>
      </w:r>
      <w:r w:rsidR="00B52BCD">
        <w:fldChar w:fldCharType="separate"/>
      </w:r>
      <w:r w:rsidR="00EC4C2A">
        <w:rPr>
          <w:noProof/>
        </w:rPr>
        <w:t>11</w:t>
      </w:r>
      <w:r w:rsidR="00B52BCD">
        <w:rPr>
          <w:noProof/>
        </w:rPr>
        <w:fldChar w:fldCharType="end"/>
      </w:r>
      <w:r>
        <w:t>. Causal effects the r</w:t>
      </w:r>
      <w:r w:rsidRPr="00C9651E">
        <w:t>atio of double-glazed windows to exterior windows</w:t>
      </w:r>
      <w:r>
        <w:t xml:space="preserve"> on EUI</w:t>
      </w:r>
      <w:bookmarkEnd w:id="116"/>
      <w:r>
        <w:t xml:space="preserve"> </w:t>
      </w:r>
    </w:p>
    <w:p w14:paraId="1C327DB2" w14:textId="77777777" w:rsidR="00C9651E" w:rsidRDefault="00C9651E" w:rsidP="002108A0">
      <w:pPr>
        <w:rPr>
          <w:sz w:val="2"/>
          <w:szCs w:val="2"/>
        </w:rPr>
      </w:pPr>
    </w:p>
    <w:p w14:paraId="00CED640" w14:textId="77777777" w:rsidR="00C9651E" w:rsidRPr="00C9651E" w:rsidRDefault="00C9651E" w:rsidP="002108A0">
      <w:pPr>
        <w:rPr>
          <w:sz w:val="2"/>
          <w:szCs w:val="2"/>
        </w:rPr>
      </w:pPr>
    </w:p>
    <w:tbl>
      <w:tblPr>
        <w:tblW w:w="0" w:type="auto"/>
        <w:tblCellMar>
          <w:left w:w="0" w:type="dxa"/>
          <w:right w:w="0" w:type="dxa"/>
        </w:tblCellMar>
        <w:tblLook w:val="0600" w:firstRow="0" w:lastRow="0" w:firstColumn="0" w:lastColumn="0" w:noHBand="1" w:noVBand="1"/>
      </w:tblPr>
      <w:tblGrid>
        <w:gridCol w:w="1266"/>
        <w:gridCol w:w="1863"/>
        <w:gridCol w:w="1108"/>
        <w:gridCol w:w="1934"/>
        <w:gridCol w:w="1407"/>
        <w:gridCol w:w="907"/>
      </w:tblGrid>
      <w:tr w:rsidR="00A032E0" w:rsidRPr="00A032E0" w14:paraId="6A143FE8" w14:textId="77777777" w:rsidTr="00A032E0">
        <w:trPr>
          <w:trHeight w:val="20"/>
        </w:trPr>
        <w:tc>
          <w:tcPr>
            <w:tcW w:w="126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7A42F9" w14:textId="77777777" w:rsidR="00A032E0" w:rsidRPr="00320FEA" w:rsidRDefault="00A032E0" w:rsidP="00C9651E">
            <w:pPr>
              <w:keepNext/>
              <w:wordWrap/>
              <w:spacing w:line="240" w:lineRule="auto"/>
              <w:jc w:val="center"/>
              <w:rPr>
                <w:b/>
                <w:bCs/>
              </w:rPr>
            </w:pPr>
            <w:r w:rsidRPr="00320FEA">
              <w:rPr>
                <w:b/>
                <w:bCs/>
              </w:rPr>
              <w:t>Cases</w:t>
            </w:r>
          </w:p>
        </w:tc>
        <w:tc>
          <w:tcPr>
            <w:tcW w:w="186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680952" w14:textId="77777777" w:rsidR="00A032E0" w:rsidRPr="00A032E0" w:rsidRDefault="00A032E0" w:rsidP="00C9651E">
            <w:pPr>
              <w:keepNext/>
              <w:wordWrap/>
              <w:spacing w:line="240" w:lineRule="auto"/>
              <w:jc w:val="center"/>
            </w:pPr>
            <w:r w:rsidRPr="00A032E0">
              <w:rPr>
                <w:b/>
                <w:bCs/>
                <w:lang w:val="en-GB"/>
              </w:rPr>
              <w:t>Estimated average change in EUI (kWh/m</w:t>
            </w:r>
            <w:r w:rsidRPr="00A032E0">
              <w:rPr>
                <w:b/>
                <w:bCs/>
                <w:vertAlign w:val="superscript"/>
                <w:lang w:val="en-GB"/>
              </w:rPr>
              <w:t>2</w:t>
            </w:r>
            <w:r w:rsidRPr="00A032E0">
              <w:rPr>
                <w:b/>
                <w:bCs/>
                <w:lang w:val="en-GB"/>
              </w:rPr>
              <w: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3A77D6" w14:textId="77777777" w:rsidR="00A032E0" w:rsidRPr="00A032E0" w:rsidRDefault="00A032E0" w:rsidP="00C9651E">
            <w:pPr>
              <w:keepNext/>
              <w:wordWrap/>
              <w:spacing w:line="240" w:lineRule="auto"/>
              <w:jc w:val="center"/>
            </w:pPr>
            <w:r w:rsidRPr="00A032E0">
              <w:rPr>
                <w:b/>
                <w:bCs/>
              </w:rPr>
              <w:t>Refutation</w:t>
            </w:r>
          </w:p>
        </w:tc>
      </w:tr>
      <w:tr w:rsidR="00A032E0" w:rsidRPr="00A032E0" w14:paraId="02C662CC" w14:textId="77777777" w:rsidTr="00A032E0">
        <w:trPr>
          <w:trHeight w:val="20"/>
        </w:trPr>
        <w:tc>
          <w:tcPr>
            <w:tcW w:w="1266" w:type="dxa"/>
            <w:vMerge/>
            <w:tcBorders>
              <w:top w:val="single" w:sz="8" w:space="0" w:color="000000"/>
              <w:left w:val="single" w:sz="8" w:space="0" w:color="000000"/>
              <w:bottom w:val="single" w:sz="8" w:space="0" w:color="000000"/>
              <w:right w:val="single" w:sz="8" w:space="0" w:color="000000"/>
            </w:tcBorders>
            <w:vAlign w:val="center"/>
            <w:hideMark/>
          </w:tcPr>
          <w:p w14:paraId="25E4882A" w14:textId="77777777" w:rsidR="00A032E0" w:rsidRPr="00A032E0" w:rsidRDefault="00A032E0" w:rsidP="00C9651E">
            <w:pPr>
              <w:keepNext/>
              <w:wordWrap/>
              <w:spacing w:line="240" w:lineRule="auto"/>
              <w:jc w:val="center"/>
            </w:pPr>
          </w:p>
        </w:tc>
        <w:tc>
          <w:tcPr>
            <w:tcW w:w="1863" w:type="dxa"/>
            <w:vMerge/>
            <w:tcBorders>
              <w:top w:val="single" w:sz="8" w:space="0" w:color="000000"/>
              <w:left w:val="single" w:sz="8" w:space="0" w:color="000000"/>
              <w:bottom w:val="single" w:sz="8" w:space="0" w:color="000000"/>
              <w:right w:val="single" w:sz="8" w:space="0" w:color="000000"/>
            </w:tcBorders>
            <w:vAlign w:val="center"/>
            <w:hideMark/>
          </w:tcPr>
          <w:p w14:paraId="4B4887C7" w14:textId="77777777" w:rsidR="00A032E0" w:rsidRPr="00A032E0" w:rsidRDefault="00A032E0" w:rsidP="00C9651E">
            <w:pPr>
              <w:keepNext/>
              <w:wordWrap/>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8DB2F0" w14:textId="3C662375" w:rsidR="00A032E0" w:rsidRPr="00A032E0" w:rsidRDefault="00A032E0" w:rsidP="00C9651E">
            <w:pPr>
              <w:keepNext/>
              <w:wordWrap/>
              <w:spacing w:line="240" w:lineRule="auto"/>
              <w:jc w:val="center"/>
            </w:pPr>
            <w:r w:rsidRPr="00A032E0">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166C44" w14:textId="77777777" w:rsidR="00A032E0" w:rsidRPr="00A032E0" w:rsidRDefault="00A032E0" w:rsidP="00C9651E">
            <w:pPr>
              <w:keepNext/>
              <w:wordWrap/>
              <w:spacing w:line="240" w:lineRule="auto"/>
              <w:jc w:val="center"/>
            </w:pPr>
            <w:r w:rsidRPr="00A032E0">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4446B2" w14:textId="356B1CA4" w:rsidR="00A032E0" w:rsidRPr="00A032E0" w:rsidRDefault="00A032E0" w:rsidP="00C9651E">
            <w:pPr>
              <w:keepNext/>
              <w:wordWrap/>
              <w:spacing w:line="240" w:lineRule="auto"/>
              <w:jc w:val="center"/>
            </w:pPr>
            <w:r w:rsidRPr="00A032E0">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58D3E8" w14:textId="693690F3" w:rsidR="00A032E0" w:rsidRPr="00A032E0" w:rsidRDefault="00A032E0" w:rsidP="00C9651E">
            <w:pPr>
              <w:keepNext/>
              <w:wordWrap/>
              <w:spacing w:line="240" w:lineRule="auto"/>
              <w:jc w:val="center"/>
            </w:pPr>
            <w:r w:rsidRPr="00A032E0">
              <w:rPr>
                <w:b/>
                <w:bCs/>
                <w:lang w:val="en-GB"/>
              </w:rPr>
              <w:t>Data subset</w:t>
            </w:r>
          </w:p>
        </w:tc>
      </w:tr>
      <w:tr w:rsidR="00A032E0" w:rsidRPr="00A032E0" w14:paraId="543EEDEF" w14:textId="77777777" w:rsidTr="00A032E0">
        <w:trPr>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C8D4CC" w14:textId="49B92EB4" w:rsidR="00A032E0" w:rsidRPr="00A032E0" w:rsidRDefault="00A032E0" w:rsidP="00C9651E">
            <w:pPr>
              <w:keepNext/>
              <w:wordWrap/>
              <w:spacing w:line="240" w:lineRule="auto"/>
              <w:jc w:val="center"/>
            </w:pPr>
            <w:r>
              <w:t xml:space="preserve">From </w:t>
            </w:r>
            <w:r w:rsidRPr="00A032E0">
              <w:t xml:space="preserve">1 </w:t>
            </w:r>
            <w:r>
              <w:t>to</w:t>
            </w:r>
            <w:r w:rsidRPr="00A032E0">
              <w:t xml:space="preserve"> 2</w:t>
            </w:r>
          </w:p>
        </w:tc>
        <w:tc>
          <w:tcPr>
            <w:tcW w:w="18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9861CB" w14:textId="77777777" w:rsidR="00A032E0" w:rsidRPr="00A032E0" w:rsidRDefault="00A032E0" w:rsidP="00C9651E">
            <w:pPr>
              <w:keepNext/>
              <w:wordWrap/>
              <w:spacing w:line="240" w:lineRule="auto"/>
              <w:jc w:val="center"/>
            </w:pPr>
            <w:r w:rsidRPr="00A032E0">
              <w:t>-2.81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EC5E65" w14:textId="77777777" w:rsidR="00A032E0" w:rsidRPr="00A032E0" w:rsidRDefault="00A032E0" w:rsidP="00C9651E">
            <w:pPr>
              <w:keepNext/>
              <w:wordWrap/>
              <w:spacing w:line="240" w:lineRule="auto"/>
              <w:jc w:val="center"/>
            </w:pPr>
            <w:r w:rsidRPr="00A032E0">
              <w:t>-2.8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EE24A2" w14:textId="77777777" w:rsidR="00A032E0" w:rsidRPr="00A032E0" w:rsidRDefault="00A032E0" w:rsidP="00C9651E">
            <w:pPr>
              <w:keepNext/>
              <w:wordWrap/>
              <w:spacing w:line="240" w:lineRule="auto"/>
              <w:jc w:val="center"/>
            </w:pPr>
            <w:r w:rsidRPr="00A032E0">
              <w:t>-2.8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000975"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77A698" w14:textId="77777777" w:rsidR="00A032E0" w:rsidRPr="00A032E0" w:rsidRDefault="00A032E0" w:rsidP="00C9651E">
            <w:pPr>
              <w:keepNext/>
              <w:wordWrap/>
              <w:spacing w:line="240" w:lineRule="auto"/>
              <w:jc w:val="center"/>
            </w:pPr>
            <w:r w:rsidRPr="00A032E0">
              <w:t>-2.814</w:t>
            </w:r>
          </w:p>
        </w:tc>
      </w:tr>
      <w:tr w:rsidR="00A032E0" w:rsidRPr="00A032E0" w14:paraId="377448CA" w14:textId="77777777" w:rsidTr="00A032E0">
        <w:trPr>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3AC610" w14:textId="1D8B4765" w:rsidR="00A032E0" w:rsidRPr="00A032E0" w:rsidRDefault="00A032E0" w:rsidP="00C9651E">
            <w:pPr>
              <w:keepNext/>
              <w:wordWrap/>
              <w:spacing w:line="240" w:lineRule="auto"/>
              <w:jc w:val="center"/>
            </w:pPr>
            <w:r>
              <w:t xml:space="preserve">From </w:t>
            </w:r>
            <w:r w:rsidRPr="00A032E0">
              <w:t xml:space="preserve">1 </w:t>
            </w:r>
            <w:r>
              <w:t>to</w:t>
            </w:r>
            <w:r w:rsidRPr="00A032E0">
              <w:t xml:space="preserve"> 3</w:t>
            </w:r>
          </w:p>
        </w:tc>
        <w:tc>
          <w:tcPr>
            <w:tcW w:w="18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2CD1E4B"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0FEBDA"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D7E469"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625E4C"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8C84E64" w14:textId="77777777" w:rsidR="00A032E0" w:rsidRPr="00A032E0" w:rsidRDefault="00A032E0" w:rsidP="00C9651E">
            <w:pPr>
              <w:keepNext/>
              <w:wordWrap/>
              <w:spacing w:line="240" w:lineRule="auto"/>
              <w:jc w:val="center"/>
            </w:pPr>
            <w:r w:rsidRPr="00A032E0">
              <w:t>0</w:t>
            </w:r>
          </w:p>
        </w:tc>
      </w:tr>
      <w:tr w:rsidR="00A032E0" w:rsidRPr="00A032E0" w14:paraId="17DC72DB" w14:textId="77777777" w:rsidTr="00A032E0">
        <w:trPr>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194DF8" w14:textId="17FB5ACB" w:rsidR="00A032E0" w:rsidRPr="00A032E0" w:rsidRDefault="00A032E0" w:rsidP="00C9651E">
            <w:pPr>
              <w:keepNext/>
              <w:wordWrap/>
              <w:spacing w:line="240" w:lineRule="auto"/>
              <w:jc w:val="center"/>
            </w:pPr>
            <w:r>
              <w:t xml:space="preserve">From </w:t>
            </w:r>
            <w:r w:rsidRPr="00A032E0">
              <w:t xml:space="preserve">1 </w:t>
            </w:r>
            <w:r>
              <w:t>to</w:t>
            </w:r>
            <w:r w:rsidRPr="00A032E0">
              <w:t xml:space="preserve"> 4</w:t>
            </w:r>
          </w:p>
        </w:tc>
        <w:tc>
          <w:tcPr>
            <w:tcW w:w="18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CD0DBBC"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8AC7C9"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1F70F8"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73D92D1"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3622A8" w14:textId="77777777" w:rsidR="00A032E0" w:rsidRPr="00A032E0" w:rsidRDefault="00A032E0" w:rsidP="00C9651E">
            <w:pPr>
              <w:keepNext/>
              <w:wordWrap/>
              <w:spacing w:line="240" w:lineRule="auto"/>
              <w:jc w:val="center"/>
            </w:pPr>
            <w:r w:rsidRPr="00A032E0">
              <w:t>0</w:t>
            </w:r>
          </w:p>
        </w:tc>
      </w:tr>
      <w:tr w:rsidR="00A032E0" w:rsidRPr="00A032E0" w14:paraId="5CBEC57B" w14:textId="77777777" w:rsidTr="00A032E0">
        <w:trPr>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F2EFDA4" w14:textId="6B33EB3E" w:rsidR="00A032E0" w:rsidRPr="00A032E0" w:rsidRDefault="00A032E0" w:rsidP="00C9651E">
            <w:pPr>
              <w:keepNext/>
              <w:wordWrap/>
              <w:spacing w:line="240" w:lineRule="auto"/>
              <w:jc w:val="center"/>
            </w:pPr>
            <w:r>
              <w:t xml:space="preserve">From </w:t>
            </w:r>
            <w:r w:rsidRPr="00A032E0">
              <w:t xml:space="preserve">2 </w:t>
            </w:r>
            <w:r>
              <w:t>to</w:t>
            </w:r>
            <w:r w:rsidRPr="00A032E0">
              <w:t xml:space="preserve"> 3</w:t>
            </w:r>
          </w:p>
        </w:tc>
        <w:tc>
          <w:tcPr>
            <w:tcW w:w="18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8C584B9"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8188B1"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065E62F"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03C8AE5"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DA9235E" w14:textId="77777777" w:rsidR="00A032E0" w:rsidRPr="00A032E0" w:rsidRDefault="00A032E0" w:rsidP="00C9651E">
            <w:pPr>
              <w:keepNext/>
              <w:wordWrap/>
              <w:spacing w:line="240" w:lineRule="auto"/>
              <w:jc w:val="center"/>
            </w:pPr>
            <w:r w:rsidRPr="00A032E0">
              <w:t>0</w:t>
            </w:r>
          </w:p>
        </w:tc>
      </w:tr>
      <w:tr w:rsidR="00A032E0" w:rsidRPr="00A032E0" w14:paraId="1AB15F2D" w14:textId="77777777" w:rsidTr="00A032E0">
        <w:trPr>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AAF519" w14:textId="1535851E" w:rsidR="00A032E0" w:rsidRPr="00A032E0" w:rsidRDefault="00A032E0" w:rsidP="00C9651E">
            <w:pPr>
              <w:keepNext/>
              <w:wordWrap/>
              <w:spacing w:line="240" w:lineRule="auto"/>
              <w:jc w:val="center"/>
            </w:pPr>
            <w:r>
              <w:t xml:space="preserve">From </w:t>
            </w:r>
            <w:r w:rsidRPr="00A032E0">
              <w:t xml:space="preserve">2 </w:t>
            </w:r>
            <w:r>
              <w:t>to</w:t>
            </w:r>
            <w:r w:rsidRPr="00A032E0">
              <w:t xml:space="preserve"> 4</w:t>
            </w:r>
          </w:p>
        </w:tc>
        <w:tc>
          <w:tcPr>
            <w:tcW w:w="18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898BC3"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C37CDA"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9975D6"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4A66E4"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59EBA1" w14:textId="77777777" w:rsidR="00A032E0" w:rsidRPr="00A032E0" w:rsidRDefault="00A032E0" w:rsidP="00C9651E">
            <w:pPr>
              <w:keepNext/>
              <w:wordWrap/>
              <w:spacing w:line="240" w:lineRule="auto"/>
              <w:jc w:val="center"/>
            </w:pPr>
            <w:r w:rsidRPr="00A032E0">
              <w:t>0</w:t>
            </w:r>
          </w:p>
        </w:tc>
      </w:tr>
      <w:tr w:rsidR="00A032E0" w:rsidRPr="00A032E0" w14:paraId="301D6723" w14:textId="77777777" w:rsidTr="00A032E0">
        <w:trPr>
          <w:trHeight w:val="20"/>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9CF31A" w14:textId="64F3D4EA" w:rsidR="00A032E0" w:rsidRPr="00A032E0" w:rsidRDefault="00A032E0" w:rsidP="00C9651E">
            <w:pPr>
              <w:keepNext/>
              <w:wordWrap/>
              <w:spacing w:line="240" w:lineRule="auto"/>
              <w:jc w:val="center"/>
            </w:pPr>
            <w:r>
              <w:t xml:space="preserve">From </w:t>
            </w:r>
            <w:r w:rsidRPr="00A032E0">
              <w:t xml:space="preserve">3 </w:t>
            </w:r>
            <w:r>
              <w:t>to</w:t>
            </w:r>
            <w:r w:rsidRPr="00A032E0">
              <w:t xml:space="preserve"> 4</w:t>
            </w:r>
          </w:p>
        </w:tc>
        <w:tc>
          <w:tcPr>
            <w:tcW w:w="18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26F74D"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EA0A0E"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F90A70E"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B65BA8C" w14:textId="77777777" w:rsidR="00A032E0" w:rsidRPr="00A032E0" w:rsidRDefault="00A032E0" w:rsidP="00C9651E">
            <w:pPr>
              <w:keepNext/>
              <w:wordWrap/>
              <w:spacing w:line="240" w:lineRule="auto"/>
              <w:jc w:val="center"/>
            </w:pPr>
            <w:r w:rsidRPr="00A032E0">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B26D71" w14:textId="77777777" w:rsidR="00A032E0" w:rsidRPr="00A032E0" w:rsidRDefault="00A032E0" w:rsidP="00C9651E">
            <w:pPr>
              <w:keepNext/>
              <w:wordWrap/>
              <w:spacing w:line="240" w:lineRule="auto"/>
              <w:jc w:val="center"/>
            </w:pPr>
            <w:r w:rsidRPr="00A032E0">
              <w:t>0</w:t>
            </w:r>
          </w:p>
        </w:tc>
      </w:tr>
    </w:tbl>
    <w:p w14:paraId="30C03BF4" w14:textId="69316237" w:rsidR="00A032E0" w:rsidRPr="00320FEA" w:rsidRDefault="00337FCD" w:rsidP="00320FEA">
      <w:pPr>
        <w:spacing w:line="240" w:lineRule="auto"/>
        <w:jc w:val="center"/>
        <w:rPr>
          <w:sz w:val="18"/>
          <w:szCs w:val="18"/>
        </w:rPr>
      </w:pPr>
      <w:r w:rsidRPr="00C9651E">
        <w:rPr>
          <w:sz w:val="18"/>
          <w:szCs w:val="18"/>
        </w:rPr>
        <w:t>1: Doesn’t exist, 2: less than 25%, 3: 25-50%, 4: Above 50%</w:t>
      </w:r>
    </w:p>
    <w:p w14:paraId="4FAFB2E3" w14:textId="77777777" w:rsidR="00337FCD" w:rsidRPr="00337FCD" w:rsidRDefault="00337FCD" w:rsidP="002108A0"/>
    <w:p w14:paraId="050AA660" w14:textId="36EEB682" w:rsidR="00A032E0" w:rsidRDefault="00320FEA" w:rsidP="002108A0">
      <w:r w:rsidRPr="00320FEA">
        <w:t>Table 6.12 illuminates the relationship between residential floor level and EUI. The transition from lower to higher floors consistently results in a decrease in EUI. Specifically, moving from the first floor to higher floors leads to substantial reductions in EUI, ranging from -34.323 kWh/m</w:t>
      </w:r>
      <w:r w:rsidRPr="00320FEA">
        <w:rPr>
          <w:vertAlign w:val="superscript"/>
        </w:rPr>
        <w:t>2</w:t>
      </w:r>
      <w:r w:rsidRPr="00320FEA">
        <w:t xml:space="preserve"> for the second floor to -60.263 kWh/m</w:t>
      </w:r>
      <w:r w:rsidRPr="00320FEA">
        <w:rPr>
          <w:vertAlign w:val="superscript"/>
        </w:rPr>
        <w:t>2</w:t>
      </w:r>
      <w:r w:rsidRPr="00320FEA">
        <w:t xml:space="preserve"> for the eleventh floor and above. Similarly, transitions from the second floor to higher levels result in continued decreases in EUI, albeit at a lesser magnitude, suggesting that the energy efficiency benefits of higher floors continue but at a diminishing rate. The smallest reductions are observed when transitioning between the higher floor ranges (3</w:t>
      </w:r>
      <w:r w:rsidRPr="00320FEA">
        <w:rPr>
          <w:vertAlign w:val="superscript"/>
        </w:rPr>
        <w:t>rd</w:t>
      </w:r>
      <w:r>
        <w:t>-</w:t>
      </w:r>
      <w:r w:rsidRPr="00320FEA">
        <w:t>5</w:t>
      </w:r>
      <w:r w:rsidRPr="00320FEA">
        <w:rPr>
          <w:vertAlign w:val="superscript"/>
        </w:rPr>
        <w:t>th</w:t>
      </w:r>
      <w:r w:rsidRPr="00320FEA">
        <w:t>, 6</w:t>
      </w:r>
      <w:r w:rsidRPr="00320FEA">
        <w:rPr>
          <w:vertAlign w:val="superscript"/>
        </w:rPr>
        <w:t>th</w:t>
      </w:r>
      <w:r>
        <w:t>-</w:t>
      </w:r>
      <w:r w:rsidRPr="00320FEA">
        <w:t>10</w:t>
      </w:r>
      <w:r w:rsidRPr="00320FEA">
        <w:rPr>
          <w:vertAlign w:val="superscript"/>
        </w:rPr>
        <w:t>th</w:t>
      </w:r>
      <w:r>
        <w:t>,</w:t>
      </w:r>
      <w:r w:rsidRPr="00320FEA">
        <w:t xml:space="preserve"> 11</w:t>
      </w:r>
      <w:r w:rsidRPr="00320FEA">
        <w:rPr>
          <w:vertAlign w:val="superscript"/>
        </w:rPr>
        <w:t>th</w:t>
      </w:r>
      <w:r>
        <w:t xml:space="preserve"> </w:t>
      </w:r>
      <w:r w:rsidRPr="00320FEA">
        <w:t>and above), indicating the more marginal energy efficiency gains at these levels.</w:t>
      </w:r>
    </w:p>
    <w:p w14:paraId="237E8A25" w14:textId="1D87588F" w:rsidR="00320FEA" w:rsidRDefault="00320FEA" w:rsidP="00320FEA">
      <w:pPr>
        <w:pStyle w:val="Caption"/>
        <w:jc w:val="left"/>
      </w:pPr>
      <w:bookmarkStart w:id="117" w:name="_Toc137462949"/>
      <w:r>
        <w:lastRenderedPageBreak/>
        <w:t xml:space="preserve">Table 6. </w:t>
      </w:r>
      <w:r w:rsidR="00B52BCD">
        <w:fldChar w:fldCharType="begin"/>
      </w:r>
      <w:r w:rsidR="00B52BCD">
        <w:instrText xml:space="preserve"> SEQ Table_6. \* ARABIC </w:instrText>
      </w:r>
      <w:r w:rsidR="00B52BCD">
        <w:fldChar w:fldCharType="separate"/>
      </w:r>
      <w:r w:rsidR="00EC4C2A">
        <w:rPr>
          <w:noProof/>
        </w:rPr>
        <w:t>12</w:t>
      </w:r>
      <w:r w:rsidR="00B52BCD">
        <w:rPr>
          <w:noProof/>
        </w:rPr>
        <w:fldChar w:fldCharType="end"/>
      </w:r>
      <w:r>
        <w:t>. Causal effects the residential floor number on EUI</w:t>
      </w:r>
      <w:bookmarkEnd w:id="117"/>
      <w:r>
        <w:t xml:space="preserve"> </w:t>
      </w:r>
    </w:p>
    <w:tbl>
      <w:tblPr>
        <w:tblW w:w="0" w:type="auto"/>
        <w:tblCellMar>
          <w:left w:w="0" w:type="dxa"/>
          <w:right w:w="0" w:type="dxa"/>
        </w:tblCellMar>
        <w:tblLook w:val="0600" w:firstRow="0" w:lastRow="0" w:firstColumn="0" w:lastColumn="0" w:noHBand="1" w:noVBand="1"/>
      </w:tblPr>
      <w:tblGrid>
        <w:gridCol w:w="1833"/>
        <w:gridCol w:w="1791"/>
        <w:gridCol w:w="1012"/>
        <w:gridCol w:w="1660"/>
        <w:gridCol w:w="1275"/>
        <w:gridCol w:w="914"/>
      </w:tblGrid>
      <w:tr w:rsidR="00337FCD" w:rsidRPr="00337FCD" w14:paraId="5394B132" w14:textId="77777777" w:rsidTr="00337FCD">
        <w:trPr>
          <w:cantSplit/>
          <w:trHeight w:val="20"/>
        </w:trPr>
        <w:tc>
          <w:tcPr>
            <w:tcW w:w="183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E3B4529" w14:textId="77777777" w:rsidR="00337FCD" w:rsidRPr="00320FEA" w:rsidRDefault="00337FCD" w:rsidP="00337FCD">
            <w:pPr>
              <w:keepNext/>
              <w:wordWrap/>
              <w:spacing w:line="240" w:lineRule="auto"/>
              <w:jc w:val="center"/>
              <w:rPr>
                <w:b/>
                <w:bCs/>
              </w:rPr>
            </w:pPr>
            <w:r w:rsidRPr="00320FEA">
              <w:rPr>
                <w:b/>
                <w:bCs/>
              </w:rPr>
              <w:t>Cases</w:t>
            </w:r>
          </w:p>
        </w:tc>
        <w:tc>
          <w:tcPr>
            <w:tcW w:w="179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D90398" w14:textId="77777777" w:rsidR="00337FCD" w:rsidRPr="00337FCD" w:rsidRDefault="00337FCD" w:rsidP="00337FCD">
            <w:pPr>
              <w:keepNext/>
              <w:wordWrap/>
              <w:spacing w:line="240" w:lineRule="auto"/>
              <w:jc w:val="center"/>
            </w:pPr>
            <w:r w:rsidRPr="00337FCD">
              <w:rPr>
                <w:b/>
                <w:bCs/>
                <w:lang w:val="en-GB"/>
              </w:rPr>
              <w:t>Estimated average change in EUI (kWh/m</w:t>
            </w:r>
            <w:r w:rsidRPr="00337FCD">
              <w:rPr>
                <w:b/>
                <w:bCs/>
                <w:vertAlign w:val="superscript"/>
                <w:lang w:val="en-GB"/>
              </w:rPr>
              <w:t>2</w:t>
            </w:r>
            <w:r w:rsidRPr="00337FCD">
              <w:rPr>
                <w:b/>
                <w:bCs/>
                <w:lang w:val="en-GB"/>
              </w:rPr>
              <w: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6BC5EC" w14:textId="77777777" w:rsidR="00337FCD" w:rsidRPr="00337FCD" w:rsidRDefault="00337FCD" w:rsidP="00337FCD">
            <w:pPr>
              <w:keepNext/>
              <w:wordWrap/>
              <w:spacing w:line="240" w:lineRule="auto"/>
              <w:jc w:val="center"/>
            </w:pPr>
            <w:r w:rsidRPr="00337FCD">
              <w:rPr>
                <w:b/>
                <w:bCs/>
              </w:rPr>
              <w:t>Refutation</w:t>
            </w:r>
          </w:p>
        </w:tc>
      </w:tr>
      <w:tr w:rsidR="00337FCD" w:rsidRPr="00337FCD" w14:paraId="786F3E87" w14:textId="77777777" w:rsidTr="00337FCD">
        <w:trPr>
          <w:cantSplit/>
          <w:trHeight w:val="20"/>
        </w:trPr>
        <w:tc>
          <w:tcPr>
            <w:tcW w:w="1833" w:type="dxa"/>
            <w:vMerge/>
            <w:tcBorders>
              <w:top w:val="single" w:sz="8" w:space="0" w:color="000000"/>
              <w:left w:val="single" w:sz="8" w:space="0" w:color="000000"/>
              <w:bottom w:val="single" w:sz="8" w:space="0" w:color="000000"/>
              <w:right w:val="single" w:sz="8" w:space="0" w:color="000000"/>
            </w:tcBorders>
            <w:vAlign w:val="center"/>
            <w:hideMark/>
          </w:tcPr>
          <w:p w14:paraId="0A5EA96D" w14:textId="77777777" w:rsidR="00337FCD" w:rsidRPr="00337FCD" w:rsidRDefault="00337FCD" w:rsidP="00337FCD">
            <w:pPr>
              <w:keepNext/>
              <w:wordWrap/>
              <w:spacing w:line="240" w:lineRule="auto"/>
              <w:jc w:val="center"/>
            </w:pPr>
          </w:p>
        </w:tc>
        <w:tc>
          <w:tcPr>
            <w:tcW w:w="1791" w:type="dxa"/>
            <w:vMerge/>
            <w:tcBorders>
              <w:top w:val="single" w:sz="8" w:space="0" w:color="000000"/>
              <w:left w:val="single" w:sz="8" w:space="0" w:color="000000"/>
              <w:bottom w:val="single" w:sz="8" w:space="0" w:color="000000"/>
              <w:right w:val="single" w:sz="8" w:space="0" w:color="000000"/>
            </w:tcBorders>
            <w:vAlign w:val="center"/>
            <w:hideMark/>
          </w:tcPr>
          <w:p w14:paraId="6C968167" w14:textId="77777777" w:rsidR="00337FCD" w:rsidRPr="00337FCD" w:rsidRDefault="00337FCD" w:rsidP="00337FCD">
            <w:pPr>
              <w:keepNext/>
              <w:wordWrap/>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EF3F35" w14:textId="30DD6A1B" w:rsidR="00337FCD" w:rsidRPr="00337FCD" w:rsidRDefault="00337FCD" w:rsidP="00337FCD">
            <w:pPr>
              <w:keepNext/>
              <w:wordWrap/>
              <w:spacing w:line="240" w:lineRule="auto"/>
              <w:jc w:val="center"/>
            </w:pPr>
            <w:r w:rsidRPr="00337FCD">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58B895" w14:textId="77777777" w:rsidR="00337FCD" w:rsidRPr="00337FCD" w:rsidRDefault="00337FCD" w:rsidP="00337FCD">
            <w:pPr>
              <w:keepNext/>
              <w:wordWrap/>
              <w:spacing w:line="240" w:lineRule="auto"/>
              <w:jc w:val="center"/>
            </w:pPr>
            <w:r w:rsidRPr="00337FCD">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AE0E48" w14:textId="393C4C60" w:rsidR="00337FCD" w:rsidRPr="00337FCD" w:rsidRDefault="00337FCD" w:rsidP="00337FCD">
            <w:pPr>
              <w:keepNext/>
              <w:wordWrap/>
              <w:spacing w:line="240" w:lineRule="auto"/>
              <w:jc w:val="center"/>
            </w:pPr>
            <w:r w:rsidRPr="00337FCD">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66DE6A" w14:textId="594ACC0D" w:rsidR="00337FCD" w:rsidRPr="00337FCD" w:rsidRDefault="00337FCD" w:rsidP="00337FCD">
            <w:pPr>
              <w:keepNext/>
              <w:wordWrap/>
              <w:spacing w:line="240" w:lineRule="auto"/>
              <w:jc w:val="center"/>
            </w:pPr>
            <w:r w:rsidRPr="00337FCD">
              <w:rPr>
                <w:b/>
                <w:bCs/>
                <w:lang w:val="en-GB"/>
              </w:rPr>
              <w:t>Data subset</w:t>
            </w:r>
          </w:p>
        </w:tc>
      </w:tr>
      <w:tr w:rsidR="00337FCD" w:rsidRPr="00337FCD" w14:paraId="60A7D489" w14:textId="77777777" w:rsidTr="00337FCD">
        <w:trPr>
          <w:cantSplit/>
          <w:trHeight w:val="20"/>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BEBFD2" w14:textId="5F0BD59B" w:rsidR="00337FCD" w:rsidRPr="00337FCD" w:rsidRDefault="00337FCD" w:rsidP="00337FCD">
            <w:pPr>
              <w:keepNext/>
              <w:wordWrap/>
              <w:spacing w:line="240" w:lineRule="auto"/>
              <w:jc w:val="center"/>
            </w:pPr>
            <w:r>
              <w:t xml:space="preserve">From </w:t>
            </w:r>
            <w:r w:rsidRPr="00337FCD">
              <w:t xml:space="preserve">1st floor </w:t>
            </w:r>
            <w:r>
              <w:t>to</w:t>
            </w:r>
            <w:r w:rsidRPr="00337FCD">
              <w:t xml:space="preserve"> 2nd</w:t>
            </w:r>
          </w:p>
        </w:tc>
        <w:tc>
          <w:tcPr>
            <w:tcW w:w="17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D1C204" w14:textId="77777777" w:rsidR="00337FCD" w:rsidRPr="00337FCD" w:rsidRDefault="00337FCD" w:rsidP="00337FCD">
            <w:pPr>
              <w:keepNext/>
              <w:wordWrap/>
              <w:spacing w:line="240" w:lineRule="auto"/>
              <w:jc w:val="center"/>
            </w:pPr>
            <w:r w:rsidRPr="00337FCD">
              <w:t>-34.32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80CEE6A" w14:textId="77777777" w:rsidR="00337FCD" w:rsidRPr="00337FCD" w:rsidRDefault="00337FCD" w:rsidP="00337FCD">
            <w:pPr>
              <w:keepNext/>
              <w:wordWrap/>
              <w:spacing w:line="240" w:lineRule="auto"/>
              <w:jc w:val="center"/>
            </w:pPr>
            <w:r w:rsidRPr="00337FCD">
              <w:t>-34.32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2345FB" w14:textId="77777777" w:rsidR="00337FCD" w:rsidRPr="00337FCD" w:rsidRDefault="00337FCD" w:rsidP="00337FCD">
            <w:pPr>
              <w:keepNext/>
              <w:wordWrap/>
              <w:spacing w:line="240" w:lineRule="auto"/>
              <w:jc w:val="center"/>
            </w:pPr>
            <w:r w:rsidRPr="00337FCD">
              <w:t>-34.29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B40701E" w14:textId="77777777" w:rsidR="00337FCD" w:rsidRPr="00337FCD" w:rsidRDefault="00337FCD" w:rsidP="00337FCD">
            <w:pPr>
              <w:keepNext/>
              <w:wordWrap/>
              <w:spacing w:line="240" w:lineRule="auto"/>
              <w:jc w:val="center"/>
            </w:pPr>
            <w:r w:rsidRPr="00337FC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21A291C" w14:textId="77777777" w:rsidR="00337FCD" w:rsidRPr="00337FCD" w:rsidRDefault="00337FCD" w:rsidP="00337FCD">
            <w:pPr>
              <w:keepNext/>
              <w:wordWrap/>
              <w:spacing w:line="240" w:lineRule="auto"/>
              <w:jc w:val="center"/>
            </w:pPr>
            <w:r w:rsidRPr="00337FCD">
              <w:t>-34.271</w:t>
            </w:r>
          </w:p>
        </w:tc>
      </w:tr>
      <w:tr w:rsidR="00337FCD" w:rsidRPr="00337FCD" w14:paraId="2C5230E0" w14:textId="77777777" w:rsidTr="00337FCD">
        <w:trPr>
          <w:cantSplit/>
          <w:trHeight w:val="20"/>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9182E8" w14:textId="78656670" w:rsidR="00337FCD" w:rsidRPr="00337FCD" w:rsidRDefault="00337FCD" w:rsidP="00337FCD">
            <w:pPr>
              <w:keepNext/>
              <w:wordWrap/>
              <w:spacing w:line="240" w:lineRule="auto"/>
              <w:jc w:val="center"/>
            </w:pPr>
            <w:r>
              <w:t xml:space="preserve">From </w:t>
            </w:r>
            <w:r w:rsidRPr="00337FCD">
              <w:t xml:space="preserve">1st floor </w:t>
            </w:r>
            <w:r>
              <w:t>to</w:t>
            </w:r>
            <w:r w:rsidRPr="00337FCD">
              <w:t xml:space="preserve"> 3rd~5th</w:t>
            </w:r>
          </w:p>
        </w:tc>
        <w:tc>
          <w:tcPr>
            <w:tcW w:w="17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657D0C6" w14:textId="77777777" w:rsidR="00337FCD" w:rsidRPr="00337FCD" w:rsidRDefault="00337FCD" w:rsidP="00337FCD">
            <w:pPr>
              <w:keepNext/>
              <w:wordWrap/>
              <w:spacing w:line="240" w:lineRule="auto"/>
              <w:jc w:val="center"/>
            </w:pPr>
            <w:r w:rsidRPr="00337FCD">
              <w:t>-47.62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1F13B9B" w14:textId="77777777" w:rsidR="00337FCD" w:rsidRPr="00337FCD" w:rsidRDefault="00337FCD" w:rsidP="00337FCD">
            <w:pPr>
              <w:keepNext/>
              <w:wordWrap/>
              <w:spacing w:line="240" w:lineRule="auto"/>
              <w:jc w:val="center"/>
            </w:pPr>
            <w:r w:rsidRPr="00337FCD">
              <w:t>-47.62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8896EE" w14:textId="77777777" w:rsidR="00337FCD" w:rsidRPr="00337FCD" w:rsidRDefault="00337FCD" w:rsidP="00337FCD">
            <w:pPr>
              <w:keepNext/>
              <w:wordWrap/>
              <w:spacing w:line="240" w:lineRule="auto"/>
              <w:jc w:val="center"/>
            </w:pPr>
            <w:r w:rsidRPr="00337FCD">
              <w:t>-47.49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912F856" w14:textId="77777777" w:rsidR="00337FCD" w:rsidRPr="00337FCD" w:rsidRDefault="00337FCD" w:rsidP="00337FCD">
            <w:pPr>
              <w:keepNext/>
              <w:wordWrap/>
              <w:spacing w:line="240" w:lineRule="auto"/>
              <w:jc w:val="center"/>
            </w:pPr>
            <w:r w:rsidRPr="00337FC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CDC6D7" w14:textId="77777777" w:rsidR="00337FCD" w:rsidRPr="00337FCD" w:rsidRDefault="00337FCD" w:rsidP="00337FCD">
            <w:pPr>
              <w:keepNext/>
              <w:wordWrap/>
              <w:spacing w:line="240" w:lineRule="auto"/>
              <w:jc w:val="center"/>
            </w:pPr>
            <w:r w:rsidRPr="00337FCD">
              <w:t>-46.903</w:t>
            </w:r>
          </w:p>
        </w:tc>
      </w:tr>
      <w:tr w:rsidR="00337FCD" w:rsidRPr="00337FCD" w14:paraId="7CA1F10A" w14:textId="77777777" w:rsidTr="00337FCD">
        <w:trPr>
          <w:cantSplit/>
          <w:trHeight w:val="20"/>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29C422" w14:textId="2A33B523" w:rsidR="00337FCD" w:rsidRPr="00337FCD" w:rsidRDefault="00337FCD" w:rsidP="00337FCD">
            <w:pPr>
              <w:keepNext/>
              <w:wordWrap/>
              <w:spacing w:line="240" w:lineRule="auto"/>
              <w:jc w:val="center"/>
            </w:pPr>
            <w:r>
              <w:t xml:space="preserve">From </w:t>
            </w:r>
            <w:r w:rsidRPr="00337FCD">
              <w:t xml:space="preserve">1st floor </w:t>
            </w:r>
            <w:r>
              <w:t>to</w:t>
            </w:r>
            <w:r w:rsidRPr="00337FCD">
              <w:t xml:space="preserve"> 6th~10th</w:t>
            </w:r>
          </w:p>
        </w:tc>
        <w:tc>
          <w:tcPr>
            <w:tcW w:w="17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56467D" w14:textId="77777777" w:rsidR="00337FCD" w:rsidRPr="00337FCD" w:rsidRDefault="00337FCD" w:rsidP="00337FCD">
            <w:pPr>
              <w:keepNext/>
              <w:wordWrap/>
              <w:spacing w:line="240" w:lineRule="auto"/>
              <w:jc w:val="center"/>
            </w:pPr>
            <w:r w:rsidRPr="00337FCD">
              <w:t>-54.58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9DADFBB" w14:textId="77777777" w:rsidR="00337FCD" w:rsidRPr="00337FCD" w:rsidRDefault="00337FCD" w:rsidP="00337FCD">
            <w:pPr>
              <w:keepNext/>
              <w:wordWrap/>
              <w:spacing w:line="240" w:lineRule="auto"/>
              <w:jc w:val="center"/>
            </w:pPr>
            <w:r w:rsidRPr="00337FCD">
              <w:t>-54.57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C5FD39" w14:textId="77777777" w:rsidR="00337FCD" w:rsidRPr="00337FCD" w:rsidRDefault="00337FCD" w:rsidP="00337FCD">
            <w:pPr>
              <w:keepNext/>
              <w:wordWrap/>
              <w:spacing w:line="240" w:lineRule="auto"/>
              <w:jc w:val="center"/>
            </w:pPr>
            <w:r w:rsidRPr="00337FCD">
              <w:t>-54.26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9049F3" w14:textId="77777777" w:rsidR="00337FCD" w:rsidRPr="00337FCD" w:rsidRDefault="00337FCD" w:rsidP="00337FCD">
            <w:pPr>
              <w:keepNext/>
              <w:wordWrap/>
              <w:spacing w:line="240" w:lineRule="auto"/>
              <w:jc w:val="center"/>
            </w:pPr>
            <w:r w:rsidRPr="00337FC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71CBBD" w14:textId="77777777" w:rsidR="00337FCD" w:rsidRPr="00337FCD" w:rsidRDefault="00337FCD" w:rsidP="00337FCD">
            <w:pPr>
              <w:keepNext/>
              <w:wordWrap/>
              <w:spacing w:line="240" w:lineRule="auto"/>
              <w:jc w:val="center"/>
            </w:pPr>
            <w:r w:rsidRPr="00337FCD">
              <w:t>-54.848</w:t>
            </w:r>
          </w:p>
        </w:tc>
      </w:tr>
      <w:tr w:rsidR="00337FCD" w:rsidRPr="00337FCD" w14:paraId="040DD297" w14:textId="77777777" w:rsidTr="00337FCD">
        <w:trPr>
          <w:cantSplit/>
          <w:trHeight w:val="20"/>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BA91599" w14:textId="39741CE3" w:rsidR="00337FCD" w:rsidRPr="00337FCD" w:rsidRDefault="00337FCD" w:rsidP="00337FCD">
            <w:pPr>
              <w:keepNext/>
              <w:wordWrap/>
              <w:spacing w:line="240" w:lineRule="auto"/>
              <w:jc w:val="center"/>
            </w:pPr>
            <w:r>
              <w:t xml:space="preserve">From </w:t>
            </w:r>
            <w:r w:rsidRPr="00337FCD">
              <w:t xml:space="preserve">1st floor </w:t>
            </w:r>
            <w:r>
              <w:t>to</w:t>
            </w:r>
            <w:r w:rsidRPr="00337FCD">
              <w:t xml:space="preserve"> 11th and above</w:t>
            </w:r>
          </w:p>
        </w:tc>
        <w:tc>
          <w:tcPr>
            <w:tcW w:w="17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0AE9048" w14:textId="77777777" w:rsidR="00337FCD" w:rsidRPr="00337FCD" w:rsidRDefault="00337FCD" w:rsidP="00337FCD">
            <w:pPr>
              <w:keepNext/>
              <w:wordWrap/>
              <w:spacing w:line="240" w:lineRule="auto"/>
              <w:jc w:val="center"/>
            </w:pPr>
            <w:r w:rsidRPr="00337FCD">
              <w:t>-60.26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3E2042E" w14:textId="77777777" w:rsidR="00337FCD" w:rsidRPr="00337FCD" w:rsidRDefault="00337FCD" w:rsidP="00337FCD">
            <w:pPr>
              <w:keepNext/>
              <w:wordWrap/>
              <w:spacing w:line="240" w:lineRule="auto"/>
              <w:jc w:val="center"/>
            </w:pPr>
            <w:r w:rsidRPr="00337FCD">
              <w:t>-60.26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C73360" w14:textId="77777777" w:rsidR="00337FCD" w:rsidRPr="00337FCD" w:rsidRDefault="00337FCD" w:rsidP="00337FCD">
            <w:pPr>
              <w:keepNext/>
              <w:wordWrap/>
              <w:spacing w:line="240" w:lineRule="auto"/>
              <w:jc w:val="center"/>
            </w:pPr>
            <w:r w:rsidRPr="00337FCD">
              <w:t>-60.0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0ABB7A" w14:textId="77777777" w:rsidR="00337FCD" w:rsidRPr="00337FCD" w:rsidRDefault="00337FCD" w:rsidP="00337FCD">
            <w:pPr>
              <w:keepNext/>
              <w:wordWrap/>
              <w:spacing w:line="240" w:lineRule="auto"/>
              <w:jc w:val="center"/>
            </w:pPr>
            <w:r w:rsidRPr="00337FC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7C6E361" w14:textId="77777777" w:rsidR="00337FCD" w:rsidRPr="00337FCD" w:rsidRDefault="00337FCD" w:rsidP="00337FCD">
            <w:pPr>
              <w:keepNext/>
              <w:wordWrap/>
              <w:spacing w:line="240" w:lineRule="auto"/>
              <w:jc w:val="center"/>
            </w:pPr>
            <w:r w:rsidRPr="00337FCD">
              <w:t>-60.222</w:t>
            </w:r>
          </w:p>
        </w:tc>
      </w:tr>
      <w:tr w:rsidR="00337FCD" w:rsidRPr="00337FCD" w14:paraId="613FB0BC" w14:textId="77777777" w:rsidTr="00337FCD">
        <w:trPr>
          <w:cantSplit/>
          <w:trHeight w:val="20"/>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548FDF" w14:textId="5D7B081E" w:rsidR="00337FCD" w:rsidRPr="00337FCD" w:rsidRDefault="00337FCD" w:rsidP="00337FCD">
            <w:pPr>
              <w:keepNext/>
              <w:wordWrap/>
              <w:spacing w:line="240" w:lineRule="auto"/>
              <w:jc w:val="center"/>
            </w:pPr>
            <w:r>
              <w:t xml:space="preserve">From </w:t>
            </w:r>
            <w:r w:rsidRPr="00337FCD">
              <w:t xml:space="preserve">2nd </w:t>
            </w:r>
            <w:r>
              <w:t>to</w:t>
            </w:r>
            <w:r w:rsidRPr="00337FCD">
              <w:t xml:space="preserve"> 3rd~5th</w:t>
            </w:r>
          </w:p>
        </w:tc>
        <w:tc>
          <w:tcPr>
            <w:tcW w:w="17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202D83" w14:textId="77777777" w:rsidR="00337FCD" w:rsidRPr="00337FCD" w:rsidRDefault="00337FCD" w:rsidP="00337FCD">
            <w:pPr>
              <w:keepNext/>
              <w:wordWrap/>
              <w:spacing w:line="240" w:lineRule="auto"/>
              <w:jc w:val="center"/>
            </w:pPr>
            <w:r w:rsidRPr="00337FCD">
              <w:t>-15.58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7EC9B7" w14:textId="77777777" w:rsidR="00337FCD" w:rsidRPr="00337FCD" w:rsidRDefault="00337FCD" w:rsidP="00337FCD">
            <w:pPr>
              <w:keepNext/>
              <w:wordWrap/>
              <w:spacing w:line="240" w:lineRule="auto"/>
              <w:jc w:val="center"/>
            </w:pPr>
            <w:r w:rsidRPr="00337FCD">
              <w:t>-15.58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80D4421" w14:textId="77777777" w:rsidR="00337FCD" w:rsidRPr="00337FCD" w:rsidRDefault="00337FCD" w:rsidP="00337FCD">
            <w:pPr>
              <w:keepNext/>
              <w:wordWrap/>
              <w:spacing w:line="240" w:lineRule="auto"/>
              <w:jc w:val="center"/>
            </w:pPr>
            <w:r w:rsidRPr="00337FCD">
              <w:t>-15.34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FFB66E0" w14:textId="77777777" w:rsidR="00337FCD" w:rsidRPr="00337FCD" w:rsidRDefault="00337FCD" w:rsidP="00337FCD">
            <w:pPr>
              <w:keepNext/>
              <w:wordWrap/>
              <w:spacing w:line="240" w:lineRule="auto"/>
              <w:jc w:val="center"/>
            </w:pPr>
            <w:r w:rsidRPr="00337FC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A684C0" w14:textId="77777777" w:rsidR="00337FCD" w:rsidRPr="00337FCD" w:rsidRDefault="00337FCD" w:rsidP="00337FCD">
            <w:pPr>
              <w:keepNext/>
              <w:wordWrap/>
              <w:spacing w:line="240" w:lineRule="auto"/>
              <w:jc w:val="center"/>
            </w:pPr>
            <w:r w:rsidRPr="00337FCD">
              <w:t>-15.565</w:t>
            </w:r>
          </w:p>
        </w:tc>
      </w:tr>
      <w:tr w:rsidR="00337FCD" w:rsidRPr="00337FCD" w14:paraId="7C04A4E0" w14:textId="77777777" w:rsidTr="00337FCD">
        <w:trPr>
          <w:cantSplit/>
          <w:trHeight w:val="20"/>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6C0738" w14:textId="207B98C3" w:rsidR="00337FCD" w:rsidRPr="00337FCD" w:rsidRDefault="00337FCD" w:rsidP="00337FCD">
            <w:pPr>
              <w:keepNext/>
              <w:wordWrap/>
              <w:spacing w:line="240" w:lineRule="auto"/>
              <w:jc w:val="center"/>
            </w:pPr>
            <w:r>
              <w:t xml:space="preserve">From </w:t>
            </w:r>
            <w:r w:rsidRPr="00337FCD">
              <w:t xml:space="preserve">2nd </w:t>
            </w:r>
            <w:r>
              <w:t>to</w:t>
            </w:r>
            <w:r w:rsidRPr="00337FCD">
              <w:t xml:space="preserve"> 6th~10th</w:t>
            </w:r>
          </w:p>
        </w:tc>
        <w:tc>
          <w:tcPr>
            <w:tcW w:w="17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5DD0E7" w14:textId="77777777" w:rsidR="00337FCD" w:rsidRPr="00337FCD" w:rsidRDefault="00337FCD" w:rsidP="00337FCD">
            <w:pPr>
              <w:keepNext/>
              <w:wordWrap/>
              <w:spacing w:line="240" w:lineRule="auto"/>
              <w:jc w:val="center"/>
            </w:pPr>
            <w:r w:rsidRPr="00337FCD">
              <w:t>-20.50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423F46D" w14:textId="77777777" w:rsidR="00337FCD" w:rsidRPr="00337FCD" w:rsidRDefault="00337FCD" w:rsidP="00337FCD">
            <w:pPr>
              <w:keepNext/>
              <w:wordWrap/>
              <w:spacing w:line="240" w:lineRule="auto"/>
              <w:jc w:val="center"/>
            </w:pPr>
            <w:r w:rsidRPr="00337FCD">
              <w:t>-20.52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64D085" w14:textId="77777777" w:rsidR="00337FCD" w:rsidRPr="00337FCD" w:rsidRDefault="00337FCD" w:rsidP="00337FCD">
            <w:pPr>
              <w:keepNext/>
              <w:wordWrap/>
              <w:spacing w:line="240" w:lineRule="auto"/>
              <w:jc w:val="center"/>
            </w:pPr>
            <w:r w:rsidRPr="00337FCD">
              <w:t>-20.4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A02667" w14:textId="77777777" w:rsidR="00337FCD" w:rsidRPr="00337FCD" w:rsidRDefault="00337FCD" w:rsidP="00337FCD">
            <w:pPr>
              <w:keepNext/>
              <w:wordWrap/>
              <w:spacing w:line="240" w:lineRule="auto"/>
              <w:jc w:val="center"/>
            </w:pPr>
            <w:r w:rsidRPr="00337FC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AEE1E13" w14:textId="77777777" w:rsidR="00337FCD" w:rsidRPr="00337FCD" w:rsidRDefault="00337FCD" w:rsidP="00337FCD">
            <w:pPr>
              <w:keepNext/>
              <w:wordWrap/>
              <w:spacing w:line="240" w:lineRule="auto"/>
              <w:jc w:val="center"/>
            </w:pPr>
            <w:r w:rsidRPr="00337FCD">
              <w:t>-20.574</w:t>
            </w:r>
          </w:p>
        </w:tc>
      </w:tr>
      <w:tr w:rsidR="00337FCD" w:rsidRPr="00337FCD" w14:paraId="3E5EC49C" w14:textId="77777777" w:rsidTr="00337FCD">
        <w:trPr>
          <w:cantSplit/>
          <w:trHeight w:val="20"/>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9362DBE" w14:textId="73F9A350" w:rsidR="00337FCD" w:rsidRPr="00337FCD" w:rsidRDefault="00337FCD" w:rsidP="00337FCD">
            <w:pPr>
              <w:keepNext/>
              <w:wordWrap/>
              <w:spacing w:line="240" w:lineRule="auto"/>
              <w:jc w:val="center"/>
            </w:pPr>
            <w:r>
              <w:t xml:space="preserve">From </w:t>
            </w:r>
            <w:r w:rsidRPr="00337FCD">
              <w:t xml:space="preserve">2nd </w:t>
            </w:r>
            <w:r>
              <w:t>to</w:t>
            </w:r>
            <w:r w:rsidRPr="00337FCD">
              <w:t xml:space="preserve"> 11th and above</w:t>
            </w:r>
          </w:p>
        </w:tc>
        <w:tc>
          <w:tcPr>
            <w:tcW w:w="17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E85C258" w14:textId="77777777" w:rsidR="00337FCD" w:rsidRPr="00337FCD" w:rsidRDefault="00337FCD" w:rsidP="00337FCD">
            <w:pPr>
              <w:keepNext/>
              <w:wordWrap/>
              <w:spacing w:line="240" w:lineRule="auto"/>
              <w:jc w:val="center"/>
            </w:pPr>
            <w:r w:rsidRPr="00337FCD">
              <w:t>-28.0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C7D6829" w14:textId="77777777" w:rsidR="00337FCD" w:rsidRPr="00337FCD" w:rsidRDefault="00337FCD" w:rsidP="00337FCD">
            <w:pPr>
              <w:keepNext/>
              <w:wordWrap/>
              <w:spacing w:line="240" w:lineRule="auto"/>
              <w:jc w:val="center"/>
            </w:pPr>
            <w:r w:rsidRPr="00337FCD">
              <w:t>-28.05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11BD98" w14:textId="77777777" w:rsidR="00337FCD" w:rsidRPr="00337FCD" w:rsidRDefault="00337FCD" w:rsidP="00337FCD">
            <w:pPr>
              <w:keepNext/>
              <w:wordWrap/>
              <w:spacing w:line="240" w:lineRule="auto"/>
              <w:jc w:val="center"/>
            </w:pPr>
            <w:r w:rsidRPr="00337FCD">
              <w:t>-27.9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A33BBE" w14:textId="77777777" w:rsidR="00337FCD" w:rsidRPr="00337FCD" w:rsidRDefault="00337FCD" w:rsidP="00337FCD">
            <w:pPr>
              <w:keepNext/>
              <w:wordWrap/>
              <w:spacing w:line="240" w:lineRule="auto"/>
              <w:jc w:val="center"/>
            </w:pPr>
            <w:r w:rsidRPr="00337FC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A37EBD3" w14:textId="77777777" w:rsidR="00337FCD" w:rsidRPr="00337FCD" w:rsidRDefault="00337FCD" w:rsidP="00337FCD">
            <w:pPr>
              <w:keepNext/>
              <w:wordWrap/>
              <w:spacing w:line="240" w:lineRule="auto"/>
              <w:jc w:val="center"/>
            </w:pPr>
            <w:r w:rsidRPr="00337FCD">
              <w:t>-28.043</w:t>
            </w:r>
          </w:p>
        </w:tc>
      </w:tr>
      <w:tr w:rsidR="00337FCD" w:rsidRPr="00337FCD" w14:paraId="043A808F" w14:textId="77777777" w:rsidTr="00337FCD">
        <w:trPr>
          <w:cantSplit/>
          <w:trHeight w:val="20"/>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4A96F09" w14:textId="642383E0" w:rsidR="00337FCD" w:rsidRPr="00337FCD" w:rsidRDefault="00337FCD" w:rsidP="00337FCD">
            <w:pPr>
              <w:keepNext/>
              <w:wordWrap/>
              <w:spacing w:line="240" w:lineRule="auto"/>
              <w:jc w:val="center"/>
            </w:pPr>
            <w:r>
              <w:t xml:space="preserve">From </w:t>
            </w:r>
            <w:r w:rsidRPr="00337FCD">
              <w:t xml:space="preserve">3rd~5th </w:t>
            </w:r>
            <w:r>
              <w:t>to</w:t>
            </w:r>
            <w:r w:rsidRPr="00337FCD">
              <w:t xml:space="preserve"> 6th~10th</w:t>
            </w:r>
          </w:p>
        </w:tc>
        <w:tc>
          <w:tcPr>
            <w:tcW w:w="17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15885C" w14:textId="77777777" w:rsidR="00337FCD" w:rsidRPr="00337FCD" w:rsidRDefault="00337FCD" w:rsidP="00337FCD">
            <w:pPr>
              <w:keepNext/>
              <w:wordWrap/>
              <w:spacing w:line="240" w:lineRule="auto"/>
              <w:jc w:val="center"/>
            </w:pPr>
            <w:r w:rsidRPr="00337FCD">
              <w:t>-4.43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1CEDF6" w14:textId="77777777" w:rsidR="00337FCD" w:rsidRPr="00337FCD" w:rsidRDefault="00337FCD" w:rsidP="00337FCD">
            <w:pPr>
              <w:keepNext/>
              <w:wordWrap/>
              <w:spacing w:line="240" w:lineRule="auto"/>
              <w:jc w:val="center"/>
            </w:pPr>
            <w:r w:rsidRPr="00337FCD">
              <w:t>-4.43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CE1ED95" w14:textId="77777777" w:rsidR="00337FCD" w:rsidRPr="00337FCD" w:rsidRDefault="00337FCD" w:rsidP="00337FCD">
            <w:pPr>
              <w:keepNext/>
              <w:wordWrap/>
              <w:spacing w:line="240" w:lineRule="auto"/>
              <w:jc w:val="center"/>
            </w:pPr>
            <w:r w:rsidRPr="00337FCD">
              <w:t>-4.4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264373B" w14:textId="77777777" w:rsidR="00337FCD" w:rsidRPr="00337FCD" w:rsidRDefault="00337FCD" w:rsidP="00337FCD">
            <w:pPr>
              <w:keepNext/>
              <w:wordWrap/>
              <w:spacing w:line="240" w:lineRule="auto"/>
              <w:jc w:val="center"/>
            </w:pPr>
            <w:r w:rsidRPr="00337FC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A7C4ED" w14:textId="77777777" w:rsidR="00337FCD" w:rsidRPr="00337FCD" w:rsidRDefault="00337FCD" w:rsidP="00337FCD">
            <w:pPr>
              <w:keepNext/>
              <w:wordWrap/>
              <w:spacing w:line="240" w:lineRule="auto"/>
              <w:jc w:val="center"/>
            </w:pPr>
            <w:r w:rsidRPr="00337FCD">
              <w:t>-4.324</w:t>
            </w:r>
          </w:p>
        </w:tc>
      </w:tr>
      <w:tr w:rsidR="00337FCD" w:rsidRPr="00337FCD" w14:paraId="27927FEF" w14:textId="77777777" w:rsidTr="00337FCD">
        <w:trPr>
          <w:cantSplit/>
          <w:trHeight w:val="20"/>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36293DD" w14:textId="71318848" w:rsidR="00337FCD" w:rsidRPr="00337FCD" w:rsidRDefault="00337FCD" w:rsidP="00337FCD">
            <w:pPr>
              <w:keepNext/>
              <w:wordWrap/>
              <w:spacing w:line="240" w:lineRule="auto"/>
              <w:jc w:val="center"/>
            </w:pPr>
            <w:r>
              <w:t xml:space="preserve">From </w:t>
            </w:r>
            <w:r w:rsidRPr="00337FCD">
              <w:t xml:space="preserve">3rd~5th </w:t>
            </w:r>
            <w:r>
              <w:t>to</w:t>
            </w:r>
            <w:r w:rsidRPr="00337FCD">
              <w:t xml:space="preserve"> 11th and above</w:t>
            </w:r>
          </w:p>
        </w:tc>
        <w:tc>
          <w:tcPr>
            <w:tcW w:w="17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7CF5BAE" w14:textId="77777777" w:rsidR="00337FCD" w:rsidRPr="00337FCD" w:rsidRDefault="00337FCD" w:rsidP="00337FCD">
            <w:pPr>
              <w:keepNext/>
              <w:wordWrap/>
              <w:spacing w:line="240" w:lineRule="auto"/>
              <w:jc w:val="center"/>
            </w:pPr>
            <w:r w:rsidRPr="00337FCD">
              <w:t>-11.7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FCE63F" w14:textId="77777777" w:rsidR="00337FCD" w:rsidRPr="00337FCD" w:rsidRDefault="00337FCD" w:rsidP="00337FCD">
            <w:pPr>
              <w:keepNext/>
              <w:wordWrap/>
              <w:spacing w:line="240" w:lineRule="auto"/>
              <w:jc w:val="center"/>
            </w:pPr>
            <w:r w:rsidRPr="00337FCD">
              <w:t>-11.79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919D607" w14:textId="77777777" w:rsidR="00337FCD" w:rsidRPr="00337FCD" w:rsidRDefault="00337FCD" w:rsidP="00337FCD">
            <w:pPr>
              <w:keepNext/>
              <w:wordWrap/>
              <w:spacing w:line="240" w:lineRule="auto"/>
              <w:jc w:val="center"/>
            </w:pPr>
            <w:r w:rsidRPr="00337FCD">
              <w:t>-11.68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F34ADE6" w14:textId="77777777" w:rsidR="00337FCD" w:rsidRPr="00337FCD" w:rsidRDefault="00337FCD" w:rsidP="00337FCD">
            <w:pPr>
              <w:keepNext/>
              <w:wordWrap/>
              <w:spacing w:line="240" w:lineRule="auto"/>
              <w:jc w:val="center"/>
            </w:pPr>
            <w:r w:rsidRPr="00337FC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0024DA" w14:textId="77777777" w:rsidR="00337FCD" w:rsidRPr="00337FCD" w:rsidRDefault="00337FCD" w:rsidP="00337FCD">
            <w:pPr>
              <w:keepNext/>
              <w:wordWrap/>
              <w:spacing w:line="240" w:lineRule="auto"/>
              <w:jc w:val="center"/>
            </w:pPr>
            <w:r w:rsidRPr="00337FCD">
              <w:t>-11.471</w:t>
            </w:r>
          </w:p>
        </w:tc>
      </w:tr>
      <w:tr w:rsidR="00337FCD" w:rsidRPr="00337FCD" w14:paraId="122D38E8" w14:textId="77777777" w:rsidTr="00337FCD">
        <w:trPr>
          <w:cantSplit/>
          <w:trHeight w:val="20"/>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42CB44" w14:textId="62353F22" w:rsidR="00337FCD" w:rsidRPr="00337FCD" w:rsidRDefault="00337FCD" w:rsidP="00337FCD">
            <w:pPr>
              <w:keepNext/>
              <w:wordWrap/>
              <w:spacing w:line="240" w:lineRule="auto"/>
              <w:jc w:val="center"/>
            </w:pPr>
            <w:r>
              <w:t xml:space="preserve">From </w:t>
            </w:r>
            <w:r w:rsidRPr="00337FCD">
              <w:t xml:space="preserve">6th~10th </w:t>
            </w:r>
            <w:r>
              <w:t>to</w:t>
            </w:r>
            <w:r w:rsidRPr="00337FCD">
              <w:t xml:space="preserve"> 11th and above</w:t>
            </w:r>
          </w:p>
        </w:tc>
        <w:tc>
          <w:tcPr>
            <w:tcW w:w="17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F7CC892" w14:textId="77777777" w:rsidR="00337FCD" w:rsidRPr="00337FCD" w:rsidRDefault="00337FCD" w:rsidP="00337FCD">
            <w:pPr>
              <w:keepNext/>
              <w:wordWrap/>
              <w:spacing w:line="240" w:lineRule="auto"/>
              <w:jc w:val="center"/>
            </w:pPr>
            <w:r w:rsidRPr="00337FCD">
              <w:t>-7.47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274CD9" w14:textId="77777777" w:rsidR="00337FCD" w:rsidRPr="00337FCD" w:rsidRDefault="00337FCD" w:rsidP="00337FCD">
            <w:pPr>
              <w:keepNext/>
              <w:wordWrap/>
              <w:spacing w:line="240" w:lineRule="auto"/>
              <w:jc w:val="center"/>
            </w:pPr>
            <w:r w:rsidRPr="00337FCD">
              <w:t>-7.46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BC096F" w14:textId="77777777" w:rsidR="00337FCD" w:rsidRPr="00337FCD" w:rsidRDefault="00337FCD" w:rsidP="00337FCD">
            <w:pPr>
              <w:keepNext/>
              <w:wordWrap/>
              <w:spacing w:line="240" w:lineRule="auto"/>
              <w:jc w:val="center"/>
            </w:pPr>
            <w:r w:rsidRPr="00337FCD">
              <w:t>-7.4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C2B0AE" w14:textId="77777777" w:rsidR="00337FCD" w:rsidRPr="00337FCD" w:rsidRDefault="00337FCD" w:rsidP="00337FCD">
            <w:pPr>
              <w:keepNext/>
              <w:wordWrap/>
              <w:spacing w:line="240" w:lineRule="auto"/>
              <w:jc w:val="center"/>
            </w:pPr>
            <w:r w:rsidRPr="00337FCD">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00D662" w14:textId="77777777" w:rsidR="00337FCD" w:rsidRPr="00337FCD" w:rsidRDefault="00337FCD" w:rsidP="00337FCD">
            <w:pPr>
              <w:keepNext/>
              <w:wordWrap/>
              <w:spacing w:line="240" w:lineRule="auto"/>
              <w:jc w:val="center"/>
            </w:pPr>
            <w:r w:rsidRPr="00337FCD">
              <w:t>-6.654</w:t>
            </w:r>
          </w:p>
        </w:tc>
      </w:tr>
    </w:tbl>
    <w:p w14:paraId="4B2FDCFA" w14:textId="77777777" w:rsidR="00337FCD" w:rsidRDefault="00337FCD" w:rsidP="002108A0"/>
    <w:p w14:paraId="6C9AD0A1" w14:textId="6D393640" w:rsidR="00C5055D" w:rsidRDefault="005445A0" w:rsidP="002108A0">
      <w:r w:rsidRPr="005445A0">
        <w:t xml:space="preserve">Table 6.13 unravels the impacts of changing housing orientation on </w:t>
      </w:r>
      <w:r>
        <w:t>h</w:t>
      </w:r>
      <w:r w:rsidRPr="005445A0">
        <w:t>eating EUI. It is evident that the direction a home faces can significantly affect its heating energy consumption. Transitioning from a West-facing orientation to a South-facing orientation results in a substantial decrease in EUI, specifically by -10.674 kWh/m</w:t>
      </w:r>
      <w:r w:rsidRPr="005445A0">
        <w:rPr>
          <w:vertAlign w:val="superscript"/>
        </w:rPr>
        <w:t>2</w:t>
      </w:r>
      <w:r w:rsidRPr="005445A0">
        <w:t>. This result highlights the benefits of southern exposure, which can utilize passive solar gain to help heat a home, reducing the need for additional heating. Similarly, moving from a North-facing orientation to a South West-facing orientation results in a significant decrease in EUI by -11.872 kWh/m</w:t>
      </w:r>
      <w:r w:rsidRPr="005445A0">
        <w:rPr>
          <w:vertAlign w:val="superscript"/>
        </w:rPr>
        <w:t>2</w:t>
      </w:r>
      <w:r w:rsidRPr="005445A0">
        <w:t>, underscoring again the energy-saving potential of southern exposure. In contrast, the change in EUI for transitions involving North East, South East, or North West orientations are minimal, indicating these orientations have less of an effect on heating EUI. Interestingly, transitioning from a South East to North East orientation results in a slight increase in EUI by 0.127 kWh/m</w:t>
      </w:r>
      <w:r w:rsidRPr="005445A0">
        <w:rPr>
          <w:vertAlign w:val="superscript"/>
        </w:rPr>
        <w:t>2</w:t>
      </w:r>
      <w:r w:rsidRPr="005445A0">
        <w:t>, suggesting a slightly higher heating demand for North East-facing homes. These findings reinforce the importance of building orientation in energy-</w:t>
      </w:r>
      <w:r w:rsidRPr="005445A0">
        <w:lastRenderedPageBreak/>
        <w:t>efficient design and the potential for strategic orientation to reduce heating energy demands.</w:t>
      </w:r>
    </w:p>
    <w:p w14:paraId="3BC08534" w14:textId="77777777" w:rsidR="00C5055D" w:rsidRDefault="00C5055D" w:rsidP="002108A0"/>
    <w:p w14:paraId="58BCBCC4" w14:textId="6641FA7C" w:rsidR="00320FEA" w:rsidRPr="00320FEA" w:rsidRDefault="00320FEA" w:rsidP="00320FEA">
      <w:pPr>
        <w:pStyle w:val="Caption"/>
        <w:jc w:val="left"/>
      </w:pPr>
      <w:bookmarkStart w:id="118" w:name="_Toc137462950"/>
      <w:r>
        <w:t xml:space="preserve">Table 6. </w:t>
      </w:r>
      <w:r w:rsidR="00B52BCD">
        <w:fldChar w:fldCharType="begin"/>
      </w:r>
      <w:r w:rsidR="00B52BCD">
        <w:instrText xml:space="preserve"> SEQ Table_6. \* ARABIC </w:instrText>
      </w:r>
      <w:r w:rsidR="00B52BCD">
        <w:fldChar w:fldCharType="separate"/>
      </w:r>
      <w:r w:rsidR="00EC4C2A">
        <w:rPr>
          <w:noProof/>
        </w:rPr>
        <w:t>13</w:t>
      </w:r>
      <w:r w:rsidR="00B52BCD">
        <w:rPr>
          <w:noProof/>
        </w:rPr>
        <w:fldChar w:fldCharType="end"/>
      </w:r>
      <w:r>
        <w:t>. Causal effects the housing orientation on EUI</w:t>
      </w:r>
      <w:bookmarkEnd w:id="118"/>
      <w:r>
        <w:t xml:space="preserve"> </w:t>
      </w:r>
    </w:p>
    <w:tbl>
      <w:tblPr>
        <w:tblW w:w="0" w:type="auto"/>
        <w:tblCellMar>
          <w:left w:w="0" w:type="dxa"/>
          <w:right w:w="0" w:type="dxa"/>
        </w:tblCellMar>
        <w:tblLook w:val="0600" w:firstRow="0" w:lastRow="0" w:firstColumn="0" w:lastColumn="0" w:noHBand="1" w:noVBand="1"/>
      </w:tblPr>
      <w:tblGrid>
        <w:gridCol w:w="1408"/>
        <w:gridCol w:w="1692"/>
        <w:gridCol w:w="1103"/>
        <w:gridCol w:w="1920"/>
        <w:gridCol w:w="1400"/>
        <w:gridCol w:w="962"/>
      </w:tblGrid>
      <w:tr w:rsidR="004448D9" w:rsidRPr="004448D9" w14:paraId="37911C04" w14:textId="77777777" w:rsidTr="004448D9">
        <w:trPr>
          <w:cantSplit/>
          <w:trHeight w:val="20"/>
        </w:trPr>
        <w:tc>
          <w:tcPr>
            <w:tcW w:w="140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E34BFC" w14:textId="77777777" w:rsidR="004448D9" w:rsidRPr="007455D1" w:rsidRDefault="004448D9" w:rsidP="004448D9">
            <w:pPr>
              <w:keepNext/>
              <w:wordWrap/>
              <w:spacing w:line="240" w:lineRule="auto"/>
              <w:jc w:val="center"/>
              <w:rPr>
                <w:b/>
                <w:bCs/>
              </w:rPr>
            </w:pPr>
            <w:r w:rsidRPr="007455D1">
              <w:rPr>
                <w:b/>
                <w:bCs/>
              </w:rPr>
              <w:t>Cases</w:t>
            </w:r>
          </w:p>
        </w:tc>
        <w:tc>
          <w:tcPr>
            <w:tcW w:w="1692"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E70539" w14:textId="77777777" w:rsidR="004448D9" w:rsidRPr="004448D9" w:rsidRDefault="004448D9" w:rsidP="004448D9">
            <w:pPr>
              <w:keepNext/>
              <w:wordWrap/>
              <w:spacing w:line="240" w:lineRule="auto"/>
              <w:jc w:val="center"/>
            </w:pPr>
            <w:r w:rsidRPr="004448D9">
              <w:rPr>
                <w:b/>
                <w:bCs/>
                <w:lang w:val="en-GB"/>
              </w:rPr>
              <w:t>Estimated average change in EUI (kWh/m</w:t>
            </w:r>
            <w:r w:rsidRPr="004448D9">
              <w:rPr>
                <w:b/>
                <w:bCs/>
                <w:vertAlign w:val="superscript"/>
                <w:lang w:val="en-GB"/>
              </w:rPr>
              <w:t>2</w:t>
            </w:r>
            <w:r w:rsidRPr="004448D9">
              <w:rPr>
                <w:b/>
                <w:bCs/>
                <w:lang w:val="en-GB"/>
              </w:rPr>
              <w:t>)</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C02D28" w14:textId="77777777" w:rsidR="004448D9" w:rsidRPr="004448D9" w:rsidRDefault="004448D9" w:rsidP="004448D9">
            <w:pPr>
              <w:keepNext/>
              <w:wordWrap/>
              <w:spacing w:line="240" w:lineRule="auto"/>
              <w:jc w:val="center"/>
            </w:pPr>
            <w:r w:rsidRPr="004448D9">
              <w:rPr>
                <w:b/>
                <w:bCs/>
              </w:rPr>
              <w:t>Refutation</w:t>
            </w:r>
          </w:p>
        </w:tc>
      </w:tr>
      <w:tr w:rsidR="004448D9" w:rsidRPr="004448D9" w14:paraId="0D22081F" w14:textId="77777777" w:rsidTr="004448D9">
        <w:trPr>
          <w:cantSplit/>
          <w:trHeight w:val="20"/>
        </w:trPr>
        <w:tc>
          <w:tcPr>
            <w:tcW w:w="1408" w:type="dxa"/>
            <w:vMerge/>
            <w:tcBorders>
              <w:top w:val="single" w:sz="8" w:space="0" w:color="000000"/>
              <w:left w:val="single" w:sz="8" w:space="0" w:color="000000"/>
              <w:bottom w:val="single" w:sz="8" w:space="0" w:color="000000"/>
              <w:right w:val="single" w:sz="8" w:space="0" w:color="000000"/>
            </w:tcBorders>
            <w:vAlign w:val="center"/>
            <w:hideMark/>
          </w:tcPr>
          <w:p w14:paraId="54ECA00A" w14:textId="77777777" w:rsidR="004448D9" w:rsidRPr="004448D9" w:rsidRDefault="004448D9" w:rsidP="004448D9">
            <w:pPr>
              <w:keepNext/>
              <w:wordWrap/>
              <w:spacing w:line="240" w:lineRule="auto"/>
              <w:jc w:val="center"/>
            </w:pPr>
          </w:p>
        </w:tc>
        <w:tc>
          <w:tcPr>
            <w:tcW w:w="1692" w:type="dxa"/>
            <w:vMerge/>
            <w:tcBorders>
              <w:top w:val="single" w:sz="8" w:space="0" w:color="000000"/>
              <w:left w:val="single" w:sz="8" w:space="0" w:color="000000"/>
              <w:bottom w:val="single" w:sz="8" w:space="0" w:color="000000"/>
              <w:right w:val="single" w:sz="8" w:space="0" w:color="000000"/>
            </w:tcBorders>
            <w:vAlign w:val="center"/>
            <w:hideMark/>
          </w:tcPr>
          <w:p w14:paraId="14C490A1" w14:textId="77777777" w:rsidR="004448D9" w:rsidRPr="004448D9" w:rsidRDefault="004448D9" w:rsidP="004448D9">
            <w:pPr>
              <w:keepNext/>
              <w:wordWrap/>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ED20AB" w14:textId="08F732C5" w:rsidR="004448D9" w:rsidRPr="004448D9" w:rsidRDefault="004448D9" w:rsidP="004448D9">
            <w:pPr>
              <w:keepNext/>
              <w:wordWrap/>
              <w:spacing w:line="240" w:lineRule="auto"/>
              <w:jc w:val="center"/>
            </w:pPr>
            <w:r w:rsidRPr="004448D9">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0B1218" w14:textId="77777777" w:rsidR="004448D9" w:rsidRPr="004448D9" w:rsidRDefault="004448D9" w:rsidP="004448D9">
            <w:pPr>
              <w:keepNext/>
              <w:wordWrap/>
              <w:spacing w:line="240" w:lineRule="auto"/>
              <w:jc w:val="center"/>
            </w:pPr>
            <w:r w:rsidRPr="004448D9">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C1F19F" w14:textId="0E6375A1" w:rsidR="004448D9" w:rsidRPr="004448D9" w:rsidRDefault="004448D9" w:rsidP="004448D9">
            <w:pPr>
              <w:keepNext/>
              <w:wordWrap/>
              <w:spacing w:line="240" w:lineRule="auto"/>
              <w:jc w:val="center"/>
            </w:pPr>
            <w:r w:rsidRPr="004448D9">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5F1E80" w14:textId="18A44E99" w:rsidR="004448D9" w:rsidRPr="004448D9" w:rsidRDefault="004448D9" w:rsidP="004448D9">
            <w:pPr>
              <w:keepNext/>
              <w:wordWrap/>
              <w:spacing w:line="240" w:lineRule="auto"/>
              <w:jc w:val="center"/>
            </w:pPr>
            <w:r w:rsidRPr="004448D9">
              <w:rPr>
                <w:b/>
                <w:bCs/>
                <w:lang w:val="en-GB"/>
              </w:rPr>
              <w:t>Data subset</w:t>
            </w:r>
          </w:p>
        </w:tc>
      </w:tr>
      <w:tr w:rsidR="004448D9" w:rsidRPr="004448D9" w14:paraId="77BB4060"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9E3BCA" w14:textId="6B291BE5" w:rsidR="004448D9" w:rsidRPr="0060102F" w:rsidRDefault="004448D9" w:rsidP="004448D9">
            <w:pPr>
              <w:keepNext/>
              <w:wordWrap/>
              <w:spacing w:line="240" w:lineRule="auto"/>
              <w:jc w:val="center"/>
              <w:rPr>
                <w:highlight w:val="lightGray"/>
              </w:rPr>
            </w:pPr>
            <w:r w:rsidRPr="0060102F">
              <w:rPr>
                <w:highlight w:val="lightGray"/>
              </w:rPr>
              <w:t>From 1 to 2</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68ACDE"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CBC9D7C"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F279E8"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3BADA5"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81703A" w14:textId="77777777" w:rsidR="004448D9" w:rsidRPr="004448D9" w:rsidRDefault="004448D9" w:rsidP="004448D9">
            <w:pPr>
              <w:keepNext/>
              <w:wordWrap/>
              <w:spacing w:line="240" w:lineRule="auto"/>
              <w:jc w:val="center"/>
            </w:pPr>
            <w:r w:rsidRPr="004448D9">
              <w:t>0</w:t>
            </w:r>
          </w:p>
        </w:tc>
      </w:tr>
      <w:tr w:rsidR="004448D9" w:rsidRPr="004448D9" w14:paraId="68D87BCF"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A1A4E0" w14:textId="69349C90" w:rsidR="004448D9" w:rsidRPr="0060102F" w:rsidRDefault="004448D9" w:rsidP="004448D9">
            <w:pPr>
              <w:keepNext/>
              <w:wordWrap/>
              <w:spacing w:line="240" w:lineRule="auto"/>
              <w:jc w:val="center"/>
              <w:rPr>
                <w:highlight w:val="lightGray"/>
              </w:rPr>
            </w:pPr>
            <w:r w:rsidRPr="0060102F">
              <w:rPr>
                <w:highlight w:val="lightGray"/>
              </w:rPr>
              <w:t>From 1 to 3</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53F04EA"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DAC28D2"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0A6F9C0"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0C7FF16"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91BBA4" w14:textId="77777777" w:rsidR="004448D9" w:rsidRPr="004448D9" w:rsidRDefault="004448D9" w:rsidP="004448D9">
            <w:pPr>
              <w:keepNext/>
              <w:wordWrap/>
              <w:spacing w:line="240" w:lineRule="auto"/>
              <w:jc w:val="center"/>
            </w:pPr>
            <w:r w:rsidRPr="004448D9">
              <w:t>0</w:t>
            </w:r>
          </w:p>
        </w:tc>
      </w:tr>
      <w:tr w:rsidR="004448D9" w:rsidRPr="004448D9" w14:paraId="7060EA60"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412B05B" w14:textId="6B11CDDA" w:rsidR="004448D9" w:rsidRPr="0060102F" w:rsidRDefault="004448D9" w:rsidP="004448D9">
            <w:pPr>
              <w:keepNext/>
              <w:wordWrap/>
              <w:spacing w:line="240" w:lineRule="auto"/>
              <w:jc w:val="center"/>
              <w:rPr>
                <w:highlight w:val="lightGray"/>
              </w:rPr>
            </w:pPr>
            <w:r w:rsidRPr="0060102F">
              <w:rPr>
                <w:highlight w:val="lightGray"/>
              </w:rPr>
              <w:t>From 1 to 4</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046C12" w14:textId="77777777" w:rsidR="004448D9" w:rsidRPr="004448D9" w:rsidRDefault="004448D9" w:rsidP="004448D9">
            <w:pPr>
              <w:keepNext/>
              <w:wordWrap/>
              <w:spacing w:line="240" w:lineRule="auto"/>
              <w:jc w:val="center"/>
            </w:pPr>
            <w:r w:rsidRPr="004448D9">
              <w:t>7.5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B2E6A7" w14:textId="77777777" w:rsidR="004448D9" w:rsidRPr="004448D9" w:rsidRDefault="004448D9" w:rsidP="004448D9">
            <w:pPr>
              <w:keepNext/>
              <w:wordWrap/>
              <w:spacing w:line="240" w:lineRule="auto"/>
              <w:jc w:val="center"/>
            </w:pPr>
            <w:r w:rsidRPr="004448D9">
              <w:t>7.5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474EBC" w14:textId="77777777" w:rsidR="004448D9" w:rsidRPr="004448D9" w:rsidRDefault="004448D9" w:rsidP="004448D9">
            <w:pPr>
              <w:keepNext/>
              <w:wordWrap/>
              <w:spacing w:line="240" w:lineRule="auto"/>
              <w:jc w:val="center"/>
            </w:pPr>
            <w:r w:rsidRPr="004448D9">
              <w:t>7.5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CA479BC"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DEF4C4" w14:textId="77777777" w:rsidR="004448D9" w:rsidRPr="004448D9" w:rsidRDefault="004448D9" w:rsidP="004448D9">
            <w:pPr>
              <w:keepNext/>
              <w:wordWrap/>
              <w:spacing w:line="240" w:lineRule="auto"/>
              <w:jc w:val="center"/>
            </w:pPr>
            <w:r w:rsidRPr="004448D9">
              <w:t>0.257</w:t>
            </w:r>
          </w:p>
        </w:tc>
      </w:tr>
      <w:tr w:rsidR="004448D9" w:rsidRPr="004448D9" w14:paraId="6F7EF09E"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10C69A6" w14:textId="4B03A0CE" w:rsidR="004448D9" w:rsidRPr="0060102F" w:rsidRDefault="004448D9" w:rsidP="004448D9">
            <w:pPr>
              <w:keepNext/>
              <w:wordWrap/>
              <w:spacing w:line="240" w:lineRule="auto"/>
              <w:jc w:val="center"/>
              <w:rPr>
                <w:highlight w:val="lightGray"/>
              </w:rPr>
            </w:pPr>
            <w:r w:rsidRPr="0060102F">
              <w:rPr>
                <w:highlight w:val="lightGray"/>
              </w:rPr>
              <w:t>From 1 to 5</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3DDA0C"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E2E8E9"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0DF15D"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F13188"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0629D1" w14:textId="77777777" w:rsidR="004448D9" w:rsidRPr="004448D9" w:rsidRDefault="004448D9" w:rsidP="004448D9">
            <w:pPr>
              <w:keepNext/>
              <w:wordWrap/>
              <w:spacing w:line="240" w:lineRule="auto"/>
              <w:jc w:val="center"/>
            </w:pPr>
            <w:r w:rsidRPr="004448D9">
              <w:t>0</w:t>
            </w:r>
          </w:p>
        </w:tc>
      </w:tr>
      <w:tr w:rsidR="004448D9" w:rsidRPr="004448D9" w14:paraId="014E3B9F"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E1D85A" w14:textId="78208005" w:rsidR="004448D9" w:rsidRPr="0060102F" w:rsidRDefault="004448D9" w:rsidP="004448D9">
            <w:pPr>
              <w:keepNext/>
              <w:wordWrap/>
              <w:spacing w:line="240" w:lineRule="auto"/>
              <w:jc w:val="center"/>
              <w:rPr>
                <w:highlight w:val="lightGray"/>
              </w:rPr>
            </w:pPr>
            <w:r w:rsidRPr="0060102F">
              <w:rPr>
                <w:highlight w:val="lightGray"/>
              </w:rPr>
              <w:t>From 1 to 6</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35F7BF"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6E2863"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103B2C"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BB05B1"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D610C4" w14:textId="77777777" w:rsidR="004448D9" w:rsidRPr="004448D9" w:rsidRDefault="004448D9" w:rsidP="004448D9">
            <w:pPr>
              <w:keepNext/>
              <w:wordWrap/>
              <w:spacing w:line="240" w:lineRule="auto"/>
              <w:jc w:val="center"/>
            </w:pPr>
            <w:r w:rsidRPr="004448D9">
              <w:t>0</w:t>
            </w:r>
          </w:p>
        </w:tc>
      </w:tr>
      <w:tr w:rsidR="004448D9" w:rsidRPr="004448D9" w14:paraId="756DB1E8"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520586" w14:textId="0459E422" w:rsidR="004448D9" w:rsidRPr="0060102F" w:rsidRDefault="004448D9" w:rsidP="004448D9">
            <w:pPr>
              <w:keepNext/>
              <w:wordWrap/>
              <w:spacing w:line="240" w:lineRule="auto"/>
              <w:jc w:val="center"/>
              <w:rPr>
                <w:highlight w:val="lightGray"/>
              </w:rPr>
            </w:pPr>
            <w:r w:rsidRPr="0060102F">
              <w:rPr>
                <w:highlight w:val="lightGray"/>
              </w:rPr>
              <w:t>From 1 to 7</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AAB974"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A9958F7"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F6D84E"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D4FEF4"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D45AF94" w14:textId="77777777" w:rsidR="004448D9" w:rsidRPr="004448D9" w:rsidRDefault="004448D9" w:rsidP="004448D9">
            <w:pPr>
              <w:keepNext/>
              <w:wordWrap/>
              <w:spacing w:line="240" w:lineRule="auto"/>
              <w:jc w:val="center"/>
            </w:pPr>
            <w:r w:rsidRPr="004448D9">
              <w:t>0</w:t>
            </w:r>
          </w:p>
        </w:tc>
      </w:tr>
      <w:tr w:rsidR="004448D9" w:rsidRPr="004448D9" w14:paraId="5DBE876B"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4EF5EA" w14:textId="6648BCAD" w:rsidR="004448D9" w:rsidRPr="004448D9" w:rsidRDefault="004448D9" w:rsidP="004448D9">
            <w:pPr>
              <w:keepNext/>
              <w:wordWrap/>
              <w:spacing w:line="240" w:lineRule="auto"/>
              <w:jc w:val="center"/>
            </w:pPr>
            <w:r>
              <w:t xml:space="preserve">From </w:t>
            </w:r>
            <w:r w:rsidRPr="004448D9">
              <w:t xml:space="preserve">1 </w:t>
            </w:r>
            <w:r>
              <w:t>to</w:t>
            </w:r>
            <w:r w:rsidRPr="004448D9">
              <w:t xml:space="preserve"> 8</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C3CC363" w14:textId="77777777" w:rsidR="004448D9" w:rsidRPr="004448D9" w:rsidRDefault="004448D9" w:rsidP="004448D9">
            <w:pPr>
              <w:keepNext/>
              <w:wordWrap/>
              <w:spacing w:line="240" w:lineRule="auto"/>
              <w:jc w:val="center"/>
            </w:pPr>
            <w:r w:rsidRPr="004448D9">
              <w:t>-1.5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2207B57" w14:textId="77777777" w:rsidR="004448D9" w:rsidRPr="004448D9" w:rsidRDefault="004448D9" w:rsidP="004448D9">
            <w:pPr>
              <w:keepNext/>
              <w:wordWrap/>
              <w:spacing w:line="240" w:lineRule="auto"/>
              <w:jc w:val="center"/>
            </w:pPr>
            <w:r w:rsidRPr="004448D9">
              <w:t>-1.5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28924B" w14:textId="77777777" w:rsidR="004448D9" w:rsidRPr="004448D9" w:rsidRDefault="004448D9" w:rsidP="004448D9">
            <w:pPr>
              <w:keepNext/>
              <w:wordWrap/>
              <w:spacing w:line="240" w:lineRule="auto"/>
              <w:jc w:val="center"/>
            </w:pPr>
            <w:r w:rsidRPr="004448D9">
              <w:t>-1.53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6813159"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4EDE9A" w14:textId="77777777" w:rsidR="004448D9" w:rsidRPr="004448D9" w:rsidRDefault="004448D9" w:rsidP="004448D9">
            <w:pPr>
              <w:keepNext/>
              <w:wordWrap/>
              <w:spacing w:line="240" w:lineRule="auto"/>
              <w:jc w:val="center"/>
            </w:pPr>
            <w:r w:rsidRPr="004448D9">
              <w:t>-1.536</w:t>
            </w:r>
          </w:p>
        </w:tc>
      </w:tr>
      <w:tr w:rsidR="004448D9" w:rsidRPr="004448D9" w14:paraId="0E92DF96"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5E0D07" w14:textId="3BE8499F" w:rsidR="004448D9" w:rsidRPr="004448D9" w:rsidRDefault="004448D9" w:rsidP="004448D9">
            <w:pPr>
              <w:keepNext/>
              <w:wordWrap/>
              <w:spacing w:line="240" w:lineRule="auto"/>
              <w:jc w:val="center"/>
            </w:pPr>
            <w:r>
              <w:t xml:space="preserve">From </w:t>
            </w:r>
            <w:r w:rsidRPr="004448D9">
              <w:t xml:space="preserve">2 </w:t>
            </w:r>
            <w:r>
              <w:t>to</w:t>
            </w:r>
            <w:r w:rsidRPr="004448D9">
              <w:t xml:space="preserve"> 3</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26BABB" w14:textId="77777777" w:rsidR="004448D9" w:rsidRPr="004448D9" w:rsidRDefault="004448D9" w:rsidP="004448D9">
            <w:pPr>
              <w:keepNext/>
              <w:wordWrap/>
              <w:spacing w:line="240" w:lineRule="auto"/>
              <w:jc w:val="center"/>
            </w:pPr>
            <w:r w:rsidRPr="004448D9">
              <w:t>-10.67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D67512" w14:textId="77777777" w:rsidR="004448D9" w:rsidRPr="004448D9" w:rsidRDefault="004448D9" w:rsidP="004448D9">
            <w:pPr>
              <w:keepNext/>
              <w:wordWrap/>
              <w:spacing w:line="240" w:lineRule="auto"/>
              <w:jc w:val="center"/>
            </w:pPr>
            <w:r w:rsidRPr="004448D9">
              <w:t>-10.67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5604E9" w14:textId="77777777" w:rsidR="004448D9" w:rsidRPr="004448D9" w:rsidRDefault="004448D9" w:rsidP="004448D9">
            <w:pPr>
              <w:keepNext/>
              <w:wordWrap/>
              <w:spacing w:line="240" w:lineRule="auto"/>
              <w:jc w:val="center"/>
            </w:pPr>
            <w:r w:rsidRPr="004448D9">
              <w:t>-10.60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074286"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8FED64" w14:textId="77777777" w:rsidR="004448D9" w:rsidRPr="004448D9" w:rsidRDefault="004448D9" w:rsidP="004448D9">
            <w:pPr>
              <w:keepNext/>
              <w:wordWrap/>
              <w:spacing w:line="240" w:lineRule="auto"/>
              <w:jc w:val="center"/>
            </w:pPr>
            <w:r w:rsidRPr="004448D9">
              <w:t>-10.674</w:t>
            </w:r>
          </w:p>
        </w:tc>
      </w:tr>
      <w:tr w:rsidR="004448D9" w:rsidRPr="004448D9" w14:paraId="5F8F90ED"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983132" w14:textId="3ABA2138" w:rsidR="004448D9" w:rsidRPr="0060102F" w:rsidRDefault="004448D9" w:rsidP="004448D9">
            <w:pPr>
              <w:keepNext/>
              <w:wordWrap/>
              <w:spacing w:line="240" w:lineRule="auto"/>
              <w:jc w:val="center"/>
              <w:rPr>
                <w:highlight w:val="lightGray"/>
              </w:rPr>
            </w:pPr>
            <w:r w:rsidRPr="0060102F">
              <w:rPr>
                <w:highlight w:val="lightGray"/>
              </w:rPr>
              <w:t>From 2 to 4</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0A40B60" w14:textId="77777777" w:rsidR="004448D9" w:rsidRPr="004448D9" w:rsidRDefault="004448D9" w:rsidP="004448D9">
            <w:pPr>
              <w:keepNext/>
              <w:wordWrap/>
              <w:spacing w:line="240" w:lineRule="auto"/>
              <w:jc w:val="center"/>
            </w:pPr>
            <w:r w:rsidRPr="004448D9">
              <w:t>-0.09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555543" w14:textId="77777777" w:rsidR="004448D9" w:rsidRPr="004448D9" w:rsidRDefault="004448D9" w:rsidP="004448D9">
            <w:pPr>
              <w:keepNext/>
              <w:wordWrap/>
              <w:spacing w:line="240" w:lineRule="auto"/>
              <w:jc w:val="center"/>
            </w:pPr>
            <w:r w:rsidRPr="004448D9">
              <w:t>-0.09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B4E10D" w14:textId="77777777" w:rsidR="004448D9" w:rsidRPr="004448D9" w:rsidRDefault="004448D9" w:rsidP="004448D9">
            <w:pPr>
              <w:keepNext/>
              <w:wordWrap/>
              <w:spacing w:line="240" w:lineRule="auto"/>
              <w:jc w:val="center"/>
            </w:pPr>
            <w:r w:rsidRPr="004448D9">
              <w:t>-0.09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2A9745"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FA3350" w14:textId="77777777" w:rsidR="004448D9" w:rsidRPr="004448D9" w:rsidRDefault="004448D9" w:rsidP="004448D9">
            <w:pPr>
              <w:keepNext/>
              <w:wordWrap/>
              <w:spacing w:line="240" w:lineRule="auto"/>
              <w:jc w:val="center"/>
            </w:pPr>
            <w:r w:rsidRPr="004448D9">
              <w:t>-0.478</w:t>
            </w:r>
          </w:p>
        </w:tc>
      </w:tr>
      <w:tr w:rsidR="004448D9" w:rsidRPr="004448D9" w14:paraId="0DE02AFE"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B7C085" w14:textId="10A63E7F" w:rsidR="004448D9" w:rsidRPr="0060102F" w:rsidRDefault="004448D9" w:rsidP="004448D9">
            <w:pPr>
              <w:keepNext/>
              <w:wordWrap/>
              <w:spacing w:line="240" w:lineRule="auto"/>
              <w:jc w:val="center"/>
              <w:rPr>
                <w:highlight w:val="lightGray"/>
              </w:rPr>
            </w:pPr>
            <w:r w:rsidRPr="0060102F">
              <w:rPr>
                <w:highlight w:val="lightGray"/>
              </w:rPr>
              <w:t>From 2 to 5</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6181CA" w14:textId="77777777" w:rsidR="004448D9" w:rsidRPr="004448D9" w:rsidRDefault="004448D9" w:rsidP="004448D9">
            <w:pPr>
              <w:keepNext/>
              <w:wordWrap/>
              <w:spacing w:line="240" w:lineRule="auto"/>
              <w:jc w:val="center"/>
            </w:pPr>
            <w:r w:rsidRPr="004448D9">
              <w:t>-21.36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BCE332" w14:textId="77777777" w:rsidR="004448D9" w:rsidRPr="004448D9" w:rsidRDefault="004448D9" w:rsidP="004448D9">
            <w:pPr>
              <w:keepNext/>
              <w:wordWrap/>
              <w:spacing w:line="240" w:lineRule="auto"/>
              <w:jc w:val="center"/>
            </w:pPr>
            <w:r w:rsidRPr="004448D9">
              <w:t>-21.36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D64D393" w14:textId="77777777" w:rsidR="004448D9" w:rsidRPr="004448D9" w:rsidRDefault="004448D9" w:rsidP="004448D9">
            <w:pPr>
              <w:keepNext/>
              <w:wordWrap/>
              <w:spacing w:line="240" w:lineRule="auto"/>
              <w:jc w:val="center"/>
            </w:pPr>
            <w:r w:rsidRPr="004448D9">
              <w:t>-21.18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0158326"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550CFD" w14:textId="77777777" w:rsidR="004448D9" w:rsidRPr="004448D9" w:rsidRDefault="004448D9" w:rsidP="004448D9">
            <w:pPr>
              <w:keepNext/>
              <w:wordWrap/>
              <w:spacing w:line="240" w:lineRule="auto"/>
              <w:jc w:val="center"/>
            </w:pPr>
            <w:r w:rsidRPr="004448D9">
              <w:t>-16.318</w:t>
            </w:r>
          </w:p>
        </w:tc>
      </w:tr>
      <w:tr w:rsidR="004448D9" w:rsidRPr="004448D9" w14:paraId="48EF31FD"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BDE0705" w14:textId="7C3D324B" w:rsidR="004448D9" w:rsidRPr="0060102F" w:rsidRDefault="004448D9" w:rsidP="004448D9">
            <w:pPr>
              <w:keepNext/>
              <w:wordWrap/>
              <w:spacing w:line="240" w:lineRule="auto"/>
              <w:jc w:val="center"/>
              <w:rPr>
                <w:highlight w:val="lightGray"/>
              </w:rPr>
            </w:pPr>
            <w:r w:rsidRPr="0060102F">
              <w:rPr>
                <w:highlight w:val="lightGray"/>
              </w:rPr>
              <w:t>From 2 to 6</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FC04639" w14:textId="77777777" w:rsidR="004448D9" w:rsidRPr="004448D9" w:rsidRDefault="004448D9" w:rsidP="004448D9">
            <w:pPr>
              <w:keepNext/>
              <w:wordWrap/>
              <w:spacing w:line="240" w:lineRule="auto"/>
              <w:jc w:val="center"/>
            </w:pPr>
            <w:r w:rsidRPr="004448D9">
              <w:t>2.1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E52D8D7" w14:textId="77777777" w:rsidR="004448D9" w:rsidRPr="004448D9" w:rsidRDefault="004448D9" w:rsidP="004448D9">
            <w:pPr>
              <w:keepNext/>
              <w:wordWrap/>
              <w:spacing w:line="240" w:lineRule="auto"/>
              <w:jc w:val="center"/>
            </w:pPr>
            <w:r w:rsidRPr="004448D9">
              <w:t>2.19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B558BAB" w14:textId="77777777" w:rsidR="004448D9" w:rsidRPr="004448D9" w:rsidRDefault="004448D9" w:rsidP="004448D9">
            <w:pPr>
              <w:keepNext/>
              <w:wordWrap/>
              <w:spacing w:line="240" w:lineRule="auto"/>
              <w:jc w:val="center"/>
            </w:pPr>
            <w:r w:rsidRPr="004448D9">
              <w:t>2.25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DBF79C"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B7095E" w14:textId="77777777" w:rsidR="004448D9" w:rsidRPr="004448D9" w:rsidRDefault="004448D9" w:rsidP="004448D9">
            <w:pPr>
              <w:keepNext/>
              <w:wordWrap/>
              <w:spacing w:line="240" w:lineRule="auto"/>
              <w:jc w:val="center"/>
            </w:pPr>
            <w:r w:rsidRPr="004448D9">
              <w:t>-4.804</w:t>
            </w:r>
          </w:p>
        </w:tc>
      </w:tr>
      <w:tr w:rsidR="004448D9" w:rsidRPr="004448D9" w14:paraId="6FF6944F"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B5DA4C2" w14:textId="3B437E4F" w:rsidR="004448D9" w:rsidRPr="004448D9" w:rsidRDefault="004448D9" w:rsidP="004448D9">
            <w:pPr>
              <w:keepNext/>
              <w:wordWrap/>
              <w:spacing w:line="240" w:lineRule="auto"/>
              <w:jc w:val="center"/>
            </w:pPr>
            <w:r>
              <w:t xml:space="preserve">From </w:t>
            </w:r>
            <w:r w:rsidRPr="004448D9">
              <w:t xml:space="preserve">2 </w:t>
            </w:r>
            <w:r>
              <w:t>to</w:t>
            </w:r>
            <w:r w:rsidRPr="004448D9">
              <w:t xml:space="preserve"> 7</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28664E4" w14:textId="77777777" w:rsidR="004448D9" w:rsidRPr="004448D9" w:rsidRDefault="004448D9" w:rsidP="004448D9">
            <w:pPr>
              <w:keepNext/>
              <w:wordWrap/>
              <w:spacing w:line="240" w:lineRule="auto"/>
              <w:jc w:val="center"/>
            </w:pPr>
            <w:r w:rsidRPr="004448D9">
              <w:t>-0.17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D9646F" w14:textId="77777777" w:rsidR="004448D9" w:rsidRPr="004448D9" w:rsidRDefault="004448D9" w:rsidP="004448D9">
            <w:pPr>
              <w:keepNext/>
              <w:wordWrap/>
              <w:spacing w:line="240" w:lineRule="auto"/>
              <w:jc w:val="center"/>
            </w:pPr>
            <w:r w:rsidRPr="004448D9">
              <w:t>-0.17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6EEB57D" w14:textId="77777777" w:rsidR="004448D9" w:rsidRPr="004448D9" w:rsidRDefault="004448D9" w:rsidP="004448D9">
            <w:pPr>
              <w:keepNext/>
              <w:wordWrap/>
              <w:spacing w:line="240" w:lineRule="auto"/>
              <w:jc w:val="center"/>
            </w:pPr>
            <w:r w:rsidRPr="004448D9">
              <w:t>-0.17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B55AF7"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E6FBEC7" w14:textId="77777777" w:rsidR="004448D9" w:rsidRPr="004448D9" w:rsidRDefault="004448D9" w:rsidP="004448D9">
            <w:pPr>
              <w:keepNext/>
              <w:wordWrap/>
              <w:spacing w:line="240" w:lineRule="auto"/>
              <w:jc w:val="center"/>
            </w:pPr>
            <w:r w:rsidRPr="004448D9">
              <w:t>-0.173</w:t>
            </w:r>
          </w:p>
        </w:tc>
      </w:tr>
      <w:tr w:rsidR="004448D9" w:rsidRPr="004448D9" w14:paraId="015F1CAC"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A4877E" w14:textId="452B4628" w:rsidR="004448D9" w:rsidRPr="0060102F" w:rsidRDefault="004448D9" w:rsidP="004448D9">
            <w:pPr>
              <w:keepNext/>
              <w:wordWrap/>
              <w:spacing w:line="240" w:lineRule="auto"/>
              <w:jc w:val="center"/>
              <w:rPr>
                <w:highlight w:val="lightGray"/>
              </w:rPr>
            </w:pPr>
            <w:r w:rsidRPr="0060102F">
              <w:rPr>
                <w:highlight w:val="lightGray"/>
              </w:rPr>
              <w:t>From 2 to 8</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FEEE315"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A8A9591"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9895C0"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5B59175"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9A23E0" w14:textId="77777777" w:rsidR="004448D9" w:rsidRPr="004448D9" w:rsidRDefault="004448D9" w:rsidP="004448D9">
            <w:pPr>
              <w:keepNext/>
              <w:wordWrap/>
              <w:spacing w:line="240" w:lineRule="auto"/>
              <w:jc w:val="center"/>
            </w:pPr>
            <w:r w:rsidRPr="004448D9">
              <w:t>0</w:t>
            </w:r>
          </w:p>
        </w:tc>
      </w:tr>
      <w:tr w:rsidR="004448D9" w:rsidRPr="004448D9" w14:paraId="03D8285D"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DBB339" w14:textId="7F0D4E5F" w:rsidR="004448D9" w:rsidRPr="0060102F" w:rsidRDefault="004448D9" w:rsidP="004448D9">
            <w:pPr>
              <w:keepNext/>
              <w:wordWrap/>
              <w:spacing w:line="240" w:lineRule="auto"/>
              <w:jc w:val="center"/>
              <w:rPr>
                <w:highlight w:val="lightGray"/>
              </w:rPr>
            </w:pPr>
            <w:r w:rsidRPr="0060102F">
              <w:rPr>
                <w:highlight w:val="lightGray"/>
              </w:rPr>
              <w:t>From 3 to 4</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F776926"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09BB23"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5CE982"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76F81F"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9198A37" w14:textId="77777777" w:rsidR="004448D9" w:rsidRPr="004448D9" w:rsidRDefault="004448D9" w:rsidP="004448D9">
            <w:pPr>
              <w:keepNext/>
              <w:wordWrap/>
              <w:spacing w:line="240" w:lineRule="auto"/>
              <w:jc w:val="center"/>
            </w:pPr>
            <w:r w:rsidRPr="004448D9">
              <w:t>0</w:t>
            </w:r>
          </w:p>
        </w:tc>
      </w:tr>
      <w:tr w:rsidR="004448D9" w:rsidRPr="004448D9" w14:paraId="1E40568D"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6913D19" w14:textId="3FB4F37A" w:rsidR="004448D9" w:rsidRPr="004448D9" w:rsidRDefault="004448D9" w:rsidP="004448D9">
            <w:pPr>
              <w:keepNext/>
              <w:wordWrap/>
              <w:spacing w:line="240" w:lineRule="auto"/>
              <w:jc w:val="center"/>
            </w:pPr>
            <w:r>
              <w:t xml:space="preserve">From </w:t>
            </w:r>
            <w:r w:rsidRPr="004448D9">
              <w:t xml:space="preserve">3 </w:t>
            </w:r>
            <w:r>
              <w:t>to</w:t>
            </w:r>
            <w:r w:rsidRPr="004448D9">
              <w:t xml:space="preserve"> 5</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E19C3B" w14:textId="77777777" w:rsidR="004448D9" w:rsidRPr="004448D9" w:rsidRDefault="004448D9" w:rsidP="004448D9">
            <w:pPr>
              <w:keepNext/>
              <w:wordWrap/>
              <w:spacing w:line="240" w:lineRule="auto"/>
              <w:jc w:val="center"/>
            </w:pPr>
            <w:r w:rsidRPr="004448D9">
              <w:t>-5.44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336D75" w14:textId="77777777" w:rsidR="004448D9" w:rsidRPr="004448D9" w:rsidRDefault="004448D9" w:rsidP="004448D9">
            <w:pPr>
              <w:keepNext/>
              <w:wordWrap/>
              <w:spacing w:line="240" w:lineRule="auto"/>
              <w:jc w:val="center"/>
            </w:pPr>
            <w:r w:rsidRPr="004448D9">
              <w:t>-5.45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FAFC2C" w14:textId="77777777" w:rsidR="004448D9" w:rsidRPr="004448D9" w:rsidRDefault="004448D9" w:rsidP="004448D9">
            <w:pPr>
              <w:keepNext/>
              <w:wordWrap/>
              <w:spacing w:line="240" w:lineRule="auto"/>
              <w:jc w:val="center"/>
            </w:pPr>
            <w:r w:rsidRPr="004448D9">
              <w:t>-5.44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0A8CF37"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72269C5" w14:textId="77777777" w:rsidR="004448D9" w:rsidRPr="004448D9" w:rsidRDefault="004448D9" w:rsidP="004448D9">
            <w:pPr>
              <w:keepNext/>
              <w:wordWrap/>
              <w:spacing w:line="240" w:lineRule="auto"/>
              <w:jc w:val="center"/>
            </w:pPr>
            <w:r w:rsidRPr="004448D9">
              <w:t>-5.446</w:t>
            </w:r>
          </w:p>
        </w:tc>
      </w:tr>
      <w:tr w:rsidR="004448D9" w:rsidRPr="004448D9" w14:paraId="16E706C3"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452A9A" w14:textId="5BEF8BE6" w:rsidR="004448D9" w:rsidRPr="0060102F" w:rsidRDefault="004448D9" w:rsidP="004448D9">
            <w:pPr>
              <w:keepNext/>
              <w:wordWrap/>
              <w:spacing w:line="240" w:lineRule="auto"/>
              <w:jc w:val="center"/>
              <w:rPr>
                <w:highlight w:val="lightGray"/>
              </w:rPr>
            </w:pPr>
            <w:r w:rsidRPr="0060102F">
              <w:rPr>
                <w:highlight w:val="lightGray"/>
              </w:rPr>
              <w:t>From 3 to 6</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9802571"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295589"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0C361C7"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8AF69F"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823F7D1" w14:textId="77777777" w:rsidR="004448D9" w:rsidRPr="004448D9" w:rsidRDefault="004448D9" w:rsidP="004448D9">
            <w:pPr>
              <w:keepNext/>
              <w:wordWrap/>
              <w:spacing w:line="240" w:lineRule="auto"/>
              <w:jc w:val="center"/>
            </w:pPr>
            <w:r w:rsidRPr="004448D9">
              <w:t>0</w:t>
            </w:r>
          </w:p>
        </w:tc>
      </w:tr>
      <w:tr w:rsidR="004448D9" w:rsidRPr="004448D9" w14:paraId="6B6685F5"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FB27CE" w14:textId="6A776D98" w:rsidR="004448D9" w:rsidRPr="0060102F" w:rsidRDefault="004448D9" w:rsidP="004448D9">
            <w:pPr>
              <w:keepNext/>
              <w:wordWrap/>
              <w:spacing w:line="240" w:lineRule="auto"/>
              <w:jc w:val="center"/>
              <w:rPr>
                <w:highlight w:val="lightGray"/>
              </w:rPr>
            </w:pPr>
            <w:r w:rsidRPr="0060102F">
              <w:rPr>
                <w:highlight w:val="lightGray"/>
              </w:rPr>
              <w:t>From 3 to 7</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932CFD2" w14:textId="77777777" w:rsidR="004448D9" w:rsidRPr="004448D9" w:rsidRDefault="004448D9" w:rsidP="004448D9">
            <w:pPr>
              <w:keepNext/>
              <w:wordWrap/>
              <w:spacing w:line="240" w:lineRule="auto"/>
              <w:jc w:val="center"/>
            </w:pPr>
            <w:r w:rsidRPr="004448D9">
              <w:t>10.88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5B77CA" w14:textId="77777777" w:rsidR="004448D9" w:rsidRPr="004448D9" w:rsidRDefault="004448D9" w:rsidP="004448D9">
            <w:pPr>
              <w:keepNext/>
              <w:wordWrap/>
              <w:spacing w:line="240" w:lineRule="auto"/>
              <w:jc w:val="center"/>
            </w:pPr>
            <w:r w:rsidRPr="004448D9">
              <w:t>10.85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90F6BAE"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A2D040"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1BD926" w14:textId="77777777" w:rsidR="004448D9" w:rsidRPr="004448D9" w:rsidRDefault="004448D9" w:rsidP="004448D9">
            <w:pPr>
              <w:keepNext/>
              <w:wordWrap/>
              <w:spacing w:line="240" w:lineRule="auto"/>
              <w:jc w:val="center"/>
            </w:pPr>
            <w:r w:rsidRPr="004448D9">
              <w:t>-0.041</w:t>
            </w:r>
          </w:p>
        </w:tc>
      </w:tr>
      <w:tr w:rsidR="004448D9" w:rsidRPr="004448D9" w14:paraId="48A26CC8"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72DEB48" w14:textId="6ED58FE7" w:rsidR="004448D9" w:rsidRPr="004448D9" w:rsidRDefault="004448D9" w:rsidP="004448D9">
            <w:pPr>
              <w:keepNext/>
              <w:wordWrap/>
              <w:spacing w:line="240" w:lineRule="auto"/>
              <w:jc w:val="center"/>
            </w:pPr>
            <w:r>
              <w:t xml:space="preserve">From </w:t>
            </w:r>
            <w:r w:rsidRPr="004448D9">
              <w:t xml:space="preserve">3 </w:t>
            </w:r>
            <w:r>
              <w:t>to</w:t>
            </w:r>
            <w:r w:rsidRPr="004448D9">
              <w:t xml:space="preserve"> 8</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7A81CEC" w14:textId="77777777" w:rsidR="004448D9" w:rsidRPr="004448D9" w:rsidRDefault="004448D9" w:rsidP="004448D9">
            <w:pPr>
              <w:keepNext/>
              <w:wordWrap/>
              <w:spacing w:line="240" w:lineRule="auto"/>
              <w:jc w:val="center"/>
            </w:pPr>
            <w:r w:rsidRPr="004448D9">
              <w:t>-1.0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6A5590" w14:textId="77777777" w:rsidR="004448D9" w:rsidRPr="004448D9" w:rsidRDefault="004448D9" w:rsidP="004448D9">
            <w:pPr>
              <w:keepNext/>
              <w:wordWrap/>
              <w:spacing w:line="240" w:lineRule="auto"/>
              <w:jc w:val="center"/>
            </w:pPr>
            <w:r w:rsidRPr="004448D9">
              <w:t>-1.04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5614842" w14:textId="77777777" w:rsidR="004448D9" w:rsidRPr="004448D9" w:rsidRDefault="004448D9" w:rsidP="004448D9">
            <w:pPr>
              <w:keepNext/>
              <w:wordWrap/>
              <w:spacing w:line="240" w:lineRule="auto"/>
              <w:jc w:val="center"/>
            </w:pPr>
            <w:r w:rsidRPr="004448D9">
              <w:t>-1.02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01DE8BC"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766F8E" w14:textId="77777777" w:rsidR="004448D9" w:rsidRPr="004448D9" w:rsidRDefault="004448D9" w:rsidP="004448D9">
            <w:pPr>
              <w:keepNext/>
              <w:wordWrap/>
              <w:spacing w:line="240" w:lineRule="auto"/>
              <w:jc w:val="center"/>
            </w:pPr>
            <w:r w:rsidRPr="004448D9">
              <w:t>-1.041</w:t>
            </w:r>
          </w:p>
        </w:tc>
      </w:tr>
      <w:tr w:rsidR="004448D9" w:rsidRPr="004448D9" w14:paraId="22B8E115"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341877" w14:textId="7688141C" w:rsidR="004448D9" w:rsidRPr="004448D9" w:rsidRDefault="004448D9" w:rsidP="004448D9">
            <w:pPr>
              <w:keepNext/>
              <w:wordWrap/>
              <w:spacing w:line="240" w:lineRule="auto"/>
              <w:jc w:val="center"/>
            </w:pPr>
            <w:r>
              <w:t xml:space="preserve">From </w:t>
            </w:r>
            <w:r w:rsidRPr="004448D9">
              <w:t xml:space="preserve">4 </w:t>
            </w:r>
            <w:r>
              <w:t>to</w:t>
            </w:r>
            <w:r w:rsidRPr="004448D9">
              <w:t xml:space="preserve"> 5</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B9B3E9B" w14:textId="77777777" w:rsidR="004448D9" w:rsidRPr="004448D9" w:rsidRDefault="004448D9" w:rsidP="004448D9">
            <w:pPr>
              <w:keepNext/>
              <w:wordWrap/>
              <w:spacing w:line="240" w:lineRule="auto"/>
              <w:jc w:val="center"/>
            </w:pPr>
            <w:r w:rsidRPr="004448D9">
              <w:t>-0.2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BDB50B" w14:textId="77777777" w:rsidR="004448D9" w:rsidRPr="004448D9" w:rsidRDefault="004448D9" w:rsidP="004448D9">
            <w:pPr>
              <w:keepNext/>
              <w:wordWrap/>
              <w:spacing w:line="240" w:lineRule="auto"/>
              <w:jc w:val="center"/>
            </w:pPr>
            <w:r w:rsidRPr="004448D9">
              <w:t>-0.22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D7670D" w14:textId="77777777" w:rsidR="004448D9" w:rsidRPr="004448D9" w:rsidRDefault="004448D9" w:rsidP="004448D9">
            <w:pPr>
              <w:keepNext/>
              <w:wordWrap/>
              <w:spacing w:line="240" w:lineRule="auto"/>
              <w:jc w:val="center"/>
            </w:pPr>
            <w:r w:rsidRPr="004448D9">
              <w:t>-0.23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F992188"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0A84702" w14:textId="77777777" w:rsidR="004448D9" w:rsidRPr="004448D9" w:rsidRDefault="004448D9" w:rsidP="004448D9">
            <w:pPr>
              <w:keepNext/>
              <w:wordWrap/>
              <w:spacing w:line="240" w:lineRule="auto"/>
              <w:jc w:val="center"/>
            </w:pPr>
            <w:r w:rsidRPr="004448D9">
              <w:t>-0.229</w:t>
            </w:r>
          </w:p>
        </w:tc>
      </w:tr>
      <w:tr w:rsidR="004448D9" w:rsidRPr="004448D9" w14:paraId="45AF2238"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9FB5CD" w14:textId="40B95E94" w:rsidR="004448D9" w:rsidRPr="004448D9" w:rsidRDefault="004448D9" w:rsidP="004448D9">
            <w:pPr>
              <w:keepNext/>
              <w:wordWrap/>
              <w:spacing w:line="240" w:lineRule="auto"/>
              <w:jc w:val="center"/>
            </w:pPr>
            <w:r>
              <w:t xml:space="preserve">From </w:t>
            </w:r>
            <w:r w:rsidRPr="004448D9">
              <w:t xml:space="preserve">4 </w:t>
            </w:r>
            <w:r>
              <w:t>to</w:t>
            </w:r>
            <w:r w:rsidRPr="004448D9">
              <w:t xml:space="preserve"> 6</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0E44C6" w14:textId="77777777" w:rsidR="004448D9" w:rsidRPr="004448D9" w:rsidRDefault="004448D9" w:rsidP="004448D9">
            <w:pPr>
              <w:keepNext/>
              <w:wordWrap/>
              <w:spacing w:line="240" w:lineRule="auto"/>
              <w:jc w:val="center"/>
            </w:pPr>
            <w:r w:rsidRPr="004448D9">
              <w:t>-11.87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714ED4" w14:textId="77777777" w:rsidR="004448D9" w:rsidRPr="004448D9" w:rsidRDefault="004448D9" w:rsidP="004448D9">
            <w:pPr>
              <w:keepNext/>
              <w:wordWrap/>
              <w:spacing w:line="240" w:lineRule="auto"/>
              <w:jc w:val="center"/>
            </w:pPr>
            <w:r w:rsidRPr="004448D9">
              <w:t>-11.8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E9C7E6" w14:textId="77777777" w:rsidR="004448D9" w:rsidRPr="004448D9" w:rsidRDefault="004448D9" w:rsidP="004448D9">
            <w:pPr>
              <w:keepNext/>
              <w:wordWrap/>
              <w:spacing w:line="240" w:lineRule="auto"/>
              <w:jc w:val="center"/>
            </w:pPr>
            <w:r w:rsidRPr="004448D9">
              <w:t>-11.89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A694D4"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A84D6E" w14:textId="77777777" w:rsidR="004448D9" w:rsidRPr="004448D9" w:rsidRDefault="004448D9" w:rsidP="004448D9">
            <w:pPr>
              <w:keepNext/>
              <w:wordWrap/>
              <w:spacing w:line="240" w:lineRule="auto"/>
              <w:jc w:val="center"/>
            </w:pPr>
            <w:r w:rsidRPr="004448D9">
              <w:t>-11.869</w:t>
            </w:r>
          </w:p>
        </w:tc>
      </w:tr>
      <w:tr w:rsidR="004448D9" w:rsidRPr="004448D9" w14:paraId="74004E40"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C08D17" w14:textId="6CF9BAEA" w:rsidR="004448D9" w:rsidRPr="0060102F" w:rsidRDefault="004448D9" w:rsidP="004448D9">
            <w:pPr>
              <w:keepNext/>
              <w:wordWrap/>
              <w:spacing w:line="240" w:lineRule="auto"/>
              <w:jc w:val="center"/>
              <w:rPr>
                <w:highlight w:val="lightGray"/>
              </w:rPr>
            </w:pPr>
            <w:r w:rsidRPr="0060102F">
              <w:rPr>
                <w:highlight w:val="lightGray"/>
              </w:rPr>
              <w:t>From 4 to 7</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F1A7E2"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C284F6"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738E96"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531D353"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3851842" w14:textId="77777777" w:rsidR="004448D9" w:rsidRPr="004448D9" w:rsidRDefault="004448D9" w:rsidP="004448D9">
            <w:pPr>
              <w:keepNext/>
              <w:wordWrap/>
              <w:spacing w:line="240" w:lineRule="auto"/>
              <w:jc w:val="center"/>
            </w:pPr>
            <w:r w:rsidRPr="004448D9">
              <w:t>0</w:t>
            </w:r>
          </w:p>
        </w:tc>
      </w:tr>
      <w:tr w:rsidR="004448D9" w:rsidRPr="004448D9" w14:paraId="244D350B"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C6E8E2" w14:textId="5D4E2622" w:rsidR="004448D9" w:rsidRPr="0060102F" w:rsidRDefault="004448D9" w:rsidP="004448D9">
            <w:pPr>
              <w:keepNext/>
              <w:wordWrap/>
              <w:spacing w:line="240" w:lineRule="auto"/>
              <w:jc w:val="center"/>
              <w:rPr>
                <w:highlight w:val="lightGray"/>
              </w:rPr>
            </w:pPr>
            <w:r w:rsidRPr="0060102F">
              <w:rPr>
                <w:highlight w:val="lightGray"/>
              </w:rPr>
              <w:t>From 4 to 8</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E0F4DA"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01E255E"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8C3647"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0B254C"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3A2B6D7" w14:textId="77777777" w:rsidR="004448D9" w:rsidRPr="004448D9" w:rsidRDefault="004448D9" w:rsidP="004448D9">
            <w:pPr>
              <w:keepNext/>
              <w:wordWrap/>
              <w:spacing w:line="240" w:lineRule="auto"/>
              <w:jc w:val="center"/>
            </w:pPr>
            <w:r w:rsidRPr="004448D9">
              <w:t>0</w:t>
            </w:r>
          </w:p>
        </w:tc>
      </w:tr>
      <w:tr w:rsidR="004448D9" w:rsidRPr="004448D9" w14:paraId="513AB91A"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F89FCB" w14:textId="10BBDD0E" w:rsidR="004448D9" w:rsidRPr="0060102F" w:rsidRDefault="004448D9" w:rsidP="004448D9">
            <w:pPr>
              <w:keepNext/>
              <w:wordWrap/>
              <w:spacing w:line="240" w:lineRule="auto"/>
              <w:jc w:val="center"/>
              <w:rPr>
                <w:highlight w:val="lightGray"/>
              </w:rPr>
            </w:pPr>
            <w:r w:rsidRPr="0060102F">
              <w:rPr>
                <w:highlight w:val="lightGray"/>
              </w:rPr>
              <w:t>From 5 to 6</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16FC73"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DF891E"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9C065C"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BACD5AE"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8E6161" w14:textId="77777777" w:rsidR="004448D9" w:rsidRPr="004448D9" w:rsidRDefault="004448D9" w:rsidP="004448D9">
            <w:pPr>
              <w:keepNext/>
              <w:wordWrap/>
              <w:spacing w:line="240" w:lineRule="auto"/>
              <w:jc w:val="center"/>
            </w:pPr>
            <w:r w:rsidRPr="004448D9">
              <w:t>0</w:t>
            </w:r>
          </w:p>
        </w:tc>
      </w:tr>
      <w:tr w:rsidR="004448D9" w:rsidRPr="004448D9" w14:paraId="47991770"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4DC05BE" w14:textId="2BDD632C" w:rsidR="004448D9" w:rsidRPr="004448D9" w:rsidRDefault="004448D9" w:rsidP="004448D9">
            <w:pPr>
              <w:keepNext/>
              <w:wordWrap/>
              <w:spacing w:line="240" w:lineRule="auto"/>
              <w:jc w:val="center"/>
            </w:pPr>
            <w:r>
              <w:t xml:space="preserve">From </w:t>
            </w:r>
            <w:r w:rsidRPr="004448D9">
              <w:t xml:space="preserve">5 </w:t>
            </w:r>
            <w:r>
              <w:t>to</w:t>
            </w:r>
            <w:r w:rsidRPr="004448D9">
              <w:t xml:space="preserve"> 7</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7D52810" w14:textId="77777777" w:rsidR="004448D9" w:rsidRPr="004448D9" w:rsidRDefault="004448D9" w:rsidP="004448D9">
            <w:pPr>
              <w:keepNext/>
              <w:wordWrap/>
              <w:spacing w:line="240" w:lineRule="auto"/>
              <w:jc w:val="center"/>
            </w:pPr>
            <w:r w:rsidRPr="004448D9">
              <w:t>0.12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6E9FB6" w14:textId="77777777" w:rsidR="004448D9" w:rsidRPr="004448D9" w:rsidRDefault="004448D9" w:rsidP="004448D9">
            <w:pPr>
              <w:keepNext/>
              <w:wordWrap/>
              <w:spacing w:line="240" w:lineRule="auto"/>
              <w:jc w:val="center"/>
            </w:pPr>
            <w:r w:rsidRPr="004448D9">
              <w:t>0.1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9F20846" w14:textId="77777777" w:rsidR="004448D9" w:rsidRPr="004448D9" w:rsidRDefault="004448D9" w:rsidP="004448D9">
            <w:pPr>
              <w:keepNext/>
              <w:wordWrap/>
              <w:spacing w:line="240" w:lineRule="auto"/>
              <w:jc w:val="center"/>
            </w:pPr>
            <w:r w:rsidRPr="004448D9">
              <w:t>0.1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5342245"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139DC9" w14:textId="77777777" w:rsidR="004448D9" w:rsidRPr="004448D9" w:rsidRDefault="004448D9" w:rsidP="004448D9">
            <w:pPr>
              <w:keepNext/>
              <w:wordWrap/>
              <w:spacing w:line="240" w:lineRule="auto"/>
              <w:jc w:val="center"/>
            </w:pPr>
            <w:r w:rsidRPr="004448D9">
              <w:t>0.116</w:t>
            </w:r>
          </w:p>
        </w:tc>
      </w:tr>
      <w:tr w:rsidR="004448D9" w:rsidRPr="004448D9" w14:paraId="07C78277"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725016C" w14:textId="5D491157" w:rsidR="004448D9" w:rsidRPr="0060102F" w:rsidRDefault="004448D9" w:rsidP="004448D9">
            <w:pPr>
              <w:keepNext/>
              <w:wordWrap/>
              <w:spacing w:line="240" w:lineRule="auto"/>
              <w:jc w:val="center"/>
              <w:rPr>
                <w:highlight w:val="lightGray"/>
              </w:rPr>
            </w:pPr>
            <w:r w:rsidRPr="0060102F">
              <w:rPr>
                <w:highlight w:val="lightGray"/>
              </w:rPr>
              <w:t>From 5 to 8</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B46EFD"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12C92F"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BCF1C7"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945A1A"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2516620" w14:textId="77777777" w:rsidR="004448D9" w:rsidRPr="004448D9" w:rsidRDefault="004448D9" w:rsidP="004448D9">
            <w:pPr>
              <w:keepNext/>
              <w:wordWrap/>
              <w:spacing w:line="240" w:lineRule="auto"/>
              <w:jc w:val="center"/>
            </w:pPr>
            <w:r w:rsidRPr="004448D9">
              <w:t>0</w:t>
            </w:r>
          </w:p>
        </w:tc>
      </w:tr>
      <w:tr w:rsidR="004448D9" w:rsidRPr="004448D9" w14:paraId="2026D966"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BE4C27D" w14:textId="55700FF6" w:rsidR="004448D9" w:rsidRPr="0060102F" w:rsidRDefault="004448D9" w:rsidP="004448D9">
            <w:pPr>
              <w:keepNext/>
              <w:wordWrap/>
              <w:spacing w:line="240" w:lineRule="auto"/>
              <w:jc w:val="center"/>
              <w:rPr>
                <w:highlight w:val="lightGray"/>
              </w:rPr>
            </w:pPr>
            <w:r w:rsidRPr="0060102F">
              <w:rPr>
                <w:highlight w:val="lightGray"/>
              </w:rPr>
              <w:t>From 6 to 7</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05E2CE" w14:textId="77777777" w:rsidR="004448D9" w:rsidRPr="004448D9" w:rsidRDefault="004448D9" w:rsidP="004448D9">
            <w:pPr>
              <w:keepNext/>
              <w:wordWrap/>
              <w:spacing w:line="240" w:lineRule="auto"/>
              <w:jc w:val="center"/>
            </w:pPr>
            <w:r w:rsidRPr="004448D9">
              <w:t>6.03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6DAECA2" w14:textId="77777777" w:rsidR="004448D9" w:rsidRPr="004448D9" w:rsidRDefault="004448D9" w:rsidP="004448D9">
            <w:pPr>
              <w:keepNext/>
              <w:wordWrap/>
              <w:spacing w:line="240" w:lineRule="auto"/>
              <w:jc w:val="center"/>
            </w:pPr>
            <w:r w:rsidRPr="004448D9">
              <w:t>6.00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B4AFBB" w14:textId="77777777" w:rsidR="004448D9" w:rsidRPr="004448D9" w:rsidRDefault="004448D9" w:rsidP="004448D9">
            <w:pPr>
              <w:keepNext/>
              <w:wordWrap/>
              <w:spacing w:line="240" w:lineRule="auto"/>
              <w:jc w:val="center"/>
            </w:pPr>
            <w:r w:rsidRPr="004448D9">
              <w:t>5.7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9C69192"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CB5272" w14:textId="77777777" w:rsidR="004448D9" w:rsidRPr="004448D9" w:rsidRDefault="004448D9" w:rsidP="004448D9">
            <w:pPr>
              <w:keepNext/>
              <w:wordWrap/>
              <w:spacing w:line="240" w:lineRule="auto"/>
              <w:jc w:val="center"/>
            </w:pPr>
            <w:r w:rsidRPr="004448D9">
              <w:t>-1.116</w:t>
            </w:r>
          </w:p>
        </w:tc>
      </w:tr>
      <w:tr w:rsidR="004448D9" w:rsidRPr="004448D9" w14:paraId="34A2D0B7"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6EECCF" w14:textId="31EC4470" w:rsidR="004448D9" w:rsidRPr="0060102F" w:rsidRDefault="004448D9" w:rsidP="004448D9">
            <w:pPr>
              <w:keepNext/>
              <w:wordWrap/>
              <w:spacing w:line="240" w:lineRule="auto"/>
              <w:jc w:val="center"/>
              <w:rPr>
                <w:highlight w:val="lightGray"/>
              </w:rPr>
            </w:pPr>
            <w:r w:rsidRPr="0060102F">
              <w:rPr>
                <w:highlight w:val="lightGray"/>
              </w:rPr>
              <w:t>From 6 to 8</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7F7100" w14:textId="77777777" w:rsidR="004448D9" w:rsidRPr="004448D9" w:rsidRDefault="004448D9" w:rsidP="004448D9">
            <w:pPr>
              <w:keepNext/>
              <w:wordWrap/>
              <w:spacing w:line="240" w:lineRule="auto"/>
              <w:jc w:val="center"/>
            </w:pPr>
            <w:r w:rsidRPr="004448D9">
              <w:t>-4.58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1F08DA" w14:textId="77777777" w:rsidR="004448D9" w:rsidRPr="004448D9" w:rsidRDefault="004448D9" w:rsidP="004448D9">
            <w:pPr>
              <w:keepNext/>
              <w:wordWrap/>
              <w:spacing w:line="240" w:lineRule="auto"/>
              <w:jc w:val="center"/>
            </w:pPr>
            <w:r w:rsidRPr="004448D9">
              <w:t>-4.58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0A39D23" w14:textId="77777777" w:rsidR="004448D9" w:rsidRPr="004448D9" w:rsidRDefault="004448D9" w:rsidP="004448D9">
            <w:pPr>
              <w:keepNext/>
              <w:wordWrap/>
              <w:spacing w:line="240" w:lineRule="auto"/>
              <w:jc w:val="center"/>
            </w:pPr>
            <w:r w:rsidRPr="004448D9">
              <w:t>-4.7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FD030FD"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F43BB2" w14:textId="77777777" w:rsidR="004448D9" w:rsidRPr="004448D9" w:rsidRDefault="004448D9" w:rsidP="004448D9">
            <w:pPr>
              <w:keepNext/>
              <w:wordWrap/>
              <w:spacing w:line="240" w:lineRule="auto"/>
              <w:jc w:val="center"/>
            </w:pPr>
            <w:r w:rsidRPr="004448D9">
              <w:t>-2.296</w:t>
            </w:r>
          </w:p>
        </w:tc>
      </w:tr>
      <w:tr w:rsidR="004448D9" w:rsidRPr="004448D9" w14:paraId="4D812933" w14:textId="77777777" w:rsidTr="004448D9">
        <w:trPr>
          <w:cantSplit/>
          <w:trHeight w:val="20"/>
        </w:trPr>
        <w:tc>
          <w:tcPr>
            <w:tcW w:w="140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2DC709" w14:textId="7513E804" w:rsidR="004448D9" w:rsidRPr="0060102F" w:rsidRDefault="004448D9" w:rsidP="004448D9">
            <w:pPr>
              <w:keepNext/>
              <w:wordWrap/>
              <w:spacing w:line="240" w:lineRule="auto"/>
              <w:jc w:val="center"/>
              <w:rPr>
                <w:highlight w:val="lightGray"/>
              </w:rPr>
            </w:pPr>
            <w:r w:rsidRPr="0060102F">
              <w:rPr>
                <w:highlight w:val="lightGray"/>
              </w:rPr>
              <w:t>From 7 to 8</w:t>
            </w:r>
          </w:p>
        </w:tc>
        <w:tc>
          <w:tcPr>
            <w:tcW w:w="16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397F59"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D737AC"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B7FA01F"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A2E888D" w14:textId="77777777" w:rsidR="004448D9" w:rsidRPr="004448D9" w:rsidRDefault="004448D9" w:rsidP="004448D9">
            <w:pPr>
              <w:keepNext/>
              <w:wordWrap/>
              <w:spacing w:line="240" w:lineRule="auto"/>
              <w:jc w:val="center"/>
            </w:pPr>
            <w:r w:rsidRPr="004448D9">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639410C" w14:textId="77777777" w:rsidR="004448D9" w:rsidRPr="004448D9" w:rsidRDefault="004448D9" w:rsidP="004448D9">
            <w:pPr>
              <w:keepNext/>
              <w:wordWrap/>
              <w:spacing w:line="240" w:lineRule="auto"/>
              <w:jc w:val="center"/>
            </w:pPr>
            <w:r w:rsidRPr="004448D9">
              <w:t>0</w:t>
            </w:r>
          </w:p>
        </w:tc>
      </w:tr>
    </w:tbl>
    <w:p w14:paraId="33F1D413" w14:textId="5AF2BDEB" w:rsidR="004448D9" w:rsidRPr="005445A0" w:rsidRDefault="005445A0" w:rsidP="005445A0">
      <w:pPr>
        <w:spacing w:line="240" w:lineRule="auto"/>
        <w:jc w:val="center"/>
        <w:rPr>
          <w:sz w:val="18"/>
          <w:szCs w:val="15"/>
        </w:rPr>
      </w:pPr>
      <w:r w:rsidRPr="005445A0">
        <w:rPr>
          <w:sz w:val="18"/>
          <w:szCs w:val="15"/>
        </w:rPr>
        <w:t>1: East</w:t>
      </w:r>
      <w:r w:rsidR="004448D9" w:rsidRPr="005445A0">
        <w:rPr>
          <w:sz w:val="18"/>
          <w:szCs w:val="15"/>
        </w:rPr>
        <w:t>, 2: West, 3: South, 4: North, 5: South East, 6: South West, 7: North East, 8: North West</w:t>
      </w:r>
    </w:p>
    <w:p w14:paraId="1A9F99BF" w14:textId="77777777" w:rsidR="00337FCD" w:rsidRDefault="00337FCD" w:rsidP="002108A0"/>
    <w:p w14:paraId="502C8F6E" w14:textId="239A2742" w:rsidR="005445A0" w:rsidRDefault="005445A0" w:rsidP="002108A0">
      <w:r w:rsidRPr="005445A0">
        <w:t xml:space="preserve">Table 6.14 elucidates the impacts of various factors on </w:t>
      </w:r>
      <w:r>
        <w:t>h</w:t>
      </w:r>
      <w:r w:rsidRPr="005445A0">
        <w:t>eating EUI. First, an increase in the Heating Degree Days (HDD18.5) by 10-degree</w:t>
      </w:r>
      <w:r>
        <w:t xml:space="preserve"> days</w:t>
      </w:r>
      <w:r w:rsidRPr="005445A0">
        <w:t xml:space="preserve"> </w:t>
      </w:r>
      <w:r>
        <w:t>causes</w:t>
      </w:r>
      <w:r w:rsidRPr="005445A0">
        <w:t xml:space="preserve"> an increase in EUI by 8.466 kWh/m</w:t>
      </w:r>
      <w:r w:rsidRPr="005445A0">
        <w:rPr>
          <w:vertAlign w:val="superscript"/>
        </w:rPr>
        <w:t>2</w:t>
      </w:r>
      <w:r w:rsidRPr="005445A0">
        <w:t xml:space="preserve">, </w:t>
      </w:r>
      <w:r w:rsidRPr="005445A0">
        <w:lastRenderedPageBreak/>
        <w:t>underscoring the role of ambient temperature in dictating heating demand. Similarly, the addition of an external wall increases the EUI by 11.75 kWh/m</w:t>
      </w:r>
      <w:r w:rsidRPr="005445A0">
        <w:rPr>
          <w:vertAlign w:val="superscript"/>
        </w:rPr>
        <w:t>2</w:t>
      </w:r>
      <w:r w:rsidRPr="005445A0">
        <w:t>, possibly due to the added exposure to outdoor weather conditions, increasing heat loss and consequently heating demand. However, an increase in residential floor area by 139 m</w:t>
      </w:r>
      <w:r w:rsidRPr="005445A0">
        <w:rPr>
          <w:vertAlign w:val="superscript"/>
        </w:rPr>
        <w:t>2</w:t>
      </w:r>
      <w:r w:rsidRPr="005445A0">
        <w:t xml:space="preserve"> </w:t>
      </w:r>
      <w:r>
        <w:t>(</w:t>
      </w:r>
      <w:r w:rsidR="00501502" w:rsidRPr="00501502">
        <w:t xml:space="preserve">The determination of this range was aimed at obtaining the same number of bins as those used for the average </w:t>
      </w:r>
      <w:r w:rsidR="00501502">
        <w:t xml:space="preserve">monthly </w:t>
      </w:r>
      <w:r w:rsidR="00501502" w:rsidRPr="00501502">
        <w:t>income</w:t>
      </w:r>
      <w:r>
        <w:t xml:space="preserve">) </w:t>
      </w:r>
      <w:r w:rsidRPr="005445A0">
        <w:t>is associated with a substantial decrease in EUI by -41.539 kWh/m</w:t>
      </w:r>
      <w:r w:rsidRPr="005445A0">
        <w:rPr>
          <w:vertAlign w:val="superscript"/>
        </w:rPr>
        <w:t>2</w:t>
      </w:r>
      <w:r w:rsidRPr="005445A0">
        <w:t>. Furthermore, an increase in the number of heated rooms and bathrooms both correspond to decreases in EUI by -0.204 kWh/m</w:t>
      </w:r>
      <w:r w:rsidRPr="00501502">
        <w:rPr>
          <w:vertAlign w:val="superscript"/>
        </w:rPr>
        <w:t>2</w:t>
      </w:r>
      <w:r w:rsidRPr="005445A0">
        <w:t xml:space="preserve"> and </w:t>
      </w:r>
      <w:r w:rsidR="00501502">
        <w:t xml:space="preserve">     </w:t>
      </w:r>
      <w:r w:rsidRPr="005445A0">
        <w:t>-3.828 kWh/m</w:t>
      </w:r>
      <w:r w:rsidRPr="005445A0">
        <w:rPr>
          <w:vertAlign w:val="superscript"/>
        </w:rPr>
        <w:t>2</w:t>
      </w:r>
      <w:r w:rsidRPr="005445A0">
        <w:t xml:space="preserve"> respectively. Lastly, each additional external wall window </w:t>
      </w:r>
      <w:r>
        <w:t>causes</w:t>
      </w:r>
      <w:r w:rsidRPr="005445A0">
        <w:t xml:space="preserve"> a significant decrease in EUI by -11.944 kWh/m</w:t>
      </w:r>
      <w:r w:rsidRPr="00501502">
        <w:rPr>
          <w:vertAlign w:val="superscript"/>
        </w:rPr>
        <w:t>2</w:t>
      </w:r>
      <w:r w:rsidR="00501502">
        <w:t>.</w:t>
      </w:r>
    </w:p>
    <w:p w14:paraId="5EA8CF9A" w14:textId="77777777" w:rsidR="005445A0" w:rsidRDefault="005445A0" w:rsidP="002108A0"/>
    <w:p w14:paraId="2A7C234A" w14:textId="4BD1E8E6" w:rsidR="00A032E0" w:rsidRDefault="005445A0" w:rsidP="005445A0">
      <w:pPr>
        <w:pStyle w:val="Caption"/>
        <w:jc w:val="left"/>
      </w:pPr>
      <w:bookmarkStart w:id="119" w:name="_Toc137462951"/>
      <w:r>
        <w:t xml:space="preserve">Table 6. </w:t>
      </w:r>
      <w:r w:rsidR="00B52BCD">
        <w:fldChar w:fldCharType="begin"/>
      </w:r>
      <w:r w:rsidR="00B52BCD">
        <w:instrText xml:space="preserve"> SEQ Table_6. \* ARABIC </w:instrText>
      </w:r>
      <w:r w:rsidR="00B52BCD">
        <w:fldChar w:fldCharType="separate"/>
      </w:r>
      <w:r w:rsidR="00EC4C2A">
        <w:rPr>
          <w:noProof/>
        </w:rPr>
        <w:t>14</w:t>
      </w:r>
      <w:r w:rsidR="00B52BCD">
        <w:rPr>
          <w:noProof/>
        </w:rPr>
        <w:fldChar w:fldCharType="end"/>
      </w:r>
      <w:r>
        <w:t>. Causal effects other variables on EUI</w:t>
      </w:r>
      <w:bookmarkEnd w:id="119"/>
      <w:r>
        <w:t xml:space="preserve"> </w:t>
      </w:r>
    </w:p>
    <w:tbl>
      <w:tblPr>
        <w:tblW w:w="0" w:type="auto"/>
        <w:tblCellMar>
          <w:left w:w="0" w:type="dxa"/>
          <w:right w:w="0" w:type="dxa"/>
        </w:tblCellMar>
        <w:tblLook w:val="0600" w:firstRow="0" w:lastRow="0" w:firstColumn="0" w:lastColumn="0" w:noHBand="1" w:noVBand="1"/>
      </w:tblPr>
      <w:tblGrid>
        <w:gridCol w:w="1907"/>
        <w:gridCol w:w="1627"/>
        <w:gridCol w:w="1134"/>
        <w:gridCol w:w="1669"/>
        <w:gridCol w:w="1245"/>
        <w:gridCol w:w="903"/>
      </w:tblGrid>
      <w:tr w:rsidR="00465E8E" w:rsidRPr="00223087" w14:paraId="3BDDB494" w14:textId="77777777" w:rsidTr="0012025F">
        <w:trPr>
          <w:cantSplit/>
          <w:trHeight w:val="257"/>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C4AB5D" w14:textId="77777777" w:rsidR="00465E8E" w:rsidRPr="005445A0" w:rsidRDefault="00465E8E" w:rsidP="0012025F">
            <w:pPr>
              <w:keepNext/>
              <w:wordWrap/>
              <w:spacing w:line="240" w:lineRule="auto"/>
              <w:jc w:val="center"/>
              <w:rPr>
                <w:b/>
                <w:bCs/>
              </w:rPr>
            </w:pPr>
            <w:r w:rsidRPr="005445A0">
              <w:rPr>
                <w:b/>
                <w:bCs/>
              </w:rPr>
              <w:t>Cases</w:t>
            </w:r>
          </w:p>
        </w:tc>
        <w:tc>
          <w:tcPr>
            <w:tcW w:w="162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EF0D7D" w14:textId="77777777" w:rsidR="00465E8E" w:rsidRPr="00223087" w:rsidRDefault="00465E8E" w:rsidP="0012025F">
            <w:pPr>
              <w:keepNext/>
              <w:wordWrap/>
              <w:spacing w:line="240" w:lineRule="auto"/>
              <w:jc w:val="center"/>
            </w:pPr>
            <w:r w:rsidRPr="00223087">
              <w:rPr>
                <w:b/>
                <w:bCs/>
                <w:lang w:val="en-GB"/>
              </w:rPr>
              <w:t>Estimated average change in EUI (kWh/m</w:t>
            </w:r>
            <w:r w:rsidRPr="00223087">
              <w:rPr>
                <w:b/>
                <w:bCs/>
                <w:vertAlign w:val="superscript"/>
                <w:lang w:val="en-GB"/>
              </w:rPr>
              <w:t>2</w:t>
            </w:r>
            <w:r w:rsidRPr="00223087">
              <w:rPr>
                <w:b/>
                <w:bCs/>
                <w:lang w:val="en-GB"/>
              </w:rPr>
              <w:t>)</w:t>
            </w:r>
          </w:p>
        </w:tc>
        <w:tc>
          <w:tcPr>
            <w:tcW w:w="4951"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FE5543F" w14:textId="77777777" w:rsidR="00465E8E" w:rsidRPr="00223087" w:rsidRDefault="00465E8E" w:rsidP="0012025F">
            <w:pPr>
              <w:keepNext/>
              <w:wordWrap/>
              <w:spacing w:line="240" w:lineRule="auto"/>
              <w:jc w:val="center"/>
            </w:pPr>
            <w:r w:rsidRPr="00223087">
              <w:rPr>
                <w:b/>
                <w:bCs/>
              </w:rPr>
              <w:t>Refutation</w:t>
            </w:r>
          </w:p>
        </w:tc>
      </w:tr>
      <w:tr w:rsidR="00465E8E" w:rsidRPr="00223087" w14:paraId="088ECA81" w14:textId="77777777" w:rsidTr="0012025F">
        <w:trPr>
          <w:cantSplit/>
          <w:trHeight w:val="549"/>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655461" w14:textId="77777777" w:rsidR="00465E8E" w:rsidRPr="00223087" w:rsidRDefault="00465E8E" w:rsidP="0012025F">
            <w:pPr>
              <w:keepNext/>
              <w:wordWrap/>
              <w:spacing w:line="240" w:lineRule="auto"/>
              <w:jc w:val="center"/>
            </w:pPr>
          </w:p>
        </w:tc>
        <w:tc>
          <w:tcPr>
            <w:tcW w:w="1627" w:type="dxa"/>
            <w:vMerge/>
            <w:tcBorders>
              <w:top w:val="single" w:sz="8" w:space="0" w:color="000000"/>
              <w:left w:val="single" w:sz="8" w:space="0" w:color="000000"/>
              <w:bottom w:val="single" w:sz="8" w:space="0" w:color="000000"/>
              <w:right w:val="single" w:sz="8" w:space="0" w:color="000000"/>
            </w:tcBorders>
            <w:vAlign w:val="center"/>
            <w:hideMark/>
          </w:tcPr>
          <w:p w14:paraId="2162D313" w14:textId="77777777" w:rsidR="00465E8E" w:rsidRPr="00223087" w:rsidRDefault="00465E8E" w:rsidP="0012025F">
            <w:pPr>
              <w:keepNext/>
              <w:wordWrap/>
              <w:spacing w:line="240" w:lineRule="auto"/>
              <w:jc w:val="center"/>
            </w:pP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483E77" w14:textId="77777777" w:rsidR="00465E8E" w:rsidRPr="00223087" w:rsidRDefault="00465E8E" w:rsidP="0012025F">
            <w:pPr>
              <w:keepNext/>
              <w:wordWrap/>
              <w:spacing w:line="240" w:lineRule="auto"/>
              <w:jc w:val="center"/>
            </w:pPr>
            <w:r w:rsidRPr="00223087">
              <w:rPr>
                <w:b/>
                <w:bCs/>
                <w:lang w:val="en-GB"/>
              </w:rPr>
              <w:t>Random cause</w:t>
            </w:r>
          </w:p>
        </w:tc>
        <w:tc>
          <w:tcPr>
            <w:tcW w:w="166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914EC5" w14:textId="77777777" w:rsidR="00465E8E" w:rsidRPr="00223087" w:rsidRDefault="00465E8E" w:rsidP="0012025F">
            <w:pPr>
              <w:keepNext/>
              <w:wordWrap/>
              <w:spacing w:line="240" w:lineRule="auto"/>
              <w:jc w:val="center"/>
            </w:pPr>
            <w:r w:rsidRPr="00223087">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87B8DA" w14:textId="77777777" w:rsidR="00465E8E" w:rsidRPr="00223087" w:rsidRDefault="00465E8E" w:rsidP="0012025F">
            <w:pPr>
              <w:keepNext/>
              <w:wordWrap/>
              <w:spacing w:line="240" w:lineRule="auto"/>
              <w:jc w:val="center"/>
            </w:pPr>
            <w:r w:rsidRPr="00223087">
              <w:rPr>
                <w:b/>
                <w:bCs/>
                <w:lang w:val="en-GB"/>
              </w:rPr>
              <w:t>Placebo Treat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CB6282" w14:textId="77777777" w:rsidR="00465E8E" w:rsidRPr="00223087" w:rsidRDefault="00465E8E" w:rsidP="0012025F">
            <w:pPr>
              <w:keepNext/>
              <w:wordWrap/>
              <w:spacing w:line="240" w:lineRule="auto"/>
              <w:jc w:val="center"/>
            </w:pPr>
            <w:r w:rsidRPr="00223087">
              <w:rPr>
                <w:b/>
                <w:bCs/>
                <w:lang w:val="en-GB"/>
              </w:rPr>
              <w:t>Data subset</w:t>
            </w:r>
          </w:p>
        </w:tc>
      </w:tr>
      <w:tr w:rsidR="00465E8E" w:rsidRPr="00223087" w14:paraId="55142611" w14:textId="77777777" w:rsidTr="0012025F">
        <w:trPr>
          <w:cantSplit/>
          <w:trHeight w:val="13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800693A" w14:textId="77777777" w:rsidR="005445A0" w:rsidRDefault="00465E8E" w:rsidP="0012025F">
            <w:pPr>
              <w:keepNext/>
              <w:wordWrap/>
              <w:spacing w:line="240" w:lineRule="auto"/>
              <w:jc w:val="center"/>
            </w:pPr>
            <w:r w:rsidRPr="00223087">
              <w:t xml:space="preserve">HDD18.5 </w:t>
            </w:r>
          </w:p>
          <w:p w14:paraId="68FB6FF5" w14:textId="6AB0B443" w:rsidR="00465E8E" w:rsidRPr="00223087" w:rsidRDefault="00465E8E" w:rsidP="0012025F">
            <w:pPr>
              <w:keepNext/>
              <w:wordWrap/>
              <w:spacing w:line="240" w:lineRule="auto"/>
              <w:jc w:val="center"/>
            </w:pPr>
            <w:r w:rsidRPr="00223087">
              <w:t>(10 HDD)</w:t>
            </w:r>
          </w:p>
        </w:tc>
        <w:tc>
          <w:tcPr>
            <w:tcW w:w="16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102F395" w14:textId="77777777" w:rsidR="00465E8E" w:rsidRPr="00223087" w:rsidRDefault="00465E8E" w:rsidP="0012025F">
            <w:pPr>
              <w:keepNext/>
              <w:wordWrap/>
              <w:spacing w:line="240" w:lineRule="auto"/>
              <w:jc w:val="center"/>
            </w:pPr>
            <w:r w:rsidRPr="00223087">
              <w:t>8.46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474BFC" w14:textId="77777777" w:rsidR="00465E8E" w:rsidRPr="00223087" w:rsidRDefault="00465E8E" w:rsidP="0012025F">
            <w:pPr>
              <w:keepNext/>
              <w:wordWrap/>
              <w:spacing w:line="240" w:lineRule="auto"/>
              <w:jc w:val="center"/>
            </w:pPr>
            <w:r w:rsidRPr="00223087">
              <w:t>8.466</w:t>
            </w:r>
          </w:p>
        </w:tc>
        <w:tc>
          <w:tcPr>
            <w:tcW w:w="166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3AC681" w14:textId="77777777" w:rsidR="00465E8E" w:rsidRPr="00223087" w:rsidRDefault="00465E8E" w:rsidP="0012025F">
            <w:pPr>
              <w:keepNext/>
              <w:wordWrap/>
              <w:spacing w:line="240" w:lineRule="auto"/>
              <w:jc w:val="center"/>
            </w:pPr>
            <w:r w:rsidRPr="00223087">
              <w:t>8.46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DE3967" w14:textId="77777777" w:rsidR="00465E8E" w:rsidRPr="00223087" w:rsidRDefault="00465E8E" w:rsidP="0012025F">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4CE5AE" w14:textId="77777777" w:rsidR="00465E8E" w:rsidRPr="00223087" w:rsidRDefault="00465E8E" w:rsidP="0012025F">
            <w:pPr>
              <w:keepNext/>
              <w:wordWrap/>
              <w:spacing w:line="240" w:lineRule="auto"/>
              <w:jc w:val="center"/>
            </w:pPr>
            <w:r w:rsidRPr="00223087">
              <w:t>8.466</w:t>
            </w:r>
          </w:p>
        </w:tc>
      </w:tr>
      <w:tr w:rsidR="00465E8E" w:rsidRPr="00223087" w14:paraId="6BCF2707" w14:textId="77777777" w:rsidTr="0012025F">
        <w:trPr>
          <w:cantSplit/>
          <w:trHeight w:val="323"/>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053C90" w14:textId="77777777" w:rsidR="00465E8E" w:rsidRPr="00223087" w:rsidRDefault="00465E8E" w:rsidP="0012025F">
            <w:pPr>
              <w:keepNext/>
              <w:wordWrap/>
              <w:spacing w:line="240" w:lineRule="auto"/>
              <w:jc w:val="center"/>
            </w:pPr>
            <w:r w:rsidRPr="00223087">
              <w:t>Number of external walls (1)</w:t>
            </w:r>
          </w:p>
        </w:tc>
        <w:tc>
          <w:tcPr>
            <w:tcW w:w="16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F10062" w14:textId="77777777" w:rsidR="00465E8E" w:rsidRPr="00223087" w:rsidRDefault="00465E8E" w:rsidP="0012025F">
            <w:pPr>
              <w:keepNext/>
              <w:wordWrap/>
              <w:spacing w:line="240" w:lineRule="auto"/>
              <w:jc w:val="center"/>
            </w:pPr>
            <w:r w:rsidRPr="00223087">
              <w:t>11.75</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8A87F8C" w14:textId="77777777" w:rsidR="00465E8E" w:rsidRPr="00223087" w:rsidRDefault="00465E8E" w:rsidP="0012025F">
            <w:pPr>
              <w:keepNext/>
              <w:wordWrap/>
              <w:spacing w:line="240" w:lineRule="auto"/>
              <w:jc w:val="center"/>
            </w:pPr>
            <w:r w:rsidRPr="00223087">
              <w:t>11.754</w:t>
            </w:r>
          </w:p>
        </w:tc>
        <w:tc>
          <w:tcPr>
            <w:tcW w:w="16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322241" w14:textId="77777777" w:rsidR="00465E8E" w:rsidRPr="00223087" w:rsidRDefault="00465E8E" w:rsidP="0012025F">
            <w:pPr>
              <w:keepNext/>
              <w:wordWrap/>
              <w:spacing w:line="240" w:lineRule="auto"/>
              <w:jc w:val="center"/>
            </w:pPr>
            <w:r w:rsidRPr="00223087">
              <w:t>11.7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591651" w14:textId="77777777" w:rsidR="00465E8E" w:rsidRPr="00223087" w:rsidRDefault="00465E8E" w:rsidP="0012025F">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BA0143" w14:textId="77777777" w:rsidR="00465E8E" w:rsidRPr="00223087" w:rsidRDefault="00465E8E" w:rsidP="0012025F">
            <w:pPr>
              <w:keepNext/>
              <w:wordWrap/>
              <w:spacing w:line="240" w:lineRule="auto"/>
              <w:jc w:val="center"/>
            </w:pPr>
            <w:r w:rsidRPr="00223087">
              <w:t>11.787</w:t>
            </w:r>
          </w:p>
        </w:tc>
      </w:tr>
      <w:tr w:rsidR="00465E8E" w:rsidRPr="00223087" w14:paraId="101AFCAB" w14:textId="77777777" w:rsidTr="0012025F">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192085" w14:textId="77777777" w:rsidR="00465E8E" w:rsidRPr="00223087" w:rsidRDefault="00465E8E" w:rsidP="0012025F">
            <w:pPr>
              <w:keepNext/>
              <w:wordWrap/>
              <w:spacing w:line="240" w:lineRule="auto"/>
              <w:jc w:val="center"/>
            </w:pPr>
            <w:r w:rsidRPr="00223087">
              <w:t>Residential floor area (139)</w:t>
            </w:r>
          </w:p>
        </w:tc>
        <w:tc>
          <w:tcPr>
            <w:tcW w:w="16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01543A" w14:textId="77777777" w:rsidR="00465E8E" w:rsidRPr="00223087" w:rsidRDefault="00465E8E" w:rsidP="0012025F">
            <w:pPr>
              <w:keepNext/>
              <w:wordWrap/>
              <w:spacing w:line="240" w:lineRule="auto"/>
              <w:jc w:val="center"/>
            </w:pPr>
            <w:r w:rsidRPr="00223087">
              <w:t>-41.539</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08FA9B" w14:textId="77777777" w:rsidR="00465E8E" w:rsidRPr="00223087" w:rsidRDefault="00465E8E" w:rsidP="0012025F">
            <w:pPr>
              <w:keepNext/>
              <w:wordWrap/>
              <w:spacing w:line="240" w:lineRule="auto"/>
              <w:jc w:val="center"/>
            </w:pPr>
            <w:r w:rsidRPr="00223087">
              <w:t>-41.539</w:t>
            </w:r>
          </w:p>
        </w:tc>
        <w:tc>
          <w:tcPr>
            <w:tcW w:w="16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982D55C" w14:textId="77777777" w:rsidR="00465E8E" w:rsidRPr="00223087" w:rsidRDefault="00465E8E" w:rsidP="0012025F">
            <w:pPr>
              <w:keepNext/>
              <w:wordWrap/>
              <w:spacing w:line="240" w:lineRule="auto"/>
              <w:jc w:val="center"/>
            </w:pPr>
            <w:r w:rsidRPr="00223087">
              <w:t>-41.53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B402E72" w14:textId="77777777" w:rsidR="00465E8E" w:rsidRPr="00223087" w:rsidRDefault="00465E8E" w:rsidP="0012025F">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42A75A" w14:textId="77777777" w:rsidR="00465E8E" w:rsidRPr="00223087" w:rsidRDefault="00465E8E" w:rsidP="0012025F">
            <w:pPr>
              <w:keepNext/>
              <w:wordWrap/>
              <w:spacing w:line="240" w:lineRule="auto"/>
              <w:jc w:val="center"/>
            </w:pPr>
            <w:r w:rsidRPr="00223087">
              <w:t>-41.539</w:t>
            </w:r>
          </w:p>
        </w:tc>
      </w:tr>
      <w:tr w:rsidR="00465E8E" w:rsidRPr="00223087" w14:paraId="2825ACA5" w14:textId="77777777" w:rsidTr="0012025F">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5BDED8" w14:textId="77777777" w:rsidR="00465E8E" w:rsidRPr="00223087" w:rsidRDefault="00465E8E" w:rsidP="0012025F">
            <w:pPr>
              <w:keepNext/>
              <w:wordWrap/>
              <w:spacing w:line="240" w:lineRule="auto"/>
              <w:jc w:val="center"/>
            </w:pPr>
            <w:r w:rsidRPr="00223087">
              <w:t>Number of heated rooms (1)</w:t>
            </w:r>
          </w:p>
        </w:tc>
        <w:tc>
          <w:tcPr>
            <w:tcW w:w="16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D81038C" w14:textId="77777777" w:rsidR="00465E8E" w:rsidRPr="00223087" w:rsidRDefault="00465E8E" w:rsidP="0012025F">
            <w:pPr>
              <w:keepNext/>
              <w:wordWrap/>
              <w:spacing w:line="240" w:lineRule="auto"/>
              <w:jc w:val="center"/>
            </w:pPr>
            <w:r w:rsidRPr="00223087">
              <w:t>-0.20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971EE19" w14:textId="77777777" w:rsidR="00465E8E" w:rsidRPr="00223087" w:rsidRDefault="00465E8E" w:rsidP="0012025F">
            <w:pPr>
              <w:keepNext/>
              <w:wordWrap/>
              <w:spacing w:line="240" w:lineRule="auto"/>
              <w:jc w:val="center"/>
            </w:pPr>
            <w:r w:rsidRPr="00223087">
              <w:t>-0.204</w:t>
            </w:r>
          </w:p>
        </w:tc>
        <w:tc>
          <w:tcPr>
            <w:tcW w:w="16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C7FF90" w14:textId="77777777" w:rsidR="00465E8E" w:rsidRPr="00223087" w:rsidRDefault="00465E8E" w:rsidP="0012025F">
            <w:pPr>
              <w:keepNext/>
              <w:wordWrap/>
              <w:spacing w:line="240" w:lineRule="auto"/>
              <w:jc w:val="center"/>
            </w:pPr>
            <w:r w:rsidRPr="00223087">
              <w:t>-0.2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A3FFEC" w14:textId="77777777" w:rsidR="00465E8E" w:rsidRPr="00223087" w:rsidRDefault="00465E8E" w:rsidP="0012025F">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9DB495" w14:textId="77777777" w:rsidR="00465E8E" w:rsidRPr="00223087" w:rsidRDefault="00465E8E" w:rsidP="0012025F">
            <w:pPr>
              <w:keepNext/>
              <w:wordWrap/>
              <w:spacing w:line="240" w:lineRule="auto"/>
              <w:jc w:val="center"/>
            </w:pPr>
            <w:r w:rsidRPr="00223087">
              <w:t>-0.202</w:t>
            </w:r>
          </w:p>
        </w:tc>
      </w:tr>
      <w:tr w:rsidR="00465E8E" w:rsidRPr="00223087" w14:paraId="4123916A" w14:textId="77777777" w:rsidTr="0012025F">
        <w:trPr>
          <w:cantSplit/>
          <w:trHeight w:val="516"/>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85CFABA" w14:textId="77777777" w:rsidR="00465E8E" w:rsidRPr="00223087" w:rsidRDefault="00465E8E" w:rsidP="0012025F">
            <w:pPr>
              <w:keepNext/>
              <w:wordWrap/>
              <w:spacing w:line="240" w:lineRule="auto"/>
              <w:jc w:val="center"/>
            </w:pPr>
            <w:r w:rsidRPr="00223087">
              <w:t>Number of heated bathrooms (1)</w:t>
            </w:r>
          </w:p>
        </w:tc>
        <w:tc>
          <w:tcPr>
            <w:tcW w:w="16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0B81AB" w14:textId="77777777" w:rsidR="00465E8E" w:rsidRPr="00223087" w:rsidRDefault="00465E8E" w:rsidP="0012025F">
            <w:pPr>
              <w:keepNext/>
              <w:wordWrap/>
              <w:spacing w:line="240" w:lineRule="auto"/>
              <w:jc w:val="center"/>
            </w:pPr>
            <w:r w:rsidRPr="00223087">
              <w:t>-3.82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7A5DA0" w14:textId="77777777" w:rsidR="00465E8E" w:rsidRPr="00223087" w:rsidRDefault="00465E8E" w:rsidP="0012025F">
            <w:pPr>
              <w:keepNext/>
              <w:wordWrap/>
              <w:spacing w:line="240" w:lineRule="auto"/>
              <w:jc w:val="center"/>
            </w:pPr>
            <w:r w:rsidRPr="00223087">
              <w:t>-3.828</w:t>
            </w:r>
          </w:p>
        </w:tc>
        <w:tc>
          <w:tcPr>
            <w:tcW w:w="16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66C188" w14:textId="77777777" w:rsidR="00465E8E" w:rsidRPr="00223087" w:rsidRDefault="00465E8E" w:rsidP="0012025F">
            <w:pPr>
              <w:keepNext/>
              <w:wordWrap/>
              <w:spacing w:line="240" w:lineRule="auto"/>
              <w:jc w:val="center"/>
            </w:pPr>
            <w:r w:rsidRPr="00223087">
              <w:t>-3.85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C1B425D" w14:textId="77777777" w:rsidR="00465E8E" w:rsidRPr="00223087" w:rsidRDefault="00465E8E" w:rsidP="0012025F">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CCDE052" w14:textId="77777777" w:rsidR="00465E8E" w:rsidRPr="00223087" w:rsidRDefault="00465E8E" w:rsidP="0012025F">
            <w:pPr>
              <w:keepNext/>
              <w:wordWrap/>
              <w:spacing w:line="240" w:lineRule="auto"/>
              <w:jc w:val="center"/>
            </w:pPr>
            <w:r w:rsidRPr="00223087">
              <w:t>-3.826</w:t>
            </w:r>
          </w:p>
        </w:tc>
      </w:tr>
      <w:tr w:rsidR="00465E8E" w:rsidRPr="00223087" w14:paraId="343CF277" w14:textId="77777777" w:rsidTr="0012025F">
        <w:trPr>
          <w:cantSplit/>
          <w:trHeight w:val="433"/>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8E715E" w14:textId="77777777" w:rsidR="00465E8E" w:rsidRPr="00223087" w:rsidRDefault="00465E8E" w:rsidP="0012025F">
            <w:pPr>
              <w:keepNext/>
              <w:wordWrap/>
              <w:spacing w:line="240" w:lineRule="auto"/>
              <w:jc w:val="center"/>
            </w:pPr>
            <w:r w:rsidRPr="00223087">
              <w:t>Number of external wall windows (1)</w:t>
            </w:r>
          </w:p>
        </w:tc>
        <w:tc>
          <w:tcPr>
            <w:tcW w:w="16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F9FDF2A" w14:textId="77777777" w:rsidR="00465E8E" w:rsidRPr="00223087" w:rsidRDefault="00465E8E" w:rsidP="0012025F">
            <w:pPr>
              <w:keepNext/>
              <w:wordWrap/>
              <w:spacing w:line="240" w:lineRule="auto"/>
              <w:jc w:val="center"/>
            </w:pPr>
            <w:r w:rsidRPr="00223087">
              <w:t>-11.94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413B0E" w14:textId="77777777" w:rsidR="00465E8E" w:rsidRPr="00223087" w:rsidRDefault="00465E8E" w:rsidP="0012025F">
            <w:pPr>
              <w:keepNext/>
              <w:wordWrap/>
              <w:spacing w:line="240" w:lineRule="auto"/>
              <w:jc w:val="center"/>
            </w:pPr>
            <w:r w:rsidRPr="00223087">
              <w:t>-11.945</w:t>
            </w:r>
          </w:p>
        </w:tc>
        <w:tc>
          <w:tcPr>
            <w:tcW w:w="16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835809" w14:textId="77777777" w:rsidR="00465E8E" w:rsidRPr="00223087" w:rsidRDefault="00465E8E" w:rsidP="0012025F">
            <w:pPr>
              <w:keepNext/>
              <w:wordWrap/>
              <w:spacing w:line="240" w:lineRule="auto"/>
              <w:jc w:val="center"/>
            </w:pPr>
            <w:r w:rsidRPr="00223087">
              <w:t>-11.94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D523D8" w14:textId="77777777" w:rsidR="00465E8E" w:rsidRPr="00223087" w:rsidRDefault="00465E8E" w:rsidP="0012025F">
            <w:pPr>
              <w:keepNext/>
              <w:wordWrap/>
              <w:spacing w:line="240" w:lineRule="auto"/>
              <w:jc w:val="center"/>
            </w:pPr>
            <w:r w:rsidRPr="00223087">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CCCF64" w14:textId="77777777" w:rsidR="00465E8E" w:rsidRPr="00223087" w:rsidRDefault="00465E8E" w:rsidP="0012025F">
            <w:pPr>
              <w:keepNext/>
              <w:wordWrap/>
              <w:spacing w:line="240" w:lineRule="auto"/>
              <w:jc w:val="center"/>
            </w:pPr>
            <w:r w:rsidRPr="00223087">
              <w:t>-11.949</w:t>
            </w:r>
          </w:p>
        </w:tc>
      </w:tr>
    </w:tbl>
    <w:p w14:paraId="3BB868FF" w14:textId="77777777" w:rsidR="00A032E0" w:rsidRDefault="00A032E0" w:rsidP="002108A0"/>
    <w:p w14:paraId="3C093FDA" w14:textId="36E4035F" w:rsidR="001765FF" w:rsidRDefault="001765FF" w:rsidP="002F44C8">
      <w:pPr>
        <w:pStyle w:val="Heading2"/>
        <w:numPr>
          <w:ilvl w:val="1"/>
          <w:numId w:val="51"/>
        </w:numPr>
      </w:pPr>
      <w:bookmarkStart w:id="120" w:name="_Toc137595496"/>
      <w:r>
        <w:t>Summary</w:t>
      </w:r>
      <w:bookmarkEnd w:id="120"/>
    </w:p>
    <w:p w14:paraId="0AA02E41" w14:textId="0ED1E7C3" w:rsidR="001765FF" w:rsidRDefault="001765FF" w:rsidP="001765FF">
      <w:r w:rsidRPr="00EC6EEB">
        <w:t xml:space="preserve">This chapter has </w:t>
      </w:r>
      <w:r>
        <w:t>demonstrated</w:t>
      </w:r>
      <w:r w:rsidRPr="00EC6EEB">
        <w:t xml:space="preserve"> the implementation of the proposed ML-based causal inference framework to assess and quantify the</w:t>
      </w:r>
      <w:r w:rsidRPr="001765FF">
        <w:t xml:space="preserve"> role of socio-economic factors and heating equipment </w:t>
      </w:r>
      <w:r w:rsidRPr="001765FF">
        <w:lastRenderedPageBreak/>
        <w:t>selection in energy consumption</w:t>
      </w:r>
      <w:r w:rsidRPr="00EC6EEB">
        <w:t>. The derived causal inference results offer insights into the research questions posed in this chapter and accentuate their significance within the built environment.</w:t>
      </w:r>
    </w:p>
    <w:p w14:paraId="2F015B1D" w14:textId="3C0274C1" w:rsidR="001765FF" w:rsidRDefault="001765FF" w:rsidP="002F44C8">
      <w:pPr>
        <w:pStyle w:val="Heading3"/>
        <w:numPr>
          <w:ilvl w:val="2"/>
          <w:numId w:val="53"/>
        </w:numPr>
      </w:pPr>
      <w:bookmarkStart w:id="121" w:name="_Toc137595497"/>
      <w:r w:rsidRPr="001765FF">
        <w:t>Do occupant socio-economic characteristics and the choice of heating equipment serve as causal factors in determining the</w:t>
      </w:r>
      <w:r>
        <w:t xml:space="preserve"> </w:t>
      </w:r>
      <w:r w:rsidRPr="001765FF">
        <w:t>EUI in buildings?</w:t>
      </w:r>
      <w:bookmarkEnd w:id="121"/>
    </w:p>
    <w:p w14:paraId="29558654" w14:textId="48EDDB4F" w:rsidR="001765FF" w:rsidRPr="0094433E" w:rsidRDefault="00FC4EE8" w:rsidP="00FC4EE8">
      <w:pPr>
        <w:rPr>
          <w:szCs w:val="26"/>
        </w:rPr>
      </w:pPr>
      <w:r w:rsidRPr="00FC4EE8">
        <w:t>Occupant socio-economic characteristics and choices in heating equipment indeed serve as causal factors in determining the EUI in buildings. This conclusion has been substantiated by a rigorous causal inference analysis mechanism</w:t>
      </w:r>
      <w:r>
        <w:t xml:space="preserve"> using DML</w:t>
      </w:r>
      <w:r w:rsidRPr="00FC4EE8">
        <w:t>. The identified causal effects emerge from an intricate interplay of a multitude of variables, including climatic factors, building characteristics, occupant behavior, and socio-economic attributes. These factors have been meticulously analyzed and integrated using directed acyclic graphs</w:t>
      </w:r>
      <w:r>
        <w:t>.</w:t>
      </w:r>
      <w:r w:rsidRPr="00FC4EE8">
        <w:t xml:space="preserve"> By harnessing expert domain knowledge, the analysis comprehensively illustrates how socio-economic factors of occupants and their choices of heating equipment can influence energy usage patterns in buildings.</w:t>
      </w:r>
    </w:p>
    <w:p w14:paraId="03559DC2" w14:textId="77777777" w:rsidR="001765FF" w:rsidRDefault="001765FF" w:rsidP="002108A0"/>
    <w:p w14:paraId="260FFEFE" w14:textId="6A8D0B1C" w:rsidR="00FC4EE8" w:rsidRDefault="00FC4EE8" w:rsidP="002F44C8">
      <w:pPr>
        <w:pStyle w:val="Heading3"/>
        <w:numPr>
          <w:ilvl w:val="2"/>
          <w:numId w:val="53"/>
        </w:numPr>
      </w:pPr>
      <w:bookmarkStart w:id="122" w:name="_Toc137595498"/>
      <w:r w:rsidRPr="00FC4EE8">
        <w:t>If these are indeed causal factors, can their effect be quantified?</w:t>
      </w:r>
      <w:bookmarkEnd w:id="122"/>
    </w:p>
    <w:p w14:paraId="316B965B" w14:textId="77777777" w:rsidR="00076963" w:rsidRDefault="00324A4A" w:rsidP="00FC4EE8">
      <w:r w:rsidRPr="00324A4A">
        <w:t>Certainly, the causal factors of occupant socio-economic characteristics and the choice of heating equipment on the EUI in buildings can be quantified, providing practical and actionable insights for policy-making and energy efficiency strategies. An in-depth analysis of the primary heating facilities utilized in the dataset demonstrates that a transition from a kerosene boiler to a gas boiler could potentially result in a decrease of EUI by 6.161 kWh/m</w:t>
      </w:r>
      <w:r w:rsidRPr="00076963">
        <w:rPr>
          <w:vertAlign w:val="superscript"/>
        </w:rPr>
        <w:t>2</w:t>
      </w:r>
      <w:r w:rsidRPr="00324A4A">
        <w:t xml:space="preserve">. When taking all equipment into account, using individual heating with either a briquette boiler or an electric blanket as the main heating equipment generally contributes to an increase in EUI. Additionally, the employment of auxiliary heating typically leads to an increase in EUI, with the notable exception of scenarios involving individual heating with a propane gas boiler, where auxiliary heating use results in a decrease in EUI. </w:t>
      </w:r>
    </w:p>
    <w:p w14:paraId="077B7A95" w14:textId="77777777" w:rsidR="00076963" w:rsidRDefault="00076963" w:rsidP="00FC4EE8"/>
    <w:p w14:paraId="22317504" w14:textId="0773FB47" w:rsidR="00FC4EE8" w:rsidRDefault="00324A4A" w:rsidP="00FC4EE8">
      <w:r w:rsidRPr="00324A4A">
        <w:t>The effects of occupant socio-economic characteristics have also been quantified. For instance, the age, education level, and average monthly income of the household occupants have been found to impact EUI by 10.208 kWh/m</w:t>
      </w:r>
      <w:r w:rsidRPr="00076963">
        <w:rPr>
          <w:vertAlign w:val="superscript"/>
        </w:rPr>
        <w:t>2</w:t>
      </w:r>
      <w:r w:rsidRPr="00324A4A">
        <w:t>, -18.012 kWh/m</w:t>
      </w:r>
      <w:r w:rsidRPr="00076963">
        <w:rPr>
          <w:vertAlign w:val="superscript"/>
        </w:rPr>
        <w:t>2</w:t>
      </w:r>
      <w:r w:rsidRPr="00324A4A">
        <w:t>, and -18.865 kWh/m</w:t>
      </w:r>
      <w:r w:rsidRPr="00076963">
        <w:rPr>
          <w:vertAlign w:val="superscript"/>
        </w:rPr>
        <w:t>2</w:t>
      </w:r>
      <w:r w:rsidRPr="00324A4A">
        <w:t xml:space="preserve">, respectively. </w:t>
      </w:r>
      <w:r w:rsidRPr="00324A4A">
        <w:lastRenderedPageBreak/>
        <w:t>Lastly, households with primary income sources not derived from occupation are typically associated with higher EUI, underscoring the importance of socio-economic considerations in understanding and managing building energy consumption.</w:t>
      </w:r>
    </w:p>
    <w:p w14:paraId="0029448D" w14:textId="77777777" w:rsidR="00FC4EE8" w:rsidRPr="00FC4EE8" w:rsidRDefault="00FC4EE8" w:rsidP="00FC4EE8"/>
    <w:p w14:paraId="29C581F5" w14:textId="1DE686AB" w:rsidR="00FC4EE8" w:rsidRDefault="00076963" w:rsidP="002F44C8">
      <w:pPr>
        <w:pStyle w:val="Heading3"/>
        <w:numPr>
          <w:ilvl w:val="2"/>
          <w:numId w:val="53"/>
        </w:numPr>
      </w:pPr>
      <w:bookmarkStart w:id="123" w:name="_Toc137595499"/>
      <w:r>
        <w:t xml:space="preserve">What </w:t>
      </w:r>
      <w:r w:rsidRPr="00076963">
        <w:t>insights can be derived from causal inference analysis regarding the role of socio-economic factors and the adoption heating equipment towards EUI reduction</w:t>
      </w:r>
      <w:r w:rsidR="001765FF" w:rsidRPr="001765FF">
        <w:t>?</w:t>
      </w:r>
      <w:bookmarkEnd w:id="123"/>
    </w:p>
    <w:p w14:paraId="3F3B0E82" w14:textId="0D0DF4B6" w:rsidR="00076963" w:rsidRPr="00076963" w:rsidRDefault="00076963" w:rsidP="00076963">
      <w:r w:rsidRPr="00076963">
        <w:t>Regarding heating equipment, the results strongly suggest that efforts should be made to decrease the usage of individual heating methods such as briquette boilers and electric blankets, which have been found to consume the highest EUI. It would be beneficial for the government to raise awareness about the energy efficiency of individual heating equipment like gas, electric, and propane boilers. Furthermore, central heating systems have been shown to be more advantageous in terms of energy use compared to district heating equipment.</w:t>
      </w:r>
    </w:p>
    <w:p w14:paraId="57A862D3" w14:textId="77777777" w:rsidR="00076963" w:rsidRPr="00076963" w:rsidRDefault="00076963" w:rsidP="00076963"/>
    <w:p w14:paraId="405524B4" w14:textId="7F395316" w:rsidR="00076963" w:rsidRPr="00076963" w:rsidRDefault="00076963" w:rsidP="00076963">
      <w:r w:rsidRPr="00076963">
        <w:t>These findings underscore the imperative to consider socio-economic factors in energy-saving policies. The results from the causal inference analysis illuminate the necessity for the government to integrate considerations of occupant socio-economic characteristics into such policies. The pressing need to incorporate these socio-economic factors is evident, as existing energy policies that primarily focus on building characteristics, such as thermal performance, seem to have reached a plateau in their efficacy.</w:t>
      </w:r>
      <w:r>
        <w:t xml:space="preserve"> </w:t>
      </w:r>
      <w:r w:rsidRPr="00076963">
        <w:t>In contrast, socio-economic factors like age, education level, and average monthly income have demonstrated promising potential for reducing EUI. This further amplifies the argument for a more inclusive approach in policy formulation, integrating socio-economic considerations into energy-saving strategies.</w:t>
      </w:r>
    </w:p>
    <w:p w14:paraId="1D6DE3DC" w14:textId="77777777" w:rsidR="00076963" w:rsidRPr="00076963" w:rsidRDefault="00076963" w:rsidP="00076963"/>
    <w:p w14:paraId="5918A787" w14:textId="1BCB39ED" w:rsidR="00076963" w:rsidRPr="00076963" w:rsidRDefault="00076963" w:rsidP="00076963">
      <w:r w:rsidRPr="00076963">
        <w:t>Furthermore, an important insight derived from the causal results is the necessity for targeted awareness campaigns, especially among households whose main source of income is not derived from the head's or spouse's occupation. These households tend to have a higher EUI consumption, indicating the need for tailored interventions. For instance, the government could focus on raising awareness about the choice of energy-efficient equipment among these households, contributing to more sustainable energy consumption patterns.</w:t>
      </w:r>
    </w:p>
    <w:p w14:paraId="37D1DC9B" w14:textId="542807FD" w:rsidR="002108A0" w:rsidRPr="00C57A93" w:rsidRDefault="002108A0" w:rsidP="002F44C8">
      <w:pPr>
        <w:pStyle w:val="Heading1"/>
        <w:numPr>
          <w:ilvl w:val="0"/>
          <w:numId w:val="1"/>
        </w:numPr>
      </w:pPr>
      <w:bookmarkStart w:id="124" w:name="_Toc137595500"/>
      <w:r w:rsidRPr="002108A0">
        <w:lastRenderedPageBreak/>
        <w:t>The</w:t>
      </w:r>
      <w:r w:rsidR="00076963">
        <w:t xml:space="preserve"> </w:t>
      </w:r>
      <w:r w:rsidR="00076963" w:rsidRPr="00076963">
        <w:t>effect of occupant personal and behavioral factors on thermal sensation</w:t>
      </w:r>
      <w:bookmarkEnd w:id="124"/>
    </w:p>
    <w:p w14:paraId="046640F8" w14:textId="5417371B" w:rsidR="00C57A93" w:rsidRPr="00C57A93" w:rsidRDefault="00C57A93" w:rsidP="002F44C8">
      <w:pPr>
        <w:pStyle w:val="Heading2"/>
        <w:numPr>
          <w:ilvl w:val="1"/>
          <w:numId w:val="54"/>
        </w:numPr>
      </w:pPr>
      <w:bookmarkStart w:id="125" w:name="_Toc137595501"/>
      <w:r w:rsidRPr="00C57A93">
        <w:t>Occupant personal factors and thermal sensation</w:t>
      </w:r>
      <w:bookmarkEnd w:id="125"/>
    </w:p>
    <w:p w14:paraId="7E4E6F98" w14:textId="6CC287CA" w:rsidR="00C57A93" w:rsidRDefault="00C57A93" w:rsidP="002F44C8">
      <w:pPr>
        <w:pStyle w:val="Heading3"/>
        <w:numPr>
          <w:ilvl w:val="2"/>
          <w:numId w:val="55"/>
        </w:numPr>
      </w:pPr>
      <w:bookmarkStart w:id="126" w:name="_Toc137595502"/>
      <w:r w:rsidRPr="00C57A93">
        <w:t>Sex, age, and BMI vs thermal sensation</w:t>
      </w:r>
      <w:bookmarkEnd w:id="126"/>
    </w:p>
    <w:p w14:paraId="54E54007" w14:textId="77C75711" w:rsidR="00693510" w:rsidRDefault="00277CEB" w:rsidP="00076963">
      <w:r w:rsidRPr="00277CEB">
        <w:t xml:space="preserve">The analysis of the effects of sex, age, and BMI on thermal sensation reveals interesting patterns. Regarding sex, it appears that males on average possess a thermal sensation that is 0.031 units higher than that of females, suggesting a mild </w:t>
      </w:r>
      <w:r>
        <w:t>sex</w:t>
      </w:r>
      <w:r w:rsidRPr="00277CEB">
        <w:t xml:space="preserve"> difference in thermal perception. Conversely, age does not appear to significantly impact an individual's thermal sensation. This observation holds true even when males and females are considered separately, suggesting a relative consistency in thermal sensation across different age groups. </w:t>
      </w:r>
      <w:r w:rsidR="00693510">
        <w:t>Table 7.1 provide more details.</w:t>
      </w:r>
    </w:p>
    <w:p w14:paraId="275D5158" w14:textId="77777777" w:rsidR="00693510" w:rsidRDefault="00693510" w:rsidP="00076963"/>
    <w:p w14:paraId="1C3882FB" w14:textId="77777777" w:rsidR="00D80917" w:rsidRDefault="00277CEB" w:rsidP="00D80917">
      <w:r w:rsidRPr="00277CEB">
        <w:t>The relationship between BMI and thermal sensation</w:t>
      </w:r>
      <w:r w:rsidR="00693510">
        <w:t xml:space="preserve">, as shown in Figure 7.1, indicates </w:t>
      </w:r>
      <w:r w:rsidRPr="00277CEB">
        <w:t>that occupants classified as obese have a thermal sensation that is 0.205 units higher than those classified as overweight, echoing the findings of</w:t>
      </w:r>
      <w:r w:rsidR="00693510">
        <w:t xml:space="preserve"> </w:t>
      </w:r>
      <w:r w:rsidR="00693510">
        <w:fldChar w:fldCharType="begin"/>
      </w:r>
      <w:r w:rsidR="00693510">
        <w:instrText xml:space="preserve"> ADDIN ZOTERO_ITEM CSL_CITATION {"citationID":"d0AJAI47","properties":{"formattedCitation":"(Ming et al., 2023)","plainCitation":"(Ming et al., 2023)","noteIndex":0},"citationItems":[{"id":943,"uris":["http://zotero.org/users/10432387/items/YBE8I5JU"],"itemData":{"id":943,"type":"article-journal","container-title":"Energy and Buildings","ISSN":"0378-7788","journalAbbreviation":"Energy and Buildings","note":"publisher: Elsevier","page":"112834","title":"A comprehensive understanding of adaptive thermal comfort in dynamic environments–An interaction matrix-based path analysis modeling framework","volume":"284","author":[{"family":"Ming","given":"Ru"},{"family":"Li","given":"Baizhan"},{"family":"Du","given":"Chenqiu"},{"family":"Yu","given":"Wei"},{"family":"Liu","given":"Hong"},{"family":"Kosonen","given":"Risto"},{"family":"Yao","given":"Runming"}],"issued":{"date-parts":[["2023"]]}}}],"schema":"https://github.com/citation-style-language/schema/raw/master/csl-citation.json"} </w:instrText>
      </w:r>
      <w:r w:rsidR="00693510">
        <w:fldChar w:fldCharType="separate"/>
      </w:r>
      <w:r w:rsidR="00693510">
        <w:rPr>
          <w:noProof/>
        </w:rPr>
        <w:t>(Ming et al., 2023)</w:t>
      </w:r>
      <w:r w:rsidR="00693510">
        <w:fldChar w:fldCharType="end"/>
      </w:r>
      <w:r w:rsidRPr="00277CEB">
        <w:t xml:space="preserve"> who observed similar results among subjects with higher BMIs. Conversely, occupants in the overweight category were found to have a slightly lower thermal sensation, by 0.015 units, compared to those of normal weight. These findings illustrate the multifaceted influences of personal characteristics on thermal sensation, and the need for more nuanced understanding and considerations in designing thermally comfortable environments.</w:t>
      </w:r>
      <w:bookmarkStart w:id="127" w:name="_Toc137462952"/>
    </w:p>
    <w:p w14:paraId="55C1833E" w14:textId="77777777" w:rsidR="00D80917" w:rsidRDefault="00D80917" w:rsidP="00D80917"/>
    <w:p w14:paraId="77EADAF5" w14:textId="542BFBA1" w:rsidR="00D95324" w:rsidRPr="00D95324" w:rsidRDefault="0091096D" w:rsidP="00D80917">
      <w:r>
        <w:t xml:space="preserve">Table 7. </w:t>
      </w:r>
      <w:r w:rsidR="00B52BCD">
        <w:fldChar w:fldCharType="begin"/>
      </w:r>
      <w:r w:rsidR="00B52BCD">
        <w:instrText xml:space="preserve"> SEQ Table_7. \* ARABIC </w:instrText>
      </w:r>
      <w:r w:rsidR="00B52BCD">
        <w:fldChar w:fldCharType="separate"/>
      </w:r>
      <w:r w:rsidR="00EC4C2A">
        <w:rPr>
          <w:noProof/>
        </w:rPr>
        <w:t>1</w:t>
      </w:r>
      <w:r w:rsidR="00B52BCD">
        <w:rPr>
          <w:noProof/>
        </w:rPr>
        <w:fldChar w:fldCharType="end"/>
      </w:r>
      <w:r w:rsidR="0060102F">
        <w:rPr>
          <w:noProof/>
        </w:rPr>
        <w:t xml:space="preserve">. </w:t>
      </w:r>
      <w:r w:rsidR="00D26EFF">
        <w:t>Causal effects of sex and age on thermal sensation</w:t>
      </w:r>
      <w:bookmarkEnd w:id="127"/>
    </w:p>
    <w:tbl>
      <w:tblPr>
        <w:tblW w:w="0" w:type="auto"/>
        <w:tblCellMar>
          <w:left w:w="0" w:type="dxa"/>
          <w:right w:w="0" w:type="dxa"/>
        </w:tblCellMar>
        <w:tblLook w:val="0600" w:firstRow="0" w:lastRow="0" w:firstColumn="0" w:lastColumn="0" w:noHBand="1" w:noVBand="1"/>
      </w:tblPr>
      <w:tblGrid>
        <w:gridCol w:w="1690"/>
        <w:gridCol w:w="1701"/>
        <w:gridCol w:w="1215"/>
        <w:gridCol w:w="1721"/>
        <w:gridCol w:w="1304"/>
        <w:gridCol w:w="854"/>
      </w:tblGrid>
      <w:tr w:rsidR="00C57A93" w:rsidRPr="002758D4" w14:paraId="6A5907C6" w14:textId="77777777" w:rsidTr="00C57A93">
        <w:trPr>
          <w:cantSplit/>
          <w:trHeight w:val="245"/>
        </w:trPr>
        <w:tc>
          <w:tcPr>
            <w:tcW w:w="169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B7ADCA" w14:textId="77777777" w:rsidR="00C57A93" w:rsidRPr="002758D4" w:rsidRDefault="00C57A93" w:rsidP="0046083F">
            <w:pPr>
              <w:keepNext/>
              <w:spacing w:line="240" w:lineRule="auto"/>
              <w:jc w:val="center"/>
            </w:pPr>
            <w:r w:rsidRPr="002758D4">
              <w:rPr>
                <w:b/>
                <w:bCs/>
              </w:rPr>
              <w:t>Variable (unit increment)</w:t>
            </w:r>
          </w:p>
          <w:p w14:paraId="23931FC9" w14:textId="77777777" w:rsidR="00C57A93" w:rsidRPr="002758D4" w:rsidRDefault="00C57A93" w:rsidP="0046083F">
            <w:pPr>
              <w:keepNext/>
              <w:spacing w:line="240" w:lineRule="auto"/>
              <w:jc w:val="center"/>
            </w:pPr>
          </w:p>
        </w:tc>
        <w:tc>
          <w:tcPr>
            <w:tcW w:w="170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373018" w14:textId="3B2B49CF" w:rsidR="00C57A93" w:rsidRPr="00503CFB" w:rsidRDefault="00503CFB" w:rsidP="00503CFB">
            <w:pPr>
              <w:keepNext/>
              <w:spacing w:line="240" w:lineRule="auto"/>
              <w:jc w:val="center"/>
              <w:rPr>
                <w:b/>
                <w:bCs/>
              </w:rPr>
            </w:pPr>
            <w:r w:rsidRPr="00503CFB">
              <w:rPr>
                <w:b/>
                <w:bCs/>
              </w:rPr>
              <w:t>Thermal sensation change</w:t>
            </w:r>
          </w:p>
        </w:tc>
        <w:tc>
          <w:tcPr>
            <w:tcW w:w="5094"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3CECE7" w14:textId="77777777" w:rsidR="00C57A93" w:rsidRPr="002758D4" w:rsidRDefault="00C57A93" w:rsidP="0046083F">
            <w:pPr>
              <w:keepNext/>
              <w:spacing w:line="240" w:lineRule="auto"/>
              <w:jc w:val="center"/>
              <w:rPr>
                <w:b/>
                <w:bCs/>
              </w:rPr>
            </w:pPr>
            <w:r w:rsidRPr="002758D4">
              <w:rPr>
                <w:b/>
                <w:bCs/>
              </w:rPr>
              <w:t>Refutation</w:t>
            </w:r>
          </w:p>
        </w:tc>
      </w:tr>
      <w:tr w:rsidR="00C57A93" w:rsidRPr="002758D4" w14:paraId="7D8A7731" w14:textId="77777777" w:rsidTr="00C57A93">
        <w:trPr>
          <w:cantSplit/>
          <w:trHeight w:val="379"/>
        </w:trPr>
        <w:tc>
          <w:tcPr>
            <w:tcW w:w="1690" w:type="dxa"/>
            <w:vMerge/>
            <w:tcBorders>
              <w:top w:val="single" w:sz="8" w:space="0" w:color="000000"/>
              <w:left w:val="single" w:sz="8" w:space="0" w:color="000000"/>
              <w:bottom w:val="single" w:sz="8" w:space="0" w:color="000000"/>
              <w:right w:val="single" w:sz="8" w:space="0" w:color="000000"/>
            </w:tcBorders>
            <w:vAlign w:val="center"/>
            <w:hideMark/>
          </w:tcPr>
          <w:p w14:paraId="748C170F" w14:textId="77777777" w:rsidR="00C57A93" w:rsidRPr="002758D4" w:rsidRDefault="00C57A93" w:rsidP="0046083F">
            <w:pPr>
              <w:keepNext/>
              <w:spacing w:line="240" w:lineRule="auto"/>
              <w:jc w:val="center"/>
            </w:pPr>
          </w:p>
        </w:tc>
        <w:tc>
          <w:tcPr>
            <w:tcW w:w="1701" w:type="dxa"/>
            <w:vMerge/>
            <w:tcBorders>
              <w:top w:val="single" w:sz="8" w:space="0" w:color="000000"/>
              <w:left w:val="single" w:sz="8" w:space="0" w:color="000000"/>
              <w:bottom w:val="single" w:sz="8" w:space="0" w:color="000000"/>
              <w:right w:val="single" w:sz="8" w:space="0" w:color="000000"/>
            </w:tcBorders>
            <w:vAlign w:val="center"/>
            <w:hideMark/>
          </w:tcPr>
          <w:p w14:paraId="3D5D9C60" w14:textId="77777777" w:rsidR="00C57A93" w:rsidRPr="002758D4" w:rsidRDefault="00C57A93" w:rsidP="0046083F">
            <w:pPr>
              <w:keepNext/>
              <w:spacing w:line="240" w:lineRule="auto"/>
              <w:jc w:val="center"/>
            </w:pP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44E784" w14:textId="77777777" w:rsidR="00C57A93" w:rsidRPr="002758D4" w:rsidRDefault="00C57A93" w:rsidP="0046083F">
            <w:pPr>
              <w:keepNext/>
              <w:spacing w:line="240" w:lineRule="auto"/>
              <w:jc w:val="center"/>
            </w:pPr>
            <w:r w:rsidRPr="002758D4">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728839" w14:textId="77777777" w:rsidR="00C57A93" w:rsidRPr="002758D4" w:rsidRDefault="00C57A93" w:rsidP="0046083F">
            <w:pPr>
              <w:keepNext/>
              <w:spacing w:line="240" w:lineRule="auto"/>
              <w:jc w:val="center"/>
            </w:pPr>
            <w:r w:rsidRPr="002758D4">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E0C14F" w14:textId="77777777" w:rsidR="00C57A93" w:rsidRPr="002758D4" w:rsidRDefault="00C57A93" w:rsidP="0046083F">
            <w:pPr>
              <w:keepNext/>
              <w:spacing w:line="240" w:lineRule="auto"/>
              <w:jc w:val="center"/>
            </w:pPr>
            <w:r w:rsidRPr="002758D4">
              <w:rPr>
                <w:b/>
                <w:bCs/>
                <w:lang w:val="en-GB"/>
              </w:rPr>
              <w:t xml:space="preserve">Placebo Treatmen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64BBEE" w14:textId="77777777" w:rsidR="00C57A93" w:rsidRPr="002758D4" w:rsidRDefault="00C57A93" w:rsidP="0046083F">
            <w:pPr>
              <w:keepNext/>
              <w:spacing w:line="240" w:lineRule="auto"/>
              <w:jc w:val="center"/>
            </w:pPr>
            <w:r>
              <w:rPr>
                <w:b/>
                <w:bCs/>
                <w:lang w:val="en-GB"/>
              </w:rPr>
              <w:t>Data subset</w:t>
            </w:r>
          </w:p>
        </w:tc>
      </w:tr>
      <w:tr w:rsidR="00C57A93" w:rsidRPr="002758D4" w14:paraId="2B5C0B8A" w14:textId="77777777" w:rsidTr="00277CEB">
        <w:trPr>
          <w:cantSplit/>
          <w:trHeight w:val="29"/>
        </w:trPr>
        <w:tc>
          <w:tcPr>
            <w:tcW w:w="169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0B9BEB" w14:textId="61255EDD" w:rsidR="00C57A93" w:rsidRPr="002758D4" w:rsidRDefault="00C57A93" w:rsidP="00277CEB">
            <w:pPr>
              <w:keepNext/>
              <w:spacing w:line="240" w:lineRule="auto"/>
              <w:jc w:val="center"/>
            </w:pPr>
            <w:r w:rsidRPr="00C57A93">
              <w:t>Gender (from female to male)</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696FCC" w14:textId="6A51829B" w:rsidR="00C57A93" w:rsidRPr="002758D4" w:rsidRDefault="00C57A93" w:rsidP="00277CEB">
            <w:pPr>
              <w:keepNext/>
              <w:spacing w:line="240" w:lineRule="auto"/>
              <w:jc w:val="center"/>
            </w:pPr>
            <w:r w:rsidRPr="00C57A93">
              <w:rPr>
                <w:rFonts w:hint="eastAsia"/>
              </w:rPr>
              <w:t>0.031</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F2AE64" w14:textId="26A67AFF" w:rsidR="00C57A93" w:rsidRPr="002758D4" w:rsidRDefault="00C57A93" w:rsidP="00277CEB">
            <w:pPr>
              <w:keepNext/>
              <w:spacing w:line="240" w:lineRule="auto"/>
              <w:jc w:val="center"/>
            </w:pPr>
            <w:r w:rsidRPr="00C57A93">
              <w:rPr>
                <w:rFonts w:hint="eastAsia"/>
              </w:rPr>
              <w:t>0.03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018FE88" w14:textId="5C04FCE5" w:rsidR="00C57A93" w:rsidRPr="002758D4" w:rsidRDefault="00C57A93" w:rsidP="00277CEB">
            <w:pPr>
              <w:keepNext/>
              <w:spacing w:line="240" w:lineRule="auto"/>
              <w:jc w:val="center"/>
            </w:pPr>
            <w:r w:rsidRPr="00C57A93">
              <w:rPr>
                <w:rFonts w:hint="eastAsia"/>
              </w:rPr>
              <w:t>0.03</w:t>
            </w: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9E976D4" w14:textId="39886C1E" w:rsidR="00C57A93" w:rsidRPr="002758D4" w:rsidRDefault="00C57A93" w:rsidP="00277CEB">
            <w:pPr>
              <w:keepNext/>
              <w:spacing w:line="240" w:lineRule="auto"/>
              <w:jc w:val="center"/>
            </w:pPr>
            <w:r w:rsidRPr="00C57A93">
              <w:rPr>
                <w:rFonts w:hint="eastAsia"/>
              </w:rPr>
              <w:t>0.03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C809189" w14:textId="6CFC63F4" w:rsidR="00C57A93" w:rsidRPr="002758D4" w:rsidRDefault="00C57A93" w:rsidP="00277CEB">
            <w:pPr>
              <w:keepNext/>
              <w:spacing w:line="240" w:lineRule="auto"/>
              <w:jc w:val="center"/>
            </w:pPr>
            <w:r w:rsidRPr="00C57A93">
              <w:rPr>
                <w:rFonts w:hint="eastAsia"/>
              </w:rPr>
              <w:t>0.031</w:t>
            </w:r>
          </w:p>
        </w:tc>
      </w:tr>
      <w:tr w:rsidR="00C57A93" w:rsidRPr="002758D4" w14:paraId="7209A622" w14:textId="77777777" w:rsidTr="00277CEB">
        <w:trPr>
          <w:cantSplit/>
          <w:trHeight w:val="248"/>
        </w:trPr>
        <w:tc>
          <w:tcPr>
            <w:tcW w:w="169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5336DA6" w14:textId="1ECB1FA3" w:rsidR="00C57A93" w:rsidRPr="002758D4" w:rsidRDefault="00C57A93" w:rsidP="00277CEB">
            <w:pPr>
              <w:keepNext/>
              <w:spacing w:line="240" w:lineRule="auto"/>
              <w:jc w:val="center"/>
            </w:pPr>
            <w:r w:rsidRPr="00C57A93">
              <w:t>Age (1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023BD8" w14:textId="78160E5A" w:rsidR="00C57A93" w:rsidRPr="002758D4" w:rsidRDefault="00C57A93" w:rsidP="00277CEB">
            <w:pPr>
              <w:keepNext/>
              <w:spacing w:line="240" w:lineRule="auto"/>
              <w:jc w:val="center"/>
            </w:pPr>
            <w:r w:rsidRPr="00C57A93">
              <w:t>0</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BE8C55" w14:textId="5BC94FD1" w:rsidR="00C57A93" w:rsidRPr="002758D4" w:rsidRDefault="00C57A93" w:rsidP="00277CEB">
            <w:pPr>
              <w:keepNext/>
              <w:spacing w:line="240" w:lineRule="auto"/>
              <w:jc w:val="center"/>
            </w:pPr>
            <w:r w:rsidRPr="00C57A9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1A81EE" w14:textId="62D71F91" w:rsidR="00C57A93" w:rsidRPr="002758D4" w:rsidRDefault="00C57A93" w:rsidP="00277CEB">
            <w:pPr>
              <w:keepNext/>
              <w:spacing w:line="240" w:lineRule="auto"/>
              <w:jc w:val="center"/>
            </w:pPr>
            <w:r w:rsidRPr="00C57A9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F7546A" w14:textId="41A8A0A7" w:rsidR="00C57A93" w:rsidRPr="002758D4" w:rsidRDefault="00C57A93" w:rsidP="00277CEB">
            <w:pPr>
              <w:keepNext/>
              <w:spacing w:line="240" w:lineRule="auto"/>
              <w:jc w:val="center"/>
            </w:pPr>
            <w:r w:rsidRPr="00C57A9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46E2EE3" w14:textId="29937BA2" w:rsidR="00C57A93" w:rsidRPr="002758D4" w:rsidRDefault="00C57A93" w:rsidP="00277CEB">
            <w:pPr>
              <w:keepNext/>
              <w:spacing w:line="240" w:lineRule="auto"/>
              <w:jc w:val="center"/>
            </w:pPr>
            <w:r w:rsidRPr="00C57A93">
              <w:t>0</w:t>
            </w:r>
          </w:p>
        </w:tc>
      </w:tr>
      <w:tr w:rsidR="00C57A93" w:rsidRPr="002758D4" w14:paraId="1F68D116" w14:textId="77777777" w:rsidTr="00277CEB">
        <w:trPr>
          <w:cantSplit/>
          <w:trHeight w:val="210"/>
        </w:trPr>
        <w:tc>
          <w:tcPr>
            <w:tcW w:w="169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37673A" w14:textId="718961F7" w:rsidR="00C57A93" w:rsidRPr="002758D4" w:rsidRDefault="00C57A93" w:rsidP="00277CEB">
            <w:pPr>
              <w:keepNext/>
              <w:spacing w:line="240" w:lineRule="auto"/>
              <w:jc w:val="center"/>
            </w:pPr>
            <w:r w:rsidRPr="00C57A93">
              <w:t>Age (10) in females</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800619" w14:textId="646D63DA" w:rsidR="00C57A93" w:rsidRPr="002758D4" w:rsidRDefault="00C57A93" w:rsidP="00277CEB">
            <w:pPr>
              <w:keepNext/>
              <w:spacing w:line="240" w:lineRule="auto"/>
              <w:jc w:val="center"/>
            </w:pPr>
            <w:r w:rsidRPr="00C57A93">
              <w:t>0</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76A176" w14:textId="5507F431" w:rsidR="00C57A93" w:rsidRPr="002758D4" w:rsidRDefault="00C57A93" w:rsidP="00277CEB">
            <w:pPr>
              <w:keepNext/>
              <w:spacing w:line="240" w:lineRule="auto"/>
              <w:jc w:val="center"/>
            </w:pPr>
            <w:r w:rsidRPr="00C57A9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F1CDE12" w14:textId="71E2D7BD" w:rsidR="00C57A93" w:rsidRPr="002758D4" w:rsidRDefault="00C57A93" w:rsidP="00277CEB">
            <w:pPr>
              <w:keepNext/>
              <w:spacing w:line="240" w:lineRule="auto"/>
              <w:jc w:val="center"/>
            </w:pPr>
            <w:r w:rsidRPr="00C57A9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18026D7" w14:textId="7D27F3C4" w:rsidR="00C57A93" w:rsidRPr="002758D4" w:rsidRDefault="00C57A93" w:rsidP="00277CEB">
            <w:pPr>
              <w:keepNext/>
              <w:spacing w:line="240" w:lineRule="auto"/>
              <w:jc w:val="center"/>
            </w:pPr>
            <w:r w:rsidRPr="00C57A9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C5EE44A" w14:textId="19FAB039" w:rsidR="00C57A93" w:rsidRPr="002758D4" w:rsidRDefault="00C57A93" w:rsidP="00277CEB">
            <w:pPr>
              <w:keepNext/>
              <w:spacing w:line="240" w:lineRule="auto"/>
              <w:jc w:val="center"/>
            </w:pPr>
            <w:r w:rsidRPr="00C57A93">
              <w:t>0</w:t>
            </w:r>
          </w:p>
        </w:tc>
      </w:tr>
      <w:tr w:rsidR="00C57A93" w:rsidRPr="002758D4" w14:paraId="02621B4F" w14:textId="77777777" w:rsidTr="00277CEB">
        <w:trPr>
          <w:cantSplit/>
          <w:trHeight w:val="248"/>
        </w:trPr>
        <w:tc>
          <w:tcPr>
            <w:tcW w:w="169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EBCD716" w14:textId="0EC92144" w:rsidR="00C57A93" w:rsidRPr="002758D4" w:rsidRDefault="00C57A93" w:rsidP="00277CEB">
            <w:pPr>
              <w:keepNext/>
              <w:spacing w:line="240" w:lineRule="auto"/>
              <w:jc w:val="center"/>
            </w:pPr>
            <w:r w:rsidRPr="00C57A93">
              <w:t>Age</w:t>
            </w:r>
            <w:r>
              <w:t xml:space="preserve"> </w:t>
            </w:r>
            <w:r w:rsidRPr="00C57A93">
              <w:t>(10) in males</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D944CAC" w14:textId="3A99257E" w:rsidR="00C57A93" w:rsidRPr="002758D4" w:rsidRDefault="00C57A93" w:rsidP="00277CEB">
            <w:pPr>
              <w:keepNext/>
              <w:spacing w:line="240" w:lineRule="auto"/>
              <w:jc w:val="center"/>
            </w:pPr>
            <w:r w:rsidRPr="00C57A93">
              <w:t>0</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D4E289D" w14:textId="2D2FF1E4" w:rsidR="00C57A93" w:rsidRPr="002758D4" w:rsidRDefault="00C57A93" w:rsidP="00277CEB">
            <w:pPr>
              <w:keepNext/>
              <w:spacing w:line="240" w:lineRule="auto"/>
              <w:jc w:val="center"/>
            </w:pPr>
            <w:r w:rsidRPr="00C57A9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A790FD6" w14:textId="267B543D" w:rsidR="00C57A93" w:rsidRPr="002758D4" w:rsidRDefault="00C57A93" w:rsidP="00277CEB">
            <w:pPr>
              <w:keepNext/>
              <w:spacing w:line="240" w:lineRule="auto"/>
              <w:jc w:val="center"/>
            </w:pPr>
            <w:r w:rsidRPr="00C57A9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16167DF" w14:textId="00BFA2E3" w:rsidR="00C57A93" w:rsidRPr="002758D4" w:rsidRDefault="00C57A93" w:rsidP="00277CEB">
            <w:pPr>
              <w:keepNext/>
              <w:spacing w:line="240" w:lineRule="auto"/>
              <w:jc w:val="center"/>
            </w:pPr>
            <w:r w:rsidRPr="00C57A93">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20DABBC4" w14:textId="4147414A" w:rsidR="00C57A93" w:rsidRPr="002758D4" w:rsidRDefault="00C57A93" w:rsidP="00277CEB">
            <w:pPr>
              <w:keepNext/>
              <w:spacing w:line="240" w:lineRule="auto"/>
              <w:jc w:val="center"/>
            </w:pPr>
            <w:r w:rsidRPr="00C57A93">
              <w:t>0</w:t>
            </w:r>
          </w:p>
        </w:tc>
      </w:tr>
    </w:tbl>
    <w:p w14:paraId="40F7118A" w14:textId="77777777" w:rsidR="00C57A93" w:rsidRDefault="00C57A93" w:rsidP="00076963"/>
    <w:p w14:paraId="4B3D4CB8" w14:textId="64CE22CF" w:rsidR="00C57A93" w:rsidRDefault="00693510" w:rsidP="00693510">
      <w:pPr>
        <w:jc w:val="center"/>
      </w:pPr>
      <w:r w:rsidRPr="00693510">
        <w:rPr>
          <w:noProof/>
        </w:rPr>
        <w:lastRenderedPageBreak/>
        <w:drawing>
          <wp:inline distT="0" distB="0" distL="0" distR="0" wp14:anchorId="531A5E5A" wp14:editId="67559E6C">
            <wp:extent cx="3587262" cy="2689687"/>
            <wp:effectExtent l="0" t="0" r="0" b="3175"/>
            <wp:docPr id="15" name="Picture 14" descr="A picture containing text, screenshot, line, diagram&#10;&#10;Description automatically generated">
              <a:extLst xmlns:a="http://schemas.openxmlformats.org/drawingml/2006/main">
                <a:ext uri="{FF2B5EF4-FFF2-40B4-BE49-F238E27FC236}">
                  <a16:creationId xmlns:a16="http://schemas.microsoft.com/office/drawing/2014/main" id="{B37BBC98-9F50-4300-A4E0-32CACB0A92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picture containing text, screenshot, line, diagram&#10;&#10;Description automatically generated">
                      <a:extLst>
                        <a:ext uri="{FF2B5EF4-FFF2-40B4-BE49-F238E27FC236}">
                          <a16:creationId xmlns:a16="http://schemas.microsoft.com/office/drawing/2014/main" id="{B37BBC98-9F50-4300-A4E0-32CACB0A92BB}"/>
                        </a:ext>
                      </a:extLst>
                    </pic:cNvPr>
                    <pic:cNvPicPr>
                      <a:picLocks noChangeAspect="1"/>
                    </pic:cNvPicPr>
                  </pic:nvPicPr>
                  <pic:blipFill>
                    <a:blip r:embed="rId66"/>
                    <a:stretch>
                      <a:fillRect/>
                    </a:stretch>
                  </pic:blipFill>
                  <pic:spPr>
                    <a:xfrm>
                      <a:off x="0" y="0"/>
                      <a:ext cx="3595662" cy="2695985"/>
                    </a:xfrm>
                    <a:prstGeom prst="rect">
                      <a:avLst/>
                    </a:prstGeom>
                  </pic:spPr>
                </pic:pic>
              </a:graphicData>
            </a:graphic>
          </wp:inline>
        </w:drawing>
      </w:r>
    </w:p>
    <w:p w14:paraId="1FFAC934" w14:textId="362CA55E" w:rsidR="0091096D" w:rsidRPr="0091096D" w:rsidRDefault="0091096D" w:rsidP="0091096D">
      <w:pPr>
        <w:jc w:val="center"/>
        <w:rPr>
          <w:sz w:val="18"/>
          <w:szCs w:val="18"/>
        </w:rPr>
      </w:pPr>
      <w:r w:rsidRPr="0091096D">
        <w:rPr>
          <w:sz w:val="18"/>
          <w:szCs w:val="18"/>
        </w:rPr>
        <w:t>1: Underweight, 2: Normal weight 3: Overweight, 4: Obesity</w:t>
      </w:r>
    </w:p>
    <w:p w14:paraId="572F76D3" w14:textId="7F17C8F3" w:rsidR="0091096D" w:rsidRDefault="0091096D" w:rsidP="0091096D">
      <w:pPr>
        <w:pStyle w:val="Caption"/>
      </w:pPr>
      <w:bookmarkStart w:id="128" w:name="_Toc137462988"/>
      <w:r>
        <w:t xml:space="preserve">Figure 7. </w:t>
      </w:r>
      <w:r w:rsidR="00B52BCD">
        <w:fldChar w:fldCharType="begin"/>
      </w:r>
      <w:r w:rsidR="00B52BCD">
        <w:instrText xml:space="preserve"> SEQ Figure_7. \* ARABIC </w:instrText>
      </w:r>
      <w:r w:rsidR="00B52BCD">
        <w:fldChar w:fldCharType="separate"/>
      </w:r>
      <w:r w:rsidR="00EC4C2A">
        <w:rPr>
          <w:noProof/>
        </w:rPr>
        <w:t>1</w:t>
      </w:r>
      <w:r w:rsidR="00B52BCD">
        <w:rPr>
          <w:noProof/>
        </w:rPr>
        <w:fldChar w:fldCharType="end"/>
      </w:r>
      <w:r>
        <w:t>. Causal effects of BMI on thermal sensation</w:t>
      </w:r>
      <w:bookmarkEnd w:id="128"/>
    </w:p>
    <w:p w14:paraId="7025B520" w14:textId="77777777" w:rsidR="0091096D" w:rsidRPr="0091096D" w:rsidRDefault="0091096D" w:rsidP="0091096D"/>
    <w:p w14:paraId="20AEEE21" w14:textId="7739D982" w:rsidR="0091096D" w:rsidRDefault="0091096D" w:rsidP="002F44C8">
      <w:pPr>
        <w:pStyle w:val="Heading3"/>
        <w:numPr>
          <w:ilvl w:val="2"/>
          <w:numId w:val="55"/>
        </w:numPr>
      </w:pPr>
      <w:bookmarkStart w:id="129" w:name="_Toc137595503"/>
      <w:r w:rsidRPr="0091096D">
        <w:t xml:space="preserve">Sex vs thermal sensation: an in-depth causal </w:t>
      </w:r>
      <w:r>
        <w:t xml:space="preserve">inference </w:t>
      </w:r>
      <w:r w:rsidRPr="0091096D">
        <w:t>analysis</w:t>
      </w:r>
      <w:bookmarkEnd w:id="129"/>
    </w:p>
    <w:p w14:paraId="132247A4" w14:textId="77777777" w:rsidR="00296CD3" w:rsidRDefault="0091096D" w:rsidP="00076963">
      <w:r w:rsidRPr="0091096D">
        <w:t>The causal inference analysis, as represented in Table 3, reveals a nuanced impact of sex on thermal sensation across different age groups, underlining its importance in designing adaptive comfort for indoor spaces such as schools and offices where occupants often belong to the same age bracket. Intriguingly, in the 16-25 years age group, a modest negative effect of -0.058 is observed, signifying that females in this age group may perceive temperatures slightly colder than their male peers, a finding that is consistent with the observations made by</w:t>
      </w:r>
      <w:r w:rsidR="00296CD3">
        <w:t xml:space="preserve"> </w:t>
      </w:r>
      <w:r w:rsidR="00296CD3">
        <w:fldChar w:fldCharType="begin"/>
      </w:r>
      <w:r w:rsidR="00296CD3">
        <w:instrText xml:space="preserve"> ADDIN ZOTERO_ITEM CSL_CITATION {"citationID":"UnBvvGvI","properties":{"formattedCitation":"(Ming et al., 2023)","plainCitation":"(Ming et al., 2023)","noteIndex":0},"citationItems":[{"id":943,"uris":["http://zotero.org/users/10432387/items/YBE8I5JU"],"itemData":{"id":943,"type":"article-journal","container-title":"Energy and Buildings","ISSN":"0378-7788","journalAbbreviation":"Energy and Buildings","note":"publisher: Elsevier","page":"112834","title":"A comprehensive understanding of adaptive thermal comfort in dynamic environments–An interaction matrix-based path analysis modeling framework","volume":"284","author":[{"family":"Ming","given":"Ru"},{"family":"Li","given":"Baizhan"},{"family":"Du","given":"Chenqiu"},{"family":"Yu","given":"Wei"},{"family":"Liu","given":"Hong"},{"family":"Kosonen","given":"Risto"},{"family":"Yao","given":"Runming"}],"issued":{"date-parts":[["2023"]]}}}],"schema":"https://github.com/citation-style-language/schema/raw/master/csl-citation.json"} </w:instrText>
      </w:r>
      <w:r w:rsidR="00296CD3">
        <w:fldChar w:fldCharType="separate"/>
      </w:r>
      <w:r w:rsidR="00296CD3">
        <w:rPr>
          <w:noProof/>
        </w:rPr>
        <w:t>(Ming et al., 2023)</w:t>
      </w:r>
      <w:r w:rsidR="00296CD3">
        <w:fldChar w:fldCharType="end"/>
      </w:r>
      <w:r w:rsidRPr="0091096D">
        <w:t xml:space="preserve">. Conversely, for those in the 26-35 years age group, a positive effect of 0.066 is recorded, suggesting that females in this group might perceive temperatures as slightly warmer compared to males. This reversal in trend illustrates the complex interplay between age, sex, and thermal sensation. </w:t>
      </w:r>
    </w:p>
    <w:p w14:paraId="4BF74616" w14:textId="77777777" w:rsidR="00296CD3" w:rsidRDefault="00296CD3" w:rsidP="00076963"/>
    <w:p w14:paraId="33772042" w14:textId="25230804" w:rsidR="0091096D" w:rsidRDefault="0091096D" w:rsidP="00076963">
      <w:r w:rsidRPr="0091096D">
        <w:t xml:space="preserve">Notably, there are no observed effects in the 36-45 and 46-55 age groups, indicating comparable thermal perceptions between males and females within these brackets. However, the most substantial divergence is witnessed among the 56-65 years age group, where a significant positive </w:t>
      </w:r>
      <w:r w:rsidRPr="0091096D">
        <w:lastRenderedPageBreak/>
        <w:t>effect of 0.253 is observed, suggesting that females in this age group perceive temperatures as considerably warmer than their male counterparts. These findings underscore the need for a more personalized approach to thermal comfort design in indoor spaces, taking into consideration age and sex-specific thermal perceptions.</w:t>
      </w:r>
    </w:p>
    <w:p w14:paraId="29B34BC3" w14:textId="77777777" w:rsidR="00076963" w:rsidRDefault="00076963" w:rsidP="00076963"/>
    <w:p w14:paraId="659AD6FF" w14:textId="08380FDB" w:rsidR="00296CD3" w:rsidRDefault="0088605D" w:rsidP="002F44C8">
      <w:pPr>
        <w:pStyle w:val="Heading3"/>
        <w:numPr>
          <w:ilvl w:val="2"/>
          <w:numId w:val="55"/>
        </w:numPr>
      </w:pPr>
      <w:bookmarkStart w:id="130" w:name="_Toc137595504"/>
      <w:r>
        <w:t>Age</w:t>
      </w:r>
      <w:r w:rsidRPr="0091096D">
        <w:t xml:space="preserve"> vs thermal sensation: an in-depth causal </w:t>
      </w:r>
      <w:r>
        <w:t xml:space="preserve">inference </w:t>
      </w:r>
      <w:r w:rsidRPr="0091096D">
        <w:t>analysis</w:t>
      </w:r>
      <w:bookmarkEnd w:id="130"/>
    </w:p>
    <w:p w14:paraId="4DAB7947" w14:textId="11CF51F1" w:rsidR="00C91A80" w:rsidRDefault="00C91A80" w:rsidP="00C91A80">
      <w:r>
        <w:t xml:space="preserve">Table 7.3 illustrates the distinctive causal impact of age, segmented into decadal age groups, on thermal sensation, while differentiating between males and females. The findings for the group aged below 16 years reveal no perceivable impact on thermal sensation for females. In the 16-25 age bracket, a slight decrease in thermal sensation (-0.015) for females contrasts with a moderate increase (0.046) for males. For the 26-35 age demographic, females exhibit no changes, while males exhibit a modest increase (0.026) in thermal sensation. The 36-45 age group findings demonstrate a mild increase for females (0.078), with no effect on males. In both the 46-55 and 56-65 age groups, no discernible changes in thermal sensation for either sex are observed. However, in the 56-65 age bracket, males present a notable decrease (-0.313) in thermal sensation. Lastly, in the above 65 age group, a marginal decrease is seen in thermal sensation for both sexes, with females and males showing -0.015 and -0.025, respectively. </w:t>
      </w:r>
      <w:r w:rsidRPr="00C91A80">
        <w:t xml:space="preserve">These observations resonate with and quantify the ambiguous causal effect of sex on thermal sensation documented in prior research </w:t>
      </w:r>
      <w:r>
        <w:t xml:space="preserve">studies </w:t>
      </w:r>
      <w:r>
        <w:fldChar w:fldCharType="begin"/>
      </w:r>
      <w:r>
        <w:instrText xml:space="preserve"> ADDIN ZOTERO_ITEM CSL_CITATION {"citationID":"g50DXpMH","properties":{"formattedCitation":"(Karjalainen, 2012; Lan et al., 2008; Liu et al., 2018; Wang et al., 2018)","plainCitation":"(Karjalainen, 2012; Lan et al., 2008; Liu et al., 2018; Wang et al., 2018)","noteIndex":0},"citationItems":[{"id":933,"uris":["http://zotero.org/users/10432387/items/PYT5C8NR"],"itemData":{"id":933,"type":"article-journal","container-title":"Indoor air","ISSN":"0905-6947","issue":"2","journalAbbreviation":"Indoor air","note":"publisher: Wiley Online Library","page":"96-109","title":"Thermal comfort and gender: a literature review","volume":"22","author":[{"family":"Karjalainen","given":"Sami"}],"issued":{"date-parts":[["2012"]]}}},{"id":946,"uris":["http://zotero.org/users/10432387/items/JJQ4MXLS"],"itemData":{"id":946,"type":"article-journal","container-title":"European journal of applied physiology","ISSN":"1439-6319","journalAbbreviation":"European journal of applied physiology","note":"publisher: Springer","page":"471-480","title":"Investigation of gender difference in thermal comfort for Chinese people","volume":"102","author":[{"family":"Lan","given":"Li"},{"family":"Lian","given":"Zhiwei"},{"family":"Liu","given":"Weiwei"},{"family":"Liu","given":"Yuanmou"}],"issued":{"date-parts":[["2008"]]}}},{"id":603,"uris":["http://zotero.org/users/10432387/items/59LDJU47"],"itemData":{"id":603,"type":"article-journal","abstract":"Predicting the pattern of clothing adjustment to climate change can provide important basis for thermal comfort and energy consumption analysis. This study proposed a clothing model (IC-RM model) to predict indoor clothing insulation based on people's thermal history. In the IC-RM model, the running mean (RM) outdoor temperature (exponentially weighted running mean of the past outdoor temperatures) was used as the outdoor climate index to reﬂect the thermal history. Diﬀerent from the existing models, the IC-RM model adopted a four parameters logistic function to ﬁt the relation between indoor clothing insulation and the RM outdoor temperature. A longitudinal thermal comfort survey (13 months) was conducted in two diﬀerent types of naturally ventilated building in Changsha China. The decreased freedom of clothing adjustment at high/low outdoor temperatures and notable eﬀects of the past outdoor temperatures on the indoor clothing insulation were observed. The IC-RM model was implemented using 1427 useful clothing records collected during the survey. The high R2 value (&gt; 0.9) for the IC-RM model indicated that the proposed model provides an eﬀective method to quantify the change of indoor clothing insulation based on the eﬀect of thermal history. Compared with linear, exponential and power functions, the logistic function exhibited better performance in quantifying the tendency for the variation in the indoor clothing insulation with the RM outdoor temperature.","container-title":"Building and Environment","DOI":"10.1016/j.buildenv.2018.03.015","ISSN":"03601323","journalAbbreviation":"Building and Environment","language":"en","page":"142-152","source":"DOI.org (Crossref)","title":"Indoor clothing insulation and thermal history: A clothing model based on logistic function and running mean outdoor temperature","title-short":"Indoor clothing insulation and thermal history","volume":"135","author":[{"family":"Liu","given":"Weiwei"},{"family":"Yang","given":"Diyu"},{"family":"Shen","given":"Xiong"},{"family":"Yang","given":"Peizhi"}],"issued":{"date-parts":[["2018",5]]}}},{"id":932,"uris":["http://zotero.org/users/10432387/items/QMUMT7QH"],"itemData":{"id":932,"type":"article-journal","abstract":"Human individual differences widely and markedly affect thermal comfort and should be carefully considered in the design and operation of the built environment. This paper aims to list and examine the magnitude and significance of individual difference in the preferred/neutral/comfort temperature through reviewing previous climate chamber and field studies. Causal factors for individual differences are investigated, including sex, age and etc. There is no clear and consistent conclusions as to the significance and size of inter-group differences in thermal comfort (between females and males, or the young and the old). To address the issue of individual difference, a paradigm shift from centralized to personalized air condition is on the way with the following three steps: first, collecting individual physiological and psychological response; second, predict individual comfort with machine learning algorithms; and third, accommodating individual difference with Personalized Comfort Systems.","container-title":"Building and Environment","DOI":"10.1016/j.buildenv.2018.04.040","ISSN":"0360-1323","journalAbbreviation":"Building and Environment","page":"181-193","title":"Individual difference in thermal comfort: A literature review","volume":"138","author":[{"family":"Wang","given":"Zhe"},{"family":"Dear","given":"Richard","non-dropping-particle":"de"},{"family":"Luo","given":"Maohui"},{"family":"Lin","given":"Borong"},{"family":"He","given":"Yingdong"},{"family":"Ghahramani","given":"Ali"},{"family":"Zhu","given":"Yingxin"}],"issued":{"date-parts":[["2018",6,15]]}}}],"schema":"https://github.com/citation-style-language/schema/raw/master/csl-citation.json"} </w:instrText>
      </w:r>
      <w:r>
        <w:fldChar w:fldCharType="separate"/>
      </w:r>
      <w:r>
        <w:rPr>
          <w:noProof/>
        </w:rPr>
        <w:t>(Karjalainen, 2012; Lan et al., 2008; Liu et al., 2018; Wang et al., 2018)</w:t>
      </w:r>
      <w:r>
        <w:fldChar w:fldCharType="end"/>
      </w:r>
      <w:r w:rsidRPr="00C91A80">
        <w:t>. This dissertation, therefore, advances our understanding of the intricate interplay between age, sex, and thermal sensation, reinforcing the need for age and sex-specific considerations in creating comfortable thermal environments.</w:t>
      </w:r>
    </w:p>
    <w:p w14:paraId="41449B7D" w14:textId="77777777" w:rsidR="00296CD3" w:rsidRDefault="00296CD3" w:rsidP="00076963"/>
    <w:p w14:paraId="2C7AC112" w14:textId="77777777" w:rsidR="00D80917" w:rsidRDefault="00D80917" w:rsidP="00296CD3">
      <w:pPr>
        <w:pStyle w:val="Caption"/>
        <w:jc w:val="left"/>
      </w:pPr>
      <w:bookmarkStart w:id="131" w:name="_Toc137462953"/>
    </w:p>
    <w:p w14:paraId="45D8B46B" w14:textId="77777777" w:rsidR="00D80917" w:rsidRDefault="00D80917" w:rsidP="00296CD3">
      <w:pPr>
        <w:pStyle w:val="Caption"/>
        <w:jc w:val="left"/>
      </w:pPr>
    </w:p>
    <w:p w14:paraId="5BF1202C" w14:textId="77777777" w:rsidR="00D80917" w:rsidRDefault="00D80917" w:rsidP="00296CD3">
      <w:pPr>
        <w:pStyle w:val="Caption"/>
        <w:jc w:val="left"/>
      </w:pPr>
    </w:p>
    <w:p w14:paraId="6864E3CA" w14:textId="77777777" w:rsidR="00D80917" w:rsidRDefault="00D80917" w:rsidP="00296CD3">
      <w:pPr>
        <w:pStyle w:val="Caption"/>
        <w:jc w:val="left"/>
      </w:pPr>
    </w:p>
    <w:p w14:paraId="3237C296" w14:textId="77777777" w:rsidR="00D80917" w:rsidRDefault="00D80917" w:rsidP="00296CD3">
      <w:pPr>
        <w:pStyle w:val="Caption"/>
        <w:jc w:val="left"/>
      </w:pPr>
    </w:p>
    <w:p w14:paraId="2ED7E9FC" w14:textId="6E797F84" w:rsidR="00296CD3" w:rsidRDefault="00296CD3" w:rsidP="00296CD3">
      <w:pPr>
        <w:pStyle w:val="Caption"/>
        <w:jc w:val="left"/>
      </w:pPr>
      <w:r>
        <w:lastRenderedPageBreak/>
        <w:t xml:space="preserve">Table 7. </w:t>
      </w:r>
      <w:r w:rsidR="00B52BCD">
        <w:fldChar w:fldCharType="begin"/>
      </w:r>
      <w:r w:rsidR="00B52BCD">
        <w:instrText xml:space="preserve"> SEQ Table_7. \* ARABIC </w:instrText>
      </w:r>
      <w:r w:rsidR="00B52BCD">
        <w:fldChar w:fldCharType="separate"/>
      </w:r>
      <w:r w:rsidR="00EC4C2A">
        <w:rPr>
          <w:noProof/>
        </w:rPr>
        <w:t>2</w:t>
      </w:r>
      <w:r w:rsidR="00B52BCD">
        <w:rPr>
          <w:noProof/>
        </w:rPr>
        <w:fldChar w:fldCharType="end"/>
      </w:r>
      <w:r>
        <w:t>. Causal effect sex on thermal sensation in different age groups</w:t>
      </w:r>
      <w:bookmarkEnd w:id="131"/>
    </w:p>
    <w:tbl>
      <w:tblPr>
        <w:tblW w:w="0" w:type="auto"/>
        <w:tblCellMar>
          <w:left w:w="0" w:type="dxa"/>
          <w:right w:w="0" w:type="dxa"/>
        </w:tblCellMar>
        <w:tblLook w:val="0600" w:firstRow="0" w:lastRow="0" w:firstColumn="0" w:lastColumn="0" w:noHBand="1" w:noVBand="1"/>
      </w:tblPr>
      <w:tblGrid>
        <w:gridCol w:w="1663"/>
        <w:gridCol w:w="1594"/>
        <w:gridCol w:w="1086"/>
        <w:gridCol w:w="1873"/>
        <w:gridCol w:w="1377"/>
        <w:gridCol w:w="892"/>
      </w:tblGrid>
      <w:tr w:rsidR="00296CD3" w:rsidRPr="002758D4" w14:paraId="0932BB65" w14:textId="77777777" w:rsidTr="00296CD3">
        <w:trPr>
          <w:cantSplit/>
          <w:trHeight w:val="245"/>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448F47" w14:textId="72829BC9" w:rsidR="00296CD3" w:rsidRPr="002758D4" w:rsidRDefault="00216266" w:rsidP="00296CD3">
            <w:pPr>
              <w:keepNext/>
              <w:spacing w:line="240" w:lineRule="auto"/>
              <w:jc w:val="center"/>
            </w:pPr>
            <w:r>
              <w:rPr>
                <w:b/>
                <w:bCs/>
              </w:rPr>
              <w:t xml:space="preserve">Age </w:t>
            </w:r>
            <w:r w:rsidR="00296CD3" w:rsidRPr="002758D4">
              <w:rPr>
                <w:b/>
                <w:bCs/>
              </w:rPr>
              <w:t>(</w:t>
            </w:r>
            <w:r>
              <w:rPr>
                <w:b/>
                <w:bCs/>
              </w:rPr>
              <w:t>From male to female</w:t>
            </w:r>
            <w:r w:rsidR="00296CD3" w:rsidRPr="002758D4">
              <w:rPr>
                <w:b/>
                <w:bCs/>
              </w:rPr>
              <w:t>)</w:t>
            </w:r>
          </w:p>
          <w:p w14:paraId="25394600" w14:textId="77777777" w:rsidR="00296CD3" w:rsidRPr="002758D4" w:rsidRDefault="00296CD3" w:rsidP="00296CD3">
            <w:pPr>
              <w:keepNext/>
              <w:spacing w:line="240" w:lineRule="auto"/>
              <w:jc w:val="center"/>
            </w:pP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3F321D" w14:textId="4781BA06" w:rsidR="00296CD3" w:rsidRPr="00503CFB" w:rsidRDefault="00503CFB" w:rsidP="00503CFB">
            <w:pPr>
              <w:keepNext/>
              <w:spacing w:line="240" w:lineRule="auto"/>
              <w:jc w:val="center"/>
              <w:rPr>
                <w:b/>
                <w:bCs/>
              </w:rPr>
            </w:pPr>
            <w:r w:rsidRPr="00503CFB">
              <w:rPr>
                <w:b/>
                <w:bCs/>
              </w:rPr>
              <w:t>Thermal sensation change</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723A49" w14:textId="77777777" w:rsidR="00296CD3" w:rsidRPr="002758D4" w:rsidRDefault="00296CD3" w:rsidP="00296CD3">
            <w:pPr>
              <w:keepNext/>
              <w:spacing w:line="240" w:lineRule="auto"/>
              <w:jc w:val="center"/>
              <w:rPr>
                <w:b/>
                <w:bCs/>
              </w:rPr>
            </w:pPr>
            <w:r w:rsidRPr="002758D4">
              <w:rPr>
                <w:b/>
                <w:bCs/>
              </w:rPr>
              <w:t>Refutation</w:t>
            </w:r>
          </w:p>
        </w:tc>
      </w:tr>
      <w:tr w:rsidR="00216266" w:rsidRPr="002758D4" w14:paraId="3ACC4628" w14:textId="77777777" w:rsidTr="00296CD3">
        <w:trPr>
          <w:cantSplit/>
          <w:trHeight w:val="379"/>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A4BBFFE" w14:textId="77777777" w:rsidR="00296CD3" w:rsidRPr="002758D4" w:rsidRDefault="00296CD3" w:rsidP="00296CD3">
            <w:pPr>
              <w:keepNext/>
              <w:spacing w:line="240" w:lineRule="auto"/>
              <w:jc w:val="cente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7117D37" w14:textId="77777777" w:rsidR="00296CD3" w:rsidRPr="002758D4" w:rsidRDefault="00296CD3" w:rsidP="00296CD3">
            <w:pPr>
              <w:keepNext/>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FD9042" w14:textId="77777777" w:rsidR="00296CD3" w:rsidRPr="002758D4" w:rsidRDefault="00296CD3" w:rsidP="00296CD3">
            <w:pPr>
              <w:keepNext/>
              <w:spacing w:line="240" w:lineRule="auto"/>
              <w:jc w:val="center"/>
            </w:pPr>
            <w:r w:rsidRPr="002758D4">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93EF53" w14:textId="77777777" w:rsidR="00296CD3" w:rsidRPr="002758D4" w:rsidRDefault="00296CD3" w:rsidP="00296CD3">
            <w:pPr>
              <w:keepNext/>
              <w:spacing w:line="240" w:lineRule="auto"/>
              <w:jc w:val="center"/>
            </w:pPr>
            <w:r w:rsidRPr="002758D4">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50F13B" w14:textId="77777777" w:rsidR="00296CD3" w:rsidRPr="002758D4" w:rsidRDefault="00296CD3" w:rsidP="00296CD3">
            <w:pPr>
              <w:keepNext/>
              <w:spacing w:line="240" w:lineRule="auto"/>
              <w:jc w:val="center"/>
            </w:pPr>
            <w:r w:rsidRPr="002758D4">
              <w:rPr>
                <w:b/>
                <w:bCs/>
                <w:lang w:val="en-GB"/>
              </w:rPr>
              <w:t xml:space="preserve">Placebo Treatmen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435979" w14:textId="77777777" w:rsidR="00296CD3" w:rsidRPr="002758D4" w:rsidRDefault="00296CD3" w:rsidP="00296CD3">
            <w:pPr>
              <w:keepNext/>
              <w:spacing w:line="240" w:lineRule="auto"/>
              <w:jc w:val="center"/>
            </w:pPr>
            <w:r>
              <w:rPr>
                <w:b/>
                <w:bCs/>
                <w:lang w:val="en-GB"/>
              </w:rPr>
              <w:t>Data subset</w:t>
            </w:r>
          </w:p>
        </w:tc>
      </w:tr>
      <w:tr w:rsidR="00216266" w:rsidRPr="002758D4" w14:paraId="1DCEE15C" w14:textId="77777777" w:rsidTr="00296CD3">
        <w:trPr>
          <w:cantSplit/>
          <w:trHeight w:val="581"/>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9AC4625" w14:textId="42CB85A3" w:rsidR="00296CD3" w:rsidRPr="00296CD3" w:rsidRDefault="00296CD3" w:rsidP="00296CD3">
            <w:pPr>
              <w:keepNext/>
              <w:spacing w:line="240" w:lineRule="auto"/>
              <w:jc w:val="center"/>
            </w:pPr>
            <w:r w:rsidRPr="00296CD3">
              <w:t>All age rang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6E646C" w14:textId="77777777" w:rsidR="00296CD3" w:rsidRPr="00296CD3" w:rsidRDefault="00296CD3" w:rsidP="00296CD3">
            <w:pPr>
              <w:keepNext/>
              <w:spacing w:line="240" w:lineRule="auto"/>
              <w:jc w:val="center"/>
            </w:pPr>
            <w:r w:rsidRPr="00296CD3">
              <w:rPr>
                <w:rFonts w:hint="eastAsia"/>
              </w:rPr>
              <w:t>0.031</w:t>
            </w:r>
          </w:p>
          <w:p w14:paraId="710BDC92" w14:textId="6520D9F5" w:rsidR="00296CD3" w:rsidRPr="002758D4" w:rsidRDefault="00296CD3" w:rsidP="00296CD3">
            <w:pPr>
              <w:keepNext/>
              <w:spacing w:line="24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010FECB" w14:textId="77777777" w:rsidR="00296CD3" w:rsidRPr="00296CD3" w:rsidRDefault="00296CD3" w:rsidP="00296CD3">
            <w:pPr>
              <w:keepNext/>
              <w:spacing w:line="240" w:lineRule="auto"/>
              <w:jc w:val="center"/>
            </w:pPr>
            <w:r w:rsidRPr="00296CD3">
              <w:rPr>
                <w:rFonts w:hint="eastAsia"/>
              </w:rPr>
              <w:t>0.031</w:t>
            </w:r>
          </w:p>
          <w:p w14:paraId="6F19B2CA" w14:textId="385676DA" w:rsidR="00296CD3" w:rsidRPr="002758D4" w:rsidRDefault="00296CD3" w:rsidP="00296CD3">
            <w:pPr>
              <w:keepNext/>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6A5E61" w14:textId="28CE5144" w:rsidR="00296CD3" w:rsidRPr="00296CD3" w:rsidRDefault="00296CD3" w:rsidP="00296CD3">
            <w:pPr>
              <w:keepNext/>
              <w:spacing w:line="240" w:lineRule="auto"/>
              <w:jc w:val="center"/>
            </w:pPr>
            <w:r w:rsidRPr="00296CD3">
              <w:rPr>
                <w:rFonts w:hint="eastAsia"/>
              </w:rPr>
              <w:t>0.03</w:t>
            </w:r>
            <w:r>
              <w:t>3</w:t>
            </w:r>
          </w:p>
          <w:p w14:paraId="47ECE2FF" w14:textId="681A63C8" w:rsidR="00296CD3" w:rsidRPr="002758D4" w:rsidRDefault="00296CD3" w:rsidP="00296CD3">
            <w:pPr>
              <w:keepNext/>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CD34F7" w14:textId="4A1AF78C"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C18F48" w14:textId="77777777" w:rsidR="00296CD3" w:rsidRPr="00296CD3" w:rsidRDefault="00296CD3" w:rsidP="00296CD3">
            <w:pPr>
              <w:keepNext/>
              <w:spacing w:line="240" w:lineRule="auto"/>
              <w:jc w:val="center"/>
            </w:pPr>
            <w:r w:rsidRPr="00296CD3">
              <w:rPr>
                <w:rFonts w:hint="eastAsia"/>
              </w:rPr>
              <w:t>0.031</w:t>
            </w:r>
          </w:p>
          <w:p w14:paraId="0C75C9E4" w14:textId="6D2116D8" w:rsidR="00296CD3" w:rsidRPr="002758D4" w:rsidRDefault="00296CD3" w:rsidP="00296CD3">
            <w:pPr>
              <w:keepNext/>
              <w:spacing w:line="240" w:lineRule="auto"/>
              <w:jc w:val="center"/>
            </w:pPr>
          </w:p>
        </w:tc>
      </w:tr>
      <w:tr w:rsidR="00216266" w:rsidRPr="002758D4" w14:paraId="78C91B8D" w14:textId="77777777" w:rsidTr="00296CD3">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55CFABC" w14:textId="0439E7E2" w:rsidR="00296CD3" w:rsidRPr="00296CD3" w:rsidRDefault="00296CD3" w:rsidP="00296CD3">
            <w:pPr>
              <w:keepNext/>
              <w:spacing w:line="240" w:lineRule="auto"/>
              <w:jc w:val="center"/>
            </w:pPr>
            <w:r w:rsidRPr="00296CD3">
              <w:t>Below 16 (only femal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B0BB5BE" w14:textId="423988C5" w:rsidR="00296CD3" w:rsidRPr="002758D4" w:rsidRDefault="00296CD3" w:rsidP="00296CD3">
            <w:pPr>
              <w:keepNext/>
              <w:spacing w:line="240" w:lineRule="auto"/>
              <w:jc w:val="center"/>
            </w:pPr>
            <w: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B4823C0" w14:textId="770B6D03" w:rsidR="00296CD3" w:rsidRPr="002758D4" w:rsidRDefault="00296CD3" w:rsidP="00296CD3">
            <w:pPr>
              <w:keepNext/>
              <w:spacing w:line="240" w:lineRule="auto"/>
              <w:jc w:val="center"/>
            </w:pPr>
            <w: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9903B9D" w14:textId="51B39DC2" w:rsidR="00296CD3" w:rsidRPr="002758D4" w:rsidRDefault="00296CD3" w:rsidP="00296CD3">
            <w:pPr>
              <w:keepNext/>
              <w:spacing w:line="240" w:lineRule="auto"/>
              <w:jc w:val="center"/>
            </w:pPr>
            <w: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D4BDF15" w14:textId="079797F2" w:rsidR="00296CD3" w:rsidRPr="002758D4" w:rsidRDefault="00296CD3" w:rsidP="00296CD3">
            <w:pPr>
              <w:keepNext/>
              <w:spacing w:line="240" w:lineRule="auto"/>
              <w:jc w:val="center"/>
            </w:pPr>
            <w: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2BA1BCB" w14:textId="47A28935" w:rsidR="00296CD3" w:rsidRPr="002758D4" w:rsidRDefault="00296CD3" w:rsidP="00296CD3">
            <w:pPr>
              <w:keepNext/>
              <w:spacing w:line="240" w:lineRule="auto"/>
              <w:jc w:val="center"/>
            </w:pPr>
            <w:r>
              <w:t>-</w:t>
            </w:r>
          </w:p>
        </w:tc>
      </w:tr>
      <w:tr w:rsidR="00216266" w:rsidRPr="002758D4" w14:paraId="68FCBA40" w14:textId="77777777" w:rsidTr="00296CD3">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C2394B0" w14:textId="03DE9C67" w:rsidR="00296CD3" w:rsidRPr="00296CD3" w:rsidRDefault="00296CD3" w:rsidP="00296CD3">
            <w:pPr>
              <w:keepNext/>
              <w:spacing w:line="240" w:lineRule="auto"/>
              <w:jc w:val="center"/>
            </w:pPr>
            <w:r w:rsidRPr="00296CD3">
              <w:t>Age range: 16~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C0BD41E" w14:textId="3030BE17" w:rsidR="00296CD3" w:rsidRPr="00296CD3" w:rsidRDefault="00296CD3" w:rsidP="00296CD3">
            <w:pPr>
              <w:keepNext/>
              <w:spacing w:line="240" w:lineRule="auto"/>
              <w:jc w:val="center"/>
            </w:pPr>
            <w:r w:rsidRPr="00296CD3">
              <w:t>-0.05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CD554E0" w14:textId="0C61FFEF" w:rsidR="00296CD3" w:rsidRPr="002758D4" w:rsidRDefault="00296CD3" w:rsidP="00296CD3">
            <w:pPr>
              <w:keepNext/>
              <w:spacing w:line="240" w:lineRule="auto"/>
              <w:jc w:val="center"/>
            </w:pPr>
            <w:r w:rsidRPr="00296CD3">
              <w:t>-0.05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F25BDE9" w14:textId="34B77805" w:rsidR="00296CD3" w:rsidRPr="002758D4" w:rsidRDefault="00296CD3" w:rsidP="00296CD3">
            <w:pPr>
              <w:keepNext/>
              <w:spacing w:line="240" w:lineRule="auto"/>
              <w:jc w:val="center"/>
            </w:pPr>
            <w:r w:rsidRPr="00296CD3">
              <w:t>-0.05</w:t>
            </w:r>
            <w:r>
              <w:t>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5F377C0" w14:textId="6CCE316D"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845CE00" w14:textId="41769E1B" w:rsidR="00296CD3" w:rsidRPr="002758D4" w:rsidRDefault="00296CD3" w:rsidP="00296CD3">
            <w:pPr>
              <w:keepNext/>
              <w:spacing w:line="240" w:lineRule="auto"/>
              <w:jc w:val="center"/>
            </w:pPr>
            <w:r w:rsidRPr="00296CD3">
              <w:t>-0.058</w:t>
            </w:r>
          </w:p>
        </w:tc>
      </w:tr>
      <w:tr w:rsidR="00216266" w:rsidRPr="002758D4" w14:paraId="0CF0D75B" w14:textId="77777777" w:rsidTr="00296CD3">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2822ACD" w14:textId="699E6AE5" w:rsidR="00296CD3" w:rsidRPr="00296CD3" w:rsidRDefault="00296CD3" w:rsidP="00296CD3">
            <w:pPr>
              <w:keepNext/>
              <w:spacing w:line="240" w:lineRule="auto"/>
              <w:jc w:val="center"/>
            </w:pPr>
            <w:r w:rsidRPr="00296CD3">
              <w:t>Age range: 26~3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6B0D67D" w14:textId="29C4F3E7" w:rsidR="00296CD3" w:rsidRPr="00296CD3" w:rsidRDefault="00296CD3" w:rsidP="00296CD3">
            <w:pPr>
              <w:keepNext/>
              <w:spacing w:line="240" w:lineRule="auto"/>
              <w:jc w:val="center"/>
            </w:pPr>
            <w:r w:rsidRPr="00296CD3">
              <w:t>0.06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9212EFD" w14:textId="26A42069" w:rsidR="00296CD3" w:rsidRPr="002758D4" w:rsidRDefault="00296CD3" w:rsidP="00296CD3">
            <w:pPr>
              <w:keepNext/>
              <w:spacing w:line="240" w:lineRule="auto"/>
              <w:jc w:val="center"/>
            </w:pPr>
            <w:r w:rsidRPr="00296CD3">
              <w:t>0.06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9144E84" w14:textId="253A8A09" w:rsidR="00296CD3" w:rsidRPr="002758D4" w:rsidRDefault="00296CD3" w:rsidP="00296CD3">
            <w:pPr>
              <w:keepNext/>
              <w:spacing w:line="240" w:lineRule="auto"/>
              <w:jc w:val="center"/>
            </w:pPr>
            <w:r w:rsidRPr="00296CD3">
              <w:t>0.06</w:t>
            </w:r>
            <w:r>
              <w:t>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B14F70C" w14:textId="23BA5867"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E5639B6" w14:textId="7E9C4234" w:rsidR="00296CD3" w:rsidRPr="002758D4" w:rsidRDefault="00296CD3" w:rsidP="00296CD3">
            <w:pPr>
              <w:keepNext/>
              <w:spacing w:line="240" w:lineRule="auto"/>
              <w:jc w:val="center"/>
            </w:pPr>
            <w:r w:rsidRPr="00296CD3">
              <w:t>0.066</w:t>
            </w:r>
          </w:p>
        </w:tc>
      </w:tr>
      <w:tr w:rsidR="00216266" w:rsidRPr="002758D4" w14:paraId="3810A21B" w14:textId="77777777" w:rsidTr="00296CD3">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4E49DC8" w14:textId="756F03F8" w:rsidR="00296CD3" w:rsidRPr="00296CD3" w:rsidRDefault="00296CD3" w:rsidP="00296CD3">
            <w:pPr>
              <w:keepNext/>
              <w:spacing w:line="240" w:lineRule="auto"/>
              <w:jc w:val="center"/>
            </w:pPr>
            <w:r w:rsidRPr="00296CD3">
              <w:t>Age range: 36~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185F7D1" w14:textId="03CDAC2E"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B80F7EC" w14:textId="017C128C"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DB40142" w14:textId="19CF6AFF"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DA129CE" w14:textId="3D4B11B8"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ACD7BBB" w14:textId="4BA4C145" w:rsidR="00296CD3" w:rsidRPr="002758D4" w:rsidRDefault="00296CD3" w:rsidP="00296CD3">
            <w:pPr>
              <w:keepNext/>
              <w:spacing w:line="240" w:lineRule="auto"/>
              <w:jc w:val="center"/>
            </w:pPr>
            <w:r>
              <w:t>0</w:t>
            </w:r>
          </w:p>
        </w:tc>
      </w:tr>
      <w:tr w:rsidR="00216266" w:rsidRPr="002758D4" w14:paraId="493C03F7" w14:textId="77777777" w:rsidTr="00296CD3">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127B24F" w14:textId="534FE4FA" w:rsidR="00296CD3" w:rsidRPr="00296CD3" w:rsidRDefault="00296CD3" w:rsidP="00296CD3">
            <w:pPr>
              <w:keepNext/>
              <w:spacing w:line="240" w:lineRule="auto"/>
              <w:jc w:val="center"/>
            </w:pPr>
            <w:r w:rsidRPr="00296CD3">
              <w:t>Age range: 46~5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AF06C00" w14:textId="04530A3A"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46BF3AD" w14:textId="0FE03365"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C6FE5C1" w14:textId="454885D0"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BCDCF8A" w14:textId="03F381B6"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19FC456" w14:textId="0A9761FD" w:rsidR="00296CD3" w:rsidRPr="002758D4" w:rsidRDefault="00296CD3" w:rsidP="00296CD3">
            <w:pPr>
              <w:keepNext/>
              <w:spacing w:line="240" w:lineRule="auto"/>
              <w:jc w:val="center"/>
            </w:pPr>
            <w:r>
              <w:t>0</w:t>
            </w:r>
          </w:p>
        </w:tc>
      </w:tr>
      <w:tr w:rsidR="00216266" w:rsidRPr="002758D4" w14:paraId="262EA7C1" w14:textId="77777777" w:rsidTr="00296CD3">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E70E3B7" w14:textId="79072EC6" w:rsidR="00296CD3" w:rsidRPr="00296CD3" w:rsidRDefault="00296CD3" w:rsidP="00296CD3">
            <w:pPr>
              <w:keepNext/>
              <w:spacing w:line="240" w:lineRule="auto"/>
              <w:jc w:val="center"/>
            </w:pPr>
            <w:r w:rsidRPr="00296CD3">
              <w:t>Age range: 56~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BDC93CF" w14:textId="747BCFA2" w:rsidR="00296CD3" w:rsidRPr="00296CD3" w:rsidRDefault="00296CD3" w:rsidP="00296CD3">
            <w:pPr>
              <w:keepNext/>
              <w:spacing w:line="240" w:lineRule="auto"/>
              <w:jc w:val="center"/>
            </w:pPr>
            <w:r w:rsidRPr="00296CD3">
              <w:t>0.25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81F4C1C" w14:textId="27205574" w:rsidR="00296CD3" w:rsidRPr="002758D4" w:rsidRDefault="00296CD3" w:rsidP="00296CD3">
            <w:pPr>
              <w:keepNext/>
              <w:spacing w:line="240" w:lineRule="auto"/>
              <w:jc w:val="center"/>
            </w:pPr>
            <w:r w:rsidRPr="00296CD3">
              <w:t>0.25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3B794D5" w14:textId="7342293D" w:rsidR="00296CD3" w:rsidRPr="002758D4" w:rsidRDefault="00296CD3" w:rsidP="00296CD3">
            <w:pPr>
              <w:keepNext/>
              <w:spacing w:line="240" w:lineRule="auto"/>
              <w:jc w:val="center"/>
            </w:pPr>
            <w:r w:rsidRPr="00296CD3">
              <w:t>0.25</w:t>
            </w:r>
            <w: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4D56DDF" w14:textId="2FC3C9A2"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AE4CA39" w14:textId="6C96EC4B" w:rsidR="00296CD3" w:rsidRPr="002758D4" w:rsidRDefault="00296CD3" w:rsidP="00296CD3">
            <w:pPr>
              <w:keepNext/>
              <w:spacing w:line="240" w:lineRule="auto"/>
              <w:jc w:val="center"/>
            </w:pPr>
            <w:r w:rsidRPr="00296CD3">
              <w:t>0.253</w:t>
            </w:r>
          </w:p>
        </w:tc>
      </w:tr>
      <w:tr w:rsidR="00216266" w:rsidRPr="002758D4" w14:paraId="40AB5C1C" w14:textId="77777777" w:rsidTr="00296CD3">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194BE83" w14:textId="73E76D34" w:rsidR="00296CD3" w:rsidRPr="00296CD3" w:rsidRDefault="00296CD3" w:rsidP="00296CD3">
            <w:pPr>
              <w:keepNext/>
              <w:spacing w:line="240" w:lineRule="auto"/>
              <w:jc w:val="center"/>
            </w:pPr>
            <w:r w:rsidRPr="00296CD3">
              <w:t>Age range: above 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25D6F99" w14:textId="05478F21" w:rsidR="00296CD3" w:rsidRPr="00296CD3" w:rsidRDefault="00296CD3" w:rsidP="00296CD3">
            <w:pPr>
              <w:keepNext/>
              <w:spacing w:line="240" w:lineRule="auto"/>
              <w:jc w:val="center"/>
            </w:pPr>
            <w:r w:rsidRPr="00296CD3">
              <w:t>-0.01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58F096A" w14:textId="1E7B051E" w:rsidR="00296CD3" w:rsidRPr="002758D4" w:rsidRDefault="00296CD3" w:rsidP="00296CD3">
            <w:pPr>
              <w:keepNext/>
              <w:spacing w:line="240" w:lineRule="auto"/>
              <w:jc w:val="center"/>
            </w:pPr>
            <w:r w:rsidRPr="00296CD3">
              <w:t>-0.01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B68F044" w14:textId="27A41E54" w:rsidR="00296CD3" w:rsidRPr="002758D4" w:rsidRDefault="00296CD3" w:rsidP="00296CD3">
            <w:pPr>
              <w:keepNext/>
              <w:spacing w:line="240" w:lineRule="auto"/>
              <w:jc w:val="center"/>
            </w:pPr>
            <w:r w:rsidRPr="00296CD3">
              <w:t>-0.01</w:t>
            </w:r>
            <w:r>
              <w: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3D6227E" w14:textId="051B0D45" w:rsidR="00296CD3" w:rsidRPr="002758D4" w:rsidRDefault="00296CD3" w:rsidP="00296CD3">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8F601AE" w14:textId="74F3DABA" w:rsidR="00296CD3" w:rsidRPr="002758D4" w:rsidRDefault="00296CD3" w:rsidP="00296CD3">
            <w:pPr>
              <w:keepNext/>
              <w:spacing w:line="240" w:lineRule="auto"/>
              <w:jc w:val="center"/>
            </w:pPr>
            <w:r w:rsidRPr="00296CD3">
              <w:t>-0.013</w:t>
            </w:r>
          </w:p>
        </w:tc>
      </w:tr>
    </w:tbl>
    <w:p w14:paraId="06F06387" w14:textId="77777777" w:rsidR="00D80917" w:rsidRDefault="00D80917" w:rsidP="00D76E60">
      <w:pPr>
        <w:pStyle w:val="Caption"/>
      </w:pPr>
      <w:bookmarkStart w:id="132" w:name="_Toc137462954"/>
    </w:p>
    <w:p w14:paraId="22F678C7" w14:textId="77777777" w:rsidR="00D80917" w:rsidRDefault="00D80917" w:rsidP="00D76E60">
      <w:pPr>
        <w:pStyle w:val="Caption"/>
      </w:pPr>
    </w:p>
    <w:p w14:paraId="3F4B1423" w14:textId="77777777" w:rsidR="00D80917" w:rsidRDefault="00D80917" w:rsidP="00D76E60">
      <w:pPr>
        <w:pStyle w:val="Caption"/>
      </w:pPr>
    </w:p>
    <w:p w14:paraId="2E098D98" w14:textId="77777777" w:rsidR="00D80917" w:rsidRDefault="00D80917" w:rsidP="00D76E60">
      <w:pPr>
        <w:pStyle w:val="Caption"/>
      </w:pPr>
    </w:p>
    <w:p w14:paraId="22A54F7B" w14:textId="77777777" w:rsidR="00D80917" w:rsidRDefault="00D80917" w:rsidP="00D76E60">
      <w:pPr>
        <w:pStyle w:val="Caption"/>
      </w:pPr>
    </w:p>
    <w:p w14:paraId="4957C058" w14:textId="77777777" w:rsidR="00D80917" w:rsidRDefault="00D80917" w:rsidP="00D76E60">
      <w:pPr>
        <w:pStyle w:val="Caption"/>
      </w:pPr>
    </w:p>
    <w:p w14:paraId="704C33FB" w14:textId="77777777" w:rsidR="00D80917" w:rsidRDefault="00D80917" w:rsidP="00D76E60">
      <w:pPr>
        <w:pStyle w:val="Caption"/>
      </w:pPr>
    </w:p>
    <w:p w14:paraId="77090129" w14:textId="77777777" w:rsidR="00D80917" w:rsidRDefault="00D80917" w:rsidP="00D76E60">
      <w:pPr>
        <w:pStyle w:val="Caption"/>
      </w:pPr>
    </w:p>
    <w:p w14:paraId="1FD992DE" w14:textId="77777777" w:rsidR="00D80917" w:rsidRDefault="00D80917" w:rsidP="00D76E60">
      <w:pPr>
        <w:pStyle w:val="Caption"/>
      </w:pPr>
    </w:p>
    <w:p w14:paraId="61545337" w14:textId="77777777" w:rsidR="00D80917" w:rsidRDefault="00D80917" w:rsidP="00D76E60">
      <w:pPr>
        <w:pStyle w:val="Caption"/>
      </w:pPr>
    </w:p>
    <w:p w14:paraId="2CD88EAB" w14:textId="77777777" w:rsidR="00D80917" w:rsidRDefault="00D80917" w:rsidP="00D76E60">
      <w:pPr>
        <w:pStyle w:val="Caption"/>
      </w:pPr>
    </w:p>
    <w:p w14:paraId="3680A7BB" w14:textId="77777777" w:rsidR="00D80917" w:rsidRDefault="00D80917" w:rsidP="00D76E60">
      <w:pPr>
        <w:pStyle w:val="Caption"/>
      </w:pPr>
    </w:p>
    <w:p w14:paraId="67C7F27B" w14:textId="77777777" w:rsidR="00D80917" w:rsidRDefault="00D80917" w:rsidP="00D76E60">
      <w:pPr>
        <w:pStyle w:val="Caption"/>
      </w:pPr>
    </w:p>
    <w:p w14:paraId="1DEC4671" w14:textId="536637D8" w:rsidR="00D76E60" w:rsidRDefault="00D76E60" w:rsidP="00D76E60">
      <w:pPr>
        <w:pStyle w:val="Caption"/>
      </w:pPr>
      <w:r>
        <w:lastRenderedPageBreak/>
        <w:t xml:space="preserve">Table 7. </w:t>
      </w:r>
      <w:r w:rsidR="00B52BCD">
        <w:fldChar w:fldCharType="begin"/>
      </w:r>
      <w:r w:rsidR="00B52BCD">
        <w:instrText xml:space="preserve"> SEQ Table_7. \* ARABIC </w:instrText>
      </w:r>
      <w:r w:rsidR="00B52BCD">
        <w:fldChar w:fldCharType="separate"/>
      </w:r>
      <w:r w:rsidR="00EC4C2A">
        <w:rPr>
          <w:noProof/>
        </w:rPr>
        <w:t>3</w:t>
      </w:r>
      <w:r w:rsidR="00B52BCD">
        <w:rPr>
          <w:noProof/>
        </w:rPr>
        <w:fldChar w:fldCharType="end"/>
      </w:r>
      <w:r>
        <w:t>. Casual effect of age on thermal sensation</w:t>
      </w:r>
      <w:bookmarkEnd w:id="132"/>
    </w:p>
    <w:tbl>
      <w:tblPr>
        <w:tblW w:w="0" w:type="auto"/>
        <w:jc w:val="center"/>
        <w:tblCellMar>
          <w:left w:w="0" w:type="dxa"/>
          <w:right w:w="0" w:type="dxa"/>
        </w:tblCellMar>
        <w:tblLook w:val="0420" w:firstRow="1" w:lastRow="0" w:firstColumn="0" w:lastColumn="0" w:noHBand="0" w:noVBand="1"/>
      </w:tblPr>
      <w:tblGrid>
        <w:gridCol w:w="3123"/>
        <w:gridCol w:w="936"/>
        <w:gridCol w:w="2745"/>
      </w:tblGrid>
      <w:tr w:rsidR="00D76E60" w:rsidRPr="00D76E60" w14:paraId="63B47CF1" w14:textId="77777777" w:rsidTr="00D76E60">
        <w:trPr>
          <w:cantSplit/>
          <w:trHeight w:val="308"/>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5EF40C" w14:textId="77777777" w:rsidR="00D76E60" w:rsidRPr="00D76E60" w:rsidRDefault="00D76E60" w:rsidP="00D76E60">
            <w:pPr>
              <w:keepNext/>
              <w:wordWrap/>
              <w:spacing w:line="240" w:lineRule="auto"/>
              <w:jc w:val="center"/>
            </w:pPr>
            <w:r w:rsidRPr="00D76E60">
              <w:rPr>
                <w:b/>
                <w:bCs/>
              </w:rPr>
              <w:t>Age range (2 years incre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C53D29" w14:textId="77777777" w:rsidR="00D76E60" w:rsidRPr="00D76E60" w:rsidRDefault="00D76E60" w:rsidP="00D76E60">
            <w:pPr>
              <w:keepNext/>
              <w:wordWrap/>
              <w:spacing w:line="240" w:lineRule="auto"/>
              <w:jc w:val="center"/>
            </w:pPr>
            <w:r w:rsidRPr="00D76E60">
              <w:rPr>
                <w:b/>
                <w:bCs/>
              </w:rPr>
              <w:t>Sex</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C82EB3" w14:textId="77777777" w:rsidR="00D76E60" w:rsidRPr="00D76E60" w:rsidRDefault="00D76E60" w:rsidP="00D76E60">
            <w:pPr>
              <w:keepNext/>
              <w:wordWrap/>
              <w:spacing w:line="240" w:lineRule="auto"/>
              <w:jc w:val="center"/>
            </w:pPr>
            <w:r w:rsidRPr="00D76E60">
              <w:rPr>
                <w:b/>
                <w:bCs/>
              </w:rPr>
              <w:t>Thermal sensation change</w:t>
            </w:r>
          </w:p>
        </w:tc>
      </w:tr>
      <w:tr w:rsidR="00D76E60" w:rsidRPr="00D76E60" w14:paraId="37C51C5A" w14:textId="77777777" w:rsidTr="00D76E60">
        <w:trPr>
          <w:cantSplit/>
          <w:trHeight w:val="1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2A0351" w14:textId="77777777" w:rsidR="00D76E60" w:rsidRPr="00D76E60" w:rsidRDefault="00D76E60" w:rsidP="00D76E60">
            <w:pPr>
              <w:keepNext/>
              <w:wordWrap/>
              <w:spacing w:line="240" w:lineRule="auto"/>
              <w:jc w:val="center"/>
            </w:pPr>
            <w:r w:rsidRPr="00D76E60">
              <w:rPr>
                <w:b/>
                <w:bCs/>
              </w:rPr>
              <w:t>Below 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CE0521" w14:textId="77777777" w:rsidR="00D76E60" w:rsidRPr="00D76E60" w:rsidRDefault="00D76E60" w:rsidP="00D76E60">
            <w:pPr>
              <w:keepNext/>
              <w:wordWrap/>
              <w:spacing w:line="240" w:lineRule="auto"/>
              <w:jc w:val="center"/>
            </w:pPr>
            <w:r w:rsidRPr="00D76E60">
              <w:t>Fe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6A7A080" w14:textId="77777777" w:rsidR="00D76E60" w:rsidRPr="00D76E60" w:rsidRDefault="00D76E60" w:rsidP="00D76E60">
            <w:pPr>
              <w:keepNext/>
              <w:wordWrap/>
              <w:spacing w:line="240" w:lineRule="auto"/>
              <w:jc w:val="center"/>
            </w:pPr>
            <w:r w:rsidRPr="00D76E60">
              <w:t>0</w:t>
            </w:r>
          </w:p>
        </w:tc>
      </w:tr>
      <w:tr w:rsidR="00D76E60" w:rsidRPr="00D76E60" w14:paraId="355EA3B0" w14:textId="77777777" w:rsidTr="00D76E60">
        <w:trPr>
          <w:cantSplit/>
          <w:trHeight w:val="20"/>
          <w:jc w:val="center"/>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DD77F9" w14:textId="2A6B454B" w:rsidR="00D76E60" w:rsidRPr="00D76E60" w:rsidRDefault="00D76E60" w:rsidP="00D76E60">
            <w:pPr>
              <w:keepNext/>
              <w:wordWrap/>
              <w:spacing w:line="240" w:lineRule="auto"/>
              <w:jc w:val="center"/>
            </w:pPr>
            <w:r w:rsidRPr="00D76E60">
              <w:rPr>
                <w:b/>
                <w:bCs/>
              </w:rPr>
              <w:t>Age range: 16~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5045AE" w14:textId="77777777" w:rsidR="00D76E60" w:rsidRPr="00D76E60" w:rsidRDefault="00D76E60" w:rsidP="00D76E60">
            <w:pPr>
              <w:keepNext/>
              <w:wordWrap/>
              <w:spacing w:line="240" w:lineRule="auto"/>
              <w:jc w:val="center"/>
            </w:pPr>
            <w:r w:rsidRPr="00D76E60">
              <w:t>Fe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8DDCDC" w14:textId="77777777" w:rsidR="00D76E60" w:rsidRPr="00D76E60" w:rsidRDefault="00D76E60" w:rsidP="00D76E60">
            <w:pPr>
              <w:keepNext/>
              <w:wordWrap/>
              <w:spacing w:line="240" w:lineRule="auto"/>
              <w:jc w:val="center"/>
            </w:pPr>
            <w:r w:rsidRPr="00D76E60">
              <w:t>-0.015</w:t>
            </w:r>
          </w:p>
        </w:tc>
      </w:tr>
      <w:tr w:rsidR="00D76E60" w:rsidRPr="00D76E60" w14:paraId="3041EB7D" w14:textId="77777777" w:rsidTr="00D76E60">
        <w:trPr>
          <w:cantSplit/>
          <w:trHeight w:val="20"/>
          <w:jc w:val="center"/>
        </w:trPr>
        <w:tc>
          <w:tcPr>
            <w:tcW w:w="0" w:type="auto"/>
            <w:vMerge/>
            <w:tcBorders>
              <w:top w:val="single" w:sz="8" w:space="0" w:color="000000"/>
              <w:left w:val="single" w:sz="8" w:space="0" w:color="000000"/>
              <w:bottom w:val="single" w:sz="8" w:space="0" w:color="000000"/>
              <w:right w:val="single" w:sz="8" w:space="0" w:color="000000"/>
            </w:tcBorders>
            <w:hideMark/>
          </w:tcPr>
          <w:p w14:paraId="0ABA6085" w14:textId="77777777" w:rsidR="00D76E60" w:rsidRPr="00D76E60" w:rsidRDefault="00D76E60" w:rsidP="00D76E60">
            <w:pPr>
              <w:keepNext/>
              <w:wordWrap/>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159008" w14:textId="77777777" w:rsidR="00D76E60" w:rsidRPr="00D76E60" w:rsidRDefault="00D76E60" w:rsidP="00D76E60">
            <w:pPr>
              <w:keepNext/>
              <w:wordWrap/>
              <w:spacing w:line="240" w:lineRule="auto"/>
              <w:jc w:val="center"/>
            </w:pPr>
            <w:r w:rsidRPr="00D76E60">
              <w:t>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54341D8" w14:textId="77777777" w:rsidR="00D76E60" w:rsidRPr="00D76E60" w:rsidRDefault="00D76E60" w:rsidP="00D76E60">
            <w:pPr>
              <w:keepNext/>
              <w:wordWrap/>
              <w:spacing w:line="240" w:lineRule="auto"/>
              <w:jc w:val="center"/>
            </w:pPr>
            <w:r w:rsidRPr="00D76E60">
              <w:t>0.046</w:t>
            </w:r>
          </w:p>
        </w:tc>
      </w:tr>
      <w:tr w:rsidR="00D76E60" w:rsidRPr="00D76E60" w14:paraId="6991525C" w14:textId="77777777" w:rsidTr="00D76E60">
        <w:trPr>
          <w:cantSplit/>
          <w:trHeight w:val="20"/>
          <w:jc w:val="center"/>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F3E32A" w14:textId="7F8A5B00" w:rsidR="00D76E60" w:rsidRPr="00D76E60" w:rsidRDefault="00D76E60" w:rsidP="00D76E60">
            <w:pPr>
              <w:keepNext/>
              <w:wordWrap/>
              <w:spacing w:line="240" w:lineRule="auto"/>
              <w:jc w:val="center"/>
            </w:pPr>
            <w:r w:rsidRPr="00D76E60">
              <w:rPr>
                <w:b/>
                <w:bCs/>
              </w:rPr>
              <w:t>Age range: 26~3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5EAA69" w14:textId="77777777" w:rsidR="00D76E60" w:rsidRPr="00D76E60" w:rsidRDefault="00D76E60" w:rsidP="00D76E60">
            <w:pPr>
              <w:keepNext/>
              <w:wordWrap/>
              <w:spacing w:line="240" w:lineRule="auto"/>
              <w:jc w:val="center"/>
            </w:pPr>
            <w:r w:rsidRPr="00D76E60">
              <w:t>Fe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BC4433" w14:textId="77777777" w:rsidR="00D76E60" w:rsidRPr="00D76E60" w:rsidRDefault="00D76E60" w:rsidP="00D76E60">
            <w:pPr>
              <w:keepNext/>
              <w:wordWrap/>
              <w:spacing w:line="240" w:lineRule="auto"/>
              <w:jc w:val="center"/>
            </w:pPr>
            <w:r w:rsidRPr="00D76E60">
              <w:t>0</w:t>
            </w:r>
          </w:p>
        </w:tc>
      </w:tr>
      <w:tr w:rsidR="00D76E60" w:rsidRPr="00D76E60" w14:paraId="1AC21A69" w14:textId="77777777" w:rsidTr="00D76E60">
        <w:trPr>
          <w:cantSplit/>
          <w:trHeight w:val="38"/>
          <w:jc w:val="center"/>
        </w:trPr>
        <w:tc>
          <w:tcPr>
            <w:tcW w:w="0" w:type="auto"/>
            <w:vMerge/>
            <w:tcBorders>
              <w:top w:val="single" w:sz="8" w:space="0" w:color="000000"/>
              <w:left w:val="single" w:sz="8" w:space="0" w:color="000000"/>
              <w:bottom w:val="single" w:sz="8" w:space="0" w:color="000000"/>
              <w:right w:val="single" w:sz="8" w:space="0" w:color="000000"/>
            </w:tcBorders>
            <w:hideMark/>
          </w:tcPr>
          <w:p w14:paraId="07117AC0" w14:textId="77777777" w:rsidR="00D76E60" w:rsidRPr="00D76E60" w:rsidRDefault="00D76E60" w:rsidP="00D76E60">
            <w:pPr>
              <w:keepNext/>
              <w:wordWrap/>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9EDDBC" w14:textId="77777777" w:rsidR="00D76E60" w:rsidRPr="00D76E60" w:rsidRDefault="00D76E60" w:rsidP="00D76E60">
            <w:pPr>
              <w:keepNext/>
              <w:wordWrap/>
              <w:spacing w:line="240" w:lineRule="auto"/>
              <w:jc w:val="center"/>
            </w:pPr>
            <w:r w:rsidRPr="00D76E60">
              <w:t>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AD41CD" w14:textId="77777777" w:rsidR="00D76E60" w:rsidRPr="00D76E60" w:rsidRDefault="00D76E60" w:rsidP="00D76E60">
            <w:pPr>
              <w:keepNext/>
              <w:wordWrap/>
              <w:spacing w:line="240" w:lineRule="auto"/>
              <w:jc w:val="center"/>
            </w:pPr>
            <w:r w:rsidRPr="00D76E60">
              <w:t>0.026</w:t>
            </w:r>
          </w:p>
        </w:tc>
      </w:tr>
      <w:tr w:rsidR="00D76E60" w:rsidRPr="00D76E60" w14:paraId="729B670F" w14:textId="77777777" w:rsidTr="00D76E60">
        <w:trPr>
          <w:cantSplit/>
          <w:trHeight w:val="186"/>
          <w:jc w:val="center"/>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7BE5D1" w14:textId="08FA6286" w:rsidR="00D76E60" w:rsidRPr="00D76E60" w:rsidRDefault="00D76E60" w:rsidP="00D76E60">
            <w:pPr>
              <w:keepNext/>
              <w:wordWrap/>
              <w:spacing w:line="240" w:lineRule="auto"/>
              <w:jc w:val="center"/>
            </w:pPr>
            <w:r w:rsidRPr="00D76E60">
              <w:rPr>
                <w:b/>
                <w:bCs/>
              </w:rPr>
              <w:t>Age range: 36~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2C5B31" w14:textId="77777777" w:rsidR="00D76E60" w:rsidRPr="00D76E60" w:rsidRDefault="00D76E60" w:rsidP="00D76E60">
            <w:pPr>
              <w:keepNext/>
              <w:wordWrap/>
              <w:spacing w:line="240" w:lineRule="auto"/>
              <w:jc w:val="center"/>
            </w:pPr>
            <w:r w:rsidRPr="00D76E60">
              <w:t>Fe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B33F97" w14:textId="77777777" w:rsidR="00D76E60" w:rsidRPr="00D76E60" w:rsidRDefault="00D76E60" w:rsidP="00D76E60">
            <w:pPr>
              <w:keepNext/>
              <w:wordWrap/>
              <w:spacing w:line="240" w:lineRule="auto"/>
              <w:jc w:val="center"/>
            </w:pPr>
            <w:r w:rsidRPr="00D76E60">
              <w:t>0.078</w:t>
            </w:r>
          </w:p>
        </w:tc>
      </w:tr>
      <w:tr w:rsidR="00D76E60" w:rsidRPr="00D76E60" w14:paraId="1DEDFE09" w14:textId="77777777" w:rsidTr="00D76E60">
        <w:trPr>
          <w:cantSplit/>
          <w:trHeight w:val="20"/>
          <w:jc w:val="center"/>
        </w:trPr>
        <w:tc>
          <w:tcPr>
            <w:tcW w:w="0" w:type="auto"/>
            <w:vMerge/>
            <w:tcBorders>
              <w:top w:val="single" w:sz="8" w:space="0" w:color="000000"/>
              <w:left w:val="single" w:sz="8" w:space="0" w:color="000000"/>
              <w:bottom w:val="single" w:sz="8" w:space="0" w:color="000000"/>
              <w:right w:val="single" w:sz="8" w:space="0" w:color="000000"/>
            </w:tcBorders>
            <w:hideMark/>
          </w:tcPr>
          <w:p w14:paraId="4ECD972B" w14:textId="77777777" w:rsidR="00D76E60" w:rsidRPr="00D76E60" w:rsidRDefault="00D76E60" w:rsidP="00D76E60">
            <w:pPr>
              <w:keepNext/>
              <w:wordWrap/>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2D3C0A" w14:textId="77777777" w:rsidR="00D76E60" w:rsidRPr="00D76E60" w:rsidRDefault="00D76E60" w:rsidP="00D76E60">
            <w:pPr>
              <w:keepNext/>
              <w:wordWrap/>
              <w:spacing w:line="240" w:lineRule="auto"/>
              <w:jc w:val="center"/>
            </w:pPr>
            <w:r w:rsidRPr="00D76E60">
              <w:t>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65294C" w14:textId="77777777" w:rsidR="00D76E60" w:rsidRPr="00D76E60" w:rsidRDefault="00D76E60" w:rsidP="00D76E60">
            <w:pPr>
              <w:keepNext/>
              <w:wordWrap/>
              <w:spacing w:line="240" w:lineRule="auto"/>
              <w:jc w:val="center"/>
            </w:pPr>
            <w:r w:rsidRPr="00D76E60">
              <w:t>0</w:t>
            </w:r>
          </w:p>
        </w:tc>
      </w:tr>
      <w:tr w:rsidR="00D76E60" w:rsidRPr="00D76E60" w14:paraId="1A21D641" w14:textId="77777777" w:rsidTr="00D76E60">
        <w:trPr>
          <w:cantSplit/>
          <w:trHeight w:val="101"/>
          <w:jc w:val="center"/>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37664D" w14:textId="57C7B3C6" w:rsidR="00D76E60" w:rsidRPr="00D76E60" w:rsidRDefault="00D76E60" w:rsidP="00D76E60">
            <w:pPr>
              <w:keepNext/>
              <w:wordWrap/>
              <w:spacing w:line="240" w:lineRule="auto"/>
              <w:jc w:val="center"/>
            </w:pPr>
            <w:r w:rsidRPr="00D76E60">
              <w:rPr>
                <w:b/>
                <w:bCs/>
              </w:rPr>
              <w:t>Age range: 46~5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5C794E" w14:textId="77777777" w:rsidR="00D76E60" w:rsidRPr="00D76E60" w:rsidRDefault="00D76E60" w:rsidP="00D76E60">
            <w:pPr>
              <w:keepNext/>
              <w:wordWrap/>
              <w:spacing w:line="240" w:lineRule="auto"/>
              <w:jc w:val="center"/>
            </w:pPr>
            <w:r w:rsidRPr="00D76E60">
              <w:t>Fe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A67D4C" w14:textId="77777777" w:rsidR="00D76E60" w:rsidRPr="00D76E60" w:rsidRDefault="00D76E60" w:rsidP="00D76E60">
            <w:pPr>
              <w:keepNext/>
              <w:wordWrap/>
              <w:spacing w:line="240" w:lineRule="auto"/>
              <w:jc w:val="center"/>
            </w:pPr>
            <w:r w:rsidRPr="00D76E60">
              <w:t>0</w:t>
            </w:r>
          </w:p>
        </w:tc>
      </w:tr>
      <w:tr w:rsidR="00D76E60" w:rsidRPr="00D76E60" w14:paraId="57CA8548" w14:textId="77777777" w:rsidTr="00D76E60">
        <w:trPr>
          <w:cantSplit/>
          <w:trHeight w:val="50"/>
          <w:jc w:val="center"/>
        </w:trPr>
        <w:tc>
          <w:tcPr>
            <w:tcW w:w="0" w:type="auto"/>
            <w:vMerge/>
            <w:tcBorders>
              <w:top w:val="single" w:sz="8" w:space="0" w:color="000000"/>
              <w:left w:val="single" w:sz="8" w:space="0" w:color="000000"/>
              <w:bottom w:val="single" w:sz="8" w:space="0" w:color="000000"/>
              <w:right w:val="single" w:sz="8" w:space="0" w:color="000000"/>
            </w:tcBorders>
            <w:hideMark/>
          </w:tcPr>
          <w:p w14:paraId="1F254904" w14:textId="77777777" w:rsidR="00D76E60" w:rsidRPr="00D76E60" w:rsidRDefault="00D76E60" w:rsidP="00D76E60">
            <w:pPr>
              <w:keepNext/>
              <w:wordWrap/>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6EEA47" w14:textId="77777777" w:rsidR="00D76E60" w:rsidRPr="00D76E60" w:rsidRDefault="00D76E60" w:rsidP="00D76E60">
            <w:pPr>
              <w:keepNext/>
              <w:wordWrap/>
              <w:spacing w:line="240" w:lineRule="auto"/>
              <w:jc w:val="center"/>
            </w:pPr>
            <w:r w:rsidRPr="00D76E60">
              <w:t>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1E9F1A" w14:textId="77777777" w:rsidR="00D76E60" w:rsidRPr="00D76E60" w:rsidRDefault="00D76E60" w:rsidP="00D76E60">
            <w:pPr>
              <w:keepNext/>
              <w:wordWrap/>
              <w:spacing w:line="240" w:lineRule="auto"/>
              <w:jc w:val="center"/>
            </w:pPr>
            <w:r w:rsidRPr="00D76E60">
              <w:t>0</w:t>
            </w:r>
          </w:p>
        </w:tc>
      </w:tr>
      <w:tr w:rsidR="00D76E60" w:rsidRPr="00D76E60" w14:paraId="15D5B20F" w14:textId="77777777" w:rsidTr="00D76E60">
        <w:trPr>
          <w:cantSplit/>
          <w:trHeight w:val="20"/>
          <w:jc w:val="center"/>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67F706" w14:textId="30F13761" w:rsidR="00D76E60" w:rsidRPr="00D76E60" w:rsidRDefault="00D76E60" w:rsidP="00D76E60">
            <w:pPr>
              <w:keepNext/>
              <w:wordWrap/>
              <w:spacing w:line="240" w:lineRule="auto"/>
              <w:jc w:val="center"/>
            </w:pPr>
            <w:r w:rsidRPr="00D76E60">
              <w:rPr>
                <w:b/>
                <w:bCs/>
              </w:rPr>
              <w:t>Age range: 56~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7C48D2" w14:textId="77777777" w:rsidR="00D76E60" w:rsidRPr="00D76E60" w:rsidRDefault="00D76E60" w:rsidP="00D76E60">
            <w:pPr>
              <w:keepNext/>
              <w:wordWrap/>
              <w:spacing w:line="240" w:lineRule="auto"/>
              <w:jc w:val="center"/>
            </w:pPr>
            <w:r w:rsidRPr="00D76E60">
              <w:t>Fe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025724" w14:textId="77777777" w:rsidR="00D76E60" w:rsidRPr="00D76E60" w:rsidRDefault="00D76E60" w:rsidP="00D76E60">
            <w:pPr>
              <w:keepNext/>
              <w:wordWrap/>
              <w:spacing w:line="240" w:lineRule="auto"/>
              <w:jc w:val="center"/>
            </w:pPr>
            <w:r w:rsidRPr="00D76E60">
              <w:t>0</w:t>
            </w:r>
          </w:p>
        </w:tc>
      </w:tr>
      <w:tr w:rsidR="00D76E60" w:rsidRPr="00D76E60" w14:paraId="7339343F" w14:textId="77777777" w:rsidTr="00D76E60">
        <w:trPr>
          <w:cantSplit/>
          <w:trHeight w:val="20"/>
          <w:jc w:val="center"/>
        </w:trPr>
        <w:tc>
          <w:tcPr>
            <w:tcW w:w="0" w:type="auto"/>
            <w:vMerge/>
            <w:tcBorders>
              <w:top w:val="single" w:sz="8" w:space="0" w:color="000000"/>
              <w:left w:val="single" w:sz="8" w:space="0" w:color="000000"/>
              <w:bottom w:val="single" w:sz="8" w:space="0" w:color="000000"/>
              <w:right w:val="single" w:sz="8" w:space="0" w:color="000000"/>
            </w:tcBorders>
            <w:hideMark/>
          </w:tcPr>
          <w:p w14:paraId="421CA2D8" w14:textId="77777777" w:rsidR="00D76E60" w:rsidRPr="00D76E60" w:rsidRDefault="00D76E60" w:rsidP="00D76E60">
            <w:pPr>
              <w:keepNext/>
              <w:wordWrap/>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A0178D" w14:textId="77777777" w:rsidR="00D76E60" w:rsidRPr="00D76E60" w:rsidRDefault="00D76E60" w:rsidP="00D76E60">
            <w:pPr>
              <w:keepNext/>
              <w:wordWrap/>
              <w:spacing w:line="240" w:lineRule="auto"/>
              <w:jc w:val="center"/>
            </w:pPr>
            <w:r w:rsidRPr="00D76E60">
              <w:t>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B46952" w14:textId="77777777" w:rsidR="00D76E60" w:rsidRPr="00D76E60" w:rsidRDefault="00D76E60" w:rsidP="00D76E60">
            <w:pPr>
              <w:keepNext/>
              <w:wordWrap/>
              <w:spacing w:line="240" w:lineRule="auto"/>
              <w:jc w:val="center"/>
            </w:pPr>
            <w:r w:rsidRPr="00D76E60">
              <w:t>-0.313</w:t>
            </w:r>
          </w:p>
        </w:tc>
      </w:tr>
      <w:tr w:rsidR="00D76E60" w:rsidRPr="00D76E60" w14:paraId="0C9C406E" w14:textId="77777777" w:rsidTr="00D76E60">
        <w:trPr>
          <w:cantSplit/>
          <w:trHeight w:val="55"/>
          <w:jc w:val="center"/>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963D55" w14:textId="0D66DCF6" w:rsidR="00D76E60" w:rsidRPr="00D76E60" w:rsidRDefault="00D76E60" w:rsidP="00D76E60">
            <w:pPr>
              <w:keepNext/>
              <w:wordWrap/>
              <w:spacing w:line="240" w:lineRule="auto"/>
              <w:jc w:val="center"/>
            </w:pPr>
            <w:r w:rsidRPr="00D76E60">
              <w:rPr>
                <w:b/>
                <w:bCs/>
              </w:rPr>
              <w:t>Age range: above 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BBEE2C" w14:textId="77777777" w:rsidR="00D76E60" w:rsidRPr="00D76E60" w:rsidRDefault="00D76E60" w:rsidP="00D76E60">
            <w:pPr>
              <w:keepNext/>
              <w:wordWrap/>
              <w:spacing w:line="240" w:lineRule="auto"/>
              <w:jc w:val="center"/>
            </w:pPr>
            <w:r w:rsidRPr="00D76E60">
              <w:t>Fe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ACF769" w14:textId="77777777" w:rsidR="00D76E60" w:rsidRPr="00D76E60" w:rsidRDefault="00D76E60" w:rsidP="00D76E60">
            <w:pPr>
              <w:keepNext/>
              <w:wordWrap/>
              <w:spacing w:line="240" w:lineRule="auto"/>
              <w:jc w:val="center"/>
            </w:pPr>
            <w:r w:rsidRPr="00D76E60">
              <w:t>-0.015</w:t>
            </w:r>
          </w:p>
        </w:tc>
      </w:tr>
      <w:tr w:rsidR="00D76E60" w:rsidRPr="00D76E60" w14:paraId="552DE3E2" w14:textId="77777777" w:rsidTr="00D76E60">
        <w:trPr>
          <w:cantSplit/>
          <w:trHeight w:val="20"/>
          <w:jc w:val="center"/>
        </w:trPr>
        <w:tc>
          <w:tcPr>
            <w:tcW w:w="0" w:type="auto"/>
            <w:vMerge/>
            <w:tcBorders>
              <w:top w:val="single" w:sz="8" w:space="0" w:color="000000"/>
              <w:left w:val="single" w:sz="8" w:space="0" w:color="000000"/>
              <w:bottom w:val="single" w:sz="8" w:space="0" w:color="000000"/>
              <w:right w:val="single" w:sz="8" w:space="0" w:color="000000"/>
            </w:tcBorders>
            <w:hideMark/>
          </w:tcPr>
          <w:p w14:paraId="616061CC" w14:textId="77777777" w:rsidR="00D76E60" w:rsidRPr="00D76E60" w:rsidRDefault="00D76E60" w:rsidP="00D76E60">
            <w:pPr>
              <w:keepNext/>
              <w:wordWrap/>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94C4E5" w14:textId="77777777" w:rsidR="00D76E60" w:rsidRPr="00D76E60" w:rsidRDefault="00D76E60" w:rsidP="00D76E60">
            <w:pPr>
              <w:keepNext/>
              <w:wordWrap/>
              <w:spacing w:line="240" w:lineRule="auto"/>
              <w:jc w:val="center"/>
            </w:pPr>
            <w:r w:rsidRPr="00D76E60">
              <w:t>Ma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5273B5" w14:textId="77777777" w:rsidR="00D76E60" w:rsidRPr="00D76E60" w:rsidRDefault="00D76E60" w:rsidP="00D76E60">
            <w:pPr>
              <w:keepNext/>
              <w:wordWrap/>
              <w:spacing w:line="240" w:lineRule="auto"/>
              <w:jc w:val="center"/>
            </w:pPr>
            <w:r w:rsidRPr="00D76E60">
              <w:t>-0.025</w:t>
            </w:r>
          </w:p>
        </w:tc>
      </w:tr>
    </w:tbl>
    <w:p w14:paraId="75D81DAC" w14:textId="77777777" w:rsidR="00D76E60" w:rsidRDefault="00D76E60" w:rsidP="00076963"/>
    <w:p w14:paraId="2DD50A65" w14:textId="4145D481" w:rsidR="00503CFB" w:rsidRPr="00C57A93" w:rsidRDefault="00503CFB" w:rsidP="002F44C8">
      <w:pPr>
        <w:pStyle w:val="Heading2"/>
        <w:numPr>
          <w:ilvl w:val="1"/>
          <w:numId w:val="54"/>
        </w:numPr>
      </w:pPr>
      <w:bookmarkStart w:id="133" w:name="_Toc137595505"/>
      <w:r w:rsidRPr="00C57A93">
        <w:t xml:space="preserve">Occupant </w:t>
      </w:r>
      <w:r w:rsidRPr="00503CFB">
        <w:t>behavior</w:t>
      </w:r>
      <w:r>
        <w:t xml:space="preserve"> </w:t>
      </w:r>
      <w:r w:rsidRPr="00C57A93">
        <w:t>and thermal sensation</w:t>
      </w:r>
      <w:bookmarkEnd w:id="133"/>
    </w:p>
    <w:p w14:paraId="44D85649" w14:textId="42398B39" w:rsidR="00503CFB" w:rsidRDefault="002218AD" w:rsidP="002F44C8">
      <w:pPr>
        <w:pStyle w:val="Heading3"/>
        <w:numPr>
          <w:ilvl w:val="2"/>
          <w:numId w:val="56"/>
        </w:numPr>
      </w:pPr>
      <w:bookmarkStart w:id="134" w:name="_Toc137595506"/>
      <w:r w:rsidRPr="002218AD">
        <w:t>The operation of blinds/curtains, fan, window, door, and heater vs thermal sensation</w:t>
      </w:r>
      <w:bookmarkEnd w:id="134"/>
    </w:p>
    <w:p w14:paraId="6413467E" w14:textId="7D22352A" w:rsidR="00B20EFB" w:rsidRDefault="008007E0" w:rsidP="00B20EFB">
      <w:r w:rsidRPr="008007E0">
        <w:t>The findings unveiled in Figure 7.</w:t>
      </w:r>
      <w:r>
        <w:t>2</w:t>
      </w:r>
      <w:r w:rsidRPr="008007E0">
        <w:t xml:space="preserve"> provide critical insights into the behavioral tendencies of occupants with regard to their thermal comfort. It appears that occupants are inclined to utilize fans when their thermal sensation surpasses their comfort zone by 0.384, exemplifying an adaptive behavior to achieve thermal comfort. A similar pattern is discernible in the act of window opening, wherein </w:t>
      </w:r>
      <w:proofErr w:type="gramStart"/>
      <w:r w:rsidRPr="008007E0">
        <w:t>occupants</w:t>
      </w:r>
      <w:proofErr w:type="gramEnd"/>
      <w:r w:rsidRPr="008007E0">
        <w:t xml:space="preserve"> resort to this action when their thermal sensation rises 0.078 above their normal comfort level. Significantly, the data shows that the activation of heaters is associated with a thermal sensation that is 0.479 lower than when heaters are not in use, illustrating their essential function in creating a warmer ambiance. In contrast, the opening of doors seems to </w:t>
      </w:r>
      <w:r w:rsidRPr="008007E0">
        <w:lastRenderedPageBreak/>
        <w:t xml:space="preserve">correspond to a lower thermal sensation by 0.187 compared to when doors are kept closed, implying the potential of door opening to </w:t>
      </w:r>
      <w:r>
        <w:t>fresh</w:t>
      </w:r>
      <w:r w:rsidRPr="008007E0">
        <w:t xml:space="preserve"> ventilation. </w:t>
      </w:r>
      <w:r>
        <w:t>These results are</w:t>
      </w:r>
      <w:r w:rsidRPr="008007E0">
        <w:t xml:space="preserve"> detailed in Table 7.</w:t>
      </w:r>
      <w:r>
        <w:t>4</w:t>
      </w:r>
      <w:r w:rsidRPr="008007E0">
        <w:t>. These findings have profound implications for understanding and predicting occupant behavior relative to thermal sensation management, which may be instrumental in developing efficient and user-friendly thermal regulation strategies.</w:t>
      </w:r>
    </w:p>
    <w:p w14:paraId="0A0F8E91" w14:textId="77777777" w:rsidR="008007E0" w:rsidRPr="00B20EFB" w:rsidRDefault="008007E0" w:rsidP="00B20EFB"/>
    <w:p w14:paraId="010B6958" w14:textId="355174DB" w:rsidR="00503CFB" w:rsidRDefault="00B20EFB" w:rsidP="008007E0">
      <w:pPr>
        <w:jc w:val="center"/>
      </w:pPr>
      <w:r>
        <w:rPr>
          <w:noProof/>
        </w:rPr>
        <w:drawing>
          <wp:inline distT="0" distB="0" distL="0" distR="0" wp14:anchorId="10FCBE78" wp14:editId="66A427CF">
            <wp:extent cx="3603869" cy="3603869"/>
            <wp:effectExtent l="0" t="0" r="3175" b="3175"/>
            <wp:docPr id="1601668488" name="Picture 2"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68488" name="Picture 2" descr="A picture containing text, diagram, line, screenshot&#10;&#10;Description automatically generated"/>
                    <pic:cNvPicPr/>
                  </pic:nvPicPr>
                  <pic:blipFill>
                    <a:blip r:embed="rId67"/>
                    <a:stretch>
                      <a:fillRect/>
                    </a:stretch>
                  </pic:blipFill>
                  <pic:spPr>
                    <a:xfrm>
                      <a:off x="0" y="0"/>
                      <a:ext cx="3608031" cy="3608031"/>
                    </a:xfrm>
                    <a:prstGeom prst="rect">
                      <a:avLst/>
                    </a:prstGeom>
                  </pic:spPr>
                </pic:pic>
              </a:graphicData>
            </a:graphic>
          </wp:inline>
        </w:drawing>
      </w:r>
    </w:p>
    <w:p w14:paraId="67EC5FB1" w14:textId="704658C2" w:rsidR="008007E0" w:rsidRDefault="008007E0" w:rsidP="008007E0">
      <w:pPr>
        <w:pStyle w:val="Caption"/>
      </w:pPr>
      <w:bookmarkStart w:id="135" w:name="_Toc137462989"/>
      <w:r>
        <w:t xml:space="preserve">Figure 7. </w:t>
      </w:r>
      <w:r w:rsidR="00B52BCD">
        <w:fldChar w:fldCharType="begin"/>
      </w:r>
      <w:r w:rsidR="00B52BCD">
        <w:instrText xml:space="preserve"> SEQ Figure_7. \* ARABIC </w:instrText>
      </w:r>
      <w:r w:rsidR="00B52BCD">
        <w:fldChar w:fldCharType="separate"/>
      </w:r>
      <w:r w:rsidR="00EC4C2A">
        <w:rPr>
          <w:noProof/>
        </w:rPr>
        <w:t>2</w:t>
      </w:r>
      <w:r w:rsidR="00B52BCD">
        <w:rPr>
          <w:noProof/>
        </w:rPr>
        <w:fldChar w:fldCharType="end"/>
      </w:r>
      <w:r>
        <w:t>. Causal effects of behavioral factors on thermal sensation</w:t>
      </w:r>
      <w:bookmarkEnd w:id="135"/>
    </w:p>
    <w:p w14:paraId="13F94300" w14:textId="77777777" w:rsidR="00D46B3A" w:rsidRDefault="00D46B3A" w:rsidP="00D46B3A"/>
    <w:p w14:paraId="647E7BA9" w14:textId="43BA90D5" w:rsidR="008007E0" w:rsidRDefault="00D46B3A" w:rsidP="00D46B3A">
      <w:r>
        <w:t xml:space="preserve">Upon a detailed examination of the indoor/outdoor temperature and thermal acceptability data delineated in Table 7.5, this dissertation hypothesizes that occupants opening windows experienced a somewhat warmer thermal environment than those who kept their windows shut. This behavior implies the use of windows as a strategy to introduce cooler external air, potentially in a bid to enhance their thermal comfort. Intriguingly, the case with doors is different. It is observed that occupants who opted to open doors reported lower thermal sensations, suggesting that the primary intent behind this behavior might be to improve indoor air quality rather than </w:t>
      </w:r>
      <w:r>
        <w:lastRenderedPageBreak/>
        <w:t>temperature control. These interpretations resonate well with the findings from the seminal study by</w:t>
      </w:r>
      <w:r w:rsidR="0036768D">
        <w:t xml:space="preserve"> </w:t>
      </w:r>
      <w:r w:rsidR="0036768D">
        <w:fldChar w:fldCharType="begin"/>
      </w:r>
      <w:r w:rsidR="0036768D">
        <w:instrText xml:space="preserve"> ADDIN ZOTERO_ITEM CSL_CITATION {"citationID":"k0K2EAR7","properties":{"formattedCitation":"(Kim &amp; de Dear, 2018)","plainCitation":"(Kim &amp; de Dear, 2018)","noteIndex":0},"citationItems":[{"id":944,"uris":["http://zotero.org/users/10432387/items/6BSC4BK4"],"itemData":{"id":944,"type":"article-journal","container-title":"Building and Environment","ISSN":"0360-1323","journalAbbreviation":"Building and Environment","note":"publisher: Elsevier","page":"13-22","title":"Thermal comfort expectations and adaptive behavioural characteristics of primary and secondary school students","volume":"127","author":[{"family":"Kim","given":"Jungsoo"},{"family":"Dear","given":"Richard","non-dropping-particle":"de"}],"issued":{"date-parts":[["2018"]]}}}],"schema":"https://github.com/citation-style-language/schema/raw/master/csl-citation.json"} </w:instrText>
      </w:r>
      <w:r w:rsidR="0036768D">
        <w:fldChar w:fldCharType="separate"/>
      </w:r>
      <w:r w:rsidR="0036768D">
        <w:rPr>
          <w:noProof/>
        </w:rPr>
        <w:t>(Kim &amp; de Dear, 2018)</w:t>
      </w:r>
      <w:r w:rsidR="0036768D">
        <w:fldChar w:fldCharType="end"/>
      </w:r>
      <w:r>
        <w:t>, wherein respondents were reported to use windows and doors as conduits for facilitating fresh air inflow or creating a cooler indoor environment. These trends reinforce the complex and multi-faceted nature of occupant behavior in thermal comfort management, highlighting the critical role of ventilation through windows and doors.</w:t>
      </w:r>
    </w:p>
    <w:p w14:paraId="2C790263" w14:textId="77777777" w:rsidR="008007E0" w:rsidRDefault="008007E0" w:rsidP="00076963"/>
    <w:p w14:paraId="43F9F47F" w14:textId="328F8BD0" w:rsidR="008007E0" w:rsidRDefault="008007E0" w:rsidP="008007E0">
      <w:pPr>
        <w:pStyle w:val="Caption"/>
        <w:jc w:val="left"/>
      </w:pPr>
      <w:bookmarkStart w:id="136" w:name="_Toc137462955"/>
      <w:r>
        <w:t xml:space="preserve">Table 7. </w:t>
      </w:r>
      <w:r w:rsidR="00B52BCD">
        <w:fldChar w:fldCharType="begin"/>
      </w:r>
      <w:r w:rsidR="00B52BCD">
        <w:instrText xml:space="preserve"> SEQ Table_7. \* ARABIC </w:instrText>
      </w:r>
      <w:r w:rsidR="00B52BCD">
        <w:fldChar w:fldCharType="separate"/>
      </w:r>
      <w:r w:rsidR="00EC4C2A">
        <w:rPr>
          <w:noProof/>
        </w:rPr>
        <w:t>4</w:t>
      </w:r>
      <w:r w:rsidR="00B52BCD">
        <w:rPr>
          <w:noProof/>
        </w:rPr>
        <w:fldChar w:fldCharType="end"/>
      </w:r>
      <w:r>
        <w:t>. Causal effects of behavioral factors on thermal sensation</w:t>
      </w:r>
      <w:bookmarkEnd w:id="136"/>
    </w:p>
    <w:tbl>
      <w:tblPr>
        <w:tblW w:w="0" w:type="auto"/>
        <w:tblCellMar>
          <w:left w:w="0" w:type="dxa"/>
          <w:right w:w="0" w:type="dxa"/>
        </w:tblCellMar>
        <w:tblLook w:val="0600" w:firstRow="0" w:lastRow="0" w:firstColumn="0" w:lastColumn="0" w:noHBand="1" w:noVBand="1"/>
      </w:tblPr>
      <w:tblGrid>
        <w:gridCol w:w="1847"/>
        <w:gridCol w:w="1536"/>
        <w:gridCol w:w="1065"/>
        <w:gridCol w:w="1812"/>
        <w:gridCol w:w="1348"/>
        <w:gridCol w:w="877"/>
      </w:tblGrid>
      <w:tr w:rsidR="00503CFB" w:rsidRPr="002758D4" w14:paraId="441D15B0" w14:textId="77777777" w:rsidTr="0046083F">
        <w:trPr>
          <w:cantSplit/>
          <w:trHeight w:val="245"/>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A51595" w14:textId="77777777" w:rsidR="00503CFB" w:rsidRPr="002758D4" w:rsidRDefault="00503CFB" w:rsidP="0046083F">
            <w:pPr>
              <w:keepNext/>
              <w:spacing w:line="240" w:lineRule="auto"/>
              <w:jc w:val="center"/>
            </w:pPr>
            <w:r>
              <w:rPr>
                <w:b/>
                <w:bCs/>
              </w:rPr>
              <w:t xml:space="preserve">Age </w:t>
            </w:r>
            <w:r w:rsidRPr="002758D4">
              <w:rPr>
                <w:b/>
                <w:bCs/>
              </w:rPr>
              <w:t>(</w:t>
            </w:r>
            <w:r>
              <w:rPr>
                <w:b/>
                <w:bCs/>
              </w:rPr>
              <w:t>From male to female</w:t>
            </w:r>
            <w:r w:rsidRPr="002758D4">
              <w:rPr>
                <w:b/>
                <w:bCs/>
              </w:rPr>
              <w:t>)</w:t>
            </w:r>
          </w:p>
          <w:p w14:paraId="3F399F64" w14:textId="77777777" w:rsidR="00503CFB" w:rsidRPr="002758D4" w:rsidRDefault="00503CFB" w:rsidP="0046083F">
            <w:pPr>
              <w:keepNext/>
              <w:spacing w:line="240" w:lineRule="auto"/>
              <w:jc w:val="center"/>
            </w:pP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0A483E4" w14:textId="7C19F836" w:rsidR="00503CFB" w:rsidRPr="00503CFB" w:rsidRDefault="00503CFB" w:rsidP="00503CFB">
            <w:pPr>
              <w:keepNext/>
              <w:spacing w:line="240" w:lineRule="auto"/>
              <w:jc w:val="center"/>
              <w:rPr>
                <w:b/>
                <w:bCs/>
              </w:rPr>
            </w:pPr>
            <w:r w:rsidRPr="00503CFB">
              <w:rPr>
                <w:b/>
                <w:bCs/>
              </w:rPr>
              <w:t>Thermal sensation change</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647D05" w14:textId="77777777" w:rsidR="00503CFB" w:rsidRPr="002758D4" w:rsidRDefault="00503CFB" w:rsidP="0046083F">
            <w:pPr>
              <w:keepNext/>
              <w:spacing w:line="240" w:lineRule="auto"/>
              <w:jc w:val="center"/>
              <w:rPr>
                <w:b/>
                <w:bCs/>
              </w:rPr>
            </w:pPr>
            <w:r w:rsidRPr="002758D4">
              <w:rPr>
                <w:b/>
                <w:bCs/>
              </w:rPr>
              <w:t>Refutation</w:t>
            </w:r>
          </w:p>
        </w:tc>
      </w:tr>
      <w:tr w:rsidR="00503CFB" w:rsidRPr="002758D4" w14:paraId="19B0CFA8" w14:textId="77777777" w:rsidTr="0046083F">
        <w:trPr>
          <w:cantSplit/>
          <w:trHeight w:val="379"/>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AD5D7DB" w14:textId="77777777" w:rsidR="00503CFB" w:rsidRPr="002758D4" w:rsidRDefault="00503CFB" w:rsidP="0046083F">
            <w:pPr>
              <w:keepNext/>
              <w:spacing w:line="240" w:lineRule="auto"/>
              <w:jc w:val="cente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C6BB02" w14:textId="77777777" w:rsidR="00503CFB" w:rsidRPr="002758D4" w:rsidRDefault="00503CFB" w:rsidP="0046083F">
            <w:pPr>
              <w:keepNext/>
              <w:spacing w:line="240" w:lineRule="auto"/>
              <w:jc w:val="cente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011C63" w14:textId="77777777" w:rsidR="00503CFB" w:rsidRPr="002758D4" w:rsidRDefault="00503CFB" w:rsidP="0046083F">
            <w:pPr>
              <w:keepNext/>
              <w:spacing w:line="240" w:lineRule="auto"/>
              <w:jc w:val="center"/>
            </w:pPr>
            <w:r w:rsidRPr="002758D4">
              <w:rPr>
                <w:b/>
                <w:bCs/>
                <w:lang w:val="en-GB"/>
              </w:rPr>
              <w:t>Random ca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AAC194" w14:textId="77777777" w:rsidR="00503CFB" w:rsidRPr="002758D4" w:rsidRDefault="00503CFB" w:rsidP="0046083F">
            <w:pPr>
              <w:keepNext/>
              <w:spacing w:line="240" w:lineRule="auto"/>
              <w:jc w:val="center"/>
            </w:pPr>
            <w:r w:rsidRPr="002758D4">
              <w:rPr>
                <w:b/>
                <w:bCs/>
                <w:lang w:val="en-GB"/>
              </w:rPr>
              <w:t>Unobserved Common Caus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D12CC7" w14:textId="77777777" w:rsidR="00503CFB" w:rsidRPr="002758D4" w:rsidRDefault="00503CFB" w:rsidP="0046083F">
            <w:pPr>
              <w:keepNext/>
              <w:spacing w:line="240" w:lineRule="auto"/>
              <w:jc w:val="center"/>
            </w:pPr>
            <w:r w:rsidRPr="002758D4">
              <w:rPr>
                <w:b/>
                <w:bCs/>
                <w:lang w:val="en-GB"/>
              </w:rPr>
              <w:t xml:space="preserve">Placebo Treatmen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AF71E2" w14:textId="77777777" w:rsidR="00503CFB" w:rsidRPr="002758D4" w:rsidRDefault="00503CFB" w:rsidP="0046083F">
            <w:pPr>
              <w:keepNext/>
              <w:spacing w:line="240" w:lineRule="auto"/>
              <w:jc w:val="center"/>
            </w:pPr>
            <w:r>
              <w:rPr>
                <w:b/>
                <w:bCs/>
                <w:lang w:val="en-GB"/>
              </w:rPr>
              <w:t>Data subset</w:t>
            </w:r>
          </w:p>
        </w:tc>
      </w:tr>
      <w:tr w:rsidR="00B813A5" w:rsidRPr="002758D4" w14:paraId="22B345D7" w14:textId="77777777" w:rsidTr="00503CFB">
        <w:trPr>
          <w:cantSplit/>
          <w:trHeight w:val="12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F1B30BB" w14:textId="71DC97D6" w:rsidR="00B813A5" w:rsidRPr="00503CFB" w:rsidRDefault="00B813A5" w:rsidP="00B813A5">
            <w:pPr>
              <w:keepNext/>
              <w:spacing w:line="240" w:lineRule="auto"/>
              <w:jc w:val="center"/>
            </w:pPr>
            <w:r w:rsidRPr="00503CFB">
              <w:t>Blind/curtai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6C1294D" w14:textId="23B10955" w:rsidR="00B813A5" w:rsidRPr="00B813A5" w:rsidRDefault="00B813A5" w:rsidP="00B813A5">
            <w:pPr>
              <w:keepNext/>
              <w:spacing w:line="240" w:lineRule="auto"/>
              <w:jc w:val="center"/>
            </w:pPr>
            <w:r w:rsidRPr="00B813A5">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90A3BC" w14:textId="48153F65" w:rsidR="00B813A5" w:rsidRPr="002758D4" w:rsidRDefault="00B813A5" w:rsidP="00B813A5">
            <w:pPr>
              <w:keepNext/>
              <w:spacing w:line="240" w:lineRule="auto"/>
              <w:jc w:val="center"/>
            </w:pPr>
            <w:r w:rsidRPr="00B813A5">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784C2F" w14:textId="37C5B861" w:rsidR="00B813A5" w:rsidRPr="002758D4" w:rsidRDefault="00B813A5" w:rsidP="00B813A5">
            <w:pPr>
              <w:keepNext/>
              <w:spacing w:line="240" w:lineRule="auto"/>
              <w:jc w:val="center"/>
            </w:pPr>
            <w:r w:rsidRPr="00B813A5">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F0F5527" w14:textId="77777777" w:rsidR="00B813A5" w:rsidRPr="002758D4" w:rsidRDefault="00B813A5" w:rsidP="00B813A5">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2201FE" w14:textId="161C248A" w:rsidR="00B813A5" w:rsidRPr="002758D4" w:rsidRDefault="00B813A5" w:rsidP="00B813A5">
            <w:pPr>
              <w:keepNext/>
              <w:spacing w:line="240" w:lineRule="auto"/>
              <w:jc w:val="center"/>
            </w:pPr>
            <w:r w:rsidRPr="00B813A5">
              <w:t>0</w:t>
            </w:r>
          </w:p>
        </w:tc>
      </w:tr>
      <w:tr w:rsidR="00B813A5" w:rsidRPr="002758D4" w14:paraId="3D0C7A18" w14:textId="77777777" w:rsidTr="0046083F">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28B1768" w14:textId="3C25F356" w:rsidR="00B813A5" w:rsidRPr="00503CFB" w:rsidRDefault="00B813A5" w:rsidP="00B813A5">
            <w:pPr>
              <w:keepNext/>
              <w:spacing w:line="240" w:lineRule="auto"/>
              <w:jc w:val="center"/>
            </w:pPr>
            <w:r>
              <w:t>Fa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D0DC381" w14:textId="2B075698" w:rsidR="00B813A5" w:rsidRPr="00B813A5" w:rsidRDefault="00B813A5" w:rsidP="00B813A5">
            <w:pPr>
              <w:keepNext/>
              <w:spacing w:line="240" w:lineRule="auto"/>
              <w:jc w:val="center"/>
            </w:pPr>
            <w:r w:rsidRPr="00B813A5">
              <w:t>0.37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411F3B8" w14:textId="722DE12D" w:rsidR="00B813A5" w:rsidRPr="002758D4" w:rsidRDefault="00B813A5" w:rsidP="00B813A5">
            <w:pPr>
              <w:keepNext/>
              <w:spacing w:line="240" w:lineRule="auto"/>
              <w:jc w:val="center"/>
            </w:pPr>
            <w:r w:rsidRPr="00B813A5">
              <w:t>0.37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FBFBB1A" w14:textId="2D841B4E" w:rsidR="00B813A5" w:rsidRPr="00B813A5" w:rsidRDefault="00B813A5" w:rsidP="00B813A5">
            <w:pPr>
              <w:keepNext/>
              <w:spacing w:line="240" w:lineRule="auto"/>
              <w:jc w:val="center"/>
            </w:pPr>
            <w:r w:rsidRPr="00B813A5">
              <w:t>0.37</w:t>
            </w:r>
            <w:r>
              <w:t>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979A572" w14:textId="2419DF16" w:rsidR="00B813A5" w:rsidRPr="002758D4" w:rsidRDefault="00B813A5" w:rsidP="00B813A5">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ACCC774" w14:textId="17F1A03B" w:rsidR="00B813A5" w:rsidRPr="00B813A5" w:rsidRDefault="00B813A5" w:rsidP="00B813A5">
            <w:pPr>
              <w:keepNext/>
              <w:spacing w:line="240" w:lineRule="auto"/>
              <w:jc w:val="center"/>
            </w:pPr>
            <w:r w:rsidRPr="00B813A5">
              <w:t>0.37</w:t>
            </w:r>
            <w:r>
              <w:t>3</w:t>
            </w:r>
          </w:p>
        </w:tc>
      </w:tr>
      <w:tr w:rsidR="00B813A5" w:rsidRPr="002758D4" w14:paraId="7B9C45F6" w14:textId="77777777" w:rsidTr="0046083F">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2B4B31A" w14:textId="7B0CF828" w:rsidR="00B813A5" w:rsidRPr="00B813A5" w:rsidRDefault="00B813A5" w:rsidP="00B813A5">
            <w:pPr>
              <w:keepNext/>
              <w:spacing w:line="240" w:lineRule="auto"/>
              <w:jc w:val="center"/>
            </w:pPr>
            <w:r>
              <w:t>Window</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947B1C2" w14:textId="1C1E96CE" w:rsidR="00B813A5" w:rsidRPr="00296CD3" w:rsidRDefault="00B813A5" w:rsidP="00B813A5">
            <w:pPr>
              <w:keepNext/>
              <w:spacing w:line="240" w:lineRule="auto"/>
              <w:jc w:val="center"/>
            </w:pPr>
            <w:r w:rsidRPr="00B813A5">
              <w:t>0.07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E7B13A1" w14:textId="6524733B" w:rsidR="00B813A5" w:rsidRPr="002758D4" w:rsidRDefault="00B813A5" w:rsidP="00B813A5">
            <w:pPr>
              <w:keepNext/>
              <w:spacing w:line="240" w:lineRule="auto"/>
              <w:jc w:val="center"/>
            </w:pPr>
            <w:r w:rsidRPr="00B813A5">
              <w:t>0.07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2ACCB25" w14:textId="7C8FF9A7" w:rsidR="00B813A5" w:rsidRPr="00B813A5" w:rsidRDefault="00B813A5" w:rsidP="00B813A5">
            <w:pPr>
              <w:keepNext/>
              <w:spacing w:line="240" w:lineRule="auto"/>
              <w:jc w:val="center"/>
            </w:pPr>
            <w:r w:rsidRPr="00B813A5">
              <w:t>0.07</w:t>
            </w:r>
            <w:r>
              <w: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9FA4B77" w14:textId="77777777" w:rsidR="00B813A5" w:rsidRPr="002758D4" w:rsidRDefault="00B813A5" w:rsidP="00B813A5">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22E0C57" w14:textId="3546F374" w:rsidR="00B813A5" w:rsidRPr="00B813A5" w:rsidRDefault="00B813A5" w:rsidP="00B813A5">
            <w:pPr>
              <w:keepNext/>
              <w:spacing w:line="240" w:lineRule="auto"/>
              <w:jc w:val="center"/>
            </w:pPr>
            <w:r w:rsidRPr="00B813A5">
              <w:t>0.07</w:t>
            </w:r>
            <w:r>
              <w:t>6</w:t>
            </w:r>
          </w:p>
        </w:tc>
      </w:tr>
      <w:tr w:rsidR="00B813A5" w:rsidRPr="002758D4" w14:paraId="7B1556B6" w14:textId="77777777" w:rsidTr="0046083F">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534DED6" w14:textId="68379991" w:rsidR="00B813A5" w:rsidRPr="00B813A5" w:rsidRDefault="00B813A5" w:rsidP="00B813A5">
            <w:pPr>
              <w:keepNext/>
              <w:spacing w:line="240" w:lineRule="auto"/>
              <w:jc w:val="center"/>
            </w:pPr>
            <w:r>
              <w:t>Door</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85583F2" w14:textId="220B89A0" w:rsidR="00B813A5" w:rsidRPr="00296CD3" w:rsidRDefault="00B813A5" w:rsidP="00B813A5">
            <w:pPr>
              <w:keepNext/>
              <w:spacing w:line="240" w:lineRule="auto"/>
              <w:jc w:val="center"/>
            </w:pPr>
            <w:r w:rsidRPr="00B813A5">
              <w:t>-0.18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3B3AA57" w14:textId="42659040" w:rsidR="00B813A5" w:rsidRPr="002758D4" w:rsidRDefault="00B813A5" w:rsidP="00B813A5">
            <w:pPr>
              <w:keepNext/>
              <w:spacing w:line="240" w:lineRule="auto"/>
              <w:jc w:val="center"/>
            </w:pPr>
            <w:r w:rsidRPr="00B813A5">
              <w:t>-0.18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E9A93C2" w14:textId="7A159F1A" w:rsidR="00B813A5" w:rsidRPr="00B813A5" w:rsidRDefault="00B813A5" w:rsidP="00B813A5">
            <w:pPr>
              <w:keepNext/>
              <w:spacing w:line="240" w:lineRule="auto"/>
              <w:jc w:val="center"/>
            </w:pPr>
            <w:r w:rsidRPr="00B813A5">
              <w:t>-0.18</w:t>
            </w:r>
            <w: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B23769C" w14:textId="77777777" w:rsidR="00B813A5" w:rsidRPr="002758D4" w:rsidRDefault="00B813A5" w:rsidP="00B813A5">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A89FF55" w14:textId="74D7EB2E" w:rsidR="00B813A5" w:rsidRPr="00B813A5" w:rsidRDefault="00B813A5" w:rsidP="00B813A5">
            <w:pPr>
              <w:keepNext/>
              <w:spacing w:line="240" w:lineRule="auto"/>
              <w:jc w:val="center"/>
            </w:pPr>
            <w:r w:rsidRPr="00B813A5">
              <w:t>-0.18</w:t>
            </w:r>
            <w:r>
              <w:t>9</w:t>
            </w:r>
          </w:p>
        </w:tc>
      </w:tr>
      <w:tr w:rsidR="00B813A5" w:rsidRPr="002758D4" w14:paraId="52C90099" w14:textId="77777777" w:rsidTr="0046083F">
        <w:trPr>
          <w:cantSplit/>
          <w:trHeight w:val="2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CAC8777" w14:textId="5D4B61E6" w:rsidR="00B813A5" w:rsidRPr="00B813A5" w:rsidRDefault="00B813A5" w:rsidP="00B813A5">
            <w:pPr>
              <w:keepNext/>
              <w:spacing w:line="240" w:lineRule="auto"/>
              <w:jc w:val="center"/>
            </w:pPr>
            <w:r>
              <w:t>Heater</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1D5CA1C" w14:textId="320009D0" w:rsidR="00B813A5" w:rsidRPr="00B813A5" w:rsidRDefault="00B813A5" w:rsidP="00B813A5">
            <w:pPr>
              <w:keepNext/>
              <w:spacing w:line="240" w:lineRule="auto"/>
              <w:jc w:val="center"/>
            </w:pPr>
            <w:r w:rsidRPr="00B813A5">
              <w:t>-0.4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1B73A9D" w14:textId="4D5BBDB7" w:rsidR="00B813A5" w:rsidRPr="002758D4" w:rsidRDefault="00B813A5" w:rsidP="00B813A5">
            <w:pPr>
              <w:keepNext/>
              <w:spacing w:line="240" w:lineRule="auto"/>
              <w:jc w:val="center"/>
            </w:pPr>
            <w:r w:rsidRPr="00B813A5">
              <w:t>-0.4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D50537B" w14:textId="3FAA2EEC" w:rsidR="00B813A5" w:rsidRPr="002758D4" w:rsidRDefault="00B813A5" w:rsidP="00B813A5">
            <w:pPr>
              <w:keepNext/>
              <w:spacing w:line="240" w:lineRule="auto"/>
              <w:jc w:val="center"/>
            </w:pPr>
            <w:r w:rsidRPr="00B813A5">
              <w:t>-0.4</w:t>
            </w:r>
            <w:r>
              <w:t>8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D9F7A3C" w14:textId="77777777" w:rsidR="00B813A5" w:rsidRPr="002758D4" w:rsidRDefault="00B813A5" w:rsidP="00B813A5">
            <w:pPr>
              <w:keepNext/>
              <w:spacing w:line="240" w:lineRule="auto"/>
              <w:jc w:val="center"/>
            </w:pPr>
            <w:r>
              <w:t>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A211901" w14:textId="5FD53EED" w:rsidR="00B813A5" w:rsidRPr="002758D4" w:rsidRDefault="00B813A5" w:rsidP="00B813A5">
            <w:pPr>
              <w:keepNext/>
              <w:spacing w:line="240" w:lineRule="auto"/>
              <w:jc w:val="center"/>
            </w:pPr>
            <w:r w:rsidRPr="00B813A5">
              <w:t>-0.47</w:t>
            </w:r>
            <w:r>
              <w:t>5</w:t>
            </w:r>
          </w:p>
        </w:tc>
      </w:tr>
    </w:tbl>
    <w:p w14:paraId="59EE5344" w14:textId="77777777" w:rsidR="00503CFB" w:rsidRDefault="00503CFB" w:rsidP="00076963"/>
    <w:p w14:paraId="631757FD" w14:textId="77777777" w:rsidR="0091096D" w:rsidRDefault="0091096D" w:rsidP="00076963"/>
    <w:p w14:paraId="17AFB3BB" w14:textId="77777777" w:rsidR="00761E50" w:rsidRDefault="00761E50">
      <w:pPr>
        <w:widowControl/>
        <w:wordWrap/>
        <w:autoSpaceDE/>
        <w:autoSpaceDN/>
        <w:spacing w:line="240" w:lineRule="auto"/>
        <w:jc w:val="left"/>
        <w:rPr>
          <w:szCs w:val="22"/>
        </w:rPr>
      </w:pPr>
      <w:r>
        <w:br w:type="page"/>
      </w:r>
    </w:p>
    <w:p w14:paraId="1969295E" w14:textId="570F96A0" w:rsidR="00B813A5" w:rsidRDefault="00D46B3A" w:rsidP="00D46B3A">
      <w:pPr>
        <w:pStyle w:val="Caption"/>
        <w:jc w:val="left"/>
      </w:pPr>
      <w:bookmarkStart w:id="137" w:name="_Toc137462956"/>
      <w:r>
        <w:lastRenderedPageBreak/>
        <w:t xml:space="preserve">Table 7. </w:t>
      </w:r>
      <w:r w:rsidR="00B52BCD">
        <w:fldChar w:fldCharType="begin"/>
      </w:r>
      <w:r w:rsidR="00B52BCD">
        <w:instrText xml:space="preserve"> SEQ Table_7. \* ARABIC </w:instrText>
      </w:r>
      <w:r w:rsidR="00B52BCD">
        <w:fldChar w:fldCharType="separate"/>
      </w:r>
      <w:r w:rsidR="00EC4C2A">
        <w:rPr>
          <w:noProof/>
        </w:rPr>
        <w:t>5</w:t>
      </w:r>
      <w:r w:rsidR="00B52BCD">
        <w:rPr>
          <w:noProof/>
        </w:rPr>
        <w:fldChar w:fldCharType="end"/>
      </w:r>
      <w:r>
        <w:t>. Occupant behavior and associated thermal acceptability, indoor and outdoor temperatures</w:t>
      </w:r>
      <w:bookmarkEnd w:id="137"/>
    </w:p>
    <w:tbl>
      <w:tblPr>
        <w:tblW w:w="0" w:type="auto"/>
        <w:tblLayout w:type="fixed"/>
        <w:tblCellMar>
          <w:left w:w="0" w:type="dxa"/>
          <w:right w:w="0" w:type="dxa"/>
        </w:tblCellMar>
        <w:tblLook w:val="0420" w:firstRow="1" w:lastRow="0" w:firstColumn="0" w:lastColumn="0" w:noHBand="0" w:noVBand="1"/>
      </w:tblPr>
      <w:tblGrid>
        <w:gridCol w:w="1124"/>
        <w:gridCol w:w="1418"/>
        <w:gridCol w:w="850"/>
        <w:gridCol w:w="1560"/>
        <w:gridCol w:w="1559"/>
        <w:gridCol w:w="1974"/>
      </w:tblGrid>
      <w:tr w:rsidR="00B813A5" w:rsidRPr="00B813A5" w14:paraId="287E0CE4" w14:textId="77777777" w:rsidTr="00D46B3A">
        <w:trPr>
          <w:cantSplit/>
          <w:trHeight w:val="271"/>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18A375" w14:textId="77777777" w:rsidR="00B813A5" w:rsidRPr="00B813A5" w:rsidRDefault="00B813A5" w:rsidP="00D46B3A">
            <w:pPr>
              <w:keepNext/>
              <w:wordWrap/>
              <w:spacing w:line="240" w:lineRule="auto"/>
              <w:jc w:val="center"/>
              <w:rPr>
                <w:szCs w:val="22"/>
              </w:rPr>
            </w:pP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436DA9" w14:textId="77777777" w:rsidR="00B813A5" w:rsidRPr="00B813A5" w:rsidRDefault="00B813A5" w:rsidP="00D46B3A">
            <w:pPr>
              <w:keepNext/>
              <w:wordWrap/>
              <w:spacing w:line="240" w:lineRule="auto"/>
              <w:jc w:val="center"/>
              <w:rPr>
                <w:szCs w:val="22"/>
              </w:rPr>
            </w:pPr>
            <w:r w:rsidRPr="00B813A5">
              <w:rPr>
                <w:b/>
                <w:bCs/>
                <w:szCs w:val="22"/>
              </w:rPr>
              <w:t>Thermal sensation change</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D2C20A" w14:textId="77777777" w:rsidR="00B813A5" w:rsidRPr="00B813A5" w:rsidRDefault="00B813A5" w:rsidP="00D46B3A">
            <w:pPr>
              <w:keepNext/>
              <w:wordWrap/>
              <w:spacing w:line="240" w:lineRule="auto"/>
              <w:jc w:val="center"/>
              <w:rPr>
                <w:szCs w:val="22"/>
              </w:rPr>
            </w:pPr>
            <w:r w:rsidRPr="00B813A5">
              <w:rPr>
                <w:b/>
                <w:bCs/>
                <w:szCs w:val="22"/>
              </w:rPr>
              <w:t>State</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6AC4B5" w14:textId="77777777" w:rsidR="00B813A5" w:rsidRPr="00B813A5" w:rsidRDefault="00B813A5" w:rsidP="00D46B3A">
            <w:pPr>
              <w:keepNext/>
              <w:wordWrap/>
              <w:spacing w:line="240" w:lineRule="auto"/>
              <w:jc w:val="center"/>
              <w:rPr>
                <w:szCs w:val="22"/>
              </w:rPr>
            </w:pPr>
            <w:r w:rsidRPr="00B813A5">
              <w:rPr>
                <w:b/>
                <w:bCs/>
                <w:szCs w:val="22"/>
              </w:rPr>
              <w:t>Indoor temperature</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09541C" w14:textId="77777777" w:rsidR="00B813A5" w:rsidRPr="00B813A5" w:rsidRDefault="00B813A5" w:rsidP="00D46B3A">
            <w:pPr>
              <w:keepNext/>
              <w:wordWrap/>
              <w:spacing w:line="240" w:lineRule="auto"/>
              <w:jc w:val="center"/>
              <w:rPr>
                <w:szCs w:val="22"/>
              </w:rPr>
            </w:pPr>
            <w:r w:rsidRPr="00B813A5">
              <w:rPr>
                <w:b/>
                <w:bCs/>
                <w:szCs w:val="22"/>
              </w:rPr>
              <w:t>Outdoor temperature</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EC6F7E" w14:textId="77777777" w:rsidR="00B813A5" w:rsidRPr="00B813A5" w:rsidRDefault="00B813A5" w:rsidP="00D46B3A">
            <w:pPr>
              <w:keepNext/>
              <w:wordWrap/>
              <w:spacing w:line="240" w:lineRule="auto"/>
              <w:jc w:val="center"/>
              <w:rPr>
                <w:szCs w:val="22"/>
              </w:rPr>
            </w:pPr>
            <w:r w:rsidRPr="00B813A5">
              <w:rPr>
                <w:b/>
                <w:bCs/>
                <w:szCs w:val="22"/>
              </w:rPr>
              <w:t>Thermal acceptability</w:t>
            </w:r>
          </w:p>
        </w:tc>
      </w:tr>
      <w:tr w:rsidR="00B813A5" w:rsidRPr="00B813A5" w14:paraId="28E2C7D0" w14:textId="77777777" w:rsidTr="00D46B3A">
        <w:trPr>
          <w:cantSplit/>
          <w:trHeight w:val="257"/>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C151AF" w14:textId="0CA06999" w:rsidR="00B813A5" w:rsidRPr="00B813A5" w:rsidRDefault="00B813A5" w:rsidP="00D46B3A">
            <w:pPr>
              <w:keepNext/>
              <w:wordWrap/>
              <w:spacing w:line="240" w:lineRule="auto"/>
              <w:jc w:val="center"/>
              <w:rPr>
                <w:szCs w:val="22"/>
              </w:rPr>
            </w:pPr>
            <w:r w:rsidRPr="00B813A5">
              <w:rPr>
                <w:b/>
                <w:bCs/>
                <w:szCs w:val="22"/>
              </w:rPr>
              <w:t>Blind /curtain</w:t>
            </w:r>
          </w:p>
        </w:tc>
        <w:tc>
          <w:tcPr>
            <w:tcW w:w="141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1676BA9" w14:textId="77777777" w:rsidR="00B813A5" w:rsidRPr="00B813A5" w:rsidRDefault="00B813A5" w:rsidP="00D46B3A">
            <w:pPr>
              <w:keepNext/>
              <w:wordWrap/>
              <w:spacing w:line="240" w:lineRule="auto"/>
              <w:jc w:val="center"/>
              <w:rPr>
                <w:szCs w:val="22"/>
              </w:rPr>
            </w:pPr>
            <w:r w:rsidRPr="00B813A5">
              <w:rPr>
                <w:szCs w:val="22"/>
              </w:rPr>
              <w:t>0</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799F801" w14:textId="77777777" w:rsidR="00B813A5" w:rsidRPr="00B813A5" w:rsidRDefault="00B813A5" w:rsidP="00D46B3A">
            <w:pPr>
              <w:keepNext/>
              <w:wordWrap/>
              <w:spacing w:line="240" w:lineRule="auto"/>
              <w:jc w:val="center"/>
              <w:rPr>
                <w:szCs w:val="22"/>
              </w:rPr>
            </w:pPr>
            <w:r w:rsidRPr="00B813A5">
              <w:rPr>
                <w:szCs w:val="22"/>
              </w:rPr>
              <w:t>Close</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8CC0E63" w14:textId="77777777" w:rsidR="00B813A5" w:rsidRPr="00B813A5" w:rsidRDefault="00B813A5" w:rsidP="00D46B3A">
            <w:pPr>
              <w:keepNext/>
              <w:wordWrap/>
              <w:spacing w:line="240" w:lineRule="auto"/>
              <w:jc w:val="center"/>
              <w:rPr>
                <w:szCs w:val="22"/>
              </w:rPr>
            </w:pPr>
            <w:r w:rsidRPr="00B813A5">
              <w:rPr>
                <w:szCs w:val="22"/>
              </w:rPr>
              <w:t>24.528 (SD=4.888)</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750C581" w14:textId="77777777" w:rsidR="00B813A5" w:rsidRPr="00B813A5" w:rsidRDefault="00B813A5" w:rsidP="00D46B3A">
            <w:pPr>
              <w:keepNext/>
              <w:wordWrap/>
              <w:spacing w:line="240" w:lineRule="auto"/>
              <w:jc w:val="center"/>
              <w:rPr>
                <w:szCs w:val="22"/>
              </w:rPr>
            </w:pPr>
            <w:r w:rsidRPr="00B813A5">
              <w:rPr>
                <w:szCs w:val="22"/>
              </w:rPr>
              <w:t>22.039 (SD=4.809)</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0B5C207" w14:textId="422A55EA" w:rsidR="00B813A5" w:rsidRPr="00B813A5" w:rsidRDefault="00B813A5" w:rsidP="00D46B3A">
            <w:pPr>
              <w:keepNext/>
              <w:wordWrap/>
              <w:spacing w:line="240" w:lineRule="auto"/>
              <w:jc w:val="center"/>
              <w:rPr>
                <w:szCs w:val="22"/>
              </w:rPr>
            </w:pPr>
            <w:r w:rsidRPr="00B813A5">
              <w:rPr>
                <w:szCs w:val="22"/>
              </w:rPr>
              <w:t>Acceptable: 70.4 %</w:t>
            </w:r>
          </w:p>
          <w:p w14:paraId="47E14A0E" w14:textId="77777777" w:rsidR="00B813A5" w:rsidRPr="00B813A5" w:rsidRDefault="00B813A5" w:rsidP="00D46B3A">
            <w:pPr>
              <w:keepNext/>
              <w:wordWrap/>
              <w:spacing w:line="240" w:lineRule="auto"/>
              <w:jc w:val="center"/>
              <w:rPr>
                <w:szCs w:val="22"/>
              </w:rPr>
            </w:pPr>
            <w:r w:rsidRPr="00B813A5">
              <w:rPr>
                <w:szCs w:val="22"/>
              </w:rPr>
              <w:t>Unacceptable: 29.6 %</w:t>
            </w:r>
          </w:p>
        </w:tc>
      </w:tr>
      <w:tr w:rsidR="00B813A5" w:rsidRPr="00B813A5" w14:paraId="0EC2BD1C" w14:textId="77777777" w:rsidTr="00D46B3A">
        <w:trPr>
          <w:cantSplit/>
          <w:trHeight w:val="320"/>
        </w:trPr>
        <w:tc>
          <w:tcPr>
            <w:tcW w:w="1124" w:type="dxa"/>
            <w:vMerge/>
            <w:tcBorders>
              <w:top w:val="single" w:sz="8" w:space="0" w:color="000000"/>
              <w:left w:val="single" w:sz="8" w:space="0" w:color="000000"/>
              <w:bottom w:val="single" w:sz="8" w:space="0" w:color="000000"/>
              <w:right w:val="single" w:sz="8" w:space="0" w:color="000000"/>
            </w:tcBorders>
            <w:hideMark/>
          </w:tcPr>
          <w:p w14:paraId="1F185067" w14:textId="77777777" w:rsidR="00B813A5" w:rsidRPr="00B813A5" w:rsidRDefault="00B813A5" w:rsidP="00D46B3A">
            <w:pPr>
              <w:keepNext/>
              <w:wordWrap/>
              <w:spacing w:line="240" w:lineRule="auto"/>
              <w:jc w:val="center"/>
              <w:rPr>
                <w:szCs w:val="22"/>
              </w:rPr>
            </w:pPr>
          </w:p>
        </w:tc>
        <w:tc>
          <w:tcPr>
            <w:tcW w:w="1418" w:type="dxa"/>
            <w:vMerge/>
            <w:tcBorders>
              <w:top w:val="single" w:sz="8" w:space="0" w:color="000000"/>
              <w:left w:val="single" w:sz="8" w:space="0" w:color="000000"/>
              <w:bottom w:val="single" w:sz="8" w:space="0" w:color="000000"/>
              <w:right w:val="single" w:sz="8" w:space="0" w:color="000000"/>
            </w:tcBorders>
            <w:hideMark/>
          </w:tcPr>
          <w:p w14:paraId="02D15118" w14:textId="77777777" w:rsidR="00B813A5" w:rsidRPr="00B813A5" w:rsidRDefault="00B813A5" w:rsidP="00D46B3A">
            <w:pPr>
              <w:keepNext/>
              <w:wordWrap/>
              <w:spacing w:line="240" w:lineRule="auto"/>
              <w:jc w:val="center"/>
              <w:rPr>
                <w:szCs w:val="22"/>
              </w:rPr>
            </w:pP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320B8BF" w14:textId="77777777" w:rsidR="00B813A5" w:rsidRPr="00B813A5" w:rsidRDefault="00B813A5" w:rsidP="00D46B3A">
            <w:pPr>
              <w:keepNext/>
              <w:wordWrap/>
              <w:spacing w:line="240" w:lineRule="auto"/>
              <w:jc w:val="center"/>
              <w:rPr>
                <w:szCs w:val="22"/>
              </w:rPr>
            </w:pPr>
            <w:r w:rsidRPr="00B813A5">
              <w:rPr>
                <w:szCs w:val="22"/>
              </w:rPr>
              <w:t>Open</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95C459E" w14:textId="77777777" w:rsidR="00B813A5" w:rsidRPr="00B813A5" w:rsidRDefault="00B813A5" w:rsidP="00D46B3A">
            <w:pPr>
              <w:keepNext/>
              <w:wordWrap/>
              <w:spacing w:line="240" w:lineRule="auto"/>
              <w:jc w:val="center"/>
              <w:rPr>
                <w:szCs w:val="22"/>
              </w:rPr>
            </w:pPr>
            <w:r w:rsidRPr="00B813A5">
              <w:rPr>
                <w:szCs w:val="22"/>
              </w:rPr>
              <w:t>23.647 (SD=3.09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3E77ACB" w14:textId="77777777" w:rsidR="00B813A5" w:rsidRPr="00B813A5" w:rsidRDefault="00B813A5" w:rsidP="00D46B3A">
            <w:pPr>
              <w:keepNext/>
              <w:wordWrap/>
              <w:spacing w:line="240" w:lineRule="auto"/>
              <w:jc w:val="center"/>
              <w:rPr>
                <w:szCs w:val="22"/>
              </w:rPr>
            </w:pPr>
            <w:r w:rsidRPr="00B813A5">
              <w:rPr>
                <w:szCs w:val="22"/>
              </w:rPr>
              <w:t>22.039 (SD=5.153)</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25E80A8" w14:textId="6D2ED5F6" w:rsidR="00B813A5" w:rsidRPr="00B813A5" w:rsidRDefault="00B813A5" w:rsidP="00D46B3A">
            <w:pPr>
              <w:keepNext/>
              <w:wordWrap/>
              <w:spacing w:line="240" w:lineRule="auto"/>
              <w:jc w:val="center"/>
              <w:rPr>
                <w:szCs w:val="22"/>
              </w:rPr>
            </w:pPr>
            <w:r w:rsidRPr="00B813A5">
              <w:rPr>
                <w:szCs w:val="22"/>
              </w:rPr>
              <w:t>Acceptable: 76.5 %</w:t>
            </w:r>
          </w:p>
          <w:p w14:paraId="0E7A8EBE" w14:textId="77777777" w:rsidR="00B813A5" w:rsidRPr="00B813A5" w:rsidRDefault="00B813A5" w:rsidP="00D46B3A">
            <w:pPr>
              <w:keepNext/>
              <w:wordWrap/>
              <w:spacing w:line="240" w:lineRule="auto"/>
              <w:jc w:val="center"/>
              <w:rPr>
                <w:szCs w:val="22"/>
              </w:rPr>
            </w:pPr>
            <w:r w:rsidRPr="00B813A5">
              <w:rPr>
                <w:szCs w:val="22"/>
              </w:rPr>
              <w:t>Unacceptable: 23.5%</w:t>
            </w:r>
          </w:p>
        </w:tc>
      </w:tr>
      <w:tr w:rsidR="00B813A5" w:rsidRPr="00B813A5" w14:paraId="4F02757B" w14:textId="77777777" w:rsidTr="00D46B3A">
        <w:trPr>
          <w:cantSplit/>
          <w:trHeight w:val="320"/>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DD837B" w14:textId="77777777" w:rsidR="00B813A5" w:rsidRPr="00B813A5" w:rsidRDefault="00B813A5" w:rsidP="00D46B3A">
            <w:pPr>
              <w:keepNext/>
              <w:wordWrap/>
              <w:spacing w:line="240" w:lineRule="auto"/>
              <w:jc w:val="center"/>
              <w:rPr>
                <w:szCs w:val="22"/>
              </w:rPr>
            </w:pPr>
            <w:r w:rsidRPr="00B813A5">
              <w:rPr>
                <w:b/>
                <w:bCs/>
                <w:szCs w:val="22"/>
              </w:rPr>
              <w:t>Fan</w:t>
            </w:r>
          </w:p>
        </w:tc>
        <w:tc>
          <w:tcPr>
            <w:tcW w:w="141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009FB3F" w14:textId="77777777" w:rsidR="00B813A5" w:rsidRPr="00B813A5" w:rsidRDefault="00B813A5" w:rsidP="00D46B3A">
            <w:pPr>
              <w:keepNext/>
              <w:wordWrap/>
              <w:spacing w:line="240" w:lineRule="auto"/>
              <w:jc w:val="center"/>
              <w:rPr>
                <w:szCs w:val="22"/>
              </w:rPr>
            </w:pPr>
            <w:r w:rsidRPr="00B813A5">
              <w:rPr>
                <w:szCs w:val="22"/>
              </w:rPr>
              <w:t>0.374</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9F87981" w14:textId="77777777" w:rsidR="00B813A5" w:rsidRPr="00B813A5" w:rsidRDefault="00B813A5" w:rsidP="00D46B3A">
            <w:pPr>
              <w:keepNext/>
              <w:wordWrap/>
              <w:spacing w:line="240" w:lineRule="auto"/>
              <w:jc w:val="center"/>
              <w:rPr>
                <w:szCs w:val="22"/>
              </w:rPr>
            </w:pPr>
            <w:r w:rsidRPr="00B813A5">
              <w:rPr>
                <w:szCs w:val="22"/>
              </w:rPr>
              <w:t>Off</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C5A06A1" w14:textId="77777777" w:rsidR="00B813A5" w:rsidRPr="00B813A5" w:rsidRDefault="00B813A5" w:rsidP="00D46B3A">
            <w:pPr>
              <w:keepNext/>
              <w:wordWrap/>
              <w:spacing w:line="240" w:lineRule="auto"/>
              <w:jc w:val="center"/>
              <w:rPr>
                <w:szCs w:val="22"/>
              </w:rPr>
            </w:pPr>
            <w:r w:rsidRPr="00B813A5">
              <w:rPr>
                <w:szCs w:val="22"/>
              </w:rPr>
              <w:t>22.090 (SD=5.319)</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4BD343D" w14:textId="77777777" w:rsidR="00B813A5" w:rsidRPr="00B813A5" w:rsidRDefault="00B813A5" w:rsidP="00D46B3A">
            <w:pPr>
              <w:keepNext/>
              <w:wordWrap/>
              <w:spacing w:line="240" w:lineRule="auto"/>
              <w:jc w:val="center"/>
              <w:rPr>
                <w:szCs w:val="22"/>
              </w:rPr>
            </w:pPr>
            <w:r w:rsidRPr="00B813A5">
              <w:rPr>
                <w:szCs w:val="22"/>
              </w:rPr>
              <w:t>19.210 (SD=7.449)</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989FBA0" w14:textId="38D3240C" w:rsidR="00B813A5" w:rsidRPr="00B813A5" w:rsidRDefault="00B813A5" w:rsidP="00D46B3A">
            <w:pPr>
              <w:keepNext/>
              <w:wordWrap/>
              <w:spacing w:line="240" w:lineRule="auto"/>
              <w:jc w:val="center"/>
              <w:rPr>
                <w:szCs w:val="22"/>
              </w:rPr>
            </w:pPr>
            <w:r w:rsidRPr="00B813A5">
              <w:rPr>
                <w:szCs w:val="22"/>
              </w:rPr>
              <w:t>Acceptable: 87.9 %</w:t>
            </w:r>
          </w:p>
          <w:p w14:paraId="4D86FF71" w14:textId="77777777" w:rsidR="00B813A5" w:rsidRPr="00B813A5" w:rsidRDefault="00B813A5" w:rsidP="00D46B3A">
            <w:pPr>
              <w:keepNext/>
              <w:wordWrap/>
              <w:spacing w:line="240" w:lineRule="auto"/>
              <w:jc w:val="center"/>
              <w:rPr>
                <w:szCs w:val="22"/>
              </w:rPr>
            </w:pPr>
            <w:r w:rsidRPr="00B813A5">
              <w:rPr>
                <w:szCs w:val="22"/>
              </w:rPr>
              <w:t>Unacceptable: 12.1%</w:t>
            </w:r>
          </w:p>
        </w:tc>
      </w:tr>
      <w:tr w:rsidR="00B813A5" w:rsidRPr="00B813A5" w14:paraId="764FE4EF" w14:textId="77777777" w:rsidTr="00D46B3A">
        <w:trPr>
          <w:cantSplit/>
          <w:trHeight w:val="320"/>
        </w:trPr>
        <w:tc>
          <w:tcPr>
            <w:tcW w:w="1124" w:type="dxa"/>
            <w:vMerge/>
            <w:tcBorders>
              <w:top w:val="single" w:sz="8" w:space="0" w:color="000000"/>
              <w:left w:val="single" w:sz="8" w:space="0" w:color="000000"/>
              <w:bottom w:val="single" w:sz="8" w:space="0" w:color="000000"/>
              <w:right w:val="single" w:sz="8" w:space="0" w:color="000000"/>
            </w:tcBorders>
            <w:hideMark/>
          </w:tcPr>
          <w:p w14:paraId="2C61CAF3" w14:textId="77777777" w:rsidR="00B813A5" w:rsidRPr="00B813A5" w:rsidRDefault="00B813A5" w:rsidP="00D46B3A">
            <w:pPr>
              <w:keepNext/>
              <w:wordWrap/>
              <w:spacing w:line="240" w:lineRule="auto"/>
              <w:jc w:val="center"/>
              <w:rPr>
                <w:szCs w:val="22"/>
              </w:rPr>
            </w:pPr>
          </w:p>
        </w:tc>
        <w:tc>
          <w:tcPr>
            <w:tcW w:w="1418" w:type="dxa"/>
            <w:vMerge/>
            <w:tcBorders>
              <w:top w:val="single" w:sz="8" w:space="0" w:color="000000"/>
              <w:left w:val="single" w:sz="8" w:space="0" w:color="000000"/>
              <w:bottom w:val="single" w:sz="8" w:space="0" w:color="000000"/>
              <w:right w:val="single" w:sz="8" w:space="0" w:color="000000"/>
            </w:tcBorders>
            <w:hideMark/>
          </w:tcPr>
          <w:p w14:paraId="3EB388E5" w14:textId="77777777" w:rsidR="00B813A5" w:rsidRPr="00B813A5" w:rsidRDefault="00B813A5" w:rsidP="00D46B3A">
            <w:pPr>
              <w:keepNext/>
              <w:wordWrap/>
              <w:spacing w:line="240" w:lineRule="auto"/>
              <w:jc w:val="center"/>
              <w:rPr>
                <w:szCs w:val="22"/>
              </w:rPr>
            </w:pP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8979103" w14:textId="77777777" w:rsidR="00B813A5" w:rsidRPr="00B813A5" w:rsidRDefault="00B813A5" w:rsidP="00D46B3A">
            <w:pPr>
              <w:keepNext/>
              <w:wordWrap/>
              <w:spacing w:line="240" w:lineRule="auto"/>
              <w:jc w:val="center"/>
              <w:rPr>
                <w:szCs w:val="22"/>
              </w:rPr>
            </w:pPr>
            <w:r w:rsidRPr="00B813A5">
              <w:rPr>
                <w:szCs w:val="22"/>
              </w:rPr>
              <w:t>On</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9A2CF12" w14:textId="77777777" w:rsidR="00B813A5" w:rsidRPr="00B813A5" w:rsidRDefault="00B813A5" w:rsidP="00D46B3A">
            <w:pPr>
              <w:keepNext/>
              <w:wordWrap/>
              <w:spacing w:line="240" w:lineRule="auto"/>
              <w:jc w:val="center"/>
              <w:rPr>
                <w:szCs w:val="22"/>
              </w:rPr>
            </w:pPr>
            <w:r w:rsidRPr="00B813A5">
              <w:rPr>
                <w:szCs w:val="22"/>
              </w:rPr>
              <w:t>29.897 (SD=2.089)</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5EEBB1C" w14:textId="77777777" w:rsidR="00B813A5" w:rsidRPr="00B813A5" w:rsidRDefault="00B813A5" w:rsidP="00D46B3A">
            <w:pPr>
              <w:keepNext/>
              <w:wordWrap/>
              <w:spacing w:line="240" w:lineRule="auto"/>
              <w:jc w:val="center"/>
              <w:rPr>
                <w:szCs w:val="22"/>
              </w:rPr>
            </w:pPr>
            <w:r w:rsidRPr="00B813A5">
              <w:rPr>
                <w:szCs w:val="22"/>
              </w:rPr>
              <w:t>28.395 (SD=2.624)</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28CE549" w14:textId="171AA692" w:rsidR="00B813A5" w:rsidRPr="00B813A5" w:rsidRDefault="00B813A5" w:rsidP="00D46B3A">
            <w:pPr>
              <w:keepNext/>
              <w:wordWrap/>
              <w:spacing w:line="240" w:lineRule="auto"/>
              <w:jc w:val="center"/>
              <w:rPr>
                <w:szCs w:val="22"/>
              </w:rPr>
            </w:pPr>
            <w:r w:rsidRPr="00B813A5">
              <w:rPr>
                <w:szCs w:val="22"/>
              </w:rPr>
              <w:t>Acceptable: 83.8 %</w:t>
            </w:r>
          </w:p>
          <w:p w14:paraId="1244D945" w14:textId="77777777" w:rsidR="00B813A5" w:rsidRPr="00B813A5" w:rsidRDefault="00B813A5" w:rsidP="00D46B3A">
            <w:pPr>
              <w:keepNext/>
              <w:wordWrap/>
              <w:spacing w:line="240" w:lineRule="auto"/>
              <w:jc w:val="center"/>
              <w:rPr>
                <w:szCs w:val="22"/>
              </w:rPr>
            </w:pPr>
            <w:r w:rsidRPr="00B813A5">
              <w:rPr>
                <w:szCs w:val="22"/>
              </w:rPr>
              <w:t>Unacceptable: 16.2 %</w:t>
            </w:r>
          </w:p>
        </w:tc>
      </w:tr>
      <w:tr w:rsidR="00B813A5" w:rsidRPr="00B813A5" w14:paraId="5FE70780" w14:textId="77777777" w:rsidTr="00D46B3A">
        <w:trPr>
          <w:cantSplit/>
          <w:trHeight w:val="320"/>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0E9FDB" w14:textId="77777777" w:rsidR="00B813A5" w:rsidRPr="00B813A5" w:rsidRDefault="00B813A5" w:rsidP="00D46B3A">
            <w:pPr>
              <w:keepNext/>
              <w:wordWrap/>
              <w:spacing w:line="240" w:lineRule="auto"/>
              <w:jc w:val="center"/>
              <w:rPr>
                <w:szCs w:val="22"/>
              </w:rPr>
            </w:pPr>
            <w:r w:rsidRPr="00B813A5">
              <w:rPr>
                <w:b/>
                <w:bCs/>
                <w:szCs w:val="22"/>
              </w:rPr>
              <w:t>Window</w:t>
            </w:r>
          </w:p>
        </w:tc>
        <w:tc>
          <w:tcPr>
            <w:tcW w:w="141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617784A" w14:textId="77777777" w:rsidR="00B813A5" w:rsidRPr="00B813A5" w:rsidRDefault="00B813A5" w:rsidP="00D46B3A">
            <w:pPr>
              <w:keepNext/>
              <w:wordWrap/>
              <w:spacing w:line="240" w:lineRule="auto"/>
              <w:jc w:val="center"/>
              <w:rPr>
                <w:szCs w:val="22"/>
              </w:rPr>
            </w:pPr>
            <w:r w:rsidRPr="00B813A5">
              <w:rPr>
                <w:szCs w:val="22"/>
              </w:rPr>
              <w:t>0.078</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D6E7FBB" w14:textId="77777777" w:rsidR="00B813A5" w:rsidRPr="00B813A5" w:rsidRDefault="00B813A5" w:rsidP="00D46B3A">
            <w:pPr>
              <w:keepNext/>
              <w:wordWrap/>
              <w:spacing w:line="240" w:lineRule="auto"/>
              <w:jc w:val="center"/>
              <w:rPr>
                <w:szCs w:val="22"/>
              </w:rPr>
            </w:pPr>
            <w:r w:rsidRPr="00B813A5">
              <w:rPr>
                <w:szCs w:val="22"/>
              </w:rPr>
              <w:t>Close</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3270266" w14:textId="77777777" w:rsidR="00B813A5" w:rsidRPr="00B813A5" w:rsidRDefault="00B813A5" w:rsidP="00D46B3A">
            <w:pPr>
              <w:keepNext/>
              <w:wordWrap/>
              <w:spacing w:line="240" w:lineRule="auto"/>
              <w:jc w:val="center"/>
              <w:rPr>
                <w:szCs w:val="22"/>
              </w:rPr>
            </w:pPr>
            <w:r w:rsidRPr="00B813A5">
              <w:rPr>
                <w:szCs w:val="22"/>
              </w:rPr>
              <w:t>27.249 (SD=4.21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A93D840" w14:textId="77777777" w:rsidR="00B813A5" w:rsidRPr="00B813A5" w:rsidRDefault="00B813A5" w:rsidP="00D46B3A">
            <w:pPr>
              <w:keepNext/>
              <w:wordWrap/>
              <w:spacing w:line="240" w:lineRule="auto"/>
              <w:jc w:val="center"/>
              <w:rPr>
                <w:szCs w:val="22"/>
              </w:rPr>
            </w:pPr>
            <w:r w:rsidRPr="00B813A5">
              <w:rPr>
                <w:szCs w:val="22"/>
              </w:rPr>
              <w:t>25.376 (SD=5.024)</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4DBD6E2" w14:textId="7474EA14" w:rsidR="00B813A5" w:rsidRPr="00B813A5" w:rsidRDefault="00B813A5" w:rsidP="00D46B3A">
            <w:pPr>
              <w:keepNext/>
              <w:wordWrap/>
              <w:spacing w:line="240" w:lineRule="auto"/>
              <w:jc w:val="center"/>
              <w:rPr>
                <w:szCs w:val="22"/>
              </w:rPr>
            </w:pPr>
            <w:r w:rsidRPr="00B813A5">
              <w:rPr>
                <w:szCs w:val="22"/>
              </w:rPr>
              <w:t>Acceptable: 85.3 %</w:t>
            </w:r>
          </w:p>
          <w:p w14:paraId="70CF6873" w14:textId="77777777" w:rsidR="00B813A5" w:rsidRPr="00B813A5" w:rsidRDefault="00B813A5" w:rsidP="00D46B3A">
            <w:pPr>
              <w:keepNext/>
              <w:wordWrap/>
              <w:spacing w:line="240" w:lineRule="auto"/>
              <w:jc w:val="center"/>
              <w:rPr>
                <w:szCs w:val="22"/>
              </w:rPr>
            </w:pPr>
            <w:r w:rsidRPr="00B813A5">
              <w:rPr>
                <w:szCs w:val="22"/>
              </w:rPr>
              <w:t>Unacceptable: 14.7 %</w:t>
            </w:r>
          </w:p>
        </w:tc>
      </w:tr>
      <w:tr w:rsidR="00B813A5" w:rsidRPr="00B813A5" w14:paraId="002097B4" w14:textId="77777777" w:rsidTr="00D46B3A">
        <w:trPr>
          <w:cantSplit/>
          <w:trHeight w:val="320"/>
        </w:trPr>
        <w:tc>
          <w:tcPr>
            <w:tcW w:w="1124" w:type="dxa"/>
            <w:vMerge/>
            <w:tcBorders>
              <w:top w:val="single" w:sz="8" w:space="0" w:color="000000"/>
              <w:left w:val="single" w:sz="8" w:space="0" w:color="000000"/>
              <w:bottom w:val="single" w:sz="8" w:space="0" w:color="000000"/>
              <w:right w:val="single" w:sz="8" w:space="0" w:color="000000"/>
            </w:tcBorders>
            <w:hideMark/>
          </w:tcPr>
          <w:p w14:paraId="3D179FED" w14:textId="77777777" w:rsidR="00B813A5" w:rsidRPr="00B813A5" w:rsidRDefault="00B813A5" w:rsidP="00D46B3A">
            <w:pPr>
              <w:keepNext/>
              <w:wordWrap/>
              <w:spacing w:line="240" w:lineRule="auto"/>
              <w:jc w:val="center"/>
              <w:rPr>
                <w:szCs w:val="22"/>
              </w:rPr>
            </w:pPr>
          </w:p>
        </w:tc>
        <w:tc>
          <w:tcPr>
            <w:tcW w:w="1418" w:type="dxa"/>
            <w:vMerge/>
            <w:tcBorders>
              <w:top w:val="single" w:sz="8" w:space="0" w:color="000000"/>
              <w:left w:val="single" w:sz="8" w:space="0" w:color="000000"/>
              <w:bottom w:val="single" w:sz="8" w:space="0" w:color="000000"/>
              <w:right w:val="single" w:sz="8" w:space="0" w:color="000000"/>
            </w:tcBorders>
            <w:hideMark/>
          </w:tcPr>
          <w:p w14:paraId="4E5F2C8D" w14:textId="77777777" w:rsidR="00B813A5" w:rsidRPr="00B813A5" w:rsidRDefault="00B813A5" w:rsidP="00D46B3A">
            <w:pPr>
              <w:keepNext/>
              <w:wordWrap/>
              <w:spacing w:line="240" w:lineRule="auto"/>
              <w:jc w:val="center"/>
              <w:rPr>
                <w:szCs w:val="22"/>
              </w:rPr>
            </w:pP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43CF4D1" w14:textId="77777777" w:rsidR="00B813A5" w:rsidRPr="00B813A5" w:rsidRDefault="00B813A5" w:rsidP="00D46B3A">
            <w:pPr>
              <w:keepNext/>
              <w:wordWrap/>
              <w:spacing w:line="240" w:lineRule="auto"/>
              <w:jc w:val="center"/>
              <w:rPr>
                <w:szCs w:val="22"/>
              </w:rPr>
            </w:pPr>
            <w:r w:rsidRPr="00B813A5">
              <w:rPr>
                <w:szCs w:val="22"/>
              </w:rPr>
              <w:t>Open</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188B65E" w14:textId="77777777" w:rsidR="00B813A5" w:rsidRPr="00B813A5" w:rsidRDefault="00B813A5" w:rsidP="00D46B3A">
            <w:pPr>
              <w:keepNext/>
              <w:wordWrap/>
              <w:spacing w:line="240" w:lineRule="auto"/>
              <w:jc w:val="center"/>
              <w:rPr>
                <w:szCs w:val="22"/>
              </w:rPr>
            </w:pPr>
            <w:r w:rsidRPr="00B813A5">
              <w:rPr>
                <w:szCs w:val="22"/>
              </w:rPr>
              <w:t>23.980 (SD=5.07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4C8EFB8" w14:textId="77777777" w:rsidR="00B813A5" w:rsidRPr="00B813A5" w:rsidRDefault="00B813A5" w:rsidP="00D46B3A">
            <w:pPr>
              <w:keepNext/>
              <w:wordWrap/>
              <w:spacing w:line="240" w:lineRule="auto"/>
              <w:jc w:val="center"/>
              <w:rPr>
                <w:szCs w:val="22"/>
              </w:rPr>
            </w:pPr>
            <w:r w:rsidRPr="00B813A5">
              <w:rPr>
                <w:szCs w:val="22"/>
              </w:rPr>
              <w:t>22.219 (SD=7.398)</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BA128D4" w14:textId="44450690" w:rsidR="00B813A5" w:rsidRPr="00B813A5" w:rsidRDefault="00B813A5" w:rsidP="00D46B3A">
            <w:pPr>
              <w:keepNext/>
              <w:wordWrap/>
              <w:spacing w:line="240" w:lineRule="auto"/>
              <w:jc w:val="center"/>
              <w:rPr>
                <w:szCs w:val="22"/>
              </w:rPr>
            </w:pPr>
            <w:r w:rsidRPr="00B813A5">
              <w:rPr>
                <w:szCs w:val="22"/>
              </w:rPr>
              <w:t>Acceptable: 80.9 %</w:t>
            </w:r>
          </w:p>
          <w:p w14:paraId="70A835B0" w14:textId="77777777" w:rsidR="00B813A5" w:rsidRPr="00B813A5" w:rsidRDefault="00B813A5" w:rsidP="00D46B3A">
            <w:pPr>
              <w:keepNext/>
              <w:wordWrap/>
              <w:spacing w:line="240" w:lineRule="auto"/>
              <w:jc w:val="center"/>
              <w:rPr>
                <w:szCs w:val="22"/>
              </w:rPr>
            </w:pPr>
            <w:r w:rsidRPr="00B813A5">
              <w:rPr>
                <w:szCs w:val="22"/>
              </w:rPr>
              <w:t>Unacceptable: 19.1 %</w:t>
            </w:r>
          </w:p>
        </w:tc>
      </w:tr>
      <w:tr w:rsidR="00B813A5" w:rsidRPr="00B813A5" w14:paraId="06133C81" w14:textId="77777777" w:rsidTr="00D46B3A">
        <w:trPr>
          <w:cantSplit/>
          <w:trHeight w:val="320"/>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68841E" w14:textId="77777777" w:rsidR="00B813A5" w:rsidRPr="00B813A5" w:rsidRDefault="00B813A5" w:rsidP="00D46B3A">
            <w:pPr>
              <w:keepNext/>
              <w:wordWrap/>
              <w:spacing w:line="240" w:lineRule="auto"/>
              <w:jc w:val="center"/>
              <w:rPr>
                <w:szCs w:val="22"/>
              </w:rPr>
            </w:pPr>
            <w:r w:rsidRPr="00B813A5">
              <w:rPr>
                <w:b/>
                <w:bCs/>
                <w:szCs w:val="22"/>
              </w:rPr>
              <w:t>Door</w:t>
            </w:r>
          </w:p>
        </w:tc>
        <w:tc>
          <w:tcPr>
            <w:tcW w:w="141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DA167CA" w14:textId="77777777" w:rsidR="00B813A5" w:rsidRPr="00B813A5" w:rsidRDefault="00B813A5" w:rsidP="00D46B3A">
            <w:pPr>
              <w:keepNext/>
              <w:wordWrap/>
              <w:spacing w:line="240" w:lineRule="auto"/>
              <w:jc w:val="center"/>
              <w:rPr>
                <w:szCs w:val="22"/>
              </w:rPr>
            </w:pPr>
            <w:r w:rsidRPr="00B813A5">
              <w:rPr>
                <w:szCs w:val="22"/>
              </w:rPr>
              <w:t>-0.187</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4178009" w14:textId="77777777" w:rsidR="00B813A5" w:rsidRPr="00B813A5" w:rsidRDefault="00B813A5" w:rsidP="00D46B3A">
            <w:pPr>
              <w:keepNext/>
              <w:wordWrap/>
              <w:spacing w:line="240" w:lineRule="auto"/>
              <w:jc w:val="center"/>
              <w:rPr>
                <w:szCs w:val="22"/>
              </w:rPr>
            </w:pPr>
            <w:r w:rsidRPr="00B813A5">
              <w:rPr>
                <w:szCs w:val="22"/>
              </w:rPr>
              <w:t>Close</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4978FF8" w14:textId="77777777" w:rsidR="00B813A5" w:rsidRPr="00B813A5" w:rsidRDefault="00B813A5" w:rsidP="00D46B3A">
            <w:pPr>
              <w:keepNext/>
              <w:wordWrap/>
              <w:spacing w:line="240" w:lineRule="auto"/>
              <w:jc w:val="center"/>
              <w:rPr>
                <w:szCs w:val="22"/>
              </w:rPr>
            </w:pPr>
            <w:r w:rsidRPr="00B813A5">
              <w:rPr>
                <w:szCs w:val="22"/>
              </w:rPr>
              <w:t>23.969 (SD=1.94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57AE780" w14:textId="77777777" w:rsidR="00B813A5" w:rsidRPr="00B813A5" w:rsidRDefault="00B813A5" w:rsidP="00D46B3A">
            <w:pPr>
              <w:keepNext/>
              <w:wordWrap/>
              <w:spacing w:line="240" w:lineRule="auto"/>
              <w:jc w:val="center"/>
              <w:rPr>
                <w:szCs w:val="22"/>
              </w:rPr>
            </w:pPr>
            <w:r w:rsidRPr="00B813A5">
              <w:rPr>
                <w:szCs w:val="22"/>
              </w:rPr>
              <w:t>21.857 (SD=5.406)</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70FDB23" w14:textId="2719A18C" w:rsidR="00B813A5" w:rsidRPr="00B813A5" w:rsidRDefault="00B813A5" w:rsidP="00D46B3A">
            <w:pPr>
              <w:keepNext/>
              <w:wordWrap/>
              <w:spacing w:line="240" w:lineRule="auto"/>
              <w:jc w:val="center"/>
              <w:rPr>
                <w:szCs w:val="22"/>
              </w:rPr>
            </w:pPr>
            <w:r w:rsidRPr="00B813A5">
              <w:rPr>
                <w:szCs w:val="22"/>
              </w:rPr>
              <w:t>Acceptable: 69.4 %</w:t>
            </w:r>
          </w:p>
          <w:p w14:paraId="4656AC0D" w14:textId="77777777" w:rsidR="00B813A5" w:rsidRPr="00B813A5" w:rsidRDefault="00B813A5" w:rsidP="00D46B3A">
            <w:pPr>
              <w:keepNext/>
              <w:wordWrap/>
              <w:spacing w:line="240" w:lineRule="auto"/>
              <w:jc w:val="center"/>
              <w:rPr>
                <w:szCs w:val="22"/>
              </w:rPr>
            </w:pPr>
            <w:r w:rsidRPr="00B813A5">
              <w:rPr>
                <w:szCs w:val="22"/>
              </w:rPr>
              <w:t>Unacceptable: 30.6 %</w:t>
            </w:r>
          </w:p>
        </w:tc>
      </w:tr>
      <w:tr w:rsidR="00B813A5" w:rsidRPr="00B813A5" w14:paraId="02E1C4CD" w14:textId="77777777" w:rsidTr="00D46B3A">
        <w:trPr>
          <w:cantSplit/>
          <w:trHeight w:val="320"/>
        </w:trPr>
        <w:tc>
          <w:tcPr>
            <w:tcW w:w="1124" w:type="dxa"/>
            <w:vMerge/>
            <w:tcBorders>
              <w:top w:val="single" w:sz="8" w:space="0" w:color="000000"/>
              <w:left w:val="single" w:sz="8" w:space="0" w:color="000000"/>
              <w:bottom w:val="single" w:sz="8" w:space="0" w:color="000000"/>
              <w:right w:val="single" w:sz="8" w:space="0" w:color="000000"/>
            </w:tcBorders>
            <w:hideMark/>
          </w:tcPr>
          <w:p w14:paraId="2B04C2CF" w14:textId="77777777" w:rsidR="00B813A5" w:rsidRPr="00B813A5" w:rsidRDefault="00B813A5" w:rsidP="00D46B3A">
            <w:pPr>
              <w:keepNext/>
              <w:wordWrap/>
              <w:spacing w:line="240" w:lineRule="auto"/>
              <w:jc w:val="center"/>
              <w:rPr>
                <w:szCs w:val="22"/>
              </w:rPr>
            </w:pPr>
          </w:p>
        </w:tc>
        <w:tc>
          <w:tcPr>
            <w:tcW w:w="1418" w:type="dxa"/>
            <w:vMerge/>
            <w:tcBorders>
              <w:top w:val="single" w:sz="8" w:space="0" w:color="000000"/>
              <w:left w:val="single" w:sz="8" w:space="0" w:color="000000"/>
              <w:bottom w:val="single" w:sz="8" w:space="0" w:color="000000"/>
              <w:right w:val="single" w:sz="8" w:space="0" w:color="000000"/>
            </w:tcBorders>
            <w:hideMark/>
          </w:tcPr>
          <w:p w14:paraId="70B23D89" w14:textId="77777777" w:rsidR="00B813A5" w:rsidRPr="00B813A5" w:rsidRDefault="00B813A5" w:rsidP="00D46B3A">
            <w:pPr>
              <w:keepNext/>
              <w:wordWrap/>
              <w:spacing w:line="240" w:lineRule="auto"/>
              <w:jc w:val="center"/>
              <w:rPr>
                <w:szCs w:val="22"/>
              </w:rPr>
            </w:pP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0EFB5C5" w14:textId="77777777" w:rsidR="00B813A5" w:rsidRPr="00B813A5" w:rsidRDefault="00B813A5" w:rsidP="00D46B3A">
            <w:pPr>
              <w:keepNext/>
              <w:wordWrap/>
              <w:spacing w:line="240" w:lineRule="auto"/>
              <w:jc w:val="center"/>
              <w:rPr>
                <w:szCs w:val="22"/>
              </w:rPr>
            </w:pPr>
            <w:r w:rsidRPr="00B813A5">
              <w:rPr>
                <w:szCs w:val="22"/>
              </w:rPr>
              <w:t>Open</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71D09EE" w14:textId="77777777" w:rsidR="00B813A5" w:rsidRPr="00B813A5" w:rsidRDefault="00B813A5" w:rsidP="00D46B3A">
            <w:pPr>
              <w:keepNext/>
              <w:wordWrap/>
              <w:spacing w:line="240" w:lineRule="auto"/>
              <w:jc w:val="center"/>
              <w:rPr>
                <w:szCs w:val="22"/>
              </w:rPr>
            </w:pPr>
            <w:r w:rsidRPr="00B813A5">
              <w:rPr>
                <w:szCs w:val="22"/>
              </w:rPr>
              <w:t>23.719 (SD=1.946)</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012AE42" w14:textId="77777777" w:rsidR="00B813A5" w:rsidRPr="00B813A5" w:rsidRDefault="00B813A5" w:rsidP="00D46B3A">
            <w:pPr>
              <w:keepNext/>
              <w:wordWrap/>
              <w:spacing w:line="240" w:lineRule="auto"/>
              <w:jc w:val="center"/>
              <w:rPr>
                <w:szCs w:val="22"/>
              </w:rPr>
            </w:pPr>
            <w:r w:rsidRPr="00B813A5">
              <w:rPr>
                <w:szCs w:val="22"/>
              </w:rPr>
              <w:t>22.436 (SD=5.068)</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7B3BAD5" w14:textId="1D574C88" w:rsidR="00B813A5" w:rsidRPr="00B813A5" w:rsidRDefault="00B813A5" w:rsidP="00D46B3A">
            <w:pPr>
              <w:keepNext/>
              <w:wordWrap/>
              <w:spacing w:line="240" w:lineRule="auto"/>
              <w:jc w:val="center"/>
              <w:rPr>
                <w:szCs w:val="22"/>
              </w:rPr>
            </w:pPr>
            <w:r w:rsidRPr="00B813A5">
              <w:rPr>
                <w:szCs w:val="22"/>
              </w:rPr>
              <w:t>Acceptable: 77.4 %</w:t>
            </w:r>
          </w:p>
          <w:p w14:paraId="75135CF3" w14:textId="77777777" w:rsidR="00B813A5" w:rsidRPr="00B813A5" w:rsidRDefault="00B813A5" w:rsidP="00D46B3A">
            <w:pPr>
              <w:keepNext/>
              <w:wordWrap/>
              <w:spacing w:line="240" w:lineRule="auto"/>
              <w:jc w:val="center"/>
              <w:rPr>
                <w:szCs w:val="22"/>
              </w:rPr>
            </w:pPr>
            <w:r w:rsidRPr="00B813A5">
              <w:rPr>
                <w:szCs w:val="22"/>
              </w:rPr>
              <w:t>Unacceptable: 22.6 %</w:t>
            </w:r>
          </w:p>
        </w:tc>
      </w:tr>
      <w:tr w:rsidR="00B813A5" w:rsidRPr="00B813A5" w14:paraId="68DE6090" w14:textId="77777777" w:rsidTr="00D46B3A">
        <w:trPr>
          <w:cantSplit/>
          <w:trHeight w:val="320"/>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479CF4" w14:textId="77777777" w:rsidR="00B813A5" w:rsidRPr="00B813A5" w:rsidRDefault="00B813A5" w:rsidP="00D46B3A">
            <w:pPr>
              <w:keepNext/>
              <w:wordWrap/>
              <w:spacing w:line="240" w:lineRule="auto"/>
              <w:jc w:val="center"/>
              <w:rPr>
                <w:szCs w:val="22"/>
              </w:rPr>
            </w:pPr>
            <w:r w:rsidRPr="00B813A5">
              <w:rPr>
                <w:b/>
                <w:bCs/>
                <w:szCs w:val="22"/>
              </w:rPr>
              <w:t>Heater</w:t>
            </w:r>
          </w:p>
        </w:tc>
        <w:tc>
          <w:tcPr>
            <w:tcW w:w="141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85D0421" w14:textId="77777777" w:rsidR="00B813A5" w:rsidRPr="00B813A5" w:rsidRDefault="00B813A5" w:rsidP="00D46B3A">
            <w:pPr>
              <w:keepNext/>
              <w:wordWrap/>
              <w:spacing w:line="240" w:lineRule="auto"/>
              <w:jc w:val="center"/>
              <w:rPr>
                <w:szCs w:val="22"/>
              </w:rPr>
            </w:pPr>
            <w:r w:rsidRPr="00B813A5">
              <w:rPr>
                <w:szCs w:val="22"/>
              </w:rPr>
              <w:t>-0.479</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374150B" w14:textId="77777777" w:rsidR="00B813A5" w:rsidRPr="00B813A5" w:rsidRDefault="00B813A5" w:rsidP="00D46B3A">
            <w:pPr>
              <w:keepNext/>
              <w:wordWrap/>
              <w:spacing w:line="240" w:lineRule="auto"/>
              <w:jc w:val="center"/>
              <w:rPr>
                <w:szCs w:val="22"/>
              </w:rPr>
            </w:pPr>
            <w:r w:rsidRPr="00B813A5">
              <w:rPr>
                <w:szCs w:val="22"/>
              </w:rPr>
              <w:t>Off</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7582388" w14:textId="77777777" w:rsidR="00B813A5" w:rsidRPr="00B813A5" w:rsidRDefault="00B813A5" w:rsidP="00D46B3A">
            <w:pPr>
              <w:keepNext/>
              <w:wordWrap/>
              <w:spacing w:line="240" w:lineRule="auto"/>
              <w:jc w:val="center"/>
              <w:rPr>
                <w:szCs w:val="22"/>
              </w:rPr>
            </w:pPr>
            <w:r w:rsidRPr="00B813A5">
              <w:rPr>
                <w:szCs w:val="22"/>
              </w:rPr>
              <w:t>26.105 (SD=5.277)</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B57FEC2" w14:textId="77777777" w:rsidR="00B813A5" w:rsidRPr="00B813A5" w:rsidRDefault="00B813A5" w:rsidP="00D46B3A">
            <w:pPr>
              <w:keepNext/>
              <w:wordWrap/>
              <w:spacing w:line="240" w:lineRule="auto"/>
              <w:jc w:val="center"/>
              <w:rPr>
                <w:szCs w:val="22"/>
              </w:rPr>
            </w:pPr>
            <w:r w:rsidRPr="00B813A5">
              <w:rPr>
                <w:szCs w:val="22"/>
              </w:rPr>
              <w:t>23.816 (SD=6.824)</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9D536F6" w14:textId="391FBAA0" w:rsidR="00B813A5" w:rsidRPr="00B813A5" w:rsidRDefault="00B813A5" w:rsidP="00D46B3A">
            <w:pPr>
              <w:keepNext/>
              <w:wordWrap/>
              <w:spacing w:line="240" w:lineRule="auto"/>
              <w:jc w:val="center"/>
              <w:rPr>
                <w:szCs w:val="22"/>
              </w:rPr>
            </w:pPr>
            <w:r w:rsidRPr="00B813A5">
              <w:rPr>
                <w:szCs w:val="22"/>
              </w:rPr>
              <w:t>Acceptable: 84.9 %</w:t>
            </w:r>
          </w:p>
          <w:p w14:paraId="73AA5727" w14:textId="77777777" w:rsidR="00B813A5" w:rsidRPr="00B813A5" w:rsidRDefault="00B813A5" w:rsidP="00D46B3A">
            <w:pPr>
              <w:keepNext/>
              <w:wordWrap/>
              <w:spacing w:line="240" w:lineRule="auto"/>
              <w:jc w:val="center"/>
              <w:rPr>
                <w:szCs w:val="22"/>
              </w:rPr>
            </w:pPr>
            <w:r w:rsidRPr="00B813A5">
              <w:rPr>
                <w:szCs w:val="22"/>
              </w:rPr>
              <w:t>Unacceptable: 15.1 %</w:t>
            </w:r>
          </w:p>
        </w:tc>
      </w:tr>
      <w:tr w:rsidR="00B813A5" w:rsidRPr="00B813A5" w14:paraId="4D3B2BEA" w14:textId="77777777" w:rsidTr="00D46B3A">
        <w:trPr>
          <w:cantSplit/>
          <w:trHeight w:val="320"/>
        </w:trPr>
        <w:tc>
          <w:tcPr>
            <w:tcW w:w="1124" w:type="dxa"/>
            <w:vMerge/>
            <w:tcBorders>
              <w:top w:val="single" w:sz="8" w:space="0" w:color="000000"/>
              <w:left w:val="single" w:sz="8" w:space="0" w:color="000000"/>
              <w:bottom w:val="single" w:sz="8" w:space="0" w:color="000000"/>
              <w:right w:val="single" w:sz="8" w:space="0" w:color="000000"/>
            </w:tcBorders>
            <w:hideMark/>
          </w:tcPr>
          <w:p w14:paraId="362B55A5" w14:textId="77777777" w:rsidR="00B813A5" w:rsidRPr="00B813A5" w:rsidRDefault="00B813A5" w:rsidP="00D46B3A">
            <w:pPr>
              <w:keepNext/>
              <w:wordWrap/>
              <w:spacing w:line="240" w:lineRule="auto"/>
              <w:jc w:val="center"/>
              <w:rPr>
                <w:szCs w:val="22"/>
              </w:rPr>
            </w:pPr>
          </w:p>
        </w:tc>
        <w:tc>
          <w:tcPr>
            <w:tcW w:w="1418" w:type="dxa"/>
            <w:vMerge/>
            <w:tcBorders>
              <w:top w:val="single" w:sz="8" w:space="0" w:color="000000"/>
              <w:left w:val="single" w:sz="8" w:space="0" w:color="000000"/>
              <w:bottom w:val="single" w:sz="8" w:space="0" w:color="000000"/>
              <w:right w:val="single" w:sz="8" w:space="0" w:color="000000"/>
            </w:tcBorders>
            <w:hideMark/>
          </w:tcPr>
          <w:p w14:paraId="378172E8" w14:textId="77777777" w:rsidR="00B813A5" w:rsidRPr="00B813A5" w:rsidRDefault="00B813A5" w:rsidP="00D46B3A">
            <w:pPr>
              <w:keepNext/>
              <w:wordWrap/>
              <w:spacing w:line="240" w:lineRule="auto"/>
              <w:jc w:val="center"/>
              <w:rPr>
                <w:szCs w:val="22"/>
              </w:rPr>
            </w:pP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C22118F" w14:textId="77777777" w:rsidR="00B813A5" w:rsidRPr="00B813A5" w:rsidRDefault="00B813A5" w:rsidP="00D46B3A">
            <w:pPr>
              <w:keepNext/>
              <w:wordWrap/>
              <w:spacing w:line="240" w:lineRule="auto"/>
              <w:jc w:val="center"/>
              <w:rPr>
                <w:szCs w:val="22"/>
              </w:rPr>
            </w:pPr>
            <w:r w:rsidRPr="00B813A5">
              <w:rPr>
                <w:szCs w:val="22"/>
              </w:rPr>
              <w:t>On</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2088EA4" w14:textId="77777777" w:rsidR="00B813A5" w:rsidRPr="00B813A5" w:rsidRDefault="00B813A5" w:rsidP="00D46B3A">
            <w:pPr>
              <w:keepNext/>
              <w:wordWrap/>
              <w:spacing w:line="240" w:lineRule="auto"/>
              <w:jc w:val="center"/>
              <w:rPr>
                <w:szCs w:val="22"/>
              </w:rPr>
            </w:pPr>
            <w:r w:rsidRPr="00B813A5">
              <w:rPr>
                <w:szCs w:val="22"/>
              </w:rPr>
              <w:t>19.388 (SD=3.56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D54EE70" w14:textId="77777777" w:rsidR="00B813A5" w:rsidRPr="00B813A5" w:rsidRDefault="00B813A5" w:rsidP="00D46B3A">
            <w:pPr>
              <w:keepNext/>
              <w:wordWrap/>
              <w:spacing w:line="240" w:lineRule="auto"/>
              <w:jc w:val="center"/>
              <w:rPr>
                <w:szCs w:val="22"/>
              </w:rPr>
            </w:pPr>
            <w:r w:rsidRPr="00B813A5">
              <w:rPr>
                <w:szCs w:val="22"/>
              </w:rPr>
              <w:t>14.789 (SD=4.890)</w:t>
            </w:r>
          </w:p>
        </w:tc>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E4C15C2" w14:textId="11474EF7" w:rsidR="00B813A5" w:rsidRPr="00B813A5" w:rsidRDefault="00B813A5" w:rsidP="00D46B3A">
            <w:pPr>
              <w:keepNext/>
              <w:wordWrap/>
              <w:spacing w:line="240" w:lineRule="auto"/>
              <w:jc w:val="center"/>
              <w:rPr>
                <w:szCs w:val="22"/>
              </w:rPr>
            </w:pPr>
            <w:r w:rsidRPr="00B813A5">
              <w:rPr>
                <w:szCs w:val="22"/>
              </w:rPr>
              <w:t>Acceptable: 72.6 %</w:t>
            </w:r>
          </w:p>
          <w:p w14:paraId="67EB697F" w14:textId="77777777" w:rsidR="00B813A5" w:rsidRPr="00B813A5" w:rsidRDefault="00B813A5" w:rsidP="00D46B3A">
            <w:pPr>
              <w:keepNext/>
              <w:wordWrap/>
              <w:spacing w:line="240" w:lineRule="auto"/>
              <w:jc w:val="center"/>
              <w:rPr>
                <w:szCs w:val="22"/>
              </w:rPr>
            </w:pPr>
            <w:r w:rsidRPr="00B813A5">
              <w:rPr>
                <w:szCs w:val="22"/>
              </w:rPr>
              <w:t>Unacceptable: 27.4 %</w:t>
            </w:r>
          </w:p>
        </w:tc>
      </w:tr>
    </w:tbl>
    <w:p w14:paraId="1C4119A7" w14:textId="77777777" w:rsidR="00B813A5" w:rsidRDefault="00B813A5" w:rsidP="00076963"/>
    <w:p w14:paraId="644DFBAF" w14:textId="3119A11D" w:rsidR="002218AD" w:rsidRDefault="002218AD" w:rsidP="002F44C8">
      <w:pPr>
        <w:pStyle w:val="Heading3"/>
        <w:numPr>
          <w:ilvl w:val="2"/>
          <w:numId w:val="56"/>
        </w:numPr>
      </w:pPr>
      <w:bookmarkStart w:id="138" w:name="_Toc137595507"/>
      <w:r w:rsidRPr="002218AD">
        <w:t xml:space="preserve">The </w:t>
      </w:r>
      <w:r w:rsidR="00D46B3A">
        <w:t>o</w:t>
      </w:r>
      <w:r w:rsidR="00D46B3A" w:rsidRPr="00D46B3A">
        <w:t xml:space="preserve">peration of </w:t>
      </w:r>
      <w:r w:rsidR="00D46B3A">
        <w:t>b</w:t>
      </w:r>
      <w:r w:rsidR="00D46B3A" w:rsidRPr="00D46B3A">
        <w:t>linds/</w:t>
      </w:r>
      <w:r w:rsidR="00D46B3A">
        <w:t>c</w:t>
      </w:r>
      <w:r w:rsidR="00D46B3A" w:rsidRPr="00D46B3A">
        <w:t xml:space="preserve">urtains, </w:t>
      </w:r>
      <w:r w:rsidR="00D46B3A">
        <w:t>f</w:t>
      </w:r>
      <w:r w:rsidR="00D46B3A" w:rsidRPr="00D46B3A">
        <w:t xml:space="preserve">an, </w:t>
      </w:r>
      <w:r w:rsidR="00D46B3A">
        <w:t>w</w:t>
      </w:r>
      <w:r w:rsidR="00D46B3A" w:rsidRPr="00D46B3A">
        <w:t xml:space="preserve">indow, </w:t>
      </w:r>
      <w:r w:rsidR="00D46B3A">
        <w:t>d</w:t>
      </w:r>
      <w:r w:rsidR="00D46B3A" w:rsidRPr="00D46B3A">
        <w:t xml:space="preserve">oor, and </w:t>
      </w:r>
      <w:r w:rsidR="00D46B3A">
        <w:t>h</w:t>
      </w:r>
      <w:r w:rsidR="00D46B3A" w:rsidRPr="00D46B3A">
        <w:t xml:space="preserve">eater in </w:t>
      </w:r>
      <w:r w:rsidR="00D46B3A">
        <w:t>r</w:t>
      </w:r>
      <w:r w:rsidR="00D46B3A" w:rsidRPr="00D46B3A">
        <w:t xml:space="preserve">elation to </w:t>
      </w:r>
      <w:r w:rsidR="00D46B3A">
        <w:t>t</w:t>
      </w:r>
      <w:r w:rsidR="00D46B3A" w:rsidRPr="00D46B3A">
        <w:t xml:space="preserve">hermal </w:t>
      </w:r>
      <w:r w:rsidR="00D46B3A">
        <w:t>s</w:t>
      </w:r>
      <w:r w:rsidR="00D46B3A" w:rsidRPr="00D46B3A">
        <w:t xml:space="preserve">ensation </w:t>
      </w:r>
      <w:r w:rsidR="00D46B3A">
        <w:t>a</w:t>
      </w:r>
      <w:r w:rsidR="00D46B3A" w:rsidRPr="00D46B3A">
        <w:t xml:space="preserve">cross </w:t>
      </w:r>
      <w:r w:rsidR="00D46B3A">
        <w:t>sex</w:t>
      </w:r>
      <w:r w:rsidR="00D46B3A" w:rsidRPr="00D46B3A">
        <w:t xml:space="preserve"> </w:t>
      </w:r>
      <w:r w:rsidR="00D46B3A">
        <w:t>c</w:t>
      </w:r>
      <w:r w:rsidR="00D46B3A" w:rsidRPr="00D46B3A">
        <w:t>ategories</w:t>
      </w:r>
      <w:bookmarkEnd w:id="138"/>
    </w:p>
    <w:p w14:paraId="1B7340F4" w14:textId="77777777" w:rsidR="00B813A5" w:rsidRPr="0036768D" w:rsidRDefault="00B813A5" w:rsidP="00076963"/>
    <w:p w14:paraId="319B0FC0" w14:textId="0C6F5A39" w:rsidR="00B813A5" w:rsidRDefault="0036768D" w:rsidP="00076963">
      <w:r w:rsidRPr="0036768D">
        <w:t xml:space="preserve">In a deeper exploration of the topic, this dissertation segregates and scrutinizes the causal effect of occupant behavior on thermal sensation by gender. </w:t>
      </w:r>
      <w:r>
        <w:t>From Table</w:t>
      </w:r>
      <w:r w:rsidRPr="0036768D">
        <w:t xml:space="preserve"> </w:t>
      </w:r>
      <w:r>
        <w:t>7.6, it is</w:t>
      </w:r>
      <w:r w:rsidRPr="0036768D">
        <w:t xml:space="preserve"> observed that the manipulation of blinds/curtains elicits a notable causal effect on thermal sensation. Both female and male occupants who opted to open their blinds/curtains experienced a significantly lower thermal sensation, by 0.736 and 1.162 respectively, compared to those who left them closed. </w:t>
      </w:r>
      <w:r w:rsidRPr="0036768D">
        <w:lastRenderedPageBreak/>
        <w:t>Interestingly, gender differences emerge in the reasons for window opening, with females primarily seeking cooler air, whereas males aimed for the introduction of fresh air. These observations reinforce and quantify the insights drawn from the study by</w:t>
      </w:r>
      <w:r>
        <w:t xml:space="preserve"> </w:t>
      </w:r>
      <w:r>
        <w:fldChar w:fldCharType="begin"/>
      </w:r>
      <w:r>
        <w:instrText xml:space="preserve"> ADDIN ZOTERO_ITEM CSL_CITATION {"citationID":"RF58Tk3l","properties":{"formattedCitation":"(Kim &amp; de Dear, 2018)","plainCitation":"(Kim &amp; de Dear, 2018)","noteIndex":0},"citationItems":[{"id":944,"uris":["http://zotero.org/users/10432387/items/6BSC4BK4"],"itemData":{"id":944,"type":"article-journal","container-title":"Building and Environment","ISSN":"0360-1323","journalAbbreviation":"Building and Environment","note":"publisher: Elsevier","page":"13-22","title":"Thermal comfort expectations and adaptive behavioural characteristics of primary and secondary school students","volume":"127","author":[{"family":"Kim","given":"Jungsoo"},{"family":"Dear","given":"Richard","non-dropping-particle":"de"}],"issued":{"date-parts":[["2018"]]}}}],"schema":"https://github.com/citation-style-language/schema/raw/master/csl-citation.json"} </w:instrText>
      </w:r>
      <w:r>
        <w:fldChar w:fldCharType="separate"/>
      </w:r>
      <w:r>
        <w:rPr>
          <w:noProof/>
        </w:rPr>
        <w:t>(Kim &amp; de Dear, 2018)</w:t>
      </w:r>
      <w:r>
        <w:fldChar w:fldCharType="end"/>
      </w:r>
      <w:r>
        <w:t xml:space="preserve"> </w:t>
      </w:r>
      <w:r w:rsidRPr="0036768D">
        <w:t>asserting that occupants with a high degree of perceived control over their environment tend to maintain a comfort temperature that aligns closely with the temperature they experience. This dissertation, therefore, underscores the importance of understanding and integrating occupant behavior in the quest to optimize thermal comfort in residential and office settings.</w:t>
      </w:r>
    </w:p>
    <w:p w14:paraId="386BE669" w14:textId="4E78E7B0" w:rsidR="0036768D" w:rsidRDefault="0036768D" w:rsidP="00076963"/>
    <w:p w14:paraId="06B9F10B" w14:textId="7729201A" w:rsidR="0036768D" w:rsidRPr="0036768D" w:rsidRDefault="0036768D" w:rsidP="0036768D">
      <w:pPr>
        <w:pStyle w:val="Caption"/>
      </w:pPr>
      <w:bookmarkStart w:id="139" w:name="_Toc137462957"/>
      <w:r w:rsidRPr="0036768D">
        <w:t xml:space="preserve">Table 7. </w:t>
      </w:r>
      <w:r w:rsidR="00B52BCD">
        <w:fldChar w:fldCharType="begin"/>
      </w:r>
      <w:r w:rsidR="00B52BCD">
        <w:instrText xml:space="preserve"> SEQ Table_7. \* ARABIC </w:instrText>
      </w:r>
      <w:r w:rsidR="00B52BCD">
        <w:fldChar w:fldCharType="separate"/>
      </w:r>
      <w:r w:rsidR="00EC4C2A">
        <w:rPr>
          <w:noProof/>
        </w:rPr>
        <w:t>6</w:t>
      </w:r>
      <w:r w:rsidR="00B52BCD">
        <w:rPr>
          <w:noProof/>
        </w:rPr>
        <w:fldChar w:fldCharType="end"/>
      </w:r>
      <w:r w:rsidRPr="0036768D">
        <w:t>. Occupant behavior in relation to thermal sensation across sex categories</w:t>
      </w:r>
      <w:bookmarkEnd w:id="139"/>
    </w:p>
    <w:tbl>
      <w:tblPr>
        <w:tblW w:w="7180" w:type="dxa"/>
        <w:jc w:val="center"/>
        <w:tblCellMar>
          <w:left w:w="0" w:type="dxa"/>
          <w:right w:w="0" w:type="dxa"/>
        </w:tblCellMar>
        <w:tblLook w:val="0420" w:firstRow="1" w:lastRow="0" w:firstColumn="0" w:lastColumn="0" w:noHBand="0" w:noVBand="1"/>
      </w:tblPr>
      <w:tblGrid>
        <w:gridCol w:w="1966"/>
        <w:gridCol w:w="2266"/>
        <w:gridCol w:w="2948"/>
      </w:tblGrid>
      <w:tr w:rsidR="0036768D" w:rsidRPr="0036768D" w14:paraId="47D6C314" w14:textId="77777777" w:rsidTr="0036768D">
        <w:trPr>
          <w:trHeight w:val="17"/>
          <w:jc w:val="center"/>
        </w:trPr>
        <w:tc>
          <w:tcPr>
            <w:tcW w:w="1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6609C7" w14:textId="77777777" w:rsidR="0036768D" w:rsidRPr="0036768D" w:rsidRDefault="0036768D" w:rsidP="0036768D">
            <w:pPr>
              <w:spacing w:line="240" w:lineRule="auto"/>
              <w:jc w:val="center"/>
            </w:pP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920C1B" w14:textId="77777777" w:rsidR="0036768D" w:rsidRPr="0036768D" w:rsidRDefault="0036768D" w:rsidP="0036768D">
            <w:pPr>
              <w:spacing w:line="240" w:lineRule="auto"/>
              <w:jc w:val="center"/>
            </w:pPr>
            <w:r w:rsidRPr="0036768D">
              <w:rPr>
                <w:b/>
                <w:bCs/>
              </w:rPr>
              <w:t>Sex</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E7488A" w14:textId="77777777" w:rsidR="0036768D" w:rsidRPr="0036768D" w:rsidRDefault="0036768D" w:rsidP="0036768D">
            <w:pPr>
              <w:spacing w:line="240" w:lineRule="auto"/>
              <w:jc w:val="center"/>
            </w:pPr>
            <w:r w:rsidRPr="0036768D">
              <w:rPr>
                <w:b/>
                <w:bCs/>
              </w:rPr>
              <w:t>Thermal sensation change</w:t>
            </w:r>
          </w:p>
        </w:tc>
      </w:tr>
      <w:tr w:rsidR="0036768D" w:rsidRPr="0036768D" w14:paraId="153DAF14" w14:textId="77777777" w:rsidTr="0036768D">
        <w:trPr>
          <w:trHeight w:val="20"/>
          <w:jc w:val="center"/>
        </w:trPr>
        <w:tc>
          <w:tcPr>
            <w:tcW w:w="196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06B427" w14:textId="77777777" w:rsidR="0036768D" w:rsidRPr="0036768D" w:rsidRDefault="0036768D" w:rsidP="0036768D">
            <w:pPr>
              <w:spacing w:line="240" w:lineRule="auto"/>
              <w:jc w:val="center"/>
            </w:pPr>
            <w:r w:rsidRPr="0036768D">
              <w:rPr>
                <w:b/>
                <w:bCs/>
              </w:rPr>
              <w:t>Blind/curtain</w:t>
            </w: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3A067F" w14:textId="77777777" w:rsidR="0036768D" w:rsidRPr="0036768D" w:rsidRDefault="0036768D" w:rsidP="0036768D">
            <w:pPr>
              <w:spacing w:line="240" w:lineRule="auto"/>
              <w:jc w:val="center"/>
            </w:pPr>
            <w:r w:rsidRPr="0036768D">
              <w:t>Female</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18172A" w14:textId="77777777" w:rsidR="0036768D" w:rsidRPr="0036768D" w:rsidRDefault="0036768D" w:rsidP="0036768D">
            <w:pPr>
              <w:spacing w:line="240" w:lineRule="auto"/>
              <w:jc w:val="center"/>
            </w:pPr>
            <w:r w:rsidRPr="0036768D">
              <w:t>-0.736</w:t>
            </w:r>
          </w:p>
        </w:tc>
      </w:tr>
      <w:tr w:rsidR="0036768D" w:rsidRPr="0036768D" w14:paraId="6041CE9D" w14:textId="77777777" w:rsidTr="0036768D">
        <w:trPr>
          <w:trHeight w:val="20"/>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A725FD0" w14:textId="77777777" w:rsidR="0036768D" w:rsidRPr="0036768D" w:rsidRDefault="0036768D" w:rsidP="0036768D">
            <w:pPr>
              <w:spacing w:line="240" w:lineRule="auto"/>
              <w:jc w:val="center"/>
            </w:pP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D2AEB1" w14:textId="77777777" w:rsidR="0036768D" w:rsidRPr="0036768D" w:rsidRDefault="0036768D" w:rsidP="0036768D">
            <w:pPr>
              <w:spacing w:line="240" w:lineRule="auto"/>
              <w:jc w:val="center"/>
            </w:pPr>
            <w:r w:rsidRPr="0036768D">
              <w:t>Male</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848727" w14:textId="77777777" w:rsidR="0036768D" w:rsidRPr="0036768D" w:rsidRDefault="0036768D" w:rsidP="0036768D">
            <w:pPr>
              <w:spacing w:line="240" w:lineRule="auto"/>
              <w:jc w:val="center"/>
            </w:pPr>
            <w:r w:rsidRPr="0036768D">
              <w:t>-1.162</w:t>
            </w:r>
          </w:p>
        </w:tc>
      </w:tr>
      <w:tr w:rsidR="0036768D" w:rsidRPr="0036768D" w14:paraId="1689BF74" w14:textId="77777777" w:rsidTr="0036768D">
        <w:trPr>
          <w:trHeight w:val="43"/>
          <w:jc w:val="center"/>
        </w:trPr>
        <w:tc>
          <w:tcPr>
            <w:tcW w:w="196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A04928" w14:textId="77777777" w:rsidR="0036768D" w:rsidRPr="0036768D" w:rsidRDefault="0036768D" w:rsidP="0036768D">
            <w:pPr>
              <w:spacing w:line="240" w:lineRule="auto"/>
              <w:jc w:val="center"/>
            </w:pPr>
            <w:r w:rsidRPr="0036768D">
              <w:rPr>
                <w:b/>
                <w:bCs/>
              </w:rPr>
              <w:t>Fan</w:t>
            </w: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23617E" w14:textId="77777777" w:rsidR="0036768D" w:rsidRPr="0036768D" w:rsidRDefault="0036768D" w:rsidP="0036768D">
            <w:pPr>
              <w:spacing w:line="240" w:lineRule="auto"/>
              <w:jc w:val="center"/>
            </w:pPr>
            <w:r w:rsidRPr="0036768D">
              <w:t>Female</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5FF012" w14:textId="77777777" w:rsidR="0036768D" w:rsidRPr="0036768D" w:rsidRDefault="0036768D" w:rsidP="0036768D">
            <w:pPr>
              <w:spacing w:line="240" w:lineRule="auto"/>
              <w:jc w:val="center"/>
            </w:pPr>
            <w:r w:rsidRPr="0036768D">
              <w:t>0</w:t>
            </w:r>
          </w:p>
        </w:tc>
      </w:tr>
      <w:tr w:rsidR="0036768D" w:rsidRPr="0036768D" w14:paraId="55F49F04" w14:textId="77777777" w:rsidTr="0036768D">
        <w:trPr>
          <w:trHeight w:val="20"/>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D82819C" w14:textId="77777777" w:rsidR="0036768D" w:rsidRPr="0036768D" w:rsidRDefault="0036768D" w:rsidP="0036768D">
            <w:pPr>
              <w:spacing w:line="240" w:lineRule="auto"/>
              <w:jc w:val="center"/>
            </w:pP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B3078D" w14:textId="77777777" w:rsidR="0036768D" w:rsidRPr="0036768D" w:rsidRDefault="0036768D" w:rsidP="0036768D">
            <w:pPr>
              <w:spacing w:line="240" w:lineRule="auto"/>
              <w:jc w:val="center"/>
            </w:pPr>
            <w:r w:rsidRPr="0036768D">
              <w:t>Male</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3589CF" w14:textId="77777777" w:rsidR="0036768D" w:rsidRPr="0036768D" w:rsidRDefault="0036768D" w:rsidP="0036768D">
            <w:pPr>
              <w:spacing w:line="240" w:lineRule="auto"/>
              <w:jc w:val="center"/>
            </w:pPr>
            <w:r w:rsidRPr="0036768D">
              <w:t>0.958</w:t>
            </w:r>
          </w:p>
        </w:tc>
      </w:tr>
      <w:tr w:rsidR="0036768D" w:rsidRPr="0036768D" w14:paraId="7535E323" w14:textId="77777777" w:rsidTr="0036768D">
        <w:trPr>
          <w:trHeight w:val="20"/>
          <w:jc w:val="center"/>
        </w:trPr>
        <w:tc>
          <w:tcPr>
            <w:tcW w:w="196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854DF9" w14:textId="77777777" w:rsidR="0036768D" w:rsidRPr="0036768D" w:rsidRDefault="0036768D" w:rsidP="0036768D">
            <w:pPr>
              <w:spacing w:line="240" w:lineRule="auto"/>
              <w:jc w:val="center"/>
            </w:pPr>
            <w:r w:rsidRPr="0036768D">
              <w:rPr>
                <w:b/>
                <w:bCs/>
              </w:rPr>
              <w:t>Window</w:t>
            </w: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0D040D" w14:textId="77777777" w:rsidR="0036768D" w:rsidRPr="0036768D" w:rsidRDefault="0036768D" w:rsidP="0036768D">
            <w:pPr>
              <w:spacing w:line="240" w:lineRule="auto"/>
              <w:jc w:val="center"/>
            </w:pPr>
            <w:r w:rsidRPr="0036768D">
              <w:t>Female</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614235" w14:textId="77777777" w:rsidR="0036768D" w:rsidRPr="0036768D" w:rsidRDefault="0036768D" w:rsidP="0036768D">
            <w:pPr>
              <w:spacing w:line="240" w:lineRule="auto"/>
              <w:jc w:val="center"/>
            </w:pPr>
            <w:r w:rsidRPr="0036768D">
              <w:t>0.213</w:t>
            </w:r>
          </w:p>
        </w:tc>
      </w:tr>
      <w:tr w:rsidR="0036768D" w:rsidRPr="0036768D" w14:paraId="32BEA427" w14:textId="77777777" w:rsidTr="0036768D">
        <w:trPr>
          <w:trHeight w:val="20"/>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F57A788" w14:textId="77777777" w:rsidR="0036768D" w:rsidRPr="0036768D" w:rsidRDefault="0036768D" w:rsidP="0036768D">
            <w:pPr>
              <w:spacing w:line="240" w:lineRule="auto"/>
              <w:jc w:val="center"/>
            </w:pP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C2E2F3" w14:textId="77777777" w:rsidR="0036768D" w:rsidRPr="0036768D" w:rsidRDefault="0036768D" w:rsidP="0036768D">
            <w:pPr>
              <w:spacing w:line="240" w:lineRule="auto"/>
              <w:jc w:val="center"/>
            </w:pPr>
            <w:r w:rsidRPr="0036768D">
              <w:t>Male</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89563F" w14:textId="77777777" w:rsidR="0036768D" w:rsidRPr="0036768D" w:rsidRDefault="0036768D" w:rsidP="0036768D">
            <w:pPr>
              <w:spacing w:line="240" w:lineRule="auto"/>
              <w:jc w:val="center"/>
            </w:pPr>
            <w:r w:rsidRPr="0036768D">
              <w:t>-0.353</w:t>
            </w:r>
          </w:p>
        </w:tc>
      </w:tr>
      <w:tr w:rsidR="0036768D" w:rsidRPr="0036768D" w14:paraId="1518AD9B" w14:textId="77777777" w:rsidTr="0036768D">
        <w:trPr>
          <w:trHeight w:val="298"/>
          <w:jc w:val="center"/>
        </w:trPr>
        <w:tc>
          <w:tcPr>
            <w:tcW w:w="196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AC29E8" w14:textId="77777777" w:rsidR="0036768D" w:rsidRPr="0036768D" w:rsidRDefault="0036768D" w:rsidP="0036768D">
            <w:pPr>
              <w:spacing w:line="240" w:lineRule="auto"/>
              <w:jc w:val="center"/>
            </w:pPr>
            <w:r w:rsidRPr="0036768D">
              <w:rPr>
                <w:b/>
                <w:bCs/>
              </w:rPr>
              <w:t>Door</w:t>
            </w: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D09CE6" w14:textId="77777777" w:rsidR="0036768D" w:rsidRPr="0036768D" w:rsidRDefault="0036768D" w:rsidP="0036768D">
            <w:pPr>
              <w:spacing w:line="240" w:lineRule="auto"/>
              <w:jc w:val="center"/>
            </w:pPr>
            <w:r w:rsidRPr="0036768D">
              <w:t>Female</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1FE172" w14:textId="77777777" w:rsidR="0036768D" w:rsidRPr="0036768D" w:rsidRDefault="0036768D" w:rsidP="0036768D">
            <w:pPr>
              <w:spacing w:line="240" w:lineRule="auto"/>
              <w:jc w:val="center"/>
            </w:pPr>
            <w:r w:rsidRPr="0036768D">
              <w:t>-0.223</w:t>
            </w:r>
          </w:p>
        </w:tc>
      </w:tr>
      <w:tr w:rsidR="0036768D" w:rsidRPr="0036768D" w14:paraId="7EB91B46" w14:textId="77777777" w:rsidTr="0036768D">
        <w:trPr>
          <w:trHeight w:val="46"/>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EC8C8F4" w14:textId="77777777" w:rsidR="0036768D" w:rsidRPr="0036768D" w:rsidRDefault="0036768D" w:rsidP="0036768D">
            <w:pPr>
              <w:spacing w:line="240" w:lineRule="auto"/>
              <w:jc w:val="center"/>
            </w:pP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D23AF1" w14:textId="77777777" w:rsidR="0036768D" w:rsidRPr="0036768D" w:rsidRDefault="0036768D" w:rsidP="0036768D">
            <w:pPr>
              <w:spacing w:line="240" w:lineRule="auto"/>
              <w:jc w:val="center"/>
            </w:pPr>
            <w:r w:rsidRPr="0036768D">
              <w:t>Male</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2C0498" w14:textId="77777777" w:rsidR="0036768D" w:rsidRPr="0036768D" w:rsidRDefault="0036768D" w:rsidP="0036768D">
            <w:pPr>
              <w:spacing w:line="240" w:lineRule="auto"/>
              <w:jc w:val="center"/>
            </w:pPr>
            <w:r w:rsidRPr="0036768D">
              <w:t>0</w:t>
            </w:r>
          </w:p>
        </w:tc>
      </w:tr>
      <w:tr w:rsidR="0036768D" w:rsidRPr="0036768D" w14:paraId="32B3C676" w14:textId="77777777" w:rsidTr="0036768D">
        <w:trPr>
          <w:trHeight w:val="20"/>
          <w:jc w:val="center"/>
        </w:trPr>
        <w:tc>
          <w:tcPr>
            <w:tcW w:w="196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584764" w14:textId="77777777" w:rsidR="0036768D" w:rsidRPr="0036768D" w:rsidRDefault="0036768D" w:rsidP="0036768D">
            <w:pPr>
              <w:spacing w:line="240" w:lineRule="auto"/>
              <w:jc w:val="center"/>
            </w:pPr>
            <w:r w:rsidRPr="0036768D">
              <w:rPr>
                <w:b/>
                <w:bCs/>
              </w:rPr>
              <w:t>Heater</w:t>
            </w: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B77DA7" w14:textId="77777777" w:rsidR="0036768D" w:rsidRPr="0036768D" w:rsidRDefault="0036768D" w:rsidP="0036768D">
            <w:pPr>
              <w:spacing w:line="240" w:lineRule="auto"/>
              <w:jc w:val="center"/>
            </w:pPr>
            <w:r w:rsidRPr="0036768D">
              <w:t>Female</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5C3D99" w14:textId="77777777" w:rsidR="0036768D" w:rsidRPr="0036768D" w:rsidRDefault="0036768D" w:rsidP="0036768D">
            <w:pPr>
              <w:spacing w:line="240" w:lineRule="auto"/>
              <w:jc w:val="center"/>
            </w:pPr>
            <w:r w:rsidRPr="0036768D">
              <w:t>-0.459</w:t>
            </w:r>
          </w:p>
        </w:tc>
      </w:tr>
      <w:tr w:rsidR="0036768D" w:rsidRPr="0036768D" w14:paraId="4E9FEC3B" w14:textId="77777777" w:rsidTr="0036768D">
        <w:trPr>
          <w:trHeight w:val="20"/>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D17954" w14:textId="77777777" w:rsidR="0036768D" w:rsidRPr="0036768D" w:rsidRDefault="0036768D" w:rsidP="0036768D">
            <w:pPr>
              <w:spacing w:line="240" w:lineRule="auto"/>
              <w:jc w:val="center"/>
            </w:pPr>
          </w:p>
        </w:tc>
        <w:tc>
          <w:tcPr>
            <w:tcW w:w="2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286AE6" w14:textId="77777777" w:rsidR="0036768D" w:rsidRPr="0036768D" w:rsidRDefault="0036768D" w:rsidP="0036768D">
            <w:pPr>
              <w:spacing w:line="240" w:lineRule="auto"/>
              <w:jc w:val="center"/>
            </w:pPr>
            <w:r w:rsidRPr="0036768D">
              <w:t>Male</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99DC28" w14:textId="77777777" w:rsidR="0036768D" w:rsidRPr="0036768D" w:rsidRDefault="0036768D" w:rsidP="0036768D">
            <w:pPr>
              <w:spacing w:line="240" w:lineRule="auto"/>
              <w:jc w:val="center"/>
            </w:pPr>
            <w:r w:rsidRPr="0036768D">
              <w:t>-0.799</w:t>
            </w:r>
          </w:p>
        </w:tc>
      </w:tr>
    </w:tbl>
    <w:p w14:paraId="40963E2C" w14:textId="77777777" w:rsidR="0036768D" w:rsidRDefault="0036768D" w:rsidP="00076963"/>
    <w:p w14:paraId="7A18A37C" w14:textId="0F486F9A" w:rsidR="004448D9" w:rsidRPr="00C57A93" w:rsidRDefault="00D31347" w:rsidP="004448D9">
      <w:pPr>
        <w:pStyle w:val="Heading2"/>
        <w:numPr>
          <w:ilvl w:val="1"/>
          <w:numId w:val="54"/>
        </w:numPr>
      </w:pPr>
      <w:bookmarkStart w:id="140" w:name="_Toc137595508"/>
      <w:r>
        <w:t>The causal effects of other variables in the DAG</w:t>
      </w:r>
      <w:bookmarkEnd w:id="140"/>
    </w:p>
    <w:p w14:paraId="01BDDACE" w14:textId="1BB3E2B5" w:rsidR="00D31347" w:rsidRDefault="0061386F" w:rsidP="00076963">
      <w:r w:rsidRPr="0061386F">
        <w:t xml:space="preserve">Table 7.7 delineates the causal impacts of building type on thermal sensation. There appears to be no perceptible change in thermal sensation when transitioning from a classroom setting to a multifamily housing, office, or senior center environment, indicating that the thermal sensation experiences across these building types might be highly similar. Similarly, no substantial difference is observed when moving from a multifamily housing environment to an office. However, an intriguing shift is noticed when transitioning from multifamily housing to 'Others', </w:t>
      </w:r>
      <w:r w:rsidRPr="0061386F">
        <w:lastRenderedPageBreak/>
        <w:t>reflected in a 0.126 increase in thermal sensation. This suggests that the 'Others' category of buildings might embody unique thermal characteristics or occupant behaviors influencing thermal comfort. Moreover, transitioning from an office setting to a senior center leads to a marginal increase in thermal sensation by 0.069, possibly reflecting differences in environmental conditions or user demographics between these building types. However, further transitions between these settings do not seem to affect thermal sensation, denoting some consistency in thermal comfort experiences across various building types. These results underline the complexity of thermal comfort, influenced not only by physical parameters but also building type-specific factors</w:t>
      </w:r>
      <w:r w:rsidR="0052531C">
        <w:t>.</w:t>
      </w:r>
    </w:p>
    <w:p w14:paraId="02189B65" w14:textId="77777777" w:rsidR="0061386F" w:rsidRDefault="0061386F" w:rsidP="00076963"/>
    <w:p w14:paraId="7AC296C4" w14:textId="2E546D6E" w:rsidR="0052531C" w:rsidRDefault="0052531C" w:rsidP="0052531C">
      <w:pPr>
        <w:pStyle w:val="Caption"/>
        <w:jc w:val="both"/>
      </w:pPr>
      <w:bookmarkStart w:id="141" w:name="_Toc137462958"/>
      <w:r w:rsidRPr="0036768D">
        <w:t xml:space="preserve">Table 7. </w:t>
      </w:r>
      <w:r w:rsidR="00B52BCD">
        <w:fldChar w:fldCharType="begin"/>
      </w:r>
      <w:r w:rsidR="00B52BCD">
        <w:instrText xml:space="preserve"> SEQ Table_7. \* ARABIC </w:instrText>
      </w:r>
      <w:r w:rsidR="00B52BCD">
        <w:fldChar w:fldCharType="separate"/>
      </w:r>
      <w:r w:rsidR="00EC4C2A">
        <w:rPr>
          <w:noProof/>
        </w:rPr>
        <w:t>7</w:t>
      </w:r>
      <w:r w:rsidR="00B52BCD">
        <w:rPr>
          <w:noProof/>
        </w:rPr>
        <w:fldChar w:fldCharType="end"/>
      </w:r>
      <w:r w:rsidRPr="0036768D">
        <w:t xml:space="preserve">. </w:t>
      </w:r>
      <w:r>
        <w:t>Causal effects of building types on thermal sensation</w:t>
      </w:r>
      <w:bookmarkEnd w:id="141"/>
    </w:p>
    <w:tbl>
      <w:tblPr>
        <w:tblW w:w="5000" w:type="pct"/>
        <w:tblCellMar>
          <w:left w:w="0" w:type="dxa"/>
          <w:right w:w="0" w:type="dxa"/>
        </w:tblCellMar>
        <w:tblLook w:val="0600" w:firstRow="0" w:lastRow="0" w:firstColumn="0" w:lastColumn="0" w:noHBand="1" w:noVBand="1"/>
      </w:tblPr>
      <w:tblGrid>
        <w:gridCol w:w="2038"/>
        <w:gridCol w:w="1682"/>
        <w:gridCol w:w="1010"/>
        <w:gridCol w:w="1649"/>
        <w:gridCol w:w="1269"/>
        <w:gridCol w:w="837"/>
      </w:tblGrid>
      <w:tr w:rsidR="00726FDF" w:rsidRPr="00726FDF" w14:paraId="0302BB49" w14:textId="77777777" w:rsidTr="00726FDF">
        <w:trPr>
          <w:cantSplit/>
          <w:trHeight w:val="20"/>
        </w:trPr>
        <w:tc>
          <w:tcPr>
            <w:tcW w:w="1201"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746903" w14:textId="77777777" w:rsidR="00726FDF" w:rsidRPr="00726FDF" w:rsidRDefault="00726FDF" w:rsidP="00726FDF">
            <w:pPr>
              <w:keepNext/>
              <w:wordWrap/>
              <w:spacing w:line="240" w:lineRule="auto"/>
              <w:jc w:val="center"/>
              <w:rPr>
                <w:szCs w:val="22"/>
              </w:rPr>
            </w:pPr>
            <w:r w:rsidRPr="00726FDF">
              <w:rPr>
                <w:b/>
                <w:bCs/>
                <w:szCs w:val="22"/>
              </w:rPr>
              <w:t>Cases</w:t>
            </w:r>
          </w:p>
        </w:tc>
        <w:tc>
          <w:tcPr>
            <w:tcW w:w="991"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ED4246" w14:textId="77777777" w:rsidR="00726FDF" w:rsidRPr="00726FDF" w:rsidRDefault="00726FDF" w:rsidP="00726FDF">
            <w:pPr>
              <w:keepNext/>
              <w:wordWrap/>
              <w:spacing w:line="240" w:lineRule="auto"/>
              <w:jc w:val="center"/>
              <w:rPr>
                <w:szCs w:val="22"/>
              </w:rPr>
            </w:pPr>
            <w:r w:rsidRPr="00726FDF">
              <w:rPr>
                <w:b/>
                <w:bCs/>
                <w:szCs w:val="22"/>
              </w:rPr>
              <w:t>Average change in thermal sensation</w:t>
            </w:r>
          </w:p>
        </w:tc>
        <w:tc>
          <w:tcPr>
            <w:tcW w:w="2808"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145B64" w14:textId="77777777" w:rsidR="00726FDF" w:rsidRPr="00726FDF" w:rsidRDefault="00726FDF" w:rsidP="00726FDF">
            <w:pPr>
              <w:keepNext/>
              <w:wordWrap/>
              <w:spacing w:line="240" w:lineRule="auto"/>
              <w:jc w:val="center"/>
              <w:rPr>
                <w:szCs w:val="22"/>
              </w:rPr>
            </w:pPr>
            <w:r w:rsidRPr="00726FDF">
              <w:rPr>
                <w:b/>
                <w:bCs/>
                <w:szCs w:val="22"/>
              </w:rPr>
              <w:t>Refutation</w:t>
            </w:r>
          </w:p>
        </w:tc>
      </w:tr>
      <w:tr w:rsidR="00726FDF" w:rsidRPr="00726FDF" w14:paraId="020CED34" w14:textId="77777777" w:rsidTr="00726FDF">
        <w:trPr>
          <w:cantSplit/>
          <w:trHeight w:val="20"/>
        </w:trPr>
        <w:tc>
          <w:tcPr>
            <w:tcW w:w="1201" w:type="pct"/>
            <w:vMerge/>
            <w:tcBorders>
              <w:top w:val="single" w:sz="8" w:space="0" w:color="000000"/>
              <w:left w:val="single" w:sz="8" w:space="0" w:color="000000"/>
              <w:bottom w:val="single" w:sz="8" w:space="0" w:color="000000"/>
              <w:right w:val="single" w:sz="8" w:space="0" w:color="000000"/>
            </w:tcBorders>
            <w:vAlign w:val="center"/>
            <w:hideMark/>
          </w:tcPr>
          <w:p w14:paraId="1AD79C97" w14:textId="77777777" w:rsidR="00726FDF" w:rsidRPr="00726FDF" w:rsidRDefault="00726FDF" w:rsidP="00726FDF">
            <w:pPr>
              <w:keepNext/>
              <w:wordWrap/>
              <w:spacing w:line="240" w:lineRule="auto"/>
              <w:jc w:val="center"/>
              <w:rPr>
                <w:szCs w:val="22"/>
              </w:rPr>
            </w:pPr>
          </w:p>
        </w:tc>
        <w:tc>
          <w:tcPr>
            <w:tcW w:w="991" w:type="pct"/>
            <w:vMerge/>
            <w:tcBorders>
              <w:top w:val="single" w:sz="8" w:space="0" w:color="000000"/>
              <w:left w:val="single" w:sz="8" w:space="0" w:color="000000"/>
              <w:bottom w:val="single" w:sz="8" w:space="0" w:color="000000"/>
              <w:right w:val="single" w:sz="8" w:space="0" w:color="000000"/>
            </w:tcBorders>
            <w:vAlign w:val="center"/>
            <w:hideMark/>
          </w:tcPr>
          <w:p w14:paraId="5C9F01C1" w14:textId="77777777" w:rsidR="00726FDF" w:rsidRPr="00726FDF" w:rsidRDefault="00726FDF" w:rsidP="00726FDF">
            <w:pPr>
              <w:keepNext/>
              <w:wordWrap/>
              <w:spacing w:line="240" w:lineRule="auto"/>
              <w:jc w:val="center"/>
              <w:rPr>
                <w:szCs w:val="22"/>
              </w:rPr>
            </w:pP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134318" w14:textId="60C94D6F" w:rsidR="00726FDF" w:rsidRPr="00726FDF" w:rsidRDefault="00726FDF" w:rsidP="00726FDF">
            <w:pPr>
              <w:keepNext/>
              <w:wordWrap/>
              <w:spacing w:line="240" w:lineRule="auto"/>
              <w:jc w:val="center"/>
              <w:rPr>
                <w:szCs w:val="22"/>
              </w:rPr>
            </w:pPr>
            <w:r w:rsidRPr="00726FDF">
              <w:rPr>
                <w:b/>
                <w:bCs/>
                <w:szCs w:val="22"/>
                <w:lang w:val="en-GB"/>
              </w:rPr>
              <w:t>Random cause</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01E4D6" w14:textId="77777777" w:rsidR="00726FDF" w:rsidRPr="00726FDF" w:rsidRDefault="00726FDF" w:rsidP="00726FDF">
            <w:pPr>
              <w:keepNext/>
              <w:wordWrap/>
              <w:spacing w:line="240" w:lineRule="auto"/>
              <w:jc w:val="center"/>
              <w:rPr>
                <w:szCs w:val="22"/>
              </w:rPr>
            </w:pPr>
            <w:r w:rsidRPr="00726FDF">
              <w:rPr>
                <w:b/>
                <w:bCs/>
                <w:szCs w:val="22"/>
                <w:lang w:val="en-GB"/>
              </w:rPr>
              <w:t>Unobserved Common Causes</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CB4958D" w14:textId="25AC8114" w:rsidR="00726FDF" w:rsidRPr="00726FDF" w:rsidRDefault="00726FDF" w:rsidP="00726FDF">
            <w:pPr>
              <w:keepNext/>
              <w:wordWrap/>
              <w:spacing w:line="240" w:lineRule="auto"/>
              <w:jc w:val="center"/>
              <w:rPr>
                <w:szCs w:val="22"/>
              </w:rPr>
            </w:pPr>
            <w:r w:rsidRPr="00726FDF">
              <w:rPr>
                <w:b/>
                <w:bCs/>
                <w:szCs w:val="22"/>
                <w:lang w:val="en-GB"/>
              </w:rPr>
              <w:t>Placebo Treatment</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D9F15A" w14:textId="65E0A95D" w:rsidR="00726FDF" w:rsidRPr="00726FDF" w:rsidRDefault="00726FDF" w:rsidP="00726FDF">
            <w:pPr>
              <w:keepNext/>
              <w:wordWrap/>
              <w:spacing w:line="240" w:lineRule="auto"/>
              <w:jc w:val="center"/>
              <w:rPr>
                <w:szCs w:val="22"/>
              </w:rPr>
            </w:pPr>
            <w:r w:rsidRPr="00726FDF">
              <w:rPr>
                <w:b/>
                <w:bCs/>
                <w:szCs w:val="22"/>
                <w:lang w:val="en-GB"/>
              </w:rPr>
              <w:t>Data subset</w:t>
            </w:r>
          </w:p>
        </w:tc>
      </w:tr>
      <w:tr w:rsidR="00726FDF" w:rsidRPr="00726FDF" w14:paraId="7A7E8801" w14:textId="77777777" w:rsidTr="00726FDF">
        <w:trPr>
          <w:cantSplit/>
          <w:trHeight w:val="20"/>
        </w:trPr>
        <w:tc>
          <w:tcPr>
            <w:tcW w:w="12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F49FC2" w14:textId="77777777" w:rsidR="00726FDF" w:rsidRPr="00726FDF" w:rsidRDefault="00726FDF" w:rsidP="00726FDF">
            <w:pPr>
              <w:keepNext/>
              <w:wordWrap/>
              <w:spacing w:line="240" w:lineRule="auto"/>
              <w:jc w:val="center"/>
              <w:rPr>
                <w:szCs w:val="22"/>
              </w:rPr>
            </w:pPr>
            <w:r w:rsidRPr="00726FDF">
              <w:rPr>
                <w:szCs w:val="22"/>
              </w:rPr>
              <w:t>From Classroom to Multifamily housing</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A1B456" w14:textId="77777777" w:rsidR="00726FDF" w:rsidRPr="00726FDF" w:rsidRDefault="00726FDF" w:rsidP="00726FDF">
            <w:pPr>
              <w:keepNext/>
              <w:wordWrap/>
              <w:spacing w:line="240" w:lineRule="auto"/>
              <w:jc w:val="center"/>
              <w:rPr>
                <w:szCs w:val="22"/>
              </w:rPr>
            </w:pPr>
            <w:r w:rsidRPr="00726FDF">
              <w:rPr>
                <w:szCs w:val="22"/>
              </w:rPr>
              <w:t>0</w:t>
            </w: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903670" w14:textId="77777777" w:rsidR="00726FDF" w:rsidRPr="00726FDF" w:rsidRDefault="00726FDF" w:rsidP="00726FDF">
            <w:pPr>
              <w:keepNext/>
              <w:wordWrap/>
              <w:spacing w:line="240" w:lineRule="auto"/>
              <w:jc w:val="center"/>
              <w:rPr>
                <w:szCs w:val="22"/>
              </w:rPr>
            </w:pPr>
            <w:r w:rsidRPr="00726FDF">
              <w:rPr>
                <w:szCs w:val="22"/>
              </w:rPr>
              <w:t>0</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852F71" w14:textId="77777777" w:rsidR="00726FDF" w:rsidRPr="00726FDF" w:rsidRDefault="00726FDF" w:rsidP="00726FDF">
            <w:pPr>
              <w:keepNext/>
              <w:wordWrap/>
              <w:spacing w:line="240" w:lineRule="auto"/>
              <w:jc w:val="center"/>
              <w:rPr>
                <w:szCs w:val="22"/>
              </w:rPr>
            </w:pPr>
            <w:r w:rsidRPr="00726FDF">
              <w:rPr>
                <w:szCs w:val="22"/>
              </w:rPr>
              <w:t>0</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79EA33" w14:textId="77777777" w:rsidR="00726FDF" w:rsidRPr="00726FDF" w:rsidRDefault="00726FDF" w:rsidP="00726FDF">
            <w:pPr>
              <w:keepNext/>
              <w:wordWrap/>
              <w:spacing w:line="240" w:lineRule="auto"/>
              <w:jc w:val="center"/>
              <w:rPr>
                <w:szCs w:val="22"/>
              </w:rPr>
            </w:pPr>
            <w:r w:rsidRPr="00726FDF">
              <w:rPr>
                <w:szCs w:val="22"/>
              </w:rPr>
              <w:t>0</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1A92CD" w14:textId="77777777" w:rsidR="00726FDF" w:rsidRPr="00726FDF" w:rsidRDefault="00726FDF" w:rsidP="00726FDF">
            <w:pPr>
              <w:keepNext/>
              <w:wordWrap/>
              <w:spacing w:line="240" w:lineRule="auto"/>
              <w:jc w:val="center"/>
              <w:rPr>
                <w:szCs w:val="22"/>
              </w:rPr>
            </w:pPr>
            <w:r w:rsidRPr="00726FDF">
              <w:rPr>
                <w:szCs w:val="22"/>
              </w:rPr>
              <w:t>0</w:t>
            </w:r>
          </w:p>
        </w:tc>
      </w:tr>
      <w:tr w:rsidR="00726FDF" w:rsidRPr="00726FDF" w14:paraId="49F6851E" w14:textId="77777777" w:rsidTr="00726FDF">
        <w:trPr>
          <w:cantSplit/>
          <w:trHeight w:val="20"/>
        </w:trPr>
        <w:tc>
          <w:tcPr>
            <w:tcW w:w="12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347DC8" w14:textId="77777777" w:rsidR="00726FDF" w:rsidRPr="00726FDF" w:rsidRDefault="00726FDF" w:rsidP="00726FDF">
            <w:pPr>
              <w:keepNext/>
              <w:wordWrap/>
              <w:spacing w:line="240" w:lineRule="auto"/>
              <w:jc w:val="center"/>
              <w:rPr>
                <w:szCs w:val="22"/>
              </w:rPr>
            </w:pPr>
            <w:r w:rsidRPr="00726FDF">
              <w:rPr>
                <w:szCs w:val="22"/>
              </w:rPr>
              <w:t>From Classroom to Office</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CA3F64" w14:textId="77777777" w:rsidR="00726FDF" w:rsidRPr="00726FDF" w:rsidRDefault="00726FDF" w:rsidP="00726FDF">
            <w:pPr>
              <w:keepNext/>
              <w:wordWrap/>
              <w:spacing w:line="240" w:lineRule="auto"/>
              <w:jc w:val="center"/>
              <w:rPr>
                <w:szCs w:val="22"/>
              </w:rPr>
            </w:pPr>
            <w:r w:rsidRPr="00726FDF">
              <w:rPr>
                <w:szCs w:val="22"/>
              </w:rPr>
              <w:t>0</w:t>
            </w: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CEEC216" w14:textId="77777777" w:rsidR="00726FDF" w:rsidRPr="00726FDF" w:rsidRDefault="00726FDF" w:rsidP="00726FDF">
            <w:pPr>
              <w:keepNext/>
              <w:wordWrap/>
              <w:spacing w:line="240" w:lineRule="auto"/>
              <w:jc w:val="center"/>
              <w:rPr>
                <w:szCs w:val="22"/>
              </w:rPr>
            </w:pPr>
            <w:r w:rsidRPr="00726FDF">
              <w:rPr>
                <w:szCs w:val="22"/>
              </w:rPr>
              <w:t>0</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98890E" w14:textId="77777777" w:rsidR="00726FDF" w:rsidRPr="00726FDF" w:rsidRDefault="00726FDF" w:rsidP="00726FDF">
            <w:pPr>
              <w:keepNext/>
              <w:wordWrap/>
              <w:spacing w:line="240" w:lineRule="auto"/>
              <w:jc w:val="center"/>
              <w:rPr>
                <w:szCs w:val="22"/>
              </w:rPr>
            </w:pPr>
            <w:r w:rsidRPr="00726FDF">
              <w:rPr>
                <w:szCs w:val="22"/>
              </w:rPr>
              <w:t>0</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CCEA75E" w14:textId="77777777" w:rsidR="00726FDF" w:rsidRPr="00726FDF" w:rsidRDefault="00726FDF" w:rsidP="00726FDF">
            <w:pPr>
              <w:keepNext/>
              <w:wordWrap/>
              <w:spacing w:line="240" w:lineRule="auto"/>
              <w:jc w:val="center"/>
              <w:rPr>
                <w:szCs w:val="22"/>
              </w:rPr>
            </w:pPr>
            <w:r w:rsidRPr="00726FDF">
              <w:rPr>
                <w:szCs w:val="22"/>
              </w:rPr>
              <w:t>0</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EF78D5B" w14:textId="77777777" w:rsidR="00726FDF" w:rsidRPr="00726FDF" w:rsidRDefault="00726FDF" w:rsidP="00726FDF">
            <w:pPr>
              <w:keepNext/>
              <w:wordWrap/>
              <w:spacing w:line="240" w:lineRule="auto"/>
              <w:jc w:val="center"/>
              <w:rPr>
                <w:szCs w:val="22"/>
              </w:rPr>
            </w:pPr>
            <w:r w:rsidRPr="00726FDF">
              <w:rPr>
                <w:szCs w:val="22"/>
              </w:rPr>
              <w:t>0</w:t>
            </w:r>
          </w:p>
        </w:tc>
      </w:tr>
      <w:tr w:rsidR="00726FDF" w:rsidRPr="00726FDF" w14:paraId="7572567B" w14:textId="77777777" w:rsidTr="00726FDF">
        <w:trPr>
          <w:cantSplit/>
          <w:trHeight w:val="20"/>
        </w:trPr>
        <w:tc>
          <w:tcPr>
            <w:tcW w:w="12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5DBE6C" w14:textId="77777777" w:rsidR="00726FDF" w:rsidRPr="00726FDF" w:rsidRDefault="00726FDF" w:rsidP="00726FDF">
            <w:pPr>
              <w:keepNext/>
              <w:wordWrap/>
              <w:spacing w:line="240" w:lineRule="auto"/>
              <w:jc w:val="center"/>
              <w:rPr>
                <w:szCs w:val="22"/>
              </w:rPr>
            </w:pPr>
            <w:r w:rsidRPr="00726FDF">
              <w:rPr>
                <w:szCs w:val="22"/>
              </w:rPr>
              <w:t>From Classroom to Senior center</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45EE5A3" w14:textId="77777777" w:rsidR="00726FDF" w:rsidRPr="00726FDF" w:rsidRDefault="00726FDF" w:rsidP="00726FDF">
            <w:pPr>
              <w:keepNext/>
              <w:wordWrap/>
              <w:spacing w:line="240" w:lineRule="auto"/>
              <w:jc w:val="center"/>
              <w:rPr>
                <w:szCs w:val="22"/>
              </w:rPr>
            </w:pPr>
            <w:r w:rsidRPr="00726FDF">
              <w:rPr>
                <w:szCs w:val="22"/>
              </w:rPr>
              <w:t>0</w:t>
            </w: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79C8517" w14:textId="77777777" w:rsidR="00726FDF" w:rsidRPr="00726FDF" w:rsidRDefault="00726FDF" w:rsidP="00726FDF">
            <w:pPr>
              <w:keepNext/>
              <w:wordWrap/>
              <w:spacing w:line="240" w:lineRule="auto"/>
              <w:jc w:val="center"/>
              <w:rPr>
                <w:szCs w:val="22"/>
              </w:rPr>
            </w:pPr>
            <w:r w:rsidRPr="00726FDF">
              <w:rPr>
                <w:szCs w:val="22"/>
              </w:rPr>
              <w:t>0</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AAAAC42" w14:textId="77777777" w:rsidR="00726FDF" w:rsidRPr="00726FDF" w:rsidRDefault="00726FDF" w:rsidP="00726FDF">
            <w:pPr>
              <w:keepNext/>
              <w:wordWrap/>
              <w:spacing w:line="240" w:lineRule="auto"/>
              <w:jc w:val="center"/>
              <w:rPr>
                <w:szCs w:val="22"/>
              </w:rPr>
            </w:pPr>
            <w:r w:rsidRPr="00726FDF">
              <w:rPr>
                <w:szCs w:val="22"/>
              </w:rPr>
              <w:t>0</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09F1ED7" w14:textId="77777777" w:rsidR="00726FDF" w:rsidRPr="00726FDF" w:rsidRDefault="00726FDF" w:rsidP="00726FDF">
            <w:pPr>
              <w:keepNext/>
              <w:wordWrap/>
              <w:spacing w:line="240" w:lineRule="auto"/>
              <w:jc w:val="center"/>
              <w:rPr>
                <w:szCs w:val="22"/>
              </w:rPr>
            </w:pPr>
            <w:r w:rsidRPr="00726FDF">
              <w:rPr>
                <w:szCs w:val="22"/>
              </w:rPr>
              <w:t>0</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6F0728" w14:textId="77777777" w:rsidR="00726FDF" w:rsidRPr="00726FDF" w:rsidRDefault="00726FDF" w:rsidP="00726FDF">
            <w:pPr>
              <w:keepNext/>
              <w:wordWrap/>
              <w:spacing w:line="240" w:lineRule="auto"/>
              <w:jc w:val="center"/>
              <w:rPr>
                <w:szCs w:val="22"/>
              </w:rPr>
            </w:pPr>
            <w:r w:rsidRPr="00726FDF">
              <w:rPr>
                <w:szCs w:val="22"/>
              </w:rPr>
              <w:t>0</w:t>
            </w:r>
          </w:p>
        </w:tc>
      </w:tr>
      <w:tr w:rsidR="00726FDF" w:rsidRPr="00726FDF" w14:paraId="51C0FC3D" w14:textId="77777777" w:rsidTr="00726FDF">
        <w:trPr>
          <w:cantSplit/>
          <w:trHeight w:val="20"/>
        </w:trPr>
        <w:tc>
          <w:tcPr>
            <w:tcW w:w="12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6C9B6E" w14:textId="0D699FBC" w:rsidR="00726FDF" w:rsidRPr="00726FDF" w:rsidRDefault="00726FDF" w:rsidP="00726FDF">
            <w:pPr>
              <w:keepNext/>
              <w:wordWrap/>
              <w:spacing w:line="240" w:lineRule="auto"/>
              <w:jc w:val="center"/>
              <w:rPr>
                <w:szCs w:val="22"/>
              </w:rPr>
            </w:pPr>
            <w:r w:rsidRPr="00726FDF">
              <w:rPr>
                <w:szCs w:val="22"/>
              </w:rPr>
              <w:t>From Classroom to Others</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93906B" w14:textId="77777777" w:rsidR="00726FDF" w:rsidRPr="00726FDF" w:rsidRDefault="00726FDF" w:rsidP="00726FDF">
            <w:pPr>
              <w:keepNext/>
              <w:wordWrap/>
              <w:spacing w:line="240" w:lineRule="auto"/>
              <w:jc w:val="center"/>
              <w:rPr>
                <w:szCs w:val="22"/>
              </w:rPr>
            </w:pPr>
            <w:r w:rsidRPr="00726FDF">
              <w:rPr>
                <w:szCs w:val="22"/>
              </w:rPr>
              <w:t>0</w:t>
            </w: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184153" w14:textId="77777777" w:rsidR="00726FDF" w:rsidRPr="00726FDF" w:rsidRDefault="00726FDF" w:rsidP="00726FDF">
            <w:pPr>
              <w:keepNext/>
              <w:wordWrap/>
              <w:spacing w:line="240" w:lineRule="auto"/>
              <w:jc w:val="center"/>
              <w:rPr>
                <w:szCs w:val="22"/>
              </w:rPr>
            </w:pPr>
            <w:r w:rsidRPr="00726FDF">
              <w:rPr>
                <w:szCs w:val="22"/>
              </w:rPr>
              <w:t>0</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8EC891" w14:textId="77777777" w:rsidR="00726FDF" w:rsidRPr="00726FDF" w:rsidRDefault="00726FDF" w:rsidP="00726FDF">
            <w:pPr>
              <w:keepNext/>
              <w:wordWrap/>
              <w:spacing w:line="240" w:lineRule="auto"/>
              <w:jc w:val="center"/>
              <w:rPr>
                <w:szCs w:val="22"/>
              </w:rPr>
            </w:pPr>
            <w:r w:rsidRPr="00726FDF">
              <w:rPr>
                <w:szCs w:val="22"/>
              </w:rPr>
              <w:t>0</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4B16474" w14:textId="77777777" w:rsidR="00726FDF" w:rsidRPr="00726FDF" w:rsidRDefault="00726FDF" w:rsidP="00726FDF">
            <w:pPr>
              <w:keepNext/>
              <w:wordWrap/>
              <w:spacing w:line="240" w:lineRule="auto"/>
              <w:jc w:val="center"/>
              <w:rPr>
                <w:szCs w:val="22"/>
              </w:rPr>
            </w:pPr>
            <w:r w:rsidRPr="00726FDF">
              <w:rPr>
                <w:szCs w:val="22"/>
              </w:rPr>
              <w:t>0</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6780B2" w14:textId="77777777" w:rsidR="00726FDF" w:rsidRPr="00726FDF" w:rsidRDefault="00726FDF" w:rsidP="00726FDF">
            <w:pPr>
              <w:keepNext/>
              <w:wordWrap/>
              <w:spacing w:line="240" w:lineRule="auto"/>
              <w:jc w:val="center"/>
              <w:rPr>
                <w:szCs w:val="22"/>
              </w:rPr>
            </w:pPr>
            <w:r w:rsidRPr="00726FDF">
              <w:rPr>
                <w:szCs w:val="22"/>
              </w:rPr>
              <w:t>0</w:t>
            </w:r>
          </w:p>
        </w:tc>
      </w:tr>
      <w:tr w:rsidR="00726FDF" w:rsidRPr="00726FDF" w14:paraId="5DE3FA85" w14:textId="77777777" w:rsidTr="00726FDF">
        <w:trPr>
          <w:cantSplit/>
          <w:trHeight w:val="20"/>
        </w:trPr>
        <w:tc>
          <w:tcPr>
            <w:tcW w:w="12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998640" w14:textId="77777777" w:rsidR="00726FDF" w:rsidRPr="00726FDF" w:rsidRDefault="00726FDF" w:rsidP="00726FDF">
            <w:pPr>
              <w:keepNext/>
              <w:wordWrap/>
              <w:spacing w:line="240" w:lineRule="auto"/>
              <w:jc w:val="center"/>
              <w:rPr>
                <w:szCs w:val="22"/>
              </w:rPr>
            </w:pPr>
            <w:r w:rsidRPr="00726FDF">
              <w:rPr>
                <w:szCs w:val="22"/>
              </w:rPr>
              <w:t>From Multifamily housing to Office</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C03A23" w14:textId="77777777" w:rsidR="00726FDF" w:rsidRPr="00726FDF" w:rsidRDefault="00726FDF" w:rsidP="00726FDF">
            <w:pPr>
              <w:keepNext/>
              <w:wordWrap/>
              <w:spacing w:line="240" w:lineRule="auto"/>
              <w:jc w:val="center"/>
              <w:rPr>
                <w:szCs w:val="22"/>
              </w:rPr>
            </w:pPr>
            <w:r w:rsidRPr="00726FDF">
              <w:rPr>
                <w:szCs w:val="22"/>
              </w:rPr>
              <w:t>0</w:t>
            </w: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833857" w14:textId="77777777" w:rsidR="00726FDF" w:rsidRPr="00726FDF" w:rsidRDefault="00726FDF" w:rsidP="00726FDF">
            <w:pPr>
              <w:keepNext/>
              <w:wordWrap/>
              <w:spacing w:line="240" w:lineRule="auto"/>
              <w:jc w:val="center"/>
              <w:rPr>
                <w:szCs w:val="22"/>
              </w:rPr>
            </w:pPr>
            <w:r w:rsidRPr="00726FDF">
              <w:rPr>
                <w:szCs w:val="22"/>
              </w:rPr>
              <w:t>0</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154377" w14:textId="77777777" w:rsidR="00726FDF" w:rsidRPr="00726FDF" w:rsidRDefault="00726FDF" w:rsidP="00726FDF">
            <w:pPr>
              <w:keepNext/>
              <w:wordWrap/>
              <w:spacing w:line="240" w:lineRule="auto"/>
              <w:jc w:val="center"/>
              <w:rPr>
                <w:szCs w:val="22"/>
              </w:rPr>
            </w:pPr>
            <w:r w:rsidRPr="00726FDF">
              <w:rPr>
                <w:szCs w:val="22"/>
              </w:rPr>
              <w:t>0</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C9E840" w14:textId="77777777" w:rsidR="00726FDF" w:rsidRPr="00726FDF" w:rsidRDefault="00726FDF" w:rsidP="00726FDF">
            <w:pPr>
              <w:keepNext/>
              <w:wordWrap/>
              <w:spacing w:line="240" w:lineRule="auto"/>
              <w:jc w:val="center"/>
              <w:rPr>
                <w:szCs w:val="22"/>
              </w:rPr>
            </w:pPr>
            <w:r w:rsidRPr="00726FDF">
              <w:rPr>
                <w:szCs w:val="22"/>
              </w:rPr>
              <w:t>0</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DFA5AF" w14:textId="77777777" w:rsidR="00726FDF" w:rsidRPr="00726FDF" w:rsidRDefault="00726FDF" w:rsidP="00726FDF">
            <w:pPr>
              <w:keepNext/>
              <w:wordWrap/>
              <w:spacing w:line="240" w:lineRule="auto"/>
              <w:jc w:val="center"/>
              <w:rPr>
                <w:szCs w:val="22"/>
              </w:rPr>
            </w:pPr>
            <w:r w:rsidRPr="00726FDF">
              <w:rPr>
                <w:szCs w:val="22"/>
              </w:rPr>
              <w:t>0</w:t>
            </w:r>
          </w:p>
        </w:tc>
      </w:tr>
      <w:tr w:rsidR="00726FDF" w:rsidRPr="00726FDF" w14:paraId="65EC1640" w14:textId="77777777" w:rsidTr="00726FDF">
        <w:trPr>
          <w:cantSplit/>
          <w:trHeight w:val="20"/>
        </w:trPr>
        <w:tc>
          <w:tcPr>
            <w:tcW w:w="12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E0EB941" w14:textId="77777777" w:rsidR="00726FDF" w:rsidRPr="00726FDF" w:rsidRDefault="00726FDF" w:rsidP="00726FDF">
            <w:pPr>
              <w:keepNext/>
              <w:wordWrap/>
              <w:spacing w:line="240" w:lineRule="auto"/>
              <w:jc w:val="center"/>
              <w:rPr>
                <w:szCs w:val="22"/>
              </w:rPr>
            </w:pPr>
            <w:r w:rsidRPr="00726FDF">
              <w:rPr>
                <w:szCs w:val="22"/>
              </w:rPr>
              <w:t>From Multifamily housing to Others</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E5AC88" w14:textId="77777777" w:rsidR="00726FDF" w:rsidRPr="00726FDF" w:rsidRDefault="00726FDF" w:rsidP="00726FDF">
            <w:pPr>
              <w:keepNext/>
              <w:wordWrap/>
              <w:spacing w:line="240" w:lineRule="auto"/>
              <w:jc w:val="center"/>
              <w:rPr>
                <w:szCs w:val="22"/>
              </w:rPr>
            </w:pPr>
            <w:r w:rsidRPr="00726FDF">
              <w:rPr>
                <w:szCs w:val="22"/>
              </w:rPr>
              <w:t>0.126</w:t>
            </w: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18C6E8" w14:textId="77777777" w:rsidR="00726FDF" w:rsidRPr="00726FDF" w:rsidRDefault="00726FDF" w:rsidP="00726FDF">
            <w:pPr>
              <w:keepNext/>
              <w:wordWrap/>
              <w:spacing w:line="240" w:lineRule="auto"/>
              <w:jc w:val="center"/>
              <w:rPr>
                <w:szCs w:val="22"/>
              </w:rPr>
            </w:pPr>
            <w:r w:rsidRPr="00726FDF">
              <w:rPr>
                <w:szCs w:val="22"/>
              </w:rPr>
              <w:t>0.126</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C938287" w14:textId="77777777" w:rsidR="00726FDF" w:rsidRPr="00726FDF" w:rsidRDefault="00726FDF" w:rsidP="00726FDF">
            <w:pPr>
              <w:keepNext/>
              <w:wordWrap/>
              <w:spacing w:line="240" w:lineRule="auto"/>
              <w:jc w:val="center"/>
              <w:rPr>
                <w:szCs w:val="22"/>
              </w:rPr>
            </w:pPr>
            <w:r w:rsidRPr="00726FDF">
              <w:rPr>
                <w:szCs w:val="22"/>
              </w:rPr>
              <w:t>0.126</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203637D" w14:textId="77777777" w:rsidR="00726FDF" w:rsidRPr="00726FDF" w:rsidRDefault="00726FDF" w:rsidP="00726FDF">
            <w:pPr>
              <w:keepNext/>
              <w:wordWrap/>
              <w:spacing w:line="240" w:lineRule="auto"/>
              <w:jc w:val="center"/>
              <w:rPr>
                <w:szCs w:val="22"/>
              </w:rPr>
            </w:pPr>
            <w:r w:rsidRPr="00726FDF">
              <w:rPr>
                <w:szCs w:val="22"/>
              </w:rPr>
              <w:t>0</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0C8235" w14:textId="77777777" w:rsidR="00726FDF" w:rsidRPr="00726FDF" w:rsidRDefault="00726FDF" w:rsidP="00726FDF">
            <w:pPr>
              <w:keepNext/>
              <w:wordWrap/>
              <w:spacing w:line="240" w:lineRule="auto"/>
              <w:jc w:val="center"/>
              <w:rPr>
                <w:szCs w:val="22"/>
              </w:rPr>
            </w:pPr>
            <w:r w:rsidRPr="00726FDF">
              <w:rPr>
                <w:szCs w:val="22"/>
              </w:rPr>
              <w:t>0.126</w:t>
            </w:r>
          </w:p>
        </w:tc>
      </w:tr>
      <w:tr w:rsidR="00726FDF" w:rsidRPr="00726FDF" w14:paraId="14E4AFC5" w14:textId="77777777" w:rsidTr="00726FDF">
        <w:trPr>
          <w:cantSplit/>
          <w:trHeight w:val="20"/>
        </w:trPr>
        <w:tc>
          <w:tcPr>
            <w:tcW w:w="12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1E7DC7" w14:textId="77777777" w:rsidR="00726FDF" w:rsidRPr="00726FDF" w:rsidRDefault="00726FDF" w:rsidP="00726FDF">
            <w:pPr>
              <w:keepNext/>
              <w:wordWrap/>
              <w:spacing w:line="240" w:lineRule="auto"/>
              <w:jc w:val="center"/>
              <w:rPr>
                <w:szCs w:val="22"/>
              </w:rPr>
            </w:pPr>
            <w:r w:rsidRPr="00726FDF">
              <w:rPr>
                <w:szCs w:val="22"/>
              </w:rPr>
              <w:t>From Multifamily housing to Others</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5CBFDAF" w14:textId="77777777" w:rsidR="00726FDF" w:rsidRPr="00726FDF" w:rsidRDefault="00726FDF" w:rsidP="00726FDF">
            <w:pPr>
              <w:keepNext/>
              <w:wordWrap/>
              <w:spacing w:line="240" w:lineRule="auto"/>
              <w:jc w:val="center"/>
              <w:rPr>
                <w:szCs w:val="22"/>
              </w:rPr>
            </w:pPr>
            <w:r w:rsidRPr="00726FDF">
              <w:rPr>
                <w:szCs w:val="22"/>
              </w:rPr>
              <w:t>0</w:t>
            </w: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DCFD380" w14:textId="77777777" w:rsidR="00726FDF" w:rsidRPr="00726FDF" w:rsidRDefault="00726FDF" w:rsidP="00726FDF">
            <w:pPr>
              <w:keepNext/>
              <w:wordWrap/>
              <w:spacing w:line="240" w:lineRule="auto"/>
              <w:jc w:val="center"/>
              <w:rPr>
                <w:szCs w:val="22"/>
              </w:rPr>
            </w:pPr>
            <w:r w:rsidRPr="00726FDF">
              <w:rPr>
                <w:szCs w:val="22"/>
              </w:rPr>
              <w:t>0</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F1C6CB" w14:textId="77777777" w:rsidR="00726FDF" w:rsidRPr="00726FDF" w:rsidRDefault="00726FDF" w:rsidP="00726FDF">
            <w:pPr>
              <w:keepNext/>
              <w:wordWrap/>
              <w:spacing w:line="240" w:lineRule="auto"/>
              <w:jc w:val="center"/>
              <w:rPr>
                <w:szCs w:val="22"/>
              </w:rPr>
            </w:pPr>
            <w:r w:rsidRPr="00726FDF">
              <w:rPr>
                <w:szCs w:val="22"/>
              </w:rPr>
              <w:t>0</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6425CC" w14:textId="77777777" w:rsidR="00726FDF" w:rsidRPr="00726FDF" w:rsidRDefault="00726FDF" w:rsidP="00726FDF">
            <w:pPr>
              <w:keepNext/>
              <w:wordWrap/>
              <w:spacing w:line="240" w:lineRule="auto"/>
              <w:jc w:val="center"/>
              <w:rPr>
                <w:szCs w:val="22"/>
              </w:rPr>
            </w:pPr>
            <w:r w:rsidRPr="00726FDF">
              <w:rPr>
                <w:szCs w:val="22"/>
              </w:rPr>
              <w:t>0</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0AEAF6" w14:textId="77777777" w:rsidR="00726FDF" w:rsidRPr="00726FDF" w:rsidRDefault="00726FDF" w:rsidP="00726FDF">
            <w:pPr>
              <w:keepNext/>
              <w:wordWrap/>
              <w:spacing w:line="240" w:lineRule="auto"/>
              <w:jc w:val="center"/>
              <w:rPr>
                <w:szCs w:val="22"/>
              </w:rPr>
            </w:pPr>
            <w:r w:rsidRPr="00726FDF">
              <w:rPr>
                <w:szCs w:val="22"/>
              </w:rPr>
              <w:t>0</w:t>
            </w:r>
          </w:p>
        </w:tc>
      </w:tr>
      <w:tr w:rsidR="00726FDF" w:rsidRPr="00726FDF" w14:paraId="39EA0755" w14:textId="77777777" w:rsidTr="00726FDF">
        <w:trPr>
          <w:cantSplit/>
          <w:trHeight w:val="20"/>
        </w:trPr>
        <w:tc>
          <w:tcPr>
            <w:tcW w:w="12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437C839" w14:textId="77777777" w:rsidR="00726FDF" w:rsidRPr="00726FDF" w:rsidRDefault="00726FDF" w:rsidP="00726FDF">
            <w:pPr>
              <w:keepNext/>
              <w:wordWrap/>
              <w:spacing w:line="240" w:lineRule="auto"/>
              <w:jc w:val="center"/>
              <w:rPr>
                <w:szCs w:val="22"/>
              </w:rPr>
            </w:pPr>
            <w:r w:rsidRPr="00726FDF">
              <w:rPr>
                <w:szCs w:val="22"/>
              </w:rPr>
              <w:t>From Office to Senior center</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B08FA44" w14:textId="77777777" w:rsidR="00726FDF" w:rsidRPr="00726FDF" w:rsidRDefault="00726FDF" w:rsidP="00726FDF">
            <w:pPr>
              <w:keepNext/>
              <w:wordWrap/>
              <w:spacing w:line="240" w:lineRule="auto"/>
              <w:jc w:val="center"/>
              <w:rPr>
                <w:szCs w:val="22"/>
              </w:rPr>
            </w:pPr>
            <w:r w:rsidRPr="00726FDF">
              <w:rPr>
                <w:szCs w:val="22"/>
              </w:rPr>
              <w:t>0.069</w:t>
            </w: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275C815" w14:textId="77777777" w:rsidR="00726FDF" w:rsidRPr="00726FDF" w:rsidRDefault="00726FDF" w:rsidP="00726FDF">
            <w:pPr>
              <w:keepNext/>
              <w:wordWrap/>
              <w:spacing w:line="240" w:lineRule="auto"/>
              <w:jc w:val="center"/>
              <w:rPr>
                <w:szCs w:val="22"/>
              </w:rPr>
            </w:pPr>
            <w:r w:rsidRPr="00726FDF">
              <w:rPr>
                <w:szCs w:val="22"/>
              </w:rPr>
              <w:t>0.069</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B89D57A" w14:textId="77777777" w:rsidR="00726FDF" w:rsidRPr="00726FDF" w:rsidRDefault="00726FDF" w:rsidP="00726FDF">
            <w:pPr>
              <w:keepNext/>
              <w:wordWrap/>
              <w:spacing w:line="240" w:lineRule="auto"/>
              <w:jc w:val="center"/>
              <w:rPr>
                <w:szCs w:val="22"/>
              </w:rPr>
            </w:pPr>
            <w:r w:rsidRPr="00726FDF">
              <w:rPr>
                <w:szCs w:val="22"/>
              </w:rPr>
              <w:t>0.069</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CF68EF" w14:textId="77777777" w:rsidR="00726FDF" w:rsidRPr="00726FDF" w:rsidRDefault="00726FDF" w:rsidP="00726FDF">
            <w:pPr>
              <w:keepNext/>
              <w:wordWrap/>
              <w:spacing w:line="240" w:lineRule="auto"/>
              <w:jc w:val="center"/>
              <w:rPr>
                <w:szCs w:val="22"/>
              </w:rPr>
            </w:pPr>
            <w:r w:rsidRPr="00726FDF">
              <w:rPr>
                <w:szCs w:val="22"/>
              </w:rPr>
              <w:t>0</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F97AD4" w14:textId="77777777" w:rsidR="00726FDF" w:rsidRPr="00726FDF" w:rsidRDefault="00726FDF" w:rsidP="00726FDF">
            <w:pPr>
              <w:keepNext/>
              <w:wordWrap/>
              <w:spacing w:line="240" w:lineRule="auto"/>
              <w:jc w:val="center"/>
              <w:rPr>
                <w:szCs w:val="22"/>
              </w:rPr>
            </w:pPr>
            <w:r w:rsidRPr="00726FDF">
              <w:rPr>
                <w:szCs w:val="22"/>
              </w:rPr>
              <w:t>0.069</w:t>
            </w:r>
          </w:p>
        </w:tc>
      </w:tr>
      <w:tr w:rsidR="00726FDF" w:rsidRPr="00726FDF" w14:paraId="3D67E99B" w14:textId="77777777" w:rsidTr="00726FDF">
        <w:trPr>
          <w:cantSplit/>
          <w:trHeight w:val="20"/>
        </w:trPr>
        <w:tc>
          <w:tcPr>
            <w:tcW w:w="12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282C81" w14:textId="77777777" w:rsidR="00726FDF" w:rsidRPr="00726FDF" w:rsidRDefault="00726FDF" w:rsidP="00726FDF">
            <w:pPr>
              <w:keepNext/>
              <w:wordWrap/>
              <w:spacing w:line="240" w:lineRule="auto"/>
              <w:jc w:val="center"/>
              <w:rPr>
                <w:szCs w:val="22"/>
              </w:rPr>
            </w:pPr>
            <w:r w:rsidRPr="00726FDF">
              <w:rPr>
                <w:szCs w:val="22"/>
              </w:rPr>
              <w:t>From Office to Senior center</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404EE5" w14:textId="77777777" w:rsidR="00726FDF" w:rsidRPr="00726FDF" w:rsidRDefault="00726FDF" w:rsidP="00726FDF">
            <w:pPr>
              <w:keepNext/>
              <w:wordWrap/>
              <w:spacing w:line="240" w:lineRule="auto"/>
              <w:jc w:val="center"/>
              <w:rPr>
                <w:szCs w:val="22"/>
              </w:rPr>
            </w:pPr>
            <w:r w:rsidRPr="00726FDF">
              <w:rPr>
                <w:szCs w:val="22"/>
              </w:rPr>
              <w:t>0</w:t>
            </w: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01F6E99" w14:textId="77777777" w:rsidR="00726FDF" w:rsidRPr="00726FDF" w:rsidRDefault="00726FDF" w:rsidP="00726FDF">
            <w:pPr>
              <w:keepNext/>
              <w:wordWrap/>
              <w:spacing w:line="240" w:lineRule="auto"/>
              <w:jc w:val="center"/>
              <w:rPr>
                <w:szCs w:val="22"/>
              </w:rPr>
            </w:pPr>
            <w:r w:rsidRPr="00726FDF">
              <w:rPr>
                <w:szCs w:val="22"/>
              </w:rPr>
              <w:t>0</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E2C164" w14:textId="77777777" w:rsidR="00726FDF" w:rsidRPr="00726FDF" w:rsidRDefault="00726FDF" w:rsidP="00726FDF">
            <w:pPr>
              <w:keepNext/>
              <w:wordWrap/>
              <w:spacing w:line="240" w:lineRule="auto"/>
              <w:jc w:val="center"/>
              <w:rPr>
                <w:szCs w:val="22"/>
              </w:rPr>
            </w:pPr>
            <w:r w:rsidRPr="00726FDF">
              <w:rPr>
                <w:szCs w:val="22"/>
              </w:rPr>
              <w:t>0</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622030D" w14:textId="77777777" w:rsidR="00726FDF" w:rsidRPr="00726FDF" w:rsidRDefault="00726FDF" w:rsidP="00726FDF">
            <w:pPr>
              <w:keepNext/>
              <w:wordWrap/>
              <w:spacing w:line="240" w:lineRule="auto"/>
              <w:jc w:val="center"/>
              <w:rPr>
                <w:szCs w:val="22"/>
              </w:rPr>
            </w:pPr>
            <w:r w:rsidRPr="00726FDF">
              <w:rPr>
                <w:szCs w:val="22"/>
              </w:rPr>
              <w:t>0</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DBEEE1" w14:textId="77777777" w:rsidR="00726FDF" w:rsidRPr="00726FDF" w:rsidRDefault="00726FDF" w:rsidP="00726FDF">
            <w:pPr>
              <w:keepNext/>
              <w:wordWrap/>
              <w:spacing w:line="240" w:lineRule="auto"/>
              <w:jc w:val="center"/>
              <w:rPr>
                <w:szCs w:val="22"/>
              </w:rPr>
            </w:pPr>
            <w:r w:rsidRPr="00726FDF">
              <w:rPr>
                <w:szCs w:val="22"/>
              </w:rPr>
              <w:t>0</w:t>
            </w:r>
          </w:p>
        </w:tc>
      </w:tr>
      <w:tr w:rsidR="00726FDF" w:rsidRPr="00726FDF" w14:paraId="3351474E" w14:textId="77777777" w:rsidTr="00726FDF">
        <w:trPr>
          <w:cantSplit/>
          <w:trHeight w:val="20"/>
        </w:trPr>
        <w:tc>
          <w:tcPr>
            <w:tcW w:w="12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79BE2B" w14:textId="77777777" w:rsidR="00726FDF" w:rsidRPr="00726FDF" w:rsidRDefault="00726FDF" w:rsidP="00726FDF">
            <w:pPr>
              <w:keepNext/>
              <w:wordWrap/>
              <w:spacing w:line="240" w:lineRule="auto"/>
              <w:jc w:val="center"/>
              <w:rPr>
                <w:szCs w:val="22"/>
              </w:rPr>
            </w:pPr>
            <w:r w:rsidRPr="00726FDF">
              <w:rPr>
                <w:szCs w:val="22"/>
              </w:rPr>
              <w:t>From Office to Senior center</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7814FD1" w14:textId="77777777" w:rsidR="00726FDF" w:rsidRPr="00726FDF" w:rsidRDefault="00726FDF" w:rsidP="00726FDF">
            <w:pPr>
              <w:keepNext/>
              <w:wordWrap/>
              <w:spacing w:line="240" w:lineRule="auto"/>
              <w:jc w:val="center"/>
              <w:rPr>
                <w:szCs w:val="22"/>
              </w:rPr>
            </w:pPr>
            <w:r w:rsidRPr="00726FDF">
              <w:rPr>
                <w:szCs w:val="22"/>
              </w:rPr>
              <w:t>0</w:t>
            </w:r>
          </w:p>
        </w:tc>
        <w:tc>
          <w:tcPr>
            <w:tcW w:w="5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DFB062" w14:textId="77777777" w:rsidR="00726FDF" w:rsidRPr="00726FDF" w:rsidRDefault="00726FDF" w:rsidP="00726FDF">
            <w:pPr>
              <w:keepNext/>
              <w:wordWrap/>
              <w:spacing w:line="240" w:lineRule="auto"/>
              <w:jc w:val="center"/>
              <w:rPr>
                <w:szCs w:val="22"/>
              </w:rPr>
            </w:pPr>
            <w:r w:rsidRPr="00726FDF">
              <w:rPr>
                <w:szCs w:val="22"/>
              </w:rPr>
              <w:t>0</w:t>
            </w:r>
          </w:p>
        </w:tc>
        <w:tc>
          <w:tcPr>
            <w:tcW w:w="97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7E86ED" w14:textId="77777777" w:rsidR="00726FDF" w:rsidRPr="00726FDF" w:rsidRDefault="00726FDF" w:rsidP="00726FDF">
            <w:pPr>
              <w:keepNext/>
              <w:wordWrap/>
              <w:spacing w:line="240" w:lineRule="auto"/>
              <w:jc w:val="center"/>
              <w:rPr>
                <w:szCs w:val="22"/>
              </w:rPr>
            </w:pPr>
            <w:r w:rsidRPr="00726FDF">
              <w:rPr>
                <w:szCs w:val="22"/>
              </w:rPr>
              <w:t>0</w:t>
            </w:r>
          </w:p>
        </w:tc>
        <w:tc>
          <w:tcPr>
            <w:tcW w:w="7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0B1E72" w14:textId="77777777" w:rsidR="00726FDF" w:rsidRPr="00726FDF" w:rsidRDefault="00726FDF" w:rsidP="00726FDF">
            <w:pPr>
              <w:keepNext/>
              <w:wordWrap/>
              <w:spacing w:line="240" w:lineRule="auto"/>
              <w:jc w:val="center"/>
              <w:rPr>
                <w:szCs w:val="22"/>
              </w:rPr>
            </w:pPr>
            <w:r w:rsidRPr="00726FDF">
              <w:rPr>
                <w:szCs w:val="22"/>
              </w:rPr>
              <w:t>0</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9BC7EB" w14:textId="77777777" w:rsidR="00726FDF" w:rsidRPr="00726FDF" w:rsidRDefault="00726FDF" w:rsidP="00726FDF">
            <w:pPr>
              <w:keepNext/>
              <w:wordWrap/>
              <w:spacing w:line="240" w:lineRule="auto"/>
              <w:jc w:val="center"/>
              <w:rPr>
                <w:szCs w:val="22"/>
              </w:rPr>
            </w:pPr>
            <w:r w:rsidRPr="00726FDF">
              <w:rPr>
                <w:szCs w:val="22"/>
              </w:rPr>
              <w:t>0</w:t>
            </w:r>
          </w:p>
        </w:tc>
      </w:tr>
    </w:tbl>
    <w:p w14:paraId="1DA3F95F" w14:textId="77777777" w:rsidR="00D31347" w:rsidRDefault="00D31347" w:rsidP="00076963"/>
    <w:p w14:paraId="2FD85BCC" w14:textId="192DB702" w:rsidR="00726FDF" w:rsidRDefault="0052531C" w:rsidP="00076963">
      <w:r w:rsidRPr="0052531C">
        <w:t xml:space="preserve">Table 7.8 presents the causal effects of different cooling types on thermal sensation. Transitioning from a naturally ventilated environment to an air-conditioned one results in a decrease in thermal </w:t>
      </w:r>
      <w:r w:rsidRPr="0052531C">
        <w:lastRenderedPageBreak/>
        <w:t>sensation by -0.385, indicating that air conditioning generally provides a cooler perceived environment than natural ventilation. Similarly, shifting from a naturally ventilated setting to a mixed-mode one – involving both natural ventilation and mechanical cooling – corresponds to a decrease in thermal sensation by -0.205, albeit less pronounced than the shift to solely air-conditioned spaces. This suggests that mixed-mode cooling, while providing cooling benefits, might not achieve the same level of perceived coolness as full air conditioning. On the other hand, transitioning from an air-conditioned environment to a mixed-mode environment is associated with an increase in thermal sensation by 0.145. This underscores that although mixed-mode cooling can provide some level of comfort, it might not match the perceived cooling effect of dedicated air conditioning. These results underline the significant role of cooling type in shaping thermal sensation and, by extension, thermal comfort.</w:t>
      </w:r>
    </w:p>
    <w:p w14:paraId="6F033B10" w14:textId="77777777" w:rsidR="0052531C" w:rsidRDefault="0052531C" w:rsidP="00076963"/>
    <w:p w14:paraId="06D63610" w14:textId="0701D9D8" w:rsidR="0052531C" w:rsidRDefault="0052531C" w:rsidP="0052531C">
      <w:pPr>
        <w:pStyle w:val="Caption"/>
        <w:jc w:val="both"/>
      </w:pPr>
      <w:bookmarkStart w:id="142" w:name="_Toc137462959"/>
      <w:r w:rsidRPr="0036768D">
        <w:t xml:space="preserve">Table 7. </w:t>
      </w:r>
      <w:r w:rsidR="00B52BCD">
        <w:fldChar w:fldCharType="begin"/>
      </w:r>
      <w:r w:rsidR="00B52BCD">
        <w:instrText xml:space="preserve"> SEQ Table_7. \* ARABIC </w:instrText>
      </w:r>
      <w:r w:rsidR="00B52BCD">
        <w:fldChar w:fldCharType="separate"/>
      </w:r>
      <w:r w:rsidR="00EC4C2A">
        <w:rPr>
          <w:noProof/>
        </w:rPr>
        <w:t>8</w:t>
      </w:r>
      <w:r w:rsidR="00B52BCD">
        <w:rPr>
          <w:noProof/>
        </w:rPr>
        <w:fldChar w:fldCharType="end"/>
      </w:r>
      <w:r w:rsidRPr="0036768D">
        <w:t xml:space="preserve">. </w:t>
      </w:r>
      <w:r>
        <w:t>Causal effects of cooling types on thermal sensation</w:t>
      </w:r>
      <w:bookmarkEnd w:id="142"/>
    </w:p>
    <w:tbl>
      <w:tblPr>
        <w:tblW w:w="5000" w:type="pct"/>
        <w:tblCellMar>
          <w:left w:w="0" w:type="dxa"/>
          <w:right w:w="0" w:type="dxa"/>
        </w:tblCellMar>
        <w:tblLook w:val="0600" w:firstRow="0" w:lastRow="0" w:firstColumn="0" w:lastColumn="0" w:noHBand="1" w:noVBand="1"/>
      </w:tblPr>
      <w:tblGrid>
        <w:gridCol w:w="2103"/>
        <w:gridCol w:w="1653"/>
        <w:gridCol w:w="1003"/>
        <w:gridCol w:w="1633"/>
        <w:gridCol w:w="1263"/>
        <w:gridCol w:w="830"/>
      </w:tblGrid>
      <w:tr w:rsidR="00726FDF" w:rsidRPr="00726FDF" w14:paraId="4277C78A" w14:textId="77777777" w:rsidTr="00726FDF">
        <w:trPr>
          <w:cantSplit/>
          <w:trHeight w:val="20"/>
        </w:trPr>
        <w:tc>
          <w:tcPr>
            <w:tcW w:w="124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870FA8" w14:textId="77777777" w:rsidR="00726FDF" w:rsidRPr="00726FDF" w:rsidRDefault="00726FDF" w:rsidP="00726FDF">
            <w:pPr>
              <w:keepNext/>
              <w:spacing w:line="240" w:lineRule="auto"/>
              <w:jc w:val="center"/>
            </w:pPr>
            <w:r w:rsidRPr="00726FDF">
              <w:rPr>
                <w:b/>
                <w:bCs/>
              </w:rPr>
              <w:t>Cases</w:t>
            </w:r>
          </w:p>
        </w:tc>
        <w:tc>
          <w:tcPr>
            <w:tcW w:w="974"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70760C" w14:textId="77777777" w:rsidR="00726FDF" w:rsidRPr="00726FDF" w:rsidRDefault="00726FDF" w:rsidP="00726FDF">
            <w:pPr>
              <w:keepNext/>
              <w:spacing w:line="240" w:lineRule="auto"/>
              <w:jc w:val="center"/>
            </w:pPr>
            <w:r w:rsidRPr="00726FDF">
              <w:rPr>
                <w:b/>
                <w:bCs/>
              </w:rPr>
              <w:t>Average change in thermal sensation</w:t>
            </w:r>
          </w:p>
        </w:tc>
        <w:tc>
          <w:tcPr>
            <w:tcW w:w="2786"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6D9847" w14:textId="77777777" w:rsidR="00726FDF" w:rsidRPr="00726FDF" w:rsidRDefault="00726FDF" w:rsidP="00726FDF">
            <w:pPr>
              <w:keepNext/>
              <w:spacing w:line="240" w:lineRule="auto"/>
              <w:jc w:val="center"/>
            </w:pPr>
            <w:r w:rsidRPr="00726FDF">
              <w:rPr>
                <w:b/>
                <w:bCs/>
              </w:rPr>
              <w:t>Refutation</w:t>
            </w:r>
          </w:p>
        </w:tc>
      </w:tr>
      <w:tr w:rsidR="00726FDF" w:rsidRPr="00726FDF" w14:paraId="0B9DE280" w14:textId="77777777" w:rsidTr="00726FDF">
        <w:trPr>
          <w:cantSplit/>
          <w:trHeight w:val="20"/>
        </w:trPr>
        <w:tc>
          <w:tcPr>
            <w:tcW w:w="1240" w:type="pct"/>
            <w:vMerge/>
            <w:tcBorders>
              <w:top w:val="single" w:sz="8" w:space="0" w:color="000000"/>
              <w:left w:val="single" w:sz="8" w:space="0" w:color="000000"/>
              <w:bottom w:val="single" w:sz="8" w:space="0" w:color="000000"/>
              <w:right w:val="single" w:sz="8" w:space="0" w:color="000000"/>
            </w:tcBorders>
            <w:vAlign w:val="center"/>
            <w:hideMark/>
          </w:tcPr>
          <w:p w14:paraId="082EDAC5" w14:textId="77777777" w:rsidR="00726FDF" w:rsidRPr="00726FDF" w:rsidRDefault="00726FDF" w:rsidP="00726FDF">
            <w:pPr>
              <w:keepNext/>
              <w:spacing w:line="240" w:lineRule="auto"/>
              <w:jc w:val="center"/>
            </w:pPr>
          </w:p>
        </w:tc>
        <w:tc>
          <w:tcPr>
            <w:tcW w:w="974" w:type="pct"/>
            <w:vMerge/>
            <w:tcBorders>
              <w:top w:val="single" w:sz="8" w:space="0" w:color="000000"/>
              <w:left w:val="single" w:sz="8" w:space="0" w:color="000000"/>
              <w:bottom w:val="single" w:sz="8" w:space="0" w:color="000000"/>
              <w:right w:val="single" w:sz="8" w:space="0" w:color="000000"/>
            </w:tcBorders>
            <w:vAlign w:val="center"/>
            <w:hideMark/>
          </w:tcPr>
          <w:p w14:paraId="088B5EAF" w14:textId="77777777" w:rsidR="00726FDF" w:rsidRPr="00726FDF" w:rsidRDefault="00726FDF" w:rsidP="00726FDF">
            <w:pPr>
              <w:keepNext/>
              <w:spacing w:line="240" w:lineRule="auto"/>
              <w:jc w:val="center"/>
            </w:pP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BC0C01" w14:textId="00933A84" w:rsidR="00726FDF" w:rsidRPr="00726FDF" w:rsidRDefault="00726FDF" w:rsidP="00726FDF">
            <w:pPr>
              <w:keepNext/>
              <w:spacing w:line="240" w:lineRule="auto"/>
              <w:jc w:val="center"/>
            </w:pPr>
            <w:r w:rsidRPr="00726FDF">
              <w:rPr>
                <w:b/>
                <w:bCs/>
                <w:lang w:val="en-GB"/>
              </w:rPr>
              <w:t>Random cause</w:t>
            </w:r>
          </w:p>
        </w:tc>
        <w:tc>
          <w:tcPr>
            <w:tcW w:w="96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25778C" w14:textId="77777777" w:rsidR="00726FDF" w:rsidRPr="00726FDF" w:rsidRDefault="00726FDF" w:rsidP="00726FDF">
            <w:pPr>
              <w:keepNext/>
              <w:spacing w:line="240" w:lineRule="auto"/>
              <w:jc w:val="center"/>
            </w:pPr>
            <w:r w:rsidRPr="00726FDF">
              <w:rPr>
                <w:b/>
                <w:bCs/>
                <w:lang w:val="en-GB"/>
              </w:rPr>
              <w:t>Unobserved Common Causes</w:t>
            </w:r>
          </w:p>
        </w:tc>
        <w:tc>
          <w:tcPr>
            <w:tcW w:w="74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8395D" w14:textId="2B387DB2" w:rsidR="00726FDF" w:rsidRPr="00726FDF" w:rsidRDefault="00726FDF" w:rsidP="00726FDF">
            <w:pPr>
              <w:keepNext/>
              <w:spacing w:line="240" w:lineRule="auto"/>
              <w:jc w:val="center"/>
            </w:pPr>
            <w:r w:rsidRPr="00726FDF">
              <w:rPr>
                <w:b/>
                <w:bCs/>
                <w:lang w:val="en-GB"/>
              </w:rPr>
              <w:t>Placebo Treatment</w:t>
            </w:r>
          </w:p>
        </w:tc>
        <w:tc>
          <w:tcPr>
            <w:tcW w:w="49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6D4FDE" w14:textId="313AE1CB" w:rsidR="00726FDF" w:rsidRPr="00726FDF" w:rsidRDefault="00726FDF" w:rsidP="00726FDF">
            <w:pPr>
              <w:keepNext/>
              <w:spacing w:line="240" w:lineRule="auto"/>
              <w:jc w:val="center"/>
            </w:pPr>
            <w:r w:rsidRPr="00726FDF">
              <w:rPr>
                <w:b/>
                <w:bCs/>
                <w:lang w:val="en-GB"/>
              </w:rPr>
              <w:t>Data subset</w:t>
            </w:r>
          </w:p>
        </w:tc>
      </w:tr>
      <w:tr w:rsidR="00726FDF" w:rsidRPr="00726FDF" w14:paraId="573A9568" w14:textId="77777777" w:rsidTr="00726FDF">
        <w:trPr>
          <w:cantSplit/>
          <w:trHeight w:val="20"/>
        </w:trPr>
        <w:tc>
          <w:tcPr>
            <w:tcW w:w="124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06FCBA" w14:textId="77777777" w:rsidR="00726FDF" w:rsidRPr="00726FDF" w:rsidRDefault="00726FDF" w:rsidP="00726FDF">
            <w:pPr>
              <w:keepNext/>
              <w:spacing w:line="240" w:lineRule="auto"/>
              <w:jc w:val="center"/>
            </w:pPr>
            <w:r w:rsidRPr="00726FDF">
              <w:t>From Naturally ventilated to Air conditioned</w:t>
            </w:r>
          </w:p>
        </w:tc>
        <w:tc>
          <w:tcPr>
            <w:tcW w:w="97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1A3632" w14:textId="77777777" w:rsidR="00726FDF" w:rsidRPr="00726FDF" w:rsidRDefault="00726FDF" w:rsidP="00726FDF">
            <w:pPr>
              <w:keepNext/>
              <w:spacing w:line="240" w:lineRule="auto"/>
              <w:jc w:val="center"/>
            </w:pPr>
            <w:r w:rsidRPr="00726FDF">
              <w:t>-0.385</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E9E1912" w14:textId="77777777" w:rsidR="00726FDF" w:rsidRPr="00726FDF" w:rsidRDefault="00726FDF" w:rsidP="00726FDF">
            <w:pPr>
              <w:keepNext/>
              <w:spacing w:line="240" w:lineRule="auto"/>
              <w:jc w:val="center"/>
            </w:pPr>
            <w:r w:rsidRPr="00726FDF">
              <w:t>-0.385</w:t>
            </w:r>
          </w:p>
        </w:tc>
        <w:tc>
          <w:tcPr>
            <w:tcW w:w="96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2349996" w14:textId="77777777" w:rsidR="00726FDF" w:rsidRPr="00726FDF" w:rsidRDefault="00726FDF" w:rsidP="00726FDF">
            <w:pPr>
              <w:keepNext/>
              <w:spacing w:line="240" w:lineRule="auto"/>
              <w:jc w:val="center"/>
            </w:pPr>
            <w:r w:rsidRPr="00726FDF">
              <w:t>-0.385</w:t>
            </w:r>
          </w:p>
        </w:tc>
        <w:tc>
          <w:tcPr>
            <w:tcW w:w="74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F4E55C" w14:textId="77777777" w:rsidR="00726FDF" w:rsidRPr="00726FDF" w:rsidRDefault="00726FDF" w:rsidP="00726FDF">
            <w:pPr>
              <w:keepNext/>
              <w:spacing w:line="240" w:lineRule="auto"/>
              <w:jc w:val="center"/>
            </w:pPr>
            <w:r w:rsidRPr="00726FDF">
              <w:t>0</w:t>
            </w:r>
          </w:p>
        </w:tc>
        <w:tc>
          <w:tcPr>
            <w:tcW w:w="49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0FDA69" w14:textId="77777777" w:rsidR="00726FDF" w:rsidRPr="00726FDF" w:rsidRDefault="00726FDF" w:rsidP="00726FDF">
            <w:pPr>
              <w:keepNext/>
              <w:spacing w:line="240" w:lineRule="auto"/>
              <w:jc w:val="center"/>
            </w:pPr>
            <w:r w:rsidRPr="00726FDF">
              <w:t>-0.385</w:t>
            </w:r>
          </w:p>
        </w:tc>
      </w:tr>
      <w:tr w:rsidR="00726FDF" w:rsidRPr="00726FDF" w14:paraId="226614B9" w14:textId="77777777" w:rsidTr="00726FDF">
        <w:trPr>
          <w:cantSplit/>
          <w:trHeight w:val="20"/>
        </w:trPr>
        <w:tc>
          <w:tcPr>
            <w:tcW w:w="124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D829783" w14:textId="77777777" w:rsidR="00726FDF" w:rsidRPr="00726FDF" w:rsidRDefault="00726FDF" w:rsidP="00726FDF">
            <w:pPr>
              <w:keepNext/>
              <w:spacing w:line="240" w:lineRule="auto"/>
              <w:jc w:val="center"/>
            </w:pPr>
            <w:r w:rsidRPr="00726FDF">
              <w:t>From Naturally ventilated to mixed mode</w:t>
            </w:r>
          </w:p>
        </w:tc>
        <w:tc>
          <w:tcPr>
            <w:tcW w:w="97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FB698A" w14:textId="77777777" w:rsidR="00726FDF" w:rsidRPr="00726FDF" w:rsidRDefault="00726FDF" w:rsidP="00726FDF">
            <w:pPr>
              <w:keepNext/>
              <w:spacing w:line="240" w:lineRule="auto"/>
              <w:jc w:val="center"/>
            </w:pPr>
            <w:r w:rsidRPr="00726FDF">
              <w:t>-0.205</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90C8ACD" w14:textId="77777777" w:rsidR="00726FDF" w:rsidRPr="00726FDF" w:rsidRDefault="00726FDF" w:rsidP="00726FDF">
            <w:pPr>
              <w:keepNext/>
              <w:spacing w:line="240" w:lineRule="auto"/>
              <w:jc w:val="center"/>
            </w:pPr>
            <w:r w:rsidRPr="00726FDF">
              <w:t>-0.205</w:t>
            </w:r>
          </w:p>
        </w:tc>
        <w:tc>
          <w:tcPr>
            <w:tcW w:w="96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35D91B" w14:textId="77777777" w:rsidR="00726FDF" w:rsidRPr="00726FDF" w:rsidRDefault="00726FDF" w:rsidP="00726FDF">
            <w:pPr>
              <w:keepNext/>
              <w:spacing w:line="240" w:lineRule="auto"/>
              <w:jc w:val="center"/>
            </w:pPr>
            <w:r w:rsidRPr="00726FDF">
              <w:t>-0.205</w:t>
            </w:r>
          </w:p>
        </w:tc>
        <w:tc>
          <w:tcPr>
            <w:tcW w:w="74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D6933D" w14:textId="77777777" w:rsidR="00726FDF" w:rsidRPr="00726FDF" w:rsidRDefault="00726FDF" w:rsidP="00726FDF">
            <w:pPr>
              <w:keepNext/>
              <w:spacing w:line="240" w:lineRule="auto"/>
              <w:jc w:val="center"/>
            </w:pPr>
            <w:r w:rsidRPr="00726FDF">
              <w:t>0</w:t>
            </w:r>
          </w:p>
        </w:tc>
        <w:tc>
          <w:tcPr>
            <w:tcW w:w="49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DB4801" w14:textId="77777777" w:rsidR="00726FDF" w:rsidRPr="00726FDF" w:rsidRDefault="00726FDF" w:rsidP="00726FDF">
            <w:pPr>
              <w:keepNext/>
              <w:spacing w:line="240" w:lineRule="auto"/>
              <w:jc w:val="center"/>
            </w:pPr>
            <w:r w:rsidRPr="00726FDF">
              <w:t>-0.205</w:t>
            </w:r>
          </w:p>
        </w:tc>
      </w:tr>
      <w:tr w:rsidR="00726FDF" w:rsidRPr="00726FDF" w14:paraId="64CDE5AA" w14:textId="77777777" w:rsidTr="00726FDF">
        <w:trPr>
          <w:cantSplit/>
          <w:trHeight w:val="20"/>
        </w:trPr>
        <w:tc>
          <w:tcPr>
            <w:tcW w:w="124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35C630" w14:textId="77777777" w:rsidR="00726FDF" w:rsidRPr="00726FDF" w:rsidRDefault="00726FDF" w:rsidP="00726FDF">
            <w:pPr>
              <w:keepNext/>
              <w:spacing w:line="240" w:lineRule="auto"/>
              <w:jc w:val="center"/>
            </w:pPr>
            <w:r w:rsidRPr="00726FDF">
              <w:t>From Air conditioned to mixed mode</w:t>
            </w:r>
          </w:p>
        </w:tc>
        <w:tc>
          <w:tcPr>
            <w:tcW w:w="97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00F621" w14:textId="77777777" w:rsidR="00726FDF" w:rsidRPr="00726FDF" w:rsidRDefault="00726FDF" w:rsidP="00726FDF">
            <w:pPr>
              <w:keepNext/>
              <w:spacing w:line="240" w:lineRule="auto"/>
              <w:jc w:val="center"/>
            </w:pPr>
            <w:r w:rsidRPr="00726FDF">
              <w:t>0.145</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AEF2FE6" w14:textId="77777777" w:rsidR="00726FDF" w:rsidRPr="00726FDF" w:rsidRDefault="00726FDF" w:rsidP="00726FDF">
            <w:pPr>
              <w:keepNext/>
              <w:spacing w:line="240" w:lineRule="auto"/>
              <w:jc w:val="center"/>
            </w:pPr>
            <w:r w:rsidRPr="00726FDF">
              <w:t>0.145</w:t>
            </w:r>
          </w:p>
        </w:tc>
        <w:tc>
          <w:tcPr>
            <w:tcW w:w="96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0D5137" w14:textId="77777777" w:rsidR="00726FDF" w:rsidRPr="00726FDF" w:rsidRDefault="00726FDF" w:rsidP="00726FDF">
            <w:pPr>
              <w:keepNext/>
              <w:spacing w:line="240" w:lineRule="auto"/>
              <w:jc w:val="center"/>
            </w:pPr>
            <w:r w:rsidRPr="00726FDF">
              <w:t>0.145</w:t>
            </w:r>
          </w:p>
        </w:tc>
        <w:tc>
          <w:tcPr>
            <w:tcW w:w="74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F16979" w14:textId="77777777" w:rsidR="00726FDF" w:rsidRPr="00726FDF" w:rsidRDefault="00726FDF" w:rsidP="00726FDF">
            <w:pPr>
              <w:keepNext/>
              <w:spacing w:line="240" w:lineRule="auto"/>
              <w:jc w:val="center"/>
            </w:pPr>
            <w:r w:rsidRPr="00726FDF">
              <w:t>0</w:t>
            </w:r>
          </w:p>
        </w:tc>
        <w:tc>
          <w:tcPr>
            <w:tcW w:w="49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A680D2A" w14:textId="77777777" w:rsidR="00726FDF" w:rsidRPr="00726FDF" w:rsidRDefault="00726FDF" w:rsidP="00726FDF">
            <w:pPr>
              <w:keepNext/>
              <w:spacing w:line="240" w:lineRule="auto"/>
              <w:jc w:val="center"/>
            </w:pPr>
            <w:r w:rsidRPr="00726FDF">
              <w:t>0.145</w:t>
            </w:r>
          </w:p>
        </w:tc>
      </w:tr>
    </w:tbl>
    <w:p w14:paraId="5C154318" w14:textId="77777777" w:rsidR="004448D9" w:rsidRDefault="004448D9" w:rsidP="00076963"/>
    <w:p w14:paraId="439C4AA2" w14:textId="77777777" w:rsidR="001E106A" w:rsidRDefault="001E106A" w:rsidP="00076963"/>
    <w:p w14:paraId="76C435E2" w14:textId="2C271704" w:rsidR="001E106A" w:rsidRDefault="0052531C" w:rsidP="00076963">
      <w:r w:rsidRPr="0052531C">
        <w:t>Table 7</w:t>
      </w:r>
      <w:r w:rsidR="00CF73F6">
        <w:t>.9</w:t>
      </w:r>
      <w:r w:rsidRPr="0052531C">
        <w:t xml:space="preserve"> elucidates the causal effects of various environmental and individual factors on thermal sensation. A 2K increment in air temperature yields a positive effect of 0.344, suggesting that as the air temperature increases, the perceived thermal sensation becomes warmer. A similar trend is evident with radiant temperature; a 2K increment prompts an increase in thermal sensation by 0.317, reinforcing the impact of environmental temperatures on thermal comfort. In contrast, a 5% increment in relative humidity appears to have no effect on thermal sensation, indicating that </w:t>
      </w:r>
      <w:r w:rsidRPr="0052531C">
        <w:lastRenderedPageBreak/>
        <w:t xml:space="preserve">humidity levels may not directly influence individuals' perception of warmth or coolness. An interesting result is observed with air velocity; a 0.5 m/s increase causes a notable rise in thermal sensation by 0.370. As for </w:t>
      </w:r>
      <w:r>
        <w:t>subjective thermal</w:t>
      </w:r>
      <w:r w:rsidRPr="0052531C">
        <w:t xml:space="preserve"> factors, a 0.5 </w:t>
      </w:r>
      <w:proofErr w:type="spellStart"/>
      <w:r w:rsidRPr="0052531C">
        <w:t>clo</w:t>
      </w:r>
      <w:proofErr w:type="spellEnd"/>
      <w:r w:rsidRPr="0052531C">
        <w:t xml:space="preserve"> increment in clothing insulation level corresponds to a decrease in thermal sensation by -0.456, </w:t>
      </w:r>
      <w:r>
        <w:t>confirming that</w:t>
      </w:r>
      <w:r w:rsidRPr="0052531C">
        <w:t xml:space="preserve"> </w:t>
      </w:r>
      <w:r>
        <w:t>occupants wear clothes when their thermal sensation has reduced</w:t>
      </w:r>
      <w:r w:rsidRPr="0052531C">
        <w:t>. Lastly, a 0.5 met increment in metabolic rate results in an increase in thermal sensation by 0.25, which is likely a consequence of the additional internal heat produced at higher metabolic rates. These results illustrate the multifaceted interplay of both environmental and individual factors in determining thermal sensation.</w:t>
      </w:r>
    </w:p>
    <w:p w14:paraId="06480222" w14:textId="77777777" w:rsidR="0052531C" w:rsidRDefault="0052531C" w:rsidP="00076963"/>
    <w:p w14:paraId="701BB85E" w14:textId="711E5E3B" w:rsidR="0061386F" w:rsidRPr="0061386F" w:rsidRDefault="00CF73F6" w:rsidP="00076963">
      <w:bookmarkStart w:id="143" w:name="_Toc137462960"/>
      <w:r w:rsidRPr="0036768D">
        <w:t xml:space="preserve">Table 7. </w:t>
      </w:r>
      <w:r w:rsidR="00B52BCD">
        <w:fldChar w:fldCharType="begin"/>
      </w:r>
      <w:r w:rsidR="00B52BCD">
        <w:instrText xml:space="preserve"> SEQ Table_7. \* ARABIC </w:instrText>
      </w:r>
      <w:r w:rsidR="00B52BCD">
        <w:fldChar w:fldCharType="separate"/>
      </w:r>
      <w:r w:rsidR="00EC4C2A">
        <w:rPr>
          <w:noProof/>
        </w:rPr>
        <w:t>9</w:t>
      </w:r>
      <w:r w:rsidR="00B52BCD">
        <w:rPr>
          <w:noProof/>
        </w:rPr>
        <w:fldChar w:fldCharType="end"/>
      </w:r>
      <w:r w:rsidRPr="0036768D">
        <w:t xml:space="preserve">. </w:t>
      </w:r>
      <w:r w:rsidR="0061386F">
        <w:t>Causal effects of environmental and subjective thermal factors on thermal sensation</w:t>
      </w:r>
      <w:bookmarkEnd w:id="143"/>
    </w:p>
    <w:tbl>
      <w:tblPr>
        <w:tblW w:w="5000" w:type="pct"/>
        <w:tblCellMar>
          <w:left w:w="0" w:type="dxa"/>
          <w:right w:w="0" w:type="dxa"/>
        </w:tblCellMar>
        <w:tblLook w:val="0600" w:firstRow="0" w:lastRow="0" w:firstColumn="0" w:lastColumn="0" w:noHBand="1" w:noVBand="1"/>
      </w:tblPr>
      <w:tblGrid>
        <w:gridCol w:w="2258"/>
        <w:gridCol w:w="1297"/>
        <w:gridCol w:w="1037"/>
        <w:gridCol w:w="1731"/>
        <w:gridCol w:w="1308"/>
        <w:gridCol w:w="854"/>
      </w:tblGrid>
      <w:tr w:rsidR="001E106A" w:rsidRPr="00D31347" w14:paraId="2219EBA2" w14:textId="77777777" w:rsidTr="006C610F">
        <w:trPr>
          <w:cantSplit/>
          <w:trHeight w:val="20"/>
        </w:trPr>
        <w:tc>
          <w:tcPr>
            <w:tcW w:w="1331"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49B2150" w14:textId="77777777" w:rsidR="001E106A" w:rsidRPr="00D31347" w:rsidRDefault="001E106A" w:rsidP="001E106A">
            <w:pPr>
              <w:keepNext/>
              <w:spacing w:line="240" w:lineRule="auto"/>
              <w:jc w:val="center"/>
            </w:pPr>
            <w:r w:rsidRPr="00D31347">
              <w:rPr>
                <w:b/>
                <w:bCs/>
              </w:rPr>
              <w:t>Variable (unit increment)</w:t>
            </w:r>
          </w:p>
        </w:tc>
        <w:tc>
          <w:tcPr>
            <w:tcW w:w="764"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59B21B" w14:textId="77777777" w:rsidR="001E106A" w:rsidRPr="00D31347" w:rsidRDefault="001E106A" w:rsidP="001E106A">
            <w:pPr>
              <w:keepNext/>
              <w:spacing w:line="240" w:lineRule="auto"/>
              <w:jc w:val="center"/>
            </w:pPr>
            <w:r>
              <w:rPr>
                <w:b/>
                <w:bCs/>
                <w:lang w:val="en-GB"/>
              </w:rPr>
              <w:t>Thermal sensation change</w:t>
            </w:r>
          </w:p>
        </w:tc>
        <w:tc>
          <w:tcPr>
            <w:tcW w:w="2906"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12B0EB" w14:textId="77777777" w:rsidR="001E106A" w:rsidRPr="00D31347" w:rsidRDefault="001E106A" w:rsidP="001E106A">
            <w:pPr>
              <w:keepNext/>
              <w:spacing w:line="240" w:lineRule="auto"/>
              <w:jc w:val="center"/>
            </w:pPr>
            <w:r w:rsidRPr="00D31347">
              <w:rPr>
                <w:b/>
                <w:bCs/>
              </w:rPr>
              <w:t>Refutation</w:t>
            </w:r>
          </w:p>
        </w:tc>
      </w:tr>
      <w:tr w:rsidR="001E106A" w:rsidRPr="00D31347" w14:paraId="4E71A342" w14:textId="77777777" w:rsidTr="006C610F">
        <w:trPr>
          <w:cantSplit/>
          <w:trHeight w:val="20"/>
        </w:trPr>
        <w:tc>
          <w:tcPr>
            <w:tcW w:w="1331" w:type="pct"/>
            <w:vMerge/>
            <w:tcBorders>
              <w:top w:val="single" w:sz="8" w:space="0" w:color="000000"/>
              <w:left w:val="single" w:sz="8" w:space="0" w:color="000000"/>
              <w:bottom w:val="single" w:sz="8" w:space="0" w:color="000000"/>
              <w:right w:val="single" w:sz="8" w:space="0" w:color="000000"/>
            </w:tcBorders>
            <w:vAlign w:val="center"/>
            <w:hideMark/>
          </w:tcPr>
          <w:p w14:paraId="57716B89" w14:textId="77777777" w:rsidR="001E106A" w:rsidRPr="00D31347" w:rsidRDefault="001E106A" w:rsidP="001E106A">
            <w:pPr>
              <w:keepNext/>
              <w:spacing w:line="240" w:lineRule="auto"/>
              <w:jc w:val="center"/>
            </w:pPr>
          </w:p>
        </w:tc>
        <w:tc>
          <w:tcPr>
            <w:tcW w:w="764" w:type="pct"/>
            <w:vMerge/>
            <w:tcBorders>
              <w:top w:val="single" w:sz="8" w:space="0" w:color="000000"/>
              <w:left w:val="single" w:sz="8" w:space="0" w:color="000000"/>
              <w:bottom w:val="single" w:sz="8" w:space="0" w:color="000000"/>
              <w:right w:val="single" w:sz="8" w:space="0" w:color="000000"/>
            </w:tcBorders>
            <w:vAlign w:val="center"/>
            <w:hideMark/>
          </w:tcPr>
          <w:p w14:paraId="353754C4" w14:textId="77777777" w:rsidR="001E106A" w:rsidRPr="00D31347" w:rsidRDefault="001E106A" w:rsidP="001E106A">
            <w:pPr>
              <w:keepNext/>
              <w:spacing w:line="240" w:lineRule="auto"/>
              <w:jc w:val="center"/>
            </w:pPr>
          </w:p>
        </w:tc>
        <w:tc>
          <w:tcPr>
            <w:tcW w:w="61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BBAF8F" w14:textId="77777777" w:rsidR="001E106A" w:rsidRPr="00D31347" w:rsidRDefault="001E106A" w:rsidP="001E106A">
            <w:pPr>
              <w:keepNext/>
              <w:spacing w:line="240" w:lineRule="auto"/>
              <w:jc w:val="center"/>
            </w:pPr>
            <w:r w:rsidRPr="00D31347">
              <w:rPr>
                <w:b/>
                <w:bCs/>
                <w:lang w:val="en-GB"/>
              </w:rPr>
              <w:t>Random cause</w:t>
            </w:r>
          </w:p>
        </w:tc>
        <w:tc>
          <w:tcPr>
            <w:tcW w:w="102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4AB7F3" w14:textId="77777777" w:rsidR="001E106A" w:rsidRPr="00D31347" w:rsidRDefault="001E106A" w:rsidP="001E106A">
            <w:pPr>
              <w:keepNext/>
              <w:spacing w:line="240" w:lineRule="auto"/>
              <w:jc w:val="center"/>
            </w:pPr>
            <w:r w:rsidRPr="00D31347">
              <w:rPr>
                <w:b/>
                <w:bCs/>
                <w:lang w:val="en-GB"/>
              </w:rPr>
              <w:t>Unobserved Common Causes</w:t>
            </w:r>
          </w:p>
        </w:tc>
        <w:tc>
          <w:tcPr>
            <w:tcW w:w="77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7FA532" w14:textId="77777777" w:rsidR="001E106A" w:rsidRPr="00D31347" w:rsidRDefault="001E106A" w:rsidP="001E106A">
            <w:pPr>
              <w:keepNext/>
              <w:spacing w:line="240" w:lineRule="auto"/>
              <w:jc w:val="center"/>
            </w:pPr>
            <w:r w:rsidRPr="00D31347">
              <w:rPr>
                <w:b/>
                <w:bCs/>
                <w:lang w:val="en-GB"/>
              </w:rPr>
              <w:t>Placebo Treatment</w:t>
            </w:r>
          </w:p>
        </w:tc>
        <w:tc>
          <w:tcPr>
            <w:tcW w:w="5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F12051" w14:textId="77777777" w:rsidR="001E106A" w:rsidRPr="00D31347" w:rsidRDefault="001E106A" w:rsidP="001E106A">
            <w:pPr>
              <w:keepNext/>
              <w:spacing w:line="240" w:lineRule="auto"/>
              <w:jc w:val="center"/>
            </w:pPr>
            <w:r w:rsidRPr="00D31347">
              <w:rPr>
                <w:b/>
                <w:bCs/>
                <w:lang w:val="en-GB"/>
              </w:rPr>
              <w:t>Data subset</w:t>
            </w:r>
          </w:p>
        </w:tc>
      </w:tr>
      <w:tr w:rsidR="001E106A" w:rsidRPr="00D31347" w14:paraId="4BE3AB4B" w14:textId="77777777" w:rsidTr="006C610F">
        <w:trPr>
          <w:cantSplit/>
          <w:trHeight w:val="20"/>
        </w:trPr>
        <w:tc>
          <w:tcPr>
            <w:tcW w:w="13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8910107" w14:textId="77777777" w:rsidR="001E106A" w:rsidRPr="00D31347" w:rsidRDefault="001E106A" w:rsidP="001E106A">
            <w:pPr>
              <w:keepNext/>
              <w:spacing w:line="240" w:lineRule="auto"/>
              <w:jc w:val="center"/>
            </w:pPr>
            <w:r w:rsidRPr="00D31347">
              <w:t>Air temperature (2K)</w:t>
            </w:r>
          </w:p>
        </w:tc>
        <w:tc>
          <w:tcPr>
            <w:tcW w:w="764"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DE15284" w14:textId="77777777" w:rsidR="001E106A" w:rsidRPr="00D31347" w:rsidRDefault="001E106A" w:rsidP="001E106A">
            <w:pPr>
              <w:keepNext/>
              <w:spacing w:line="240" w:lineRule="auto"/>
              <w:jc w:val="center"/>
            </w:pPr>
            <w:r w:rsidRPr="00D31347">
              <w:t>0.344</w:t>
            </w:r>
          </w:p>
        </w:tc>
        <w:tc>
          <w:tcPr>
            <w:tcW w:w="6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8277E39" w14:textId="77777777" w:rsidR="001E106A" w:rsidRPr="00D31347" w:rsidRDefault="001E106A" w:rsidP="001E106A">
            <w:pPr>
              <w:keepNext/>
              <w:spacing w:line="240" w:lineRule="auto"/>
              <w:jc w:val="center"/>
            </w:pPr>
            <w:r w:rsidRPr="00D31347">
              <w:t>0.344</w:t>
            </w:r>
          </w:p>
        </w:tc>
        <w:tc>
          <w:tcPr>
            <w:tcW w:w="102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223CAE" w14:textId="77777777" w:rsidR="001E106A" w:rsidRPr="00D31347" w:rsidRDefault="001E106A" w:rsidP="001E106A">
            <w:pPr>
              <w:keepNext/>
              <w:spacing w:line="240" w:lineRule="auto"/>
              <w:jc w:val="center"/>
            </w:pPr>
            <w:r w:rsidRPr="00D31347">
              <w:t>0.344</w:t>
            </w:r>
          </w:p>
        </w:tc>
        <w:tc>
          <w:tcPr>
            <w:tcW w:w="7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27EAF50" w14:textId="77777777" w:rsidR="001E106A" w:rsidRPr="00D31347" w:rsidRDefault="001E106A" w:rsidP="001E106A">
            <w:pPr>
              <w:keepNext/>
              <w:spacing w:line="240" w:lineRule="auto"/>
              <w:jc w:val="center"/>
            </w:pPr>
            <w:r w:rsidRPr="00D31347">
              <w:t>0</w:t>
            </w:r>
          </w:p>
        </w:tc>
        <w:tc>
          <w:tcPr>
            <w:tcW w:w="50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184A34" w14:textId="77777777" w:rsidR="001E106A" w:rsidRPr="00D31347" w:rsidRDefault="001E106A" w:rsidP="001E106A">
            <w:pPr>
              <w:keepNext/>
              <w:spacing w:line="240" w:lineRule="auto"/>
              <w:jc w:val="center"/>
            </w:pPr>
            <w:r w:rsidRPr="00D31347">
              <w:t>0.344</w:t>
            </w:r>
          </w:p>
        </w:tc>
      </w:tr>
      <w:tr w:rsidR="001E106A" w:rsidRPr="00D31347" w14:paraId="38E6181E" w14:textId="77777777" w:rsidTr="006C610F">
        <w:trPr>
          <w:cantSplit/>
          <w:trHeight w:val="20"/>
        </w:trPr>
        <w:tc>
          <w:tcPr>
            <w:tcW w:w="13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82F4691" w14:textId="77777777" w:rsidR="001E106A" w:rsidRPr="00D31347" w:rsidRDefault="001E106A" w:rsidP="001E106A">
            <w:pPr>
              <w:keepNext/>
              <w:spacing w:line="240" w:lineRule="auto"/>
              <w:jc w:val="center"/>
            </w:pPr>
            <w:r w:rsidRPr="00D31347">
              <w:t>Radiant temperature (2K)</w:t>
            </w:r>
          </w:p>
        </w:tc>
        <w:tc>
          <w:tcPr>
            <w:tcW w:w="764"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8B31F36" w14:textId="77777777" w:rsidR="001E106A" w:rsidRPr="00D31347" w:rsidRDefault="001E106A" w:rsidP="001E106A">
            <w:pPr>
              <w:keepNext/>
              <w:spacing w:line="240" w:lineRule="auto"/>
              <w:jc w:val="center"/>
            </w:pPr>
            <w:r w:rsidRPr="00D31347">
              <w:t>0.317</w:t>
            </w:r>
          </w:p>
        </w:tc>
        <w:tc>
          <w:tcPr>
            <w:tcW w:w="6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C1423F" w14:textId="77777777" w:rsidR="001E106A" w:rsidRPr="00D31347" w:rsidRDefault="001E106A" w:rsidP="001E106A">
            <w:pPr>
              <w:keepNext/>
              <w:spacing w:line="240" w:lineRule="auto"/>
              <w:jc w:val="center"/>
            </w:pPr>
            <w:r w:rsidRPr="00D31347">
              <w:t>0.317</w:t>
            </w:r>
          </w:p>
        </w:tc>
        <w:tc>
          <w:tcPr>
            <w:tcW w:w="102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172662" w14:textId="77777777" w:rsidR="001E106A" w:rsidRPr="00D31347" w:rsidRDefault="001E106A" w:rsidP="001E106A">
            <w:pPr>
              <w:keepNext/>
              <w:spacing w:line="240" w:lineRule="auto"/>
              <w:jc w:val="center"/>
            </w:pPr>
            <w:r w:rsidRPr="00D31347">
              <w:t>0.317</w:t>
            </w:r>
          </w:p>
        </w:tc>
        <w:tc>
          <w:tcPr>
            <w:tcW w:w="7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A28399F" w14:textId="77777777" w:rsidR="001E106A" w:rsidRPr="00D31347" w:rsidRDefault="001E106A" w:rsidP="001E106A">
            <w:pPr>
              <w:keepNext/>
              <w:spacing w:line="240" w:lineRule="auto"/>
              <w:jc w:val="center"/>
            </w:pPr>
            <w:r w:rsidRPr="00D31347">
              <w:t>0</w:t>
            </w:r>
          </w:p>
        </w:tc>
        <w:tc>
          <w:tcPr>
            <w:tcW w:w="50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374F32" w14:textId="77777777" w:rsidR="001E106A" w:rsidRPr="00D31347" w:rsidRDefault="001E106A" w:rsidP="001E106A">
            <w:pPr>
              <w:keepNext/>
              <w:spacing w:line="240" w:lineRule="auto"/>
              <w:jc w:val="center"/>
            </w:pPr>
            <w:r w:rsidRPr="00D31347">
              <w:t>0.317</w:t>
            </w:r>
          </w:p>
        </w:tc>
      </w:tr>
      <w:tr w:rsidR="001E106A" w:rsidRPr="00D31347" w14:paraId="7EB7E93B" w14:textId="77777777" w:rsidTr="006C610F">
        <w:trPr>
          <w:cantSplit/>
          <w:trHeight w:val="20"/>
        </w:trPr>
        <w:tc>
          <w:tcPr>
            <w:tcW w:w="13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E380067" w14:textId="77777777" w:rsidR="001E106A" w:rsidRPr="00D31347" w:rsidRDefault="001E106A" w:rsidP="001E106A">
            <w:pPr>
              <w:keepNext/>
              <w:spacing w:line="240" w:lineRule="auto"/>
              <w:jc w:val="center"/>
            </w:pPr>
            <w:r w:rsidRPr="00D31347">
              <w:t>Relative humidity (5%)</w:t>
            </w:r>
          </w:p>
        </w:tc>
        <w:tc>
          <w:tcPr>
            <w:tcW w:w="764"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5745086" w14:textId="77777777" w:rsidR="001E106A" w:rsidRPr="00D31347" w:rsidRDefault="001E106A" w:rsidP="001E106A">
            <w:pPr>
              <w:keepNext/>
              <w:spacing w:line="240" w:lineRule="auto"/>
              <w:jc w:val="center"/>
            </w:pPr>
            <w:r w:rsidRPr="00D31347">
              <w:t>0</w:t>
            </w:r>
          </w:p>
        </w:tc>
        <w:tc>
          <w:tcPr>
            <w:tcW w:w="6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A420E1B" w14:textId="77777777" w:rsidR="001E106A" w:rsidRPr="00D31347" w:rsidRDefault="001E106A" w:rsidP="001E106A">
            <w:pPr>
              <w:keepNext/>
              <w:spacing w:line="240" w:lineRule="auto"/>
              <w:jc w:val="center"/>
            </w:pPr>
            <w:r w:rsidRPr="00D31347">
              <w:t>0</w:t>
            </w:r>
          </w:p>
        </w:tc>
        <w:tc>
          <w:tcPr>
            <w:tcW w:w="102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23EB2A" w14:textId="77777777" w:rsidR="001E106A" w:rsidRPr="00D31347" w:rsidRDefault="001E106A" w:rsidP="001E106A">
            <w:pPr>
              <w:keepNext/>
              <w:spacing w:line="240" w:lineRule="auto"/>
              <w:jc w:val="center"/>
            </w:pPr>
            <w:r w:rsidRPr="00D31347">
              <w:t>0</w:t>
            </w:r>
          </w:p>
        </w:tc>
        <w:tc>
          <w:tcPr>
            <w:tcW w:w="7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017D6E" w14:textId="77777777" w:rsidR="001E106A" w:rsidRPr="00D31347" w:rsidRDefault="001E106A" w:rsidP="001E106A">
            <w:pPr>
              <w:keepNext/>
              <w:spacing w:line="240" w:lineRule="auto"/>
              <w:jc w:val="center"/>
            </w:pPr>
            <w:r w:rsidRPr="00D31347">
              <w:t>0</w:t>
            </w:r>
          </w:p>
        </w:tc>
        <w:tc>
          <w:tcPr>
            <w:tcW w:w="50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35B044" w14:textId="77777777" w:rsidR="001E106A" w:rsidRPr="00D31347" w:rsidRDefault="001E106A" w:rsidP="001E106A">
            <w:pPr>
              <w:keepNext/>
              <w:spacing w:line="240" w:lineRule="auto"/>
              <w:jc w:val="center"/>
            </w:pPr>
            <w:r w:rsidRPr="00D31347">
              <w:t>0</w:t>
            </w:r>
          </w:p>
        </w:tc>
      </w:tr>
      <w:tr w:rsidR="001E106A" w:rsidRPr="00D31347" w14:paraId="21BAB0D9" w14:textId="77777777" w:rsidTr="006C610F">
        <w:trPr>
          <w:cantSplit/>
          <w:trHeight w:val="20"/>
        </w:trPr>
        <w:tc>
          <w:tcPr>
            <w:tcW w:w="13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07B760A" w14:textId="77777777" w:rsidR="001E106A" w:rsidRPr="00D31347" w:rsidRDefault="001E106A" w:rsidP="001E106A">
            <w:pPr>
              <w:keepNext/>
              <w:spacing w:line="240" w:lineRule="auto"/>
              <w:jc w:val="center"/>
            </w:pPr>
            <w:r w:rsidRPr="00D31347">
              <w:t>Air velocity (0.5 m/s)</w:t>
            </w:r>
          </w:p>
        </w:tc>
        <w:tc>
          <w:tcPr>
            <w:tcW w:w="76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B6C5658" w14:textId="77777777" w:rsidR="001E106A" w:rsidRPr="00D31347" w:rsidRDefault="001E106A" w:rsidP="001E106A">
            <w:pPr>
              <w:keepNext/>
              <w:spacing w:line="240" w:lineRule="auto"/>
              <w:jc w:val="center"/>
            </w:pPr>
            <w:r w:rsidRPr="00D31347">
              <w:t>0.370</w:t>
            </w:r>
          </w:p>
        </w:tc>
        <w:tc>
          <w:tcPr>
            <w:tcW w:w="6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639396D" w14:textId="77777777" w:rsidR="001E106A" w:rsidRPr="00D31347" w:rsidRDefault="001E106A" w:rsidP="001E106A">
            <w:pPr>
              <w:keepNext/>
              <w:spacing w:line="240" w:lineRule="auto"/>
              <w:jc w:val="center"/>
            </w:pPr>
            <w:r w:rsidRPr="00D31347">
              <w:t>0.370</w:t>
            </w:r>
          </w:p>
        </w:tc>
        <w:tc>
          <w:tcPr>
            <w:tcW w:w="102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C5CBAB4" w14:textId="77777777" w:rsidR="001E106A" w:rsidRPr="00D31347" w:rsidRDefault="001E106A" w:rsidP="001E106A">
            <w:pPr>
              <w:keepNext/>
              <w:spacing w:line="240" w:lineRule="auto"/>
              <w:jc w:val="center"/>
            </w:pPr>
            <w:r w:rsidRPr="00D31347">
              <w:t>0.370</w:t>
            </w:r>
          </w:p>
        </w:tc>
        <w:tc>
          <w:tcPr>
            <w:tcW w:w="7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C735664" w14:textId="77777777" w:rsidR="001E106A" w:rsidRPr="00D31347" w:rsidRDefault="001E106A" w:rsidP="001E106A">
            <w:pPr>
              <w:keepNext/>
              <w:spacing w:line="240" w:lineRule="auto"/>
              <w:jc w:val="center"/>
            </w:pPr>
            <w:r w:rsidRPr="00D31347">
              <w:t>0</w:t>
            </w:r>
          </w:p>
        </w:tc>
        <w:tc>
          <w:tcPr>
            <w:tcW w:w="50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C633B6" w14:textId="77777777" w:rsidR="001E106A" w:rsidRPr="00D31347" w:rsidRDefault="001E106A" w:rsidP="001E106A">
            <w:pPr>
              <w:keepNext/>
              <w:spacing w:line="240" w:lineRule="auto"/>
              <w:jc w:val="center"/>
            </w:pPr>
            <w:r w:rsidRPr="00D31347">
              <w:t>0.370</w:t>
            </w:r>
          </w:p>
        </w:tc>
      </w:tr>
      <w:tr w:rsidR="001E106A" w:rsidRPr="00D31347" w14:paraId="1E6F7B83" w14:textId="77777777" w:rsidTr="006C610F">
        <w:trPr>
          <w:cantSplit/>
          <w:trHeight w:val="20"/>
        </w:trPr>
        <w:tc>
          <w:tcPr>
            <w:tcW w:w="13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1F45AF" w14:textId="77777777" w:rsidR="001E106A" w:rsidRPr="00D31347" w:rsidRDefault="001E106A" w:rsidP="001E106A">
            <w:pPr>
              <w:keepNext/>
              <w:spacing w:line="240" w:lineRule="auto"/>
              <w:jc w:val="center"/>
            </w:pPr>
            <w:r w:rsidRPr="00D31347">
              <w:t xml:space="preserve">Clothing insulation level (0.5 </w:t>
            </w:r>
            <w:proofErr w:type="spellStart"/>
            <w:r w:rsidRPr="00D31347">
              <w:t>clo</w:t>
            </w:r>
            <w:proofErr w:type="spellEnd"/>
            <w:r w:rsidRPr="00D31347">
              <w:t>)</w:t>
            </w:r>
          </w:p>
        </w:tc>
        <w:tc>
          <w:tcPr>
            <w:tcW w:w="76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C0FDAD" w14:textId="77777777" w:rsidR="001E106A" w:rsidRPr="00D31347" w:rsidRDefault="001E106A" w:rsidP="001E106A">
            <w:pPr>
              <w:keepNext/>
              <w:spacing w:line="240" w:lineRule="auto"/>
              <w:jc w:val="center"/>
            </w:pPr>
            <w:r w:rsidRPr="00D31347">
              <w:t>-0.456</w:t>
            </w:r>
          </w:p>
        </w:tc>
        <w:tc>
          <w:tcPr>
            <w:tcW w:w="6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AD0AB0B" w14:textId="77777777" w:rsidR="001E106A" w:rsidRPr="00D31347" w:rsidRDefault="001E106A" w:rsidP="001E106A">
            <w:pPr>
              <w:keepNext/>
              <w:spacing w:line="240" w:lineRule="auto"/>
              <w:jc w:val="center"/>
            </w:pPr>
            <w:r w:rsidRPr="00D31347">
              <w:t>-0.456</w:t>
            </w:r>
          </w:p>
        </w:tc>
        <w:tc>
          <w:tcPr>
            <w:tcW w:w="102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23E8CA2" w14:textId="77777777" w:rsidR="001E106A" w:rsidRPr="00D31347" w:rsidRDefault="001E106A" w:rsidP="001E106A">
            <w:pPr>
              <w:keepNext/>
              <w:spacing w:line="240" w:lineRule="auto"/>
              <w:jc w:val="center"/>
            </w:pPr>
            <w:r w:rsidRPr="00D31347">
              <w:t>-0.456</w:t>
            </w:r>
          </w:p>
        </w:tc>
        <w:tc>
          <w:tcPr>
            <w:tcW w:w="7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A5C8D7" w14:textId="77777777" w:rsidR="001E106A" w:rsidRPr="00D31347" w:rsidRDefault="001E106A" w:rsidP="001E106A">
            <w:pPr>
              <w:keepNext/>
              <w:spacing w:line="240" w:lineRule="auto"/>
              <w:jc w:val="center"/>
            </w:pPr>
            <w:r w:rsidRPr="00D31347">
              <w:t>0</w:t>
            </w:r>
          </w:p>
        </w:tc>
        <w:tc>
          <w:tcPr>
            <w:tcW w:w="50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716BD78" w14:textId="77777777" w:rsidR="001E106A" w:rsidRPr="00D31347" w:rsidRDefault="001E106A" w:rsidP="001E106A">
            <w:pPr>
              <w:keepNext/>
              <w:spacing w:line="240" w:lineRule="auto"/>
              <w:jc w:val="center"/>
            </w:pPr>
            <w:r w:rsidRPr="00D31347">
              <w:t>-0.456</w:t>
            </w:r>
          </w:p>
        </w:tc>
      </w:tr>
      <w:tr w:rsidR="001E106A" w:rsidRPr="00D31347" w14:paraId="50367583" w14:textId="77777777" w:rsidTr="006C610F">
        <w:trPr>
          <w:cantSplit/>
          <w:trHeight w:val="20"/>
        </w:trPr>
        <w:tc>
          <w:tcPr>
            <w:tcW w:w="13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E21F0A" w14:textId="77777777" w:rsidR="001E106A" w:rsidRPr="00D31347" w:rsidRDefault="001E106A" w:rsidP="001E106A">
            <w:pPr>
              <w:keepNext/>
              <w:spacing w:line="240" w:lineRule="auto"/>
              <w:jc w:val="center"/>
            </w:pPr>
            <w:r w:rsidRPr="00D31347">
              <w:t>Metabolic rate (0.5 met)</w:t>
            </w:r>
          </w:p>
        </w:tc>
        <w:tc>
          <w:tcPr>
            <w:tcW w:w="764" w:type="pct"/>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ECDA34A" w14:textId="77777777" w:rsidR="001E106A" w:rsidRPr="00D31347" w:rsidRDefault="001E106A" w:rsidP="001E106A">
            <w:pPr>
              <w:keepNext/>
              <w:spacing w:line="240" w:lineRule="auto"/>
              <w:jc w:val="center"/>
            </w:pPr>
            <w:r w:rsidRPr="00D31347">
              <w:t>0.25</w:t>
            </w:r>
          </w:p>
        </w:tc>
        <w:tc>
          <w:tcPr>
            <w:tcW w:w="6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FE33DC" w14:textId="77777777" w:rsidR="001E106A" w:rsidRPr="00D31347" w:rsidRDefault="001E106A" w:rsidP="001E106A">
            <w:pPr>
              <w:keepNext/>
              <w:spacing w:line="240" w:lineRule="auto"/>
              <w:jc w:val="center"/>
            </w:pPr>
            <w:r w:rsidRPr="00D31347">
              <w:t>0.250</w:t>
            </w:r>
          </w:p>
        </w:tc>
        <w:tc>
          <w:tcPr>
            <w:tcW w:w="102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1860EE" w14:textId="77777777" w:rsidR="001E106A" w:rsidRPr="00D31347" w:rsidRDefault="001E106A" w:rsidP="001E106A">
            <w:pPr>
              <w:keepNext/>
              <w:spacing w:line="240" w:lineRule="auto"/>
              <w:jc w:val="center"/>
            </w:pPr>
            <w:r w:rsidRPr="00D31347">
              <w:t>0.250</w:t>
            </w:r>
          </w:p>
        </w:tc>
        <w:tc>
          <w:tcPr>
            <w:tcW w:w="77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24B546B" w14:textId="77777777" w:rsidR="001E106A" w:rsidRPr="00D31347" w:rsidRDefault="001E106A" w:rsidP="001E106A">
            <w:pPr>
              <w:keepNext/>
              <w:spacing w:line="240" w:lineRule="auto"/>
              <w:jc w:val="center"/>
            </w:pPr>
            <w:r w:rsidRPr="00D31347">
              <w:t>0</w:t>
            </w:r>
          </w:p>
        </w:tc>
        <w:tc>
          <w:tcPr>
            <w:tcW w:w="50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F24B10" w14:textId="77777777" w:rsidR="001E106A" w:rsidRPr="00D31347" w:rsidRDefault="001E106A" w:rsidP="001E106A">
            <w:pPr>
              <w:keepNext/>
              <w:spacing w:line="240" w:lineRule="auto"/>
              <w:jc w:val="center"/>
            </w:pPr>
            <w:r w:rsidRPr="00D31347">
              <w:t>0.250</w:t>
            </w:r>
          </w:p>
        </w:tc>
      </w:tr>
    </w:tbl>
    <w:p w14:paraId="303A5C11" w14:textId="77777777" w:rsidR="004448D9" w:rsidRDefault="004448D9" w:rsidP="00076963"/>
    <w:p w14:paraId="566DE2C1" w14:textId="53F2EE3E" w:rsidR="0036768D" w:rsidRPr="00C57A93" w:rsidRDefault="0036768D" w:rsidP="002F44C8">
      <w:pPr>
        <w:pStyle w:val="Heading2"/>
        <w:numPr>
          <w:ilvl w:val="1"/>
          <w:numId w:val="54"/>
        </w:numPr>
      </w:pPr>
      <w:bookmarkStart w:id="144" w:name="_Toc137595509"/>
      <w:r>
        <w:t>Summary</w:t>
      </w:r>
      <w:bookmarkEnd w:id="144"/>
    </w:p>
    <w:p w14:paraId="533263A0" w14:textId="1CECEBD2" w:rsidR="00595B60" w:rsidRDefault="00595B60" w:rsidP="00595B60">
      <w:r w:rsidRPr="00EC6EEB">
        <w:t xml:space="preserve">This chapter has </w:t>
      </w:r>
      <w:r>
        <w:t>validated</w:t>
      </w:r>
      <w:r w:rsidRPr="00EC6EEB">
        <w:t xml:space="preserve"> the </w:t>
      </w:r>
      <w:r>
        <w:t>application</w:t>
      </w:r>
      <w:r w:rsidRPr="00EC6EEB">
        <w:t xml:space="preserve"> of the proposed ML-based causal inference framework to assess and quantify the</w:t>
      </w:r>
      <w:r w:rsidRPr="001765FF">
        <w:t xml:space="preserve"> </w:t>
      </w:r>
      <w:r w:rsidRPr="00595B60">
        <w:t>effect of occupant personal and behavioral factors on thermal sensation</w:t>
      </w:r>
      <w:r w:rsidRPr="00EC6EEB">
        <w:t xml:space="preserve">. </w:t>
      </w:r>
      <w:r w:rsidRPr="00595B60">
        <w:t>The derived causal inference results provide insights into the research questions posed in this chapter and highlight their significance in the pursuit of creating comfortable indoor environments</w:t>
      </w:r>
      <w:r w:rsidRPr="00EC6EEB">
        <w:t>.</w:t>
      </w:r>
    </w:p>
    <w:p w14:paraId="40A2FE74" w14:textId="77777777" w:rsidR="0036768D" w:rsidRDefault="0036768D" w:rsidP="00076963"/>
    <w:p w14:paraId="29AB7346" w14:textId="77777777" w:rsidR="00CF73F6" w:rsidRDefault="00CF73F6" w:rsidP="00076963"/>
    <w:p w14:paraId="4D3B8933" w14:textId="1BA0C90D" w:rsidR="00595B60" w:rsidRDefault="00595B60" w:rsidP="002F44C8">
      <w:pPr>
        <w:pStyle w:val="Heading3"/>
        <w:numPr>
          <w:ilvl w:val="2"/>
          <w:numId w:val="57"/>
        </w:numPr>
      </w:pPr>
      <w:bookmarkStart w:id="145" w:name="_Toc137595510"/>
      <w:r w:rsidRPr="00595B60">
        <w:lastRenderedPageBreak/>
        <w:t>Are there causal relationships between occupant personal and behavioral factors and thermal sensation?</w:t>
      </w:r>
      <w:bookmarkEnd w:id="145"/>
    </w:p>
    <w:p w14:paraId="0A35A2F0" w14:textId="620A443B" w:rsidR="0036768D" w:rsidRDefault="00F43568" w:rsidP="00076963">
      <w:r>
        <w:t>T</w:t>
      </w:r>
      <w:r w:rsidRPr="00F43568">
        <w:t>he findings affirmatively indicate the existence of such relationships. The proposed causal inference analysis mechanism employed in this dissertation has been effective in discerning and quantifying the causal effects of various occupant personal and behavioral factors on thermal sensation. Notably, this analytical mechanism has been crafted to incorporate a broad spectrum of potentially influential factors, offering a holistic perspective. The identified causal effects not only consider personal and behavioral aspects of occupants but also adequately take into account the overarching environmental variables and building characteristics. This comprehensive approach aids in a more nuanced understanding of the intricate web of factors influencing thermal sensation, thereby enhancing the scope and depth of the insights drawn from this research.</w:t>
      </w:r>
    </w:p>
    <w:p w14:paraId="38658596" w14:textId="77777777" w:rsidR="00F43568" w:rsidRDefault="00F43568" w:rsidP="00076963"/>
    <w:p w14:paraId="60BC485D" w14:textId="77777777" w:rsidR="00F43568" w:rsidRDefault="00F43568" w:rsidP="002F44C8">
      <w:pPr>
        <w:pStyle w:val="Heading3"/>
        <w:numPr>
          <w:ilvl w:val="2"/>
          <w:numId w:val="57"/>
        </w:numPr>
      </w:pPr>
      <w:bookmarkStart w:id="146" w:name="_Toc137595511"/>
      <w:r w:rsidRPr="00F43568">
        <w:t>If such relationships exist, can these identified personal and behavioral factors be quantified?</w:t>
      </w:r>
      <w:bookmarkEnd w:id="146"/>
    </w:p>
    <w:p w14:paraId="6E548D71" w14:textId="4998AAAD" w:rsidR="00F43568" w:rsidRDefault="00F43568" w:rsidP="00F43568">
      <w:r w:rsidRPr="00F43568">
        <w:t xml:space="preserve">In the ambit of this dissertation, quantifiable causal effects of personal and behavioral factors on thermal sensation have been discerned. Personal attributes such as age appeared to exert no appreciable influence on thermal sensation. However, a subtle but distinct variation in thermal sensation between males and females was observed, with females experiencing a warmer sensation by a factor of 0.031. This </w:t>
      </w:r>
      <w:r>
        <w:t>sex</w:t>
      </w:r>
      <w:r w:rsidRPr="00F43568">
        <w:t>-specific variation in thermal sensation was particularly pronounced in the age brackets of 26-35 and 56-65, where females reported a warmer thermal sensation by 0.066 and 0.253, respectively. Moreover, when considering BMI groups, an interesting divergence was revealed between the overweight and obes</w:t>
      </w:r>
      <w:r w:rsidR="005516F8">
        <w:t>e</w:t>
      </w:r>
      <w:r w:rsidRPr="00F43568">
        <w:t xml:space="preserve"> categories, with a differential of 0.205 in thermal sensation. </w:t>
      </w:r>
    </w:p>
    <w:p w14:paraId="246DC8A3" w14:textId="77777777" w:rsidR="00F43568" w:rsidRDefault="00F43568" w:rsidP="00F43568"/>
    <w:p w14:paraId="78AC8196" w14:textId="3D44F4F7" w:rsidR="00F43568" w:rsidRDefault="00F43568" w:rsidP="00F43568">
      <w:r w:rsidRPr="00F43568">
        <w:t xml:space="preserve">Shifting focus to occupant behavior, the study quantified the impact of manipulating windows and doors on thermal sensation. The act of opening windows and doors corresponded to </w:t>
      </w:r>
      <w:r>
        <w:t>a</w:t>
      </w:r>
      <w:r w:rsidRPr="00F43568">
        <w:t xml:space="preserve"> </w:t>
      </w:r>
      <w:r>
        <w:t>change</w:t>
      </w:r>
      <w:r w:rsidRPr="00F43568">
        <w:t xml:space="preserve"> in thermal sensation by 0.078 and -0.187, respectively</w:t>
      </w:r>
      <w:r>
        <w:t xml:space="preserve">. </w:t>
      </w:r>
      <w:r w:rsidR="0055454C" w:rsidRPr="0055454C">
        <w:t>Moreover, the thermal sensation that motivates occupants to use heaters has been quantified, revealing that the usage of heaters is influenced by a decrease in thermal sensation of 0.479</w:t>
      </w:r>
      <w:r w:rsidRPr="00F43568">
        <w:t xml:space="preserve">. These nuanced insights underline the </w:t>
      </w:r>
      <w:r w:rsidRPr="00F43568">
        <w:lastRenderedPageBreak/>
        <w:t>intricate interplay between personal characteristics, behavioral factors, and thermal sensation, illuminating avenues for tailoring thermal comfort strategies to individual needs and preferences.</w:t>
      </w:r>
    </w:p>
    <w:p w14:paraId="5214BD42" w14:textId="77777777" w:rsidR="00F43568" w:rsidRPr="00F43568" w:rsidRDefault="00F43568" w:rsidP="00F43568"/>
    <w:p w14:paraId="432605AA" w14:textId="77777777" w:rsidR="0055454C" w:rsidRPr="0055454C" w:rsidRDefault="0055454C" w:rsidP="002F44C8">
      <w:pPr>
        <w:pStyle w:val="Heading3"/>
        <w:numPr>
          <w:ilvl w:val="2"/>
          <w:numId w:val="57"/>
        </w:numPr>
      </w:pPr>
      <w:bookmarkStart w:id="147" w:name="_Toc137595512"/>
      <w:r w:rsidRPr="0055454C">
        <w:t>How can these identified causal factors be utilized in the development of adaptive comfort models?</w:t>
      </w:r>
      <w:bookmarkEnd w:id="147"/>
    </w:p>
    <w:p w14:paraId="4588AD8C" w14:textId="258D6A0A" w:rsidR="0055454C" w:rsidRPr="0055454C" w:rsidRDefault="0055454C" w:rsidP="0055454C">
      <w:r w:rsidRPr="0055454C">
        <w:t>As gleaned from this study, integrating environmental control variables such as doors, blinds, windows, fans, and heaters that notably shape occupant behavior into building design and management systems could prove beneficial. Such incorporation would likely augment the degree of perceived control over the environmental conditions, consequently enhancing thermal sensation and overall occupant comfort.</w:t>
      </w:r>
    </w:p>
    <w:p w14:paraId="43CADBC3" w14:textId="77777777" w:rsidR="0055454C" w:rsidRPr="0055454C" w:rsidRDefault="0055454C" w:rsidP="0055454C"/>
    <w:p w14:paraId="2776AF33" w14:textId="77777777" w:rsidR="0055454C" w:rsidRDefault="0055454C" w:rsidP="0055454C">
      <w:r w:rsidRPr="0055454C">
        <w:t>Furthermore, in the conceptualization and implementation of adaptive comfort models, it is prudent to consider occupant personal factors like age and sex. In settings like offices, senior homes, and schools where the occupant demographic predominantly pertains to specific age groups, age is shown to be a salient factor influencing thermal sensation, as evidenced by the causal inference findings. Therefore, age-focused thermal comfort strategies could significantly enhance the lived experiences of occupants in these environments.</w:t>
      </w:r>
    </w:p>
    <w:p w14:paraId="0438434C" w14:textId="77777777" w:rsidR="0055454C" w:rsidRPr="0055454C" w:rsidRDefault="0055454C" w:rsidP="0055454C"/>
    <w:p w14:paraId="0F2BFB1E" w14:textId="77777777" w:rsidR="0055454C" w:rsidRPr="0055454C" w:rsidRDefault="0055454C" w:rsidP="0055454C">
      <w:r w:rsidRPr="0055454C">
        <w:t>For a more nuanced and personalized approach to comfort modeling in spaces particularly designed for a specific gender, the deployment of blinds/curtains could play a pivotal role. The causal inference outcomes highlight distinct gender-based discrepancies in the way thermal sensation is influenced by the use of blinds or curtains. Hence, cognizance of these gender-specific thermal comfort dynamics could guide the design of more inclusive and effective thermal comfort strategies.</w:t>
      </w:r>
    </w:p>
    <w:p w14:paraId="66366229" w14:textId="77777777" w:rsidR="0055454C" w:rsidRPr="0055454C" w:rsidRDefault="0055454C" w:rsidP="00076963"/>
    <w:p w14:paraId="2D567B7F" w14:textId="77777777" w:rsidR="0036768D" w:rsidRDefault="0036768D" w:rsidP="00076963"/>
    <w:p w14:paraId="37CC52CE" w14:textId="349179FC" w:rsidR="0055454C" w:rsidRPr="00076963" w:rsidRDefault="0055454C" w:rsidP="0055454C">
      <w:pPr>
        <w:widowControl/>
        <w:wordWrap/>
        <w:autoSpaceDE/>
        <w:autoSpaceDN/>
        <w:spacing w:line="240" w:lineRule="auto"/>
        <w:jc w:val="left"/>
      </w:pPr>
      <w:r>
        <w:br w:type="page"/>
      </w:r>
    </w:p>
    <w:p w14:paraId="0C8C360F" w14:textId="29AAAB26" w:rsidR="002108A0" w:rsidRDefault="002108A0" w:rsidP="002F44C8">
      <w:pPr>
        <w:pStyle w:val="Heading1"/>
        <w:numPr>
          <w:ilvl w:val="0"/>
          <w:numId w:val="1"/>
        </w:numPr>
      </w:pPr>
      <w:bookmarkStart w:id="148" w:name="_Toc137595513"/>
      <w:r w:rsidRPr="002108A0">
        <w:lastRenderedPageBreak/>
        <w:t>Conclusion</w:t>
      </w:r>
      <w:r w:rsidR="0036768D">
        <w:t>s</w:t>
      </w:r>
      <w:bookmarkEnd w:id="148"/>
    </w:p>
    <w:p w14:paraId="2D3BEC2E" w14:textId="4B500AB6" w:rsidR="00FE004D" w:rsidRDefault="0054468A" w:rsidP="0054468A">
      <w:r w:rsidRPr="0054468A">
        <w:t xml:space="preserve">This dissertation introduces a novel approach to applying causal inference analysis in the context of the built environment for sustainable energy reduction and thermal comfort </w:t>
      </w:r>
      <w:r w:rsidR="00962A8C" w:rsidRPr="0054468A">
        <w:t>solutions. The</w:t>
      </w:r>
      <w:r w:rsidRPr="0054468A">
        <w:t xml:space="preserve"> proposed approach emphasizes the utilization of the Double Machine Learning algorithm to effectively identify and quantify the causal effect of variables amidst observed and high-dimensional data, thus countering the selection bias faced by conventional models. Moreover, this approach employs directed acyclic graphs to integrate domain knowledge into the causal inference analysis.</w:t>
      </w:r>
      <w:r w:rsidR="00FE004D">
        <w:t xml:space="preserve"> </w:t>
      </w:r>
      <w:r w:rsidRPr="0054468A">
        <w:t xml:space="preserve">The robustness of the proposed approach is validated by its application to three distinct datasets (RECS 2018, </w:t>
      </w:r>
      <w:r w:rsidR="00FE004D">
        <w:t>K</w:t>
      </w:r>
      <w:r w:rsidRPr="0054468A">
        <w:t xml:space="preserve">HEPS 2018 </w:t>
      </w:r>
      <w:r w:rsidR="00962A8C">
        <w:t>and</w:t>
      </w:r>
      <w:r w:rsidRPr="0054468A">
        <w:t xml:space="preserve"> 2019, and ASHRAE </w:t>
      </w:r>
      <w:r w:rsidR="00A4238E">
        <w:t>database</w:t>
      </w:r>
      <w:r w:rsidRPr="0054468A">
        <w:t xml:space="preserve"> II). </w:t>
      </w:r>
    </w:p>
    <w:p w14:paraId="321E23AD" w14:textId="77777777" w:rsidR="00FE004D" w:rsidRDefault="00FE004D" w:rsidP="0054468A"/>
    <w:p w14:paraId="6C0267B3" w14:textId="62A530DD" w:rsidR="00A4238E" w:rsidRPr="00C57A93" w:rsidRDefault="00A4238E" w:rsidP="002F44C8">
      <w:pPr>
        <w:pStyle w:val="Heading2"/>
        <w:numPr>
          <w:ilvl w:val="1"/>
          <w:numId w:val="58"/>
        </w:numPr>
      </w:pPr>
      <w:bookmarkStart w:id="149" w:name="_Toc137595514"/>
      <w:r w:rsidRPr="00A4238E">
        <w:t>Evaluating energy policies and occupant behavior impacts on cooling energy consumption</w:t>
      </w:r>
      <w:bookmarkEnd w:id="149"/>
    </w:p>
    <w:p w14:paraId="1D7EDCFE" w14:textId="2CF1F4C9" w:rsidR="00FE004D" w:rsidRDefault="00BA288D" w:rsidP="0054468A">
      <w:r w:rsidRPr="00BA288D">
        <w:t>The proposed causal inference methodology was first applied to the RECS 2018 data, revealing the causal effects of energy-saving policies and occupant behavior on cooling EUI. The results demonstrated that the energy audit policy was somewhat effective; buildings that underwent the audit did not experience an increase in EUI due to smart meter usage. In contrast, an increase was observed in buildings that did not undergo the audit. Additionally, audited buildings that had access to interval meter data experienced a reduction in EUI, whereas non-audited buildings showed no such effect. The research also found that building insulation codes and Energy Star</w:t>
      </w:r>
      <w:r w:rsidR="00F85FB8">
        <w:t xml:space="preserve"> </w:t>
      </w:r>
      <w:r w:rsidR="00F85FB8">
        <w:rPr>
          <w:noProof/>
        </w:rPr>
        <w:t>qualified</w:t>
      </w:r>
      <w:r w:rsidRPr="00BA288D">
        <w:t xml:space="preserve"> windows were effective in reducing EUI. With regard to occupant behavior, the most energy-efficient practice was turning the AC on and off according to need, whereas maintaining a constant temperature most of the time resulted in an increased EUI. Based on these findings</w:t>
      </w:r>
      <w:r>
        <w:t>, this dissertation proposed three</w:t>
      </w:r>
      <w:r w:rsidRPr="00BA288D">
        <w:t xml:space="preserve"> policy recommendations </w:t>
      </w:r>
      <w:r>
        <w:t>that could</w:t>
      </w:r>
      <w:r w:rsidRPr="00BA288D">
        <w:t xml:space="preserve"> contribute to significant energy savings and promote sustainability. The first approach involves mandating the use of Energy Star </w:t>
      </w:r>
      <w:r w:rsidR="00F85FB8">
        <w:rPr>
          <w:noProof/>
        </w:rPr>
        <w:t xml:space="preserve">qualified </w:t>
      </w:r>
      <w:r w:rsidRPr="00BA288D">
        <w:t>windows with government assistance, reducing EUI in both new and existing buildings. The second recommendation suggests government support for landlords to incorporate energy-efficient features, providing tenants with affordable options. The third approach emphasizes educating occupants on optimal AC usage</w:t>
      </w:r>
      <w:r w:rsidR="00962A8C">
        <w:t xml:space="preserve"> and </w:t>
      </w:r>
      <w:r w:rsidRPr="00BA288D">
        <w:t xml:space="preserve">encouraging energy-efficient habits such as turning the AC on as needed or using programmable thermostats. These policy </w:t>
      </w:r>
      <w:r w:rsidRPr="00BA288D">
        <w:lastRenderedPageBreak/>
        <w:t>measures aim to enhance energy-saving strategies and advance sustainability efforts.</w:t>
      </w:r>
    </w:p>
    <w:p w14:paraId="2E466583" w14:textId="77777777" w:rsidR="0054462D" w:rsidRDefault="0054462D" w:rsidP="0054468A"/>
    <w:p w14:paraId="70DCEB50" w14:textId="5EBAA633" w:rsidR="0054462D" w:rsidRDefault="00A4238E" w:rsidP="002F44C8">
      <w:pPr>
        <w:pStyle w:val="Heading2"/>
        <w:numPr>
          <w:ilvl w:val="1"/>
          <w:numId w:val="58"/>
        </w:numPr>
      </w:pPr>
      <w:bookmarkStart w:id="150" w:name="_Toc137595515"/>
      <w:r w:rsidRPr="00A4238E">
        <w:t>The role of socio-economic factors and heating equipment selection in energy consumption</w:t>
      </w:r>
      <w:bookmarkEnd w:id="150"/>
    </w:p>
    <w:p w14:paraId="225F82DE" w14:textId="4AE3DBBD" w:rsidR="0026074F" w:rsidRDefault="00DF7254" w:rsidP="0026074F">
      <w:r w:rsidRPr="00DF7254">
        <w:t>The proposed causal inference methodology was</w:t>
      </w:r>
      <w:r>
        <w:t xml:space="preserve"> secondly</w:t>
      </w:r>
      <w:r w:rsidRPr="00DF7254">
        <w:t xml:space="preserve"> applied to the KHEPS 2018-2019 data to assess the impact of socio-economic factors and heating equipment selection on heating EUI. The analysis revealed causal relationships between occupant socio-economic characteristics and heating EUI. Specifically, characteristics such as higher education levels and higher average monthly incomes were associated with reduced EUI, while occupant age showed an increase in EUI. Additionally, households with primary income sources not derived from occupation demonstrated higher EUI, emphasizing the significance of socio-economic considerations in understanding and managing building energy consumption. Regarding heating equipment selection, using individual heating with briquette boilers or electric blankets generally led to increased EUI, while gas or kerosene boilers had the potential to reduce EUI.</w:t>
      </w:r>
      <w:r>
        <w:t xml:space="preserve"> </w:t>
      </w:r>
      <w:r w:rsidRPr="00DF7254">
        <w:t xml:space="preserve">These findings emphasize the need for the government to integrate occupant socio-economic characteristics into </w:t>
      </w:r>
      <w:r>
        <w:t>energy-saving</w:t>
      </w:r>
      <w:r w:rsidRPr="00DF7254">
        <w:t xml:space="preserve"> policies. While existing policies primarily focus on building characteristics, incorporating socio-economic factors such as age, education level, and average monthly income shows promise in reducing EUI.</w:t>
      </w:r>
      <w:r>
        <w:t xml:space="preserve"> </w:t>
      </w:r>
      <w:r w:rsidRPr="00DF7254">
        <w:t>Additionally, targeted awareness campaigns are crucial, particularly for households with alternative income sources, to promote energy-efficient equipment choices and foster sustainable energy consumption patterns.</w:t>
      </w:r>
    </w:p>
    <w:p w14:paraId="015B01DB" w14:textId="77777777" w:rsidR="00DF7254" w:rsidRDefault="00DF7254" w:rsidP="0026074F"/>
    <w:p w14:paraId="7F58B20E" w14:textId="77777777" w:rsidR="00A4238E" w:rsidRDefault="00A4238E" w:rsidP="002F44C8">
      <w:pPr>
        <w:pStyle w:val="Heading2"/>
        <w:numPr>
          <w:ilvl w:val="1"/>
          <w:numId w:val="58"/>
        </w:numPr>
      </w:pPr>
      <w:bookmarkStart w:id="151" w:name="_Toc137595516"/>
      <w:r w:rsidRPr="00A4238E">
        <w:t>The role of socio-economic factors and heating equipment selection in energy consumption</w:t>
      </w:r>
      <w:bookmarkEnd w:id="151"/>
    </w:p>
    <w:p w14:paraId="4419E513" w14:textId="4945A606" w:rsidR="0026074F" w:rsidRDefault="00A4238E" w:rsidP="0054468A">
      <w:r w:rsidRPr="00A4238E">
        <w:t>Finally, the proposed causal inference analysis approach was applied to the ASHRAE thermal comfort database II to investigate the impact of occupants' personal and behavioral factors on thermal sensation. Personal attributes, such as age, did not appear to significantly influence thermal sensation. However, a subtle yet distinct variation in thermal sensation was observed between males and females, with females experiencing a warmer sensation. This sex-specific difference in thermal sensation was particularly notable within the age brackets of 26-35 and 56-</w:t>
      </w:r>
      <w:r w:rsidRPr="00A4238E">
        <w:lastRenderedPageBreak/>
        <w:t>65. Additionally, when considering BMI groups, occupants in the obes</w:t>
      </w:r>
      <w:r w:rsidR="005516F8">
        <w:t>e</w:t>
      </w:r>
      <w:r w:rsidRPr="00A4238E">
        <w:t xml:space="preserve"> category reported feeling warmer compared to those in the overweight category. In terms of occupant behavior, opening windows was associated with a cooler thermal sensation, while opening doors was linked to a warmer sensation, highlighting the need for fresh air and a cooler environment, respectively. The thermal sensation related to the </w:t>
      </w:r>
      <w:r w:rsidR="00962A8C">
        <w:t>use</w:t>
      </w:r>
      <w:r w:rsidRPr="00A4238E">
        <w:t xml:space="preserve"> of heaters was also quantified.</w:t>
      </w:r>
      <w:r>
        <w:t xml:space="preserve"> This dissertation revealed that i</w:t>
      </w:r>
      <w:r w:rsidRPr="00A4238E">
        <w:t xml:space="preserve">ntegrating environmental control variables such as doors, blinds, windows, fans, and heaters into building design and management systems can enhance occupant comfort by increasing perceived control over environmental conditions. Consideration of occupant personal factors, particularly age and sex, is crucial in the conceptualization and implementation of adaptive comfort models. Age-focused thermal comfort strategies can improve the experiences of occupants in settings like offices, senior homes, and schools with specific age demographics. </w:t>
      </w:r>
      <w:r>
        <w:t>Sex</w:t>
      </w:r>
      <w:r w:rsidRPr="00A4238E">
        <w:t>-specific thermal comfort dynamics, influenced by the use of blinds/curtains, should be acknowledged for a more nuanced and personalized approach to comfort modeling in gender-specific spaces.</w:t>
      </w:r>
    </w:p>
    <w:p w14:paraId="55126F2D" w14:textId="3F400603" w:rsidR="009E797E" w:rsidRDefault="009E797E" w:rsidP="0054468A"/>
    <w:p w14:paraId="25E180F3" w14:textId="5F60C5D9" w:rsidR="009E797E" w:rsidRDefault="009E797E" w:rsidP="009E797E">
      <w:pPr>
        <w:pStyle w:val="Heading2"/>
        <w:numPr>
          <w:ilvl w:val="1"/>
          <w:numId w:val="58"/>
        </w:numPr>
      </w:pPr>
      <w:bookmarkStart w:id="152" w:name="_Toc137595517"/>
      <w:r>
        <w:t>Deductions from the three analyses</w:t>
      </w:r>
      <w:bookmarkEnd w:id="152"/>
    </w:p>
    <w:p w14:paraId="6CC83FA3" w14:textId="1E7EA532" w:rsidR="009E797E" w:rsidRPr="009E797E" w:rsidRDefault="0089756F" w:rsidP="009E797E">
      <w:r w:rsidRPr="0089756F">
        <w:t xml:space="preserve">Occupant personal and behavioral factors played key roles in cooling, heating, and thermal sensation across all three analyses. In particular, equipment usage behavior, such as turning equipment on and off as needed, was found to reduce cooling EUI in the RECS data and has </w:t>
      </w:r>
      <w:r w:rsidR="00441D79">
        <w:t xml:space="preserve">the </w:t>
      </w:r>
      <w:r w:rsidRPr="0089756F">
        <w:t>potential to reduce EUI in South Korea. Regarding building characteristics, analysis of KHEPS data showed that an increased number of windows reduced EUI in contrast to an increased number of external walls, indicating the beneficial thermal resistance of windows. Therefore, adopting Energy Star</w:t>
      </w:r>
      <w:r w:rsidR="00F85FB8">
        <w:t xml:space="preserve"> </w:t>
      </w:r>
      <w:r w:rsidR="00F85FB8">
        <w:rPr>
          <w:noProof/>
        </w:rPr>
        <w:t>qualified</w:t>
      </w:r>
      <w:r w:rsidRPr="0089756F">
        <w:t xml:space="preserve"> windows, as in the RECS analysis, could further help reduce EUI. In terms of thermal comfort, windows still appeared to be a key parameter in achieving the desired thermal sensation while at the same time increasing the degree of perceived control. It can be deduced that using Energy Star </w:t>
      </w:r>
      <w:r w:rsidR="00F85FB8">
        <w:rPr>
          <w:noProof/>
        </w:rPr>
        <w:t xml:space="preserve">qualified </w:t>
      </w:r>
      <w:r w:rsidRPr="0089756F">
        <w:t>windows, managing cooling or heating equipment effectively, and maximizing natural ventilation can serve as a sustainable approach to reduc</w:t>
      </w:r>
      <w:r w:rsidR="00441D79">
        <w:t>ing</w:t>
      </w:r>
      <w:r w:rsidRPr="0089756F">
        <w:t xml:space="preserve"> EUI while maintaining thermal comfort</w:t>
      </w:r>
      <w:r>
        <w:t>.</w:t>
      </w:r>
    </w:p>
    <w:p w14:paraId="2C0B93FF" w14:textId="77777777" w:rsidR="00A4238E" w:rsidRDefault="00A4238E" w:rsidP="0054468A"/>
    <w:p w14:paraId="7DE1F529" w14:textId="77777777" w:rsidR="00441D79" w:rsidRDefault="00441D79" w:rsidP="0054468A"/>
    <w:p w14:paraId="7557689B" w14:textId="7FE231B1" w:rsidR="00A4238E" w:rsidRDefault="00A4238E" w:rsidP="002F44C8">
      <w:pPr>
        <w:pStyle w:val="Heading2"/>
        <w:numPr>
          <w:ilvl w:val="1"/>
          <w:numId w:val="58"/>
        </w:numPr>
      </w:pPr>
      <w:bookmarkStart w:id="153" w:name="_Toc137595518"/>
      <w:r w:rsidRPr="00A4238E">
        <w:lastRenderedPageBreak/>
        <w:t xml:space="preserve">The </w:t>
      </w:r>
      <w:r w:rsidR="00F97102">
        <w:t>i</w:t>
      </w:r>
      <w:r w:rsidR="00F97102" w:rsidRPr="00F97102">
        <w:t xml:space="preserve">mplications of </w:t>
      </w:r>
      <w:r w:rsidR="00F97102">
        <w:t>this d</w:t>
      </w:r>
      <w:r w:rsidR="00F97102" w:rsidRPr="00F97102">
        <w:t xml:space="preserve">issertation </w:t>
      </w:r>
      <w:r w:rsidR="00F97102">
        <w:t>f</w:t>
      </w:r>
      <w:r w:rsidR="00F97102" w:rsidRPr="00F97102">
        <w:t xml:space="preserve">indings for the </w:t>
      </w:r>
      <w:r w:rsidR="00F97102">
        <w:t>d</w:t>
      </w:r>
      <w:r w:rsidR="00F97102" w:rsidRPr="00F97102">
        <w:t xml:space="preserve">evelopment of </w:t>
      </w:r>
      <w:r w:rsidR="00F97102">
        <w:t>r</w:t>
      </w:r>
      <w:r w:rsidR="00F97102" w:rsidRPr="00F97102">
        <w:t xml:space="preserve">eliable </w:t>
      </w:r>
      <w:r w:rsidR="00F97102">
        <w:t>e</w:t>
      </w:r>
      <w:r w:rsidR="00F97102" w:rsidRPr="00F97102">
        <w:t xml:space="preserve">nergy and </w:t>
      </w:r>
      <w:r w:rsidR="00F97102">
        <w:t>t</w:t>
      </w:r>
      <w:r w:rsidR="00F97102" w:rsidRPr="00F97102">
        <w:t xml:space="preserve">hermal </w:t>
      </w:r>
      <w:r w:rsidR="00F97102">
        <w:t>c</w:t>
      </w:r>
      <w:r w:rsidR="00F97102" w:rsidRPr="00F97102">
        <w:t xml:space="preserve">omfort </w:t>
      </w:r>
      <w:r w:rsidR="00F97102">
        <w:t>p</w:t>
      </w:r>
      <w:r w:rsidR="00F97102" w:rsidRPr="00F97102">
        <w:t xml:space="preserve">rediction </w:t>
      </w:r>
      <w:r w:rsidR="00F97102">
        <w:t>m</w:t>
      </w:r>
      <w:r w:rsidR="00F97102" w:rsidRPr="00F97102">
        <w:t xml:space="preserve">odels and </w:t>
      </w:r>
      <w:r w:rsidR="00F97102">
        <w:t>c</w:t>
      </w:r>
      <w:r w:rsidR="00F97102" w:rsidRPr="00F97102">
        <w:t>ontrols</w:t>
      </w:r>
      <w:bookmarkEnd w:id="153"/>
    </w:p>
    <w:p w14:paraId="31830047" w14:textId="3F2734B4" w:rsidR="00A21F30" w:rsidRPr="00E40BD5" w:rsidRDefault="00E40BD5" w:rsidP="00A21F30">
      <w:r>
        <w:t>Overall,</w:t>
      </w:r>
      <w:r w:rsidR="00A21F30">
        <w:t xml:space="preserve"> the proposed causal inference approach has large implications in the assessment and selection of </w:t>
      </w:r>
      <w:r w:rsidR="00A21F30" w:rsidRPr="00E40BD5">
        <w:t xml:space="preserve">variables for building energy and thermal comfort prediction and </w:t>
      </w:r>
      <w:r w:rsidR="00A21F30">
        <w:t>designs</w:t>
      </w:r>
      <w:r w:rsidR="00A21F30" w:rsidRPr="00E40BD5">
        <w:t xml:space="preserve">. By utilizing </w:t>
      </w:r>
      <w:r w:rsidR="00A21F30">
        <w:t xml:space="preserve">the proposed </w:t>
      </w:r>
      <w:r w:rsidR="00A21F30" w:rsidRPr="00E40BD5">
        <w:t>causal inference method, researchers can</w:t>
      </w:r>
      <w:r w:rsidR="00A21F30" w:rsidRPr="00A21F30">
        <w:t xml:space="preserve"> discern and measure </w:t>
      </w:r>
      <w:r w:rsidR="00A21F30" w:rsidRPr="00E40BD5">
        <w:t xml:space="preserve">the causal relationships between various factors and energy consumption or thermal comfort outcomes. </w:t>
      </w:r>
      <w:r w:rsidR="00A21F30" w:rsidRPr="00A21F30">
        <w:t>This provides a more detailed comprehension of which variables truly have an impact on energy usage and thermal comfort, thereby avoiding misleading correlations or extraneous variables.</w:t>
      </w:r>
      <w:r w:rsidR="00A21F30" w:rsidRPr="00E40BD5">
        <w:t xml:space="preserve"> </w:t>
      </w:r>
      <w:r w:rsidR="00A21F30" w:rsidRPr="00A21F30">
        <w:t xml:space="preserve">Hence, the insights derived from causal inference analysis can steer the choice of crucial variables to be incorporated in </w:t>
      </w:r>
      <w:r w:rsidR="00A21F30">
        <w:t>predictive</w:t>
      </w:r>
      <w:r w:rsidR="00A21F30" w:rsidRPr="00A21F30">
        <w:t xml:space="preserve"> models and optimization plans, ensuring that attention is paid to factors with genuine causal effects</w:t>
      </w:r>
      <w:r w:rsidR="00A21F30" w:rsidRPr="00E40BD5">
        <w:t xml:space="preserve">. </w:t>
      </w:r>
      <w:r w:rsidR="00A21F30" w:rsidRPr="00A21F30">
        <w:t>This method heightens the accuracy and dependability of predictions related to energy usage and thermal comfort in buildings, leading to improved optimization methods, and ultimately support</w:t>
      </w:r>
      <w:r w:rsidR="00441D79">
        <w:t>ing</w:t>
      </w:r>
      <w:r w:rsidR="00A21F30" w:rsidRPr="00A21F30">
        <w:t xml:space="preserve"> the creation of sustainable and comfortable built environments. Incorporating these findings into policymaking, design choices, and technological developments allows stakeholders to collaboratively establish buildings that proficiently harmonize energy efficiency, comfort, and functionality.</w:t>
      </w:r>
    </w:p>
    <w:p w14:paraId="74C41D18" w14:textId="77777777" w:rsidR="00D9483B" w:rsidRPr="00E4732E" w:rsidRDefault="00D9483B" w:rsidP="003B099F">
      <w:pPr>
        <w:widowControl/>
        <w:wordWrap/>
        <w:autoSpaceDE/>
        <w:adjustRightInd w:val="0"/>
        <w:snapToGrid w:val="0"/>
      </w:pPr>
    </w:p>
    <w:p w14:paraId="3187F74A" w14:textId="77777777" w:rsidR="00D9483B" w:rsidRPr="00E4732E" w:rsidRDefault="006E5928" w:rsidP="0054468A">
      <w:pPr>
        <w:pStyle w:val="Heading1"/>
      </w:pPr>
      <w:r w:rsidRPr="00E4732E">
        <w:br w:type="page"/>
      </w:r>
      <w:bookmarkStart w:id="154" w:name="_Toc137595519"/>
      <w:r w:rsidRPr="00E4732E">
        <w:lastRenderedPageBreak/>
        <w:t>References</w:t>
      </w:r>
      <w:bookmarkEnd w:id="154"/>
    </w:p>
    <w:p w14:paraId="1248AAA3" w14:textId="77777777" w:rsidR="00FE004D" w:rsidRPr="00FE004D" w:rsidRDefault="00FE004D" w:rsidP="00FE004D">
      <w:pPr>
        <w:pStyle w:val="Bibliography"/>
        <w:spacing w:line="276" w:lineRule="auto"/>
        <w:rPr>
          <w:lang w:val="en-GB"/>
        </w:rPr>
      </w:pPr>
      <w:r>
        <w:fldChar w:fldCharType="begin"/>
      </w:r>
      <w:r>
        <w:instrText xml:space="preserve"> ADDIN ZOTERO_BIBL {"uncited":[],"omitted":[],"custom":[]} CSL_BIBLIOGRAPHY </w:instrText>
      </w:r>
      <w:r>
        <w:fldChar w:fldCharType="separate"/>
      </w:r>
      <w:r w:rsidRPr="00FE004D">
        <w:rPr>
          <w:lang w:val="en-GB"/>
        </w:rPr>
        <w:t xml:space="preserve">Aghniaey, S., &amp; Lawrence, T. M. (2018). The impact of increased cooling setpoint temperature during demand response events on occupant thermal comfort in commercial buildings: A review. </w:t>
      </w:r>
      <w:r w:rsidRPr="00FE004D">
        <w:rPr>
          <w:i/>
          <w:iCs/>
          <w:lang w:val="en-GB"/>
        </w:rPr>
        <w:t>Energy and Buildings</w:t>
      </w:r>
      <w:r w:rsidRPr="00FE004D">
        <w:rPr>
          <w:lang w:val="en-GB"/>
        </w:rPr>
        <w:t xml:space="preserve">, </w:t>
      </w:r>
      <w:r w:rsidRPr="00FE004D">
        <w:rPr>
          <w:i/>
          <w:iCs/>
          <w:lang w:val="en-GB"/>
        </w:rPr>
        <w:t>173</w:t>
      </w:r>
      <w:r w:rsidRPr="00FE004D">
        <w:rPr>
          <w:lang w:val="en-GB"/>
        </w:rPr>
        <w:t>, 19–27.</w:t>
      </w:r>
    </w:p>
    <w:p w14:paraId="08C6F4AE" w14:textId="77777777" w:rsidR="00FE004D" w:rsidRPr="00FE004D" w:rsidRDefault="00FE004D" w:rsidP="00FE004D">
      <w:pPr>
        <w:pStyle w:val="Bibliography"/>
        <w:spacing w:line="276" w:lineRule="auto"/>
        <w:rPr>
          <w:lang w:val="en-GB"/>
        </w:rPr>
      </w:pPr>
      <w:r w:rsidRPr="00FE004D">
        <w:rPr>
          <w:lang w:val="en-GB"/>
        </w:rPr>
        <w:t xml:space="preserve">Ananth, C. V., &amp; Schisterman, E. F. (2017). Confounding, causality, and confusion: The role of intermediate variables in interpreting observational studies in obstetrics. </w:t>
      </w:r>
      <w:r w:rsidRPr="00FE004D">
        <w:rPr>
          <w:i/>
          <w:iCs/>
          <w:lang w:val="en-GB"/>
        </w:rPr>
        <w:t>American Journal of Obstetrics and Gynecology</w:t>
      </w:r>
      <w:r w:rsidRPr="00FE004D">
        <w:rPr>
          <w:lang w:val="en-GB"/>
        </w:rPr>
        <w:t xml:space="preserve">, </w:t>
      </w:r>
      <w:r w:rsidRPr="00FE004D">
        <w:rPr>
          <w:i/>
          <w:iCs/>
          <w:lang w:val="en-GB"/>
        </w:rPr>
        <w:t>217</w:t>
      </w:r>
      <w:r w:rsidRPr="00FE004D">
        <w:rPr>
          <w:lang w:val="en-GB"/>
        </w:rPr>
        <w:t>(2), 167–175.</w:t>
      </w:r>
    </w:p>
    <w:p w14:paraId="53A569F0" w14:textId="77777777" w:rsidR="00FE004D" w:rsidRPr="00FE004D" w:rsidRDefault="00FE004D" w:rsidP="00FE004D">
      <w:pPr>
        <w:pStyle w:val="Bibliography"/>
        <w:spacing w:line="276" w:lineRule="auto"/>
        <w:rPr>
          <w:lang w:val="en-GB"/>
        </w:rPr>
      </w:pPr>
      <w:r w:rsidRPr="00FE004D">
        <w:rPr>
          <w:lang w:val="en-GB"/>
        </w:rPr>
        <w:t xml:space="preserve">Banerjee, A., Chitnis, U., Jadhav, S., Bhawalkar, J., &amp; Chaudhury, S. (2009). Hypothesis testing, type I and type II errors. </w:t>
      </w:r>
      <w:r w:rsidRPr="00FE004D">
        <w:rPr>
          <w:i/>
          <w:iCs/>
          <w:lang w:val="en-GB"/>
        </w:rPr>
        <w:t>Industrial Psychiatry Journal</w:t>
      </w:r>
      <w:r w:rsidRPr="00FE004D">
        <w:rPr>
          <w:lang w:val="en-GB"/>
        </w:rPr>
        <w:t xml:space="preserve">, </w:t>
      </w:r>
      <w:r w:rsidRPr="00FE004D">
        <w:rPr>
          <w:i/>
          <w:iCs/>
          <w:lang w:val="en-GB"/>
        </w:rPr>
        <w:t>18</w:t>
      </w:r>
      <w:r w:rsidRPr="00FE004D">
        <w:rPr>
          <w:lang w:val="en-GB"/>
        </w:rPr>
        <w:t>(2), 127.</w:t>
      </w:r>
    </w:p>
    <w:p w14:paraId="0BDDF4E8" w14:textId="77777777" w:rsidR="00FE004D" w:rsidRPr="00FE004D" w:rsidRDefault="00FE004D" w:rsidP="00FE004D">
      <w:pPr>
        <w:pStyle w:val="Bibliography"/>
        <w:spacing w:line="276" w:lineRule="auto"/>
        <w:rPr>
          <w:lang w:val="en-GB"/>
        </w:rPr>
      </w:pPr>
      <w:r w:rsidRPr="00FE004D">
        <w:rPr>
          <w:lang w:val="en-GB"/>
        </w:rPr>
        <w:t xml:space="preserve">Bareinboim, E., &amp; Pearl, J. (2016). Causal inference and the data-fusion problem. </w:t>
      </w:r>
      <w:r w:rsidRPr="00FE004D">
        <w:rPr>
          <w:i/>
          <w:iCs/>
          <w:lang w:val="en-GB"/>
        </w:rPr>
        <w:t>Proceedings of the National Academy of Sciences</w:t>
      </w:r>
      <w:r w:rsidRPr="00FE004D">
        <w:rPr>
          <w:lang w:val="en-GB"/>
        </w:rPr>
        <w:t xml:space="preserve">, </w:t>
      </w:r>
      <w:r w:rsidRPr="00FE004D">
        <w:rPr>
          <w:i/>
          <w:iCs/>
          <w:lang w:val="en-GB"/>
        </w:rPr>
        <w:t>113</w:t>
      </w:r>
      <w:r w:rsidRPr="00FE004D">
        <w:rPr>
          <w:lang w:val="en-GB"/>
        </w:rPr>
        <w:t>(27), 7345–7352.</w:t>
      </w:r>
    </w:p>
    <w:p w14:paraId="5D091E27" w14:textId="77777777" w:rsidR="00FE004D" w:rsidRPr="00FE004D" w:rsidRDefault="00FE004D" w:rsidP="00FE004D">
      <w:pPr>
        <w:pStyle w:val="Bibliography"/>
        <w:spacing w:line="276" w:lineRule="auto"/>
        <w:rPr>
          <w:lang w:val="en-GB"/>
        </w:rPr>
      </w:pPr>
      <w:r w:rsidRPr="00FE004D">
        <w:rPr>
          <w:lang w:val="en-GB"/>
        </w:rPr>
        <w:t xml:space="preserve">Battocchi, K., Dillon, E., Hei, M., Lewis, G., Oka, P., Oprescu, M., &amp; Syrgkanis, V. (2019). EconML: a Python package for ML-based heterogeneous treatment effects estimation. </w:t>
      </w:r>
      <w:r w:rsidRPr="00FE004D">
        <w:rPr>
          <w:i/>
          <w:iCs/>
          <w:lang w:val="en-GB"/>
        </w:rPr>
        <w:t>GitHub</w:t>
      </w:r>
      <w:r w:rsidRPr="00FE004D">
        <w:rPr>
          <w:lang w:val="en-GB"/>
        </w:rPr>
        <w:t>.</w:t>
      </w:r>
    </w:p>
    <w:p w14:paraId="41D6AF03" w14:textId="77777777" w:rsidR="00FE004D" w:rsidRPr="00FE004D" w:rsidRDefault="00FE004D" w:rsidP="00FE004D">
      <w:pPr>
        <w:pStyle w:val="Bibliography"/>
        <w:spacing w:line="276" w:lineRule="auto"/>
        <w:rPr>
          <w:lang w:val="en-GB"/>
        </w:rPr>
      </w:pPr>
      <w:r w:rsidRPr="00FE004D">
        <w:rPr>
          <w:lang w:val="en-GB"/>
        </w:rPr>
        <w:t xml:space="preserve">Chen, H., Harinen, T., Lee, J.-Y., Yung, M., &amp; Zhao, Z. (2020). Causalml: Python package for causal machine learning. </w:t>
      </w:r>
      <w:r w:rsidRPr="00FE004D">
        <w:rPr>
          <w:i/>
          <w:iCs/>
          <w:lang w:val="en-GB"/>
        </w:rPr>
        <w:t>ArXiv Preprint ArXiv:2002.11631</w:t>
      </w:r>
      <w:r w:rsidRPr="00FE004D">
        <w:rPr>
          <w:lang w:val="en-GB"/>
        </w:rPr>
        <w:t>.</w:t>
      </w:r>
    </w:p>
    <w:p w14:paraId="6404CEB2" w14:textId="77777777" w:rsidR="00FE004D" w:rsidRPr="00FE004D" w:rsidRDefault="00FE004D" w:rsidP="00FE004D">
      <w:pPr>
        <w:pStyle w:val="Bibliography"/>
        <w:spacing w:line="276" w:lineRule="auto"/>
        <w:rPr>
          <w:lang w:val="en-GB"/>
        </w:rPr>
      </w:pPr>
      <w:r w:rsidRPr="00FE004D">
        <w:rPr>
          <w:lang w:val="en-GB"/>
        </w:rPr>
        <w:t xml:space="preserve">Chen, T., &amp; Guestrin, C. (2016). XGBoost: A Scalable Tree Boosting System. </w:t>
      </w:r>
      <w:r w:rsidRPr="00FE004D">
        <w:rPr>
          <w:i/>
          <w:iCs/>
          <w:lang w:val="en-GB"/>
        </w:rPr>
        <w:t>Proceedings of the 22nd ACM SIGKDD International Conference on Knowledge Discovery and Data Mining</w:t>
      </w:r>
      <w:r w:rsidRPr="00FE004D">
        <w:rPr>
          <w:lang w:val="en-GB"/>
        </w:rPr>
        <w:t>, 785–794. https://doi.org/10.1145/2939672.2939785</w:t>
      </w:r>
    </w:p>
    <w:p w14:paraId="277A5CE1" w14:textId="77777777" w:rsidR="00FE004D" w:rsidRPr="00FE004D" w:rsidRDefault="00FE004D" w:rsidP="00FE004D">
      <w:pPr>
        <w:pStyle w:val="Bibliography"/>
        <w:spacing w:line="276" w:lineRule="auto"/>
        <w:rPr>
          <w:lang w:val="en-GB"/>
        </w:rPr>
      </w:pPr>
      <w:r w:rsidRPr="00FE004D">
        <w:rPr>
          <w:lang w:val="en-GB"/>
        </w:rPr>
        <w:t xml:space="preserve">Chernozhukov, V., Chetverikov, D., Demirer, M., Duflo, E., Hansen, C., Newey, W., &amp; Robins, J. (2018). </w:t>
      </w:r>
      <w:r w:rsidRPr="00FE004D">
        <w:rPr>
          <w:i/>
          <w:iCs/>
          <w:lang w:val="en-GB"/>
        </w:rPr>
        <w:t>Double/debiased machine learning for treatment and structural parameters</w:t>
      </w:r>
      <w:r w:rsidRPr="00FE004D">
        <w:rPr>
          <w:lang w:val="en-GB"/>
        </w:rPr>
        <w:t>.</w:t>
      </w:r>
    </w:p>
    <w:p w14:paraId="1C49F1E4" w14:textId="77777777" w:rsidR="00FE004D" w:rsidRPr="00FE004D" w:rsidRDefault="00FE004D" w:rsidP="00FE004D">
      <w:pPr>
        <w:pStyle w:val="Bibliography"/>
        <w:spacing w:line="276" w:lineRule="auto"/>
        <w:rPr>
          <w:lang w:val="en-GB"/>
        </w:rPr>
      </w:pPr>
      <w:r w:rsidRPr="00FE004D">
        <w:rPr>
          <w:lang w:val="en-GB"/>
        </w:rPr>
        <w:t xml:space="preserve">Dinga, R., Schmaal, L., Penninx, B. W., Veltman, D. J., &amp; Marquand, A. F. (2020). Controlling for effects of confounding variables on machine learning predictions. </w:t>
      </w:r>
      <w:r w:rsidRPr="00FE004D">
        <w:rPr>
          <w:i/>
          <w:iCs/>
          <w:lang w:val="en-GB"/>
        </w:rPr>
        <w:t>BioRxiv</w:t>
      </w:r>
      <w:r w:rsidRPr="00FE004D">
        <w:rPr>
          <w:lang w:val="en-GB"/>
        </w:rPr>
        <w:t>, 2020–08.</w:t>
      </w:r>
    </w:p>
    <w:p w14:paraId="5BD17C9C" w14:textId="77777777" w:rsidR="00FE004D" w:rsidRPr="00FE004D" w:rsidRDefault="00FE004D" w:rsidP="00FE004D">
      <w:pPr>
        <w:pStyle w:val="Bibliography"/>
        <w:spacing w:line="276" w:lineRule="auto"/>
        <w:rPr>
          <w:lang w:val="en-GB"/>
        </w:rPr>
      </w:pPr>
      <w:r w:rsidRPr="00FE004D">
        <w:rPr>
          <w:lang w:val="en-GB"/>
        </w:rPr>
        <w:t xml:space="preserve">Elwert, F. (2013). Graphical causal models. </w:t>
      </w:r>
      <w:r w:rsidRPr="00FE004D">
        <w:rPr>
          <w:i/>
          <w:iCs/>
          <w:lang w:val="en-GB"/>
        </w:rPr>
        <w:t>Handbook of Causal Analysis for Social Research</w:t>
      </w:r>
      <w:r w:rsidRPr="00FE004D">
        <w:rPr>
          <w:lang w:val="en-GB"/>
        </w:rPr>
        <w:t>, 245–273.</w:t>
      </w:r>
    </w:p>
    <w:p w14:paraId="0EA66323" w14:textId="77777777" w:rsidR="00FE004D" w:rsidRPr="00FE004D" w:rsidRDefault="00FE004D" w:rsidP="00FE004D">
      <w:pPr>
        <w:pStyle w:val="Bibliography"/>
        <w:spacing w:line="276" w:lineRule="auto"/>
        <w:rPr>
          <w:lang w:val="en-GB"/>
        </w:rPr>
      </w:pPr>
      <w:r w:rsidRPr="00FE004D">
        <w:rPr>
          <w:lang w:val="en-GB"/>
        </w:rPr>
        <w:t xml:space="preserve">Flanders, W. D., &amp; Ye, D. (2019). Limits for the magnitude of M-bias and certain other types of structural selection bias. </w:t>
      </w:r>
      <w:r w:rsidRPr="00FE004D">
        <w:rPr>
          <w:i/>
          <w:iCs/>
          <w:lang w:val="en-GB"/>
        </w:rPr>
        <w:t>Epidemiology</w:t>
      </w:r>
      <w:r w:rsidRPr="00FE004D">
        <w:rPr>
          <w:lang w:val="en-GB"/>
        </w:rPr>
        <w:t xml:space="preserve">, </w:t>
      </w:r>
      <w:r w:rsidRPr="00FE004D">
        <w:rPr>
          <w:i/>
          <w:iCs/>
          <w:lang w:val="en-GB"/>
        </w:rPr>
        <w:t>30</w:t>
      </w:r>
      <w:r w:rsidRPr="00FE004D">
        <w:rPr>
          <w:lang w:val="en-GB"/>
        </w:rPr>
        <w:t>(4), 501–508.</w:t>
      </w:r>
    </w:p>
    <w:p w14:paraId="2035EFDD" w14:textId="77777777" w:rsidR="00FE004D" w:rsidRPr="00FE004D" w:rsidRDefault="00FE004D" w:rsidP="00FE004D">
      <w:pPr>
        <w:pStyle w:val="Bibliography"/>
        <w:spacing w:line="276" w:lineRule="auto"/>
        <w:rPr>
          <w:lang w:val="en-GB"/>
        </w:rPr>
      </w:pPr>
      <w:r w:rsidRPr="00FE004D">
        <w:rPr>
          <w:lang w:val="en-GB"/>
        </w:rPr>
        <w:t xml:space="preserve">Földváry Ličina, V., Cheung, T., Zhang, H., de Dear, R., Parkinson, T., Arens, E., Chun, C., Schiavon, S., Luo, M., Brager, G., Li, P., Kaam, S., Adebamowo, M. A., Andamon, M. M., Babich, F., Bouden, C., Bukovianska, H., Candido, C., Cao, B., … Zhou, X. (2018). Development of the ASHRAE Global Thermal Comfort Database II. </w:t>
      </w:r>
      <w:r w:rsidRPr="00FE004D">
        <w:rPr>
          <w:i/>
          <w:iCs/>
          <w:lang w:val="en-GB"/>
        </w:rPr>
        <w:t>Building and Environment</w:t>
      </w:r>
      <w:r w:rsidRPr="00FE004D">
        <w:rPr>
          <w:lang w:val="en-GB"/>
        </w:rPr>
        <w:t xml:space="preserve">, </w:t>
      </w:r>
      <w:r w:rsidRPr="00FE004D">
        <w:rPr>
          <w:i/>
          <w:iCs/>
          <w:lang w:val="en-GB"/>
        </w:rPr>
        <w:t>142</w:t>
      </w:r>
      <w:r w:rsidRPr="00FE004D">
        <w:rPr>
          <w:lang w:val="en-GB"/>
        </w:rPr>
        <w:t>, 502–512. https://doi.org/10.1016/j.buildenv.2018.06.022</w:t>
      </w:r>
    </w:p>
    <w:p w14:paraId="503FA2F6" w14:textId="77777777" w:rsidR="00FE004D" w:rsidRPr="00FE004D" w:rsidRDefault="00FE004D" w:rsidP="00FE004D">
      <w:pPr>
        <w:pStyle w:val="Bibliography"/>
        <w:spacing w:line="276" w:lineRule="auto"/>
        <w:rPr>
          <w:lang w:val="en-GB"/>
        </w:rPr>
      </w:pPr>
      <w:r w:rsidRPr="00FE004D">
        <w:rPr>
          <w:lang w:val="en-GB"/>
        </w:rPr>
        <w:t xml:space="preserve">Gao, Y., &amp; Zhang, J. (2021). </w:t>
      </w:r>
      <w:r w:rsidRPr="00FE004D">
        <w:rPr>
          <w:i/>
          <w:iCs/>
          <w:lang w:val="en-GB"/>
        </w:rPr>
        <w:t>Studying the Impacts of Federal Funding on Residential Smart Meter Adoption and Utilities’ Performance in the US: A Simultaneous Equation Approach</w:t>
      </w:r>
      <w:r w:rsidRPr="00FE004D">
        <w:rPr>
          <w:lang w:val="en-GB"/>
        </w:rPr>
        <w:t>. 416–423.</w:t>
      </w:r>
    </w:p>
    <w:p w14:paraId="345BA19E" w14:textId="77777777" w:rsidR="00FE004D" w:rsidRPr="00FE004D" w:rsidRDefault="00FE004D" w:rsidP="00FE004D">
      <w:pPr>
        <w:pStyle w:val="Bibliography"/>
        <w:spacing w:line="276" w:lineRule="auto"/>
        <w:rPr>
          <w:lang w:val="en-GB"/>
        </w:rPr>
      </w:pPr>
      <w:r w:rsidRPr="00FE004D">
        <w:rPr>
          <w:lang w:val="en-GB"/>
        </w:rPr>
        <w:t xml:space="preserve">Hernán, M. A., Clayton, D., &amp; Keiding, N. (2011). The Simpson’s paradox unraveled. </w:t>
      </w:r>
      <w:r w:rsidRPr="00FE004D">
        <w:rPr>
          <w:i/>
          <w:iCs/>
          <w:lang w:val="en-GB"/>
        </w:rPr>
        <w:t>International Journal of Epidemiology</w:t>
      </w:r>
      <w:r w:rsidRPr="00FE004D">
        <w:rPr>
          <w:lang w:val="en-GB"/>
        </w:rPr>
        <w:t xml:space="preserve">, </w:t>
      </w:r>
      <w:r w:rsidRPr="00FE004D">
        <w:rPr>
          <w:i/>
          <w:iCs/>
          <w:lang w:val="en-GB"/>
        </w:rPr>
        <w:t>40</w:t>
      </w:r>
      <w:r w:rsidRPr="00FE004D">
        <w:rPr>
          <w:lang w:val="en-GB"/>
        </w:rPr>
        <w:t>(3), 780–785.</w:t>
      </w:r>
    </w:p>
    <w:p w14:paraId="3A53F39B" w14:textId="77777777" w:rsidR="00FE004D" w:rsidRPr="00FE004D" w:rsidRDefault="00FE004D" w:rsidP="00FE004D">
      <w:pPr>
        <w:pStyle w:val="Bibliography"/>
        <w:spacing w:line="276" w:lineRule="auto"/>
        <w:rPr>
          <w:lang w:val="en-GB"/>
        </w:rPr>
      </w:pPr>
      <w:r w:rsidRPr="00FE004D">
        <w:rPr>
          <w:lang w:val="en-GB"/>
        </w:rPr>
        <w:t xml:space="preserve">Hope, A. J., &amp; Booth, A. (2014). Attitudes and behaviours of private sector landlords towards the energy efficiency of tenanted homes. </w:t>
      </w:r>
      <w:r w:rsidRPr="00FE004D">
        <w:rPr>
          <w:i/>
          <w:iCs/>
          <w:lang w:val="en-GB"/>
        </w:rPr>
        <w:t>Energy Policy</w:t>
      </w:r>
      <w:r w:rsidRPr="00FE004D">
        <w:rPr>
          <w:lang w:val="en-GB"/>
        </w:rPr>
        <w:t xml:space="preserve">, </w:t>
      </w:r>
      <w:r w:rsidRPr="00FE004D">
        <w:rPr>
          <w:i/>
          <w:iCs/>
          <w:lang w:val="en-GB"/>
        </w:rPr>
        <w:t>75</w:t>
      </w:r>
      <w:r w:rsidRPr="00FE004D">
        <w:rPr>
          <w:lang w:val="en-GB"/>
        </w:rPr>
        <w:t>, 369–378.</w:t>
      </w:r>
    </w:p>
    <w:p w14:paraId="41B5468B" w14:textId="77777777" w:rsidR="00FE004D" w:rsidRPr="00FE004D" w:rsidRDefault="00FE004D" w:rsidP="00FE004D">
      <w:pPr>
        <w:pStyle w:val="Bibliography"/>
        <w:spacing w:line="276" w:lineRule="auto"/>
        <w:rPr>
          <w:lang w:val="en-GB"/>
        </w:rPr>
      </w:pPr>
      <w:r w:rsidRPr="00FE004D">
        <w:rPr>
          <w:lang w:val="en-GB"/>
        </w:rPr>
        <w:lastRenderedPageBreak/>
        <w:t xml:space="preserve">Hoyle, R. H. (1995). </w:t>
      </w:r>
      <w:r w:rsidRPr="00FE004D">
        <w:rPr>
          <w:i/>
          <w:iCs/>
          <w:lang w:val="en-GB"/>
        </w:rPr>
        <w:t>The structural equation modeling approach: Basic concepts and fundamental issues.</w:t>
      </w:r>
    </w:p>
    <w:p w14:paraId="6260160A" w14:textId="77777777" w:rsidR="00FE004D" w:rsidRPr="00FE004D" w:rsidRDefault="00FE004D" w:rsidP="00FE004D">
      <w:pPr>
        <w:pStyle w:val="Bibliography"/>
        <w:spacing w:line="276" w:lineRule="auto"/>
        <w:rPr>
          <w:lang w:val="en-GB"/>
        </w:rPr>
      </w:pPr>
      <w:r w:rsidRPr="00FE004D">
        <w:rPr>
          <w:lang w:val="en-GB"/>
        </w:rPr>
        <w:t xml:space="preserve">IEA. (2021). </w:t>
      </w:r>
      <w:r w:rsidRPr="00FE004D">
        <w:rPr>
          <w:i/>
          <w:iCs/>
          <w:lang w:val="en-GB"/>
        </w:rPr>
        <w:t>Final energy consumption in the buildings sector, 2021</w:t>
      </w:r>
      <w:r w:rsidRPr="00FE004D">
        <w:rPr>
          <w:lang w:val="en-GB"/>
        </w:rPr>
        <w:t>.</w:t>
      </w:r>
    </w:p>
    <w:p w14:paraId="1B3A6BC8" w14:textId="77777777" w:rsidR="00FE004D" w:rsidRPr="00FE004D" w:rsidRDefault="00FE004D" w:rsidP="00FE004D">
      <w:pPr>
        <w:pStyle w:val="Bibliography"/>
        <w:spacing w:line="276" w:lineRule="auto"/>
        <w:rPr>
          <w:lang w:val="en-GB"/>
        </w:rPr>
      </w:pPr>
      <w:r w:rsidRPr="00FE004D">
        <w:rPr>
          <w:lang w:val="en-GB"/>
        </w:rPr>
        <w:t xml:space="preserve">Im, J., Seo, Y., Cetin, K. S., &amp; Singh, J. (2017). Energy efficiency in US residential rental housing: Adoption rates and impact on rent. </w:t>
      </w:r>
      <w:r w:rsidRPr="00FE004D">
        <w:rPr>
          <w:i/>
          <w:iCs/>
          <w:lang w:val="en-GB"/>
        </w:rPr>
        <w:t>Applied Energy</w:t>
      </w:r>
      <w:r w:rsidRPr="00FE004D">
        <w:rPr>
          <w:lang w:val="en-GB"/>
        </w:rPr>
        <w:t xml:space="preserve">, </w:t>
      </w:r>
      <w:r w:rsidRPr="00FE004D">
        <w:rPr>
          <w:i/>
          <w:iCs/>
          <w:lang w:val="en-GB"/>
        </w:rPr>
        <w:t>205</w:t>
      </w:r>
      <w:r w:rsidRPr="00FE004D">
        <w:rPr>
          <w:lang w:val="en-GB"/>
        </w:rPr>
        <w:t>, 1021–1033.</w:t>
      </w:r>
    </w:p>
    <w:p w14:paraId="2B458B95" w14:textId="77777777" w:rsidR="00FE004D" w:rsidRPr="00FE004D" w:rsidRDefault="00FE004D" w:rsidP="00FE004D">
      <w:pPr>
        <w:pStyle w:val="Bibliography"/>
        <w:spacing w:line="276" w:lineRule="auto"/>
        <w:rPr>
          <w:lang w:val="en-GB"/>
        </w:rPr>
      </w:pPr>
      <w:r w:rsidRPr="00FE004D">
        <w:rPr>
          <w:lang w:val="en-GB"/>
        </w:rPr>
        <w:t xml:space="preserve">Imbens, G. W., &amp; Rubin, D. B. (2015). </w:t>
      </w:r>
      <w:r w:rsidRPr="00FE004D">
        <w:rPr>
          <w:i/>
          <w:iCs/>
          <w:lang w:val="en-GB"/>
        </w:rPr>
        <w:t>Causal inference in statistics, social, and biomedical sciences</w:t>
      </w:r>
      <w:r w:rsidRPr="00FE004D">
        <w:rPr>
          <w:lang w:val="en-GB"/>
        </w:rPr>
        <w:t>. Cambridge University Press.</w:t>
      </w:r>
    </w:p>
    <w:p w14:paraId="2608A840" w14:textId="77777777" w:rsidR="00FE004D" w:rsidRPr="00FE004D" w:rsidRDefault="00FE004D" w:rsidP="00FE004D">
      <w:pPr>
        <w:pStyle w:val="Bibliography"/>
        <w:spacing w:line="276" w:lineRule="auto"/>
        <w:rPr>
          <w:lang w:val="en-GB"/>
        </w:rPr>
      </w:pPr>
      <w:r w:rsidRPr="00FE004D">
        <w:rPr>
          <w:lang w:val="en-GB"/>
        </w:rPr>
        <w:t xml:space="preserve">Infante-Rivard, C., &amp; Cusson, A. (2018). Reflection on modern methods: Selection bias—A review of recent developments. </w:t>
      </w:r>
      <w:r w:rsidRPr="00FE004D">
        <w:rPr>
          <w:i/>
          <w:iCs/>
          <w:lang w:val="en-GB"/>
        </w:rPr>
        <w:t>International Journal of Epidemiology</w:t>
      </w:r>
      <w:r w:rsidRPr="00FE004D">
        <w:rPr>
          <w:lang w:val="en-GB"/>
        </w:rPr>
        <w:t xml:space="preserve">, </w:t>
      </w:r>
      <w:r w:rsidRPr="00FE004D">
        <w:rPr>
          <w:i/>
          <w:iCs/>
          <w:lang w:val="en-GB"/>
        </w:rPr>
        <w:t>47</w:t>
      </w:r>
      <w:r w:rsidRPr="00FE004D">
        <w:rPr>
          <w:lang w:val="en-GB"/>
        </w:rPr>
        <w:t>(5), 1714–1722.</w:t>
      </w:r>
    </w:p>
    <w:p w14:paraId="352B5FEA" w14:textId="77777777" w:rsidR="00FE004D" w:rsidRPr="00FE004D" w:rsidRDefault="00FE004D" w:rsidP="00FE004D">
      <w:pPr>
        <w:pStyle w:val="Bibliography"/>
        <w:spacing w:line="276" w:lineRule="auto"/>
        <w:rPr>
          <w:lang w:val="en-GB"/>
        </w:rPr>
      </w:pPr>
      <w:r w:rsidRPr="00FE004D">
        <w:rPr>
          <w:lang w:val="en-GB"/>
        </w:rPr>
        <w:t xml:space="preserve">Karjalainen, S. (2012). Thermal comfort and gender: A literature review. </w:t>
      </w:r>
      <w:r w:rsidRPr="00FE004D">
        <w:rPr>
          <w:i/>
          <w:iCs/>
          <w:lang w:val="en-GB"/>
        </w:rPr>
        <w:t>Indoor Air</w:t>
      </w:r>
      <w:r w:rsidRPr="00FE004D">
        <w:rPr>
          <w:lang w:val="en-GB"/>
        </w:rPr>
        <w:t xml:space="preserve">, </w:t>
      </w:r>
      <w:r w:rsidRPr="00FE004D">
        <w:rPr>
          <w:i/>
          <w:iCs/>
          <w:lang w:val="en-GB"/>
        </w:rPr>
        <w:t>22</w:t>
      </w:r>
      <w:r w:rsidRPr="00FE004D">
        <w:rPr>
          <w:lang w:val="en-GB"/>
        </w:rPr>
        <w:t>(2), 96–109.</w:t>
      </w:r>
    </w:p>
    <w:p w14:paraId="5C0B647B" w14:textId="77777777" w:rsidR="00FE004D" w:rsidRPr="00FE004D" w:rsidRDefault="00FE004D" w:rsidP="00FE004D">
      <w:pPr>
        <w:pStyle w:val="Bibliography"/>
        <w:spacing w:line="276" w:lineRule="auto"/>
        <w:rPr>
          <w:lang w:val="en-GB"/>
        </w:rPr>
      </w:pPr>
      <w:r w:rsidRPr="00FE004D">
        <w:rPr>
          <w:lang w:val="en-GB"/>
        </w:rPr>
        <w:t xml:space="preserve">Kim, J., &amp; de Dear, R. (2018). Thermal comfort expectations and adaptive behavioural characteristics of primary and secondary school students. </w:t>
      </w:r>
      <w:r w:rsidRPr="00FE004D">
        <w:rPr>
          <w:i/>
          <w:iCs/>
          <w:lang w:val="en-GB"/>
        </w:rPr>
        <w:t>Building and Environment</w:t>
      </w:r>
      <w:r w:rsidRPr="00FE004D">
        <w:rPr>
          <w:lang w:val="en-GB"/>
        </w:rPr>
        <w:t xml:space="preserve">, </w:t>
      </w:r>
      <w:r w:rsidRPr="00FE004D">
        <w:rPr>
          <w:i/>
          <w:iCs/>
          <w:lang w:val="en-GB"/>
        </w:rPr>
        <w:t>127</w:t>
      </w:r>
      <w:r w:rsidRPr="00FE004D">
        <w:rPr>
          <w:lang w:val="en-GB"/>
        </w:rPr>
        <w:t>, 13–22.</w:t>
      </w:r>
    </w:p>
    <w:p w14:paraId="3C1A9FAC" w14:textId="77777777" w:rsidR="00FE004D" w:rsidRPr="00FE004D" w:rsidRDefault="00FE004D" w:rsidP="00FE004D">
      <w:pPr>
        <w:pStyle w:val="Bibliography"/>
        <w:spacing w:line="276" w:lineRule="auto"/>
        <w:rPr>
          <w:lang w:val="en-GB"/>
        </w:rPr>
      </w:pPr>
      <w:r w:rsidRPr="00FE004D">
        <w:rPr>
          <w:lang w:val="en-GB"/>
        </w:rPr>
        <w:t xml:space="preserve">Klepeis, N. E., Nelson, W. C., Ott, W. R., Robinson, J. P., Tsang, A. M., Switzer, P., Behar, J. V., Hern, S. C., &amp; Engelmann, W. H. (2001). The National Human Activity Pattern Survey (NHAPS): A resource for assessing exposure to environmental pollutants. </w:t>
      </w:r>
      <w:r w:rsidRPr="00FE004D">
        <w:rPr>
          <w:i/>
          <w:iCs/>
          <w:lang w:val="en-GB"/>
        </w:rPr>
        <w:t>Journal of Exposure Science &amp; Environmental Epidemiology</w:t>
      </w:r>
      <w:r w:rsidRPr="00FE004D">
        <w:rPr>
          <w:lang w:val="en-GB"/>
        </w:rPr>
        <w:t xml:space="preserve">, </w:t>
      </w:r>
      <w:r w:rsidRPr="00FE004D">
        <w:rPr>
          <w:i/>
          <w:iCs/>
          <w:lang w:val="en-GB"/>
        </w:rPr>
        <w:t>11</w:t>
      </w:r>
      <w:r w:rsidRPr="00FE004D">
        <w:rPr>
          <w:lang w:val="en-GB"/>
        </w:rPr>
        <w:t>(3), 231–252.</w:t>
      </w:r>
    </w:p>
    <w:p w14:paraId="646C4CEB" w14:textId="77777777" w:rsidR="00FE004D" w:rsidRPr="00FE004D" w:rsidRDefault="00FE004D" w:rsidP="00FE004D">
      <w:pPr>
        <w:pStyle w:val="Bibliography"/>
        <w:spacing w:line="276" w:lineRule="auto"/>
        <w:rPr>
          <w:lang w:val="en-GB"/>
        </w:rPr>
      </w:pPr>
      <w:r w:rsidRPr="00FE004D">
        <w:rPr>
          <w:lang w:val="en-GB"/>
        </w:rPr>
        <w:t xml:space="preserve">Kontokosta, C. E., Spiegel-Feld, D., &amp; Papadopoulos, S. (2020). The impact of mandatory energy audits on building energy use. </w:t>
      </w:r>
      <w:r w:rsidRPr="00FE004D">
        <w:rPr>
          <w:i/>
          <w:iCs/>
          <w:lang w:val="en-GB"/>
        </w:rPr>
        <w:t>Nature Energy</w:t>
      </w:r>
      <w:r w:rsidRPr="00FE004D">
        <w:rPr>
          <w:lang w:val="en-GB"/>
        </w:rPr>
        <w:t xml:space="preserve">, </w:t>
      </w:r>
      <w:r w:rsidRPr="00FE004D">
        <w:rPr>
          <w:i/>
          <w:iCs/>
          <w:lang w:val="en-GB"/>
        </w:rPr>
        <w:t>5</w:t>
      </w:r>
      <w:r w:rsidRPr="00FE004D">
        <w:rPr>
          <w:lang w:val="en-GB"/>
        </w:rPr>
        <w:t>(4), 309–316.</w:t>
      </w:r>
    </w:p>
    <w:p w14:paraId="29CFBF7F" w14:textId="77777777" w:rsidR="00FE004D" w:rsidRPr="00FE004D" w:rsidRDefault="00FE004D" w:rsidP="00FE004D">
      <w:pPr>
        <w:pStyle w:val="Bibliography"/>
        <w:spacing w:line="276" w:lineRule="auto"/>
        <w:rPr>
          <w:lang w:val="en-GB"/>
        </w:rPr>
      </w:pPr>
      <w:r w:rsidRPr="00FE004D">
        <w:rPr>
          <w:lang w:val="en-GB"/>
        </w:rPr>
        <w:t xml:space="preserve">Lan, L., Lian, Z., Liu, W., &amp; Liu, Y. (2008). Investigation of gender difference in thermal comfort for Chinese people. </w:t>
      </w:r>
      <w:r w:rsidRPr="00FE004D">
        <w:rPr>
          <w:i/>
          <w:iCs/>
          <w:lang w:val="en-GB"/>
        </w:rPr>
        <w:t>European Journal of Applied Physiology</w:t>
      </w:r>
      <w:r w:rsidRPr="00FE004D">
        <w:rPr>
          <w:lang w:val="en-GB"/>
        </w:rPr>
        <w:t xml:space="preserve">, </w:t>
      </w:r>
      <w:r w:rsidRPr="00FE004D">
        <w:rPr>
          <w:i/>
          <w:iCs/>
          <w:lang w:val="en-GB"/>
        </w:rPr>
        <w:t>102</w:t>
      </w:r>
      <w:r w:rsidRPr="00FE004D">
        <w:rPr>
          <w:lang w:val="en-GB"/>
        </w:rPr>
        <w:t>, 471–480.</w:t>
      </w:r>
    </w:p>
    <w:p w14:paraId="21F222BC" w14:textId="77777777" w:rsidR="00FE004D" w:rsidRPr="00FE004D" w:rsidRDefault="00FE004D" w:rsidP="00FE004D">
      <w:pPr>
        <w:pStyle w:val="Bibliography"/>
        <w:spacing w:line="276" w:lineRule="auto"/>
        <w:rPr>
          <w:lang w:val="en-GB"/>
        </w:rPr>
      </w:pPr>
      <w:r w:rsidRPr="00FE004D">
        <w:rPr>
          <w:lang w:val="en-GB"/>
        </w:rPr>
        <w:t xml:space="preserve">Lechner, N. (2014). </w:t>
      </w:r>
      <w:r w:rsidRPr="00FE004D">
        <w:rPr>
          <w:i/>
          <w:iCs/>
          <w:lang w:val="en-GB"/>
        </w:rPr>
        <w:t>Heating, cooling, lighting: Sustainable design methods for architects</w:t>
      </w:r>
      <w:r w:rsidRPr="00FE004D">
        <w:rPr>
          <w:lang w:val="en-GB"/>
        </w:rPr>
        <w:t>. John wiley &amp; sons.</w:t>
      </w:r>
    </w:p>
    <w:p w14:paraId="612B5798" w14:textId="77777777" w:rsidR="00FE004D" w:rsidRPr="00FE004D" w:rsidRDefault="00FE004D" w:rsidP="00FE004D">
      <w:pPr>
        <w:pStyle w:val="Bibliography"/>
        <w:spacing w:line="276" w:lineRule="auto"/>
        <w:rPr>
          <w:lang w:val="en-GB"/>
        </w:rPr>
      </w:pPr>
      <w:r w:rsidRPr="00FE004D">
        <w:rPr>
          <w:lang w:val="en-GB"/>
        </w:rPr>
        <w:t xml:space="preserve">Liang, J., Qiu, Y. (Lucy), &amp; Xing, B. (2022). Impacts of electric-driven heat pumps on residential electricity consumption: An empirical analysis from Arizona, USA. </w:t>
      </w:r>
      <w:r w:rsidRPr="00FE004D">
        <w:rPr>
          <w:i/>
          <w:iCs/>
          <w:lang w:val="en-GB"/>
        </w:rPr>
        <w:t>Cleaner and Responsible Consumption</w:t>
      </w:r>
      <w:r w:rsidRPr="00FE004D">
        <w:rPr>
          <w:lang w:val="en-GB"/>
        </w:rPr>
        <w:t xml:space="preserve">, </w:t>
      </w:r>
      <w:r w:rsidRPr="00FE004D">
        <w:rPr>
          <w:i/>
          <w:iCs/>
          <w:lang w:val="en-GB"/>
        </w:rPr>
        <w:t>4</w:t>
      </w:r>
      <w:r w:rsidRPr="00FE004D">
        <w:rPr>
          <w:lang w:val="en-GB"/>
        </w:rPr>
        <w:t>, 100045. https://doi.org/10.1016/j.clrc.2021.100045</w:t>
      </w:r>
    </w:p>
    <w:p w14:paraId="56CC3F21" w14:textId="77777777" w:rsidR="00FE004D" w:rsidRPr="00FE004D" w:rsidRDefault="00FE004D" w:rsidP="00FE004D">
      <w:pPr>
        <w:pStyle w:val="Bibliography"/>
        <w:spacing w:line="276" w:lineRule="auto"/>
        <w:rPr>
          <w:lang w:val="en-GB"/>
        </w:rPr>
      </w:pPr>
      <w:r w:rsidRPr="00FE004D">
        <w:rPr>
          <w:lang w:val="en-GB"/>
        </w:rPr>
        <w:t xml:space="preserve">Lin, B., &amp; Liu, H. (2015). China’s building energy efficiency and urbanization. </w:t>
      </w:r>
      <w:r w:rsidRPr="00FE004D">
        <w:rPr>
          <w:i/>
          <w:iCs/>
          <w:lang w:val="en-GB"/>
        </w:rPr>
        <w:t>Energy and Buildings</w:t>
      </w:r>
      <w:r w:rsidRPr="00FE004D">
        <w:rPr>
          <w:lang w:val="en-GB"/>
        </w:rPr>
        <w:t xml:space="preserve">, </w:t>
      </w:r>
      <w:r w:rsidRPr="00FE004D">
        <w:rPr>
          <w:i/>
          <w:iCs/>
          <w:lang w:val="en-GB"/>
        </w:rPr>
        <w:t>86</w:t>
      </w:r>
      <w:r w:rsidRPr="00FE004D">
        <w:rPr>
          <w:lang w:val="en-GB"/>
        </w:rPr>
        <w:t>, 356–365. https://doi.org/10.1016/j.enbuild.2014.09.069</w:t>
      </w:r>
    </w:p>
    <w:p w14:paraId="749EB7D1" w14:textId="77777777" w:rsidR="00FE004D" w:rsidRPr="00FE004D" w:rsidRDefault="00FE004D" w:rsidP="00FE004D">
      <w:pPr>
        <w:pStyle w:val="Bibliography"/>
        <w:spacing w:line="276" w:lineRule="auto"/>
        <w:rPr>
          <w:lang w:val="en-GB"/>
        </w:rPr>
      </w:pPr>
      <w:r w:rsidRPr="00FE004D">
        <w:rPr>
          <w:lang w:val="en-GB"/>
        </w:rPr>
        <w:t xml:space="preserve">Liu, W., Yang, D., Shen, X., &amp; Yang, P. (2018). Indoor clothing insulation and thermal history: A clothing model based on logistic function and running mean outdoor temperature. </w:t>
      </w:r>
      <w:r w:rsidRPr="00FE004D">
        <w:rPr>
          <w:i/>
          <w:iCs/>
          <w:lang w:val="en-GB"/>
        </w:rPr>
        <w:t>Building and Environment</w:t>
      </w:r>
      <w:r w:rsidRPr="00FE004D">
        <w:rPr>
          <w:lang w:val="en-GB"/>
        </w:rPr>
        <w:t xml:space="preserve">, </w:t>
      </w:r>
      <w:r w:rsidRPr="00FE004D">
        <w:rPr>
          <w:i/>
          <w:iCs/>
          <w:lang w:val="en-GB"/>
        </w:rPr>
        <w:t>135</w:t>
      </w:r>
      <w:r w:rsidRPr="00FE004D">
        <w:rPr>
          <w:lang w:val="en-GB"/>
        </w:rPr>
        <w:t>, 142–152. https://doi.org/10.1016/j.buildenv.2018.03.015</w:t>
      </w:r>
    </w:p>
    <w:p w14:paraId="07FEBD2C" w14:textId="77777777" w:rsidR="00FE004D" w:rsidRPr="00FE004D" w:rsidRDefault="00FE004D" w:rsidP="00FE004D">
      <w:pPr>
        <w:pStyle w:val="Bibliography"/>
        <w:spacing w:line="276" w:lineRule="auto"/>
        <w:rPr>
          <w:lang w:val="en-GB"/>
        </w:rPr>
      </w:pPr>
      <w:r w:rsidRPr="00FE004D">
        <w:rPr>
          <w:lang w:val="en-GB"/>
        </w:rPr>
        <w:t xml:space="preserve">Lund, H., Möller, B., Mathiesen, B. V., &amp; Dyrelund, A. (2010). The role of district heating in future renewable energy systems. </w:t>
      </w:r>
      <w:r w:rsidRPr="00FE004D">
        <w:rPr>
          <w:i/>
          <w:iCs/>
          <w:lang w:val="en-GB"/>
        </w:rPr>
        <w:t>Energy</w:t>
      </w:r>
      <w:r w:rsidRPr="00FE004D">
        <w:rPr>
          <w:lang w:val="en-GB"/>
        </w:rPr>
        <w:t xml:space="preserve">, </w:t>
      </w:r>
      <w:r w:rsidRPr="00FE004D">
        <w:rPr>
          <w:i/>
          <w:iCs/>
          <w:lang w:val="en-GB"/>
        </w:rPr>
        <w:t>35</w:t>
      </w:r>
      <w:r w:rsidRPr="00FE004D">
        <w:rPr>
          <w:lang w:val="en-GB"/>
        </w:rPr>
        <w:t>(3), 1381–1390.</w:t>
      </w:r>
    </w:p>
    <w:p w14:paraId="52ABF85B" w14:textId="77777777" w:rsidR="00FE004D" w:rsidRPr="00FE004D" w:rsidRDefault="00FE004D" w:rsidP="00FE004D">
      <w:pPr>
        <w:pStyle w:val="Bibliography"/>
        <w:spacing w:line="276" w:lineRule="auto"/>
        <w:rPr>
          <w:lang w:val="en-GB"/>
        </w:rPr>
      </w:pPr>
      <w:r w:rsidRPr="00FE004D">
        <w:rPr>
          <w:lang w:val="en-GB"/>
        </w:rPr>
        <w:t xml:space="preserve">Ming, R., Li, B., Du, C., Yu, W., Liu, H., Kosonen, R., &amp; Yao, R. (2023). A comprehensive understanding of adaptive thermal comfort in dynamic environments–An interaction matrix-based path analysis modeling framework. </w:t>
      </w:r>
      <w:r w:rsidRPr="00FE004D">
        <w:rPr>
          <w:i/>
          <w:iCs/>
          <w:lang w:val="en-GB"/>
        </w:rPr>
        <w:t>Energy and Buildings</w:t>
      </w:r>
      <w:r w:rsidRPr="00FE004D">
        <w:rPr>
          <w:lang w:val="en-GB"/>
        </w:rPr>
        <w:t xml:space="preserve">, </w:t>
      </w:r>
      <w:r w:rsidRPr="00FE004D">
        <w:rPr>
          <w:i/>
          <w:iCs/>
          <w:lang w:val="en-GB"/>
        </w:rPr>
        <w:t>284</w:t>
      </w:r>
      <w:r w:rsidRPr="00FE004D">
        <w:rPr>
          <w:lang w:val="en-GB"/>
        </w:rPr>
        <w:t>, 112834.</w:t>
      </w:r>
    </w:p>
    <w:p w14:paraId="2A639DD1" w14:textId="77777777" w:rsidR="00FE004D" w:rsidRPr="00FE004D" w:rsidRDefault="00FE004D" w:rsidP="00FE004D">
      <w:pPr>
        <w:pStyle w:val="Bibliography"/>
        <w:spacing w:line="276" w:lineRule="auto"/>
        <w:rPr>
          <w:lang w:val="en-GB"/>
        </w:rPr>
      </w:pPr>
      <w:r w:rsidRPr="00FE004D">
        <w:rPr>
          <w:lang w:val="en-GB"/>
        </w:rPr>
        <w:t xml:space="preserve">Nevin, R. (2010). Energy-efficient housing stimulus that pays for itself. </w:t>
      </w:r>
      <w:r w:rsidRPr="00FE004D">
        <w:rPr>
          <w:i/>
          <w:iCs/>
          <w:lang w:val="en-GB"/>
        </w:rPr>
        <w:t>Energy Policy</w:t>
      </w:r>
      <w:r w:rsidRPr="00FE004D">
        <w:rPr>
          <w:lang w:val="en-GB"/>
        </w:rPr>
        <w:t xml:space="preserve">, </w:t>
      </w:r>
      <w:r w:rsidRPr="00FE004D">
        <w:rPr>
          <w:i/>
          <w:iCs/>
          <w:lang w:val="en-GB"/>
        </w:rPr>
        <w:t>38</w:t>
      </w:r>
      <w:r w:rsidRPr="00FE004D">
        <w:rPr>
          <w:lang w:val="en-GB"/>
        </w:rPr>
        <w:t>(1), 4–</w:t>
      </w:r>
      <w:r w:rsidRPr="00FE004D">
        <w:rPr>
          <w:lang w:val="en-GB"/>
        </w:rPr>
        <w:lastRenderedPageBreak/>
        <w:t>11.</w:t>
      </w:r>
    </w:p>
    <w:p w14:paraId="4AAA1DD6" w14:textId="77777777" w:rsidR="00FE004D" w:rsidRPr="00FE004D" w:rsidRDefault="00FE004D" w:rsidP="00FE004D">
      <w:pPr>
        <w:pStyle w:val="Bibliography"/>
        <w:spacing w:line="276" w:lineRule="auto"/>
        <w:rPr>
          <w:lang w:val="en-GB"/>
        </w:rPr>
      </w:pPr>
      <w:r w:rsidRPr="00FE004D">
        <w:rPr>
          <w:lang w:val="en-GB"/>
        </w:rPr>
        <w:t xml:space="preserve">Obuchi, T., &amp; Kabashima, Y. (2016). Cross validation in LASSO and its acceleration. </w:t>
      </w:r>
      <w:r w:rsidRPr="00FE004D">
        <w:rPr>
          <w:i/>
          <w:iCs/>
          <w:lang w:val="en-GB"/>
        </w:rPr>
        <w:t>Journal of Statistical Mechanics: Theory and Experiment</w:t>
      </w:r>
      <w:r w:rsidRPr="00FE004D">
        <w:rPr>
          <w:lang w:val="en-GB"/>
        </w:rPr>
        <w:t xml:space="preserve">, </w:t>
      </w:r>
      <w:r w:rsidRPr="00FE004D">
        <w:rPr>
          <w:i/>
          <w:iCs/>
          <w:lang w:val="en-GB"/>
        </w:rPr>
        <w:t>2016</w:t>
      </w:r>
      <w:r w:rsidRPr="00FE004D">
        <w:rPr>
          <w:lang w:val="en-GB"/>
        </w:rPr>
        <w:t>(5), 053304.</w:t>
      </w:r>
    </w:p>
    <w:p w14:paraId="7B477C72" w14:textId="77777777" w:rsidR="00FE004D" w:rsidRPr="00FE004D" w:rsidRDefault="00FE004D" w:rsidP="00FE004D">
      <w:pPr>
        <w:pStyle w:val="Bibliography"/>
        <w:spacing w:line="276" w:lineRule="auto"/>
        <w:rPr>
          <w:lang w:val="en-GB"/>
        </w:rPr>
      </w:pPr>
      <w:r w:rsidRPr="00FE004D">
        <w:rPr>
          <w:lang w:val="en-GB"/>
        </w:rPr>
        <w:t xml:space="preserve">Pearl, J. (1995). Causal diagrams for empirical research. </w:t>
      </w:r>
      <w:r w:rsidRPr="00FE004D">
        <w:rPr>
          <w:i/>
          <w:iCs/>
          <w:lang w:val="en-GB"/>
        </w:rPr>
        <w:t>Biometrika</w:t>
      </w:r>
      <w:r w:rsidRPr="00FE004D">
        <w:rPr>
          <w:lang w:val="en-GB"/>
        </w:rPr>
        <w:t xml:space="preserve">, </w:t>
      </w:r>
      <w:r w:rsidRPr="00FE004D">
        <w:rPr>
          <w:i/>
          <w:iCs/>
          <w:lang w:val="en-GB"/>
        </w:rPr>
        <w:t>82</w:t>
      </w:r>
      <w:r w:rsidRPr="00FE004D">
        <w:rPr>
          <w:lang w:val="en-GB"/>
        </w:rPr>
        <w:t>(4), 669–688.</w:t>
      </w:r>
    </w:p>
    <w:p w14:paraId="007E1C3A" w14:textId="77777777" w:rsidR="00FE004D" w:rsidRPr="00FE004D" w:rsidRDefault="00FE004D" w:rsidP="00FE004D">
      <w:pPr>
        <w:pStyle w:val="Bibliography"/>
        <w:spacing w:line="276" w:lineRule="auto"/>
        <w:rPr>
          <w:lang w:val="en-GB"/>
        </w:rPr>
      </w:pPr>
      <w:r w:rsidRPr="00FE004D">
        <w:rPr>
          <w:lang w:val="en-GB"/>
        </w:rPr>
        <w:t xml:space="preserve">Pearl, J. (2000). Models, reasoning and inference. </w:t>
      </w:r>
      <w:r w:rsidRPr="00FE004D">
        <w:rPr>
          <w:i/>
          <w:iCs/>
          <w:lang w:val="en-GB"/>
        </w:rPr>
        <w:t>Cambridge, UK: CambridgeUniversityPress</w:t>
      </w:r>
      <w:r w:rsidRPr="00FE004D">
        <w:rPr>
          <w:lang w:val="en-GB"/>
        </w:rPr>
        <w:t xml:space="preserve">, </w:t>
      </w:r>
      <w:r w:rsidRPr="00FE004D">
        <w:rPr>
          <w:i/>
          <w:iCs/>
          <w:lang w:val="en-GB"/>
        </w:rPr>
        <w:t>19</w:t>
      </w:r>
      <w:r w:rsidRPr="00FE004D">
        <w:rPr>
          <w:lang w:val="en-GB"/>
        </w:rPr>
        <w:t>(2).</w:t>
      </w:r>
    </w:p>
    <w:p w14:paraId="010D8576" w14:textId="77777777" w:rsidR="00FE004D" w:rsidRPr="00FE004D" w:rsidRDefault="00FE004D" w:rsidP="00FE004D">
      <w:pPr>
        <w:pStyle w:val="Bibliography"/>
        <w:spacing w:line="276" w:lineRule="auto"/>
        <w:rPr>
          <w:lang w:val="en-GB"/>
        </w:rPr>
      </w:pPr>
      <w:r w:rsidRPr="00FE004D">
        <w:rPr>
          <w:lang w:val="en-GB"/>
        </w:rPr>
        <w:t xml:space="preserve">Reina, V. J., &amp; Kontokosta, C. (2017). Low hanging fruit? Regulations and energy efficiency in subsidized multifamily housing. </w:t>
      </w:r>
      <w:r w:rsidRPr="00FE004D">
        <w:rPr>
          <w:i/>
          <w:iCs/>
          <w:lang w:val="en-GB"/>
        </w:rPr>
        <w:t>Energy Policy</w:t>
      </w:r>
      <w:r w:rsidRPr="00FE004D">
        <w:rPr>
          <w:lang w:val="en-GB"/>
        </w:rPr>
        <w:t xml:space="preserve">, </w:t>
      </w:r>
      <w:r w:rsidRPr="00FE004D">
        <w:rPr>
          <w:i/>
          <w:iCs/>
          <w:lang w:val="en-GB"/>
        </w:rPr>
        <w:t>106</w:t>
      </w:r>
      <w:r w:rsidRPr="00FE004D">
        <w:rPr>
          <w:lang w:val="en-GB"/>
        </w:rPr>
        <w:t>, 505–513.</w:t>
      </w:r>
    </w:p>
    <w:p w14:paraId="7EC5AFAB" w14:textId="77777777" w:rsidR="00FE004D" w:rsidRPr="00FE004D" w:rsidRDefault="00FE004D" w:rsidP="00FE004D">
      <w:pPr>
        <w:pStyle w:val="Bibliography"/>
        <w:spacing w:line="276" w:lineRule="auto"/>
        <w:rPr>
          <w:lang w:val="en-GB"/>
        </w:rPr>
      </w:pPr>
      <w:r w:rsidRPr="00FE004D">
        <w:rPr>
          <w:lang w:val="en-GB"/>
        </w:rPr>
        <w:t xml:space="preserve">Rentala, G., Zhu, Y., &amp; Mukhopadhyay, S. (2021). Application of Causal Inference to the Analysis of Occupant Thermal State and Energy Behavioral Intentions in Immersive Virtual Environments. </w:t>
      </w:r>
      <w:r w:rsidRPr="00FE004D">
        <w:rPr>
          <w:i/>
          <w:iCs/>
          <w:lang w:val="en-GB"/>
        </w:rPr>
        <w:t>Frontiers in Sustainable Cities</w:t>
      </w:r>
      <w:r w:rsidRPr="00FE004D">
        <w:rPr>
          <w:lang w:val="en-GB"/>
        </w:rPr>
        <w:t xml:space="preserve">, </w:t>
      </w:r>
      <w:r w:rsidRPr="00FE004D">
        <w:rPr>
          <w:i/>
          <w:iCs/>
          <w:lang w:val="en-GB"/>
        </w:rPr>
        <w:t>3</w:t>
      </w:r>
      <w:r w:rsidRPr="00FE004D">
        <w:rPr>
          <w:lang w:val="en-GB"/>
        </w:rPr>
        <w:t>, 730474.</w:t>
      </w:r>
    </w:p>
    <w:p w14:paraId="00F13A7B" w14:textId="77777777" w:rsidR="00FE004D" w:rsidRPr="00FE004D" w:rsidRDefault="00FE004D" w:rsidP="00FE004D">
      <w:pPr>
        <w:pStyle w:val="Bibliography"/>
        <w:spacing w:line="276" w:lineRule="auto"/>
        <w:rPr>
          <w:lang w:val="en-GB"/>
        </w:rPr>
      </w:pPr>
      <w:r w:rsidRPr="00FE004D">
        <w:rPr>
          <w:lang w:val="en-GB"/>
        </w:rPr>
        <w:t xml:space="preserve">Rosenbaum, P. R., &amp; Rosenbaum, P. R. (2002). </w:t>
      </w:r>
      <w:r w:rsidRPr="00FE004D">
        <w:rPr>
          <w:i/>
          <w:iCs/>
          <w:lang w:val="en-GB"/>
        </w:rPr>
        <w:t>Overt bias in observational studies</w:t>
      </w:r>
      <w:r w:rsidRPr="00FE004D">
        <w:rPr>
          <w:lang w:val="en-GB"/>
        </w:rPr>
        <w:t>. Springer.</w:t>
      </w:r>
    </w:p>
    <w:p w14:paraId="415D3582" w14:textId="77777777" w:rsidR="00FE004D" w:rsidRPr="00FE004D" w:rsidRDefault="00FE004D" w:rsidP="00FE004D">
      <w:pPr>
        <w:pStyle w:val="Bibliography"/>
        <w:spacing w:line="276" w:lineRule="auto"/>
        <w:rPr>
          <w:lang w:val="en-GB"/>
        </w:rPr>
      </w:pPr>
      <w:r w:rsidRPr="00FE004D">
        <w:rPr>
          <w:lang w:val="en-GB"/>
        </w:rPr>
        <w:t xml:space="preserve">Rosenbaum, P. R., &amp; Rubin, D. B. (1983). The central role of the propensity score in observational studies for causal effects. </w:t>
      </w:r>
      <w:r w:rsidRPr="00FE004D">
        <w:rPr>
          <w:i/>
          <w:iCs/>
          <w:lang w:val="en-GB"/>
        </w:rPr>
        <w:t>Biometrika</w:t>
      </w:r>
      <w:r w:rsidRPr="00FE004D">
        <w:rPr>
          <w:lang w:val="en-GB"/>
        </w:rPr>
        <w:t xml:space="preserve">, </w:t>
      </w:r>
      <w:r w:rsidRPr="00FE004D">
        <w:rPr>
          <w:i/>
          <w:iCs/>
          <w:lang w:val="en-GB"/>
        </w:rPr>
        <w:t>70</w:t>
      </w:r>
      <w:r w:rsidRPr="00FE004D">
        <w:rPr>
          <w:lang w:val="en-GB"/>
        </w:rPr>
        <w:t>(1), 41–55.</w:t>
      </w:r>
    </w:p>
    <w:p w14:paraId="2FDA983E" w14:textId="77777777" w:rsidR="00FE004D" w:rsidRPr="00FE004D" w:rsidRDefault="00FE004D" w:rsidP="00FE004D">
      <w:pPr>
        <w:pStyle w:val="Bibliography"/>
        <w:spacing w:line="276" w:lineRule="auto"/>
        <w:rPr>
          <w:lang w:val="en-GB"/>
        </w:rPr>
      </w:pPr>
      <w:r w:rsidRPr="00FE004D">
        <w:rPr>
          <w:lang w:val="en-GB"/>
        </w:rPr>
        <w:t xml:space="preserve">Rupp, R. F., Kim, J., de Dear, R., &amp; Ghisi, E. (2018). Associations of occupant demographics, thermal history and obesity variables with their thermal comfort in air-conditioned and mixed-mode ventilation office buildings. </w:t>
      </w:r>
      <w:r w:rsidRPr="00FE004D">
        <w:rPr>
          <w:i/>
          <w:iCs/>
          <w:lang w:val="en-GB"/>
        </w:rPr>
        <w:t>Building and Environment</w:t>
      </w:r>
      <w:r w:rsidRPr="00FE004D">
        <w:rPr>
          <w:lang w:val="en-GB"/>
        </w:rPr>
        <w:t xml:space="preserve">, </w:t>
      </w:r>
      <w:r w:rsidRPr="00FE004D">
        <w:rPr>
          <w:i/>
          <w:iCs/>
          <w:lang w:val="en-GB"/>
        </w:rPr>
        <w:t>135</w:t>
      </w:r>
      <w:r w:rsidRPr="00FE004D">
        <w:rPr>
          <w:lang w:val="en-GB"/>
        </w:rPr>
        <w:t>, 1–9. https://doi.org/10.1016/j.buildenv.2018.02.049</w:t>
      </w:r>
    </w:p>
    <w:p w14:paraId="700F438F" w14:textId="77777777" w:rsidR="00FE004D" w:rsidRPr="00FE004D" w:rsidRDefault="00FE004D" w:rsidP="00FE004D">
      <w:pPr>
        <w:pStyle w:val="Bibliography"/>
        <w:spacing w:line="276" w:lineRule="auto"/>
        <w:rPr>
          <w:lang w:val="en-GB"/>
        </w:rPr>
      </w:pPr>
      <w:r w:rsidRPr="00FE004D">
        <w:rPr>
          <w:lang w:val="en-GB"/>
        </w:rPr>
        <w:t xml:space="preserve">Sharma, A., &amp; Kiciman, E. (2020). DoWhy: An end-to-end library for causal inference. </w:t>
      </w:r>
      <w:r w:rsidRPr="00FE004D">
        <w:rPr>
          <w:i/>
          <w:iCs/>
          <w:lang w:val="en-GB"/>
        </w:rPr>
        <w:t>ArXiv Preprint ArXiv:2011.04216</w:t>
      </w:r>
      <w:r w:rsidRPr="00FE004D">
        <w:rPr>
          <w:lang w:val="en-GB"/>
        </w:rPr>
        <w:t>.</w:t>
      </w:r>
    </w:p>
    <w:p w14:paraId="149FB844" w14:textId="77777777" w:rsidR="00FE004D" w:rsidRPr="00FE004D" w:rsidRDefault="00FE004D" w:rsidP="00FE004D">
      <w:pPr>
        <w:pStyle w:val="Bibliography"/>
        <w:spacing w:line="276" w:lineRule="auto"/>
        <w:rPr>
          <w:lang w:val="en-GB"/>
        </w:rPr>
      </w:pPr>
      <w:r w:rsidRPr="00FE004D">
        <w:rPr>
          <w:lang w:val="en-GB"/>
        </w:rPr>
        <w:t xml:space="preserve">Shimoni, Y., Karavani, E., Ravid, S., Bak, P., Ng, T. H., Alford, S. H., Meade, D., &amp; Goldschmidt, Y. (2019). An evaluation toolkit to guide model selection and cohort definition in causal inference. </w:t>
      </w:r>
      <w:r w:rsidRPr="00FE004D">
        <w:rPr>
          <w:i/>
          <w:iCs/>
          <w:lang w:val="en-GB"/>
        </w:rPr>
        <w:t>ArXiv Preprint ArXiv:1906.00442</w:t>
      </w:r>
      <w:r w:rsidRPr="00FE004D">
        <w:rPr>
          <w:lang w:val="en-GB"/>
        </w:rPr>
        <w:t>.</w:t>
      </w:r>
    </w:p>
    <w:p w14:paraId="4E6CD129" w14:textId="77777777" w:rsidR="00FE004D" w:rsidRPr="00FE004D" w:rsidRDefault="00FE004D" w:rsidP="00FE004D">
      <w:pPr>
        <w:pStyle w:val="Bibliography"/>
        <w:spacing w:line="276" w:lineRule="auto"/>
        <w:rPr>
          <w:lang w:val="en-GB"/>
        </w:rPr>
      </w:pPr>
      <w:r w:rsidRPr="00FE004D">
        <w:rPr>
          <w:lang w:val="en-GB"/>
        </w:rPr>
        <w:t xml:space="preserve">Wai, C. H., Beaudin, M., Zareipour, H., Schellenberg, A., &amp; Lu, N. (2014). Cooling devices in demand response: A comparison of control methods. </w:t>
      </w:r>
      <w:r w:rsidRPr="00FE004D">
        <w:rPr>
          <w:i/>
          <w:iCs/>
          <w:lang w:val="en-GB"/>
        </w:rPr>
        <w:t>IEEE Transactions on Smart Grid</w:t>
      </w:r>
      <w:r w:rsidRPr="00FE004D">
        <w:rPr>
          <w:lang w:val="en-GB"/>
        </w:rPr>
        <w:t xml:space="preserve">, </w:t>
      </w:r>
      <w:r w:rsidRPr="00FE004D">
        <w:rPr>
          <w:i/>
          <w:iCs/>
          <w:lang w:val="en-GB"/>
        </w:rPr>
        <w:t>6</w:t>
      </w:r>
      <w:r w:rsidRPr="00FE004D">
        <w:rPr>
          <w:lang w:val="en-GB"/>
        </w:rPr>
        <w:t>(1), 249–260.</w:t>
      </w:r>
    </w:p>
    <w:p w14:paraId="3FA0DE2C" w14:textId="77777777" w:rsidR="00FE004D" w:rsidRPr="00FE004D" w:rsidRDefault="00FE004D" w:rsidP="00FE004D">
      <w:pPr>
        <w:pStyle w:val="Bibliography"/>
        <w:spacing w:line="276" w:lineRule="auto"/>
        <w:rPr>
          <w:lang w:val="en-GB"/>
        </w:rPr>
      </w:pPr>
      <w:r w:rsidRPr="00FE004D">
        <w:rPr>
          <w:lang w:val="en-GB"/>
        </w:rPr>
        <w:t xml:space="preserve">Wang, Z., de Dear, R., Luo, M., Lin, B., He, Y., Ghahramani, A., &amp; Zhu, Y. (2018). Individual difference in thermal comfort: A literature review. </w:t>
      </w:r>
      <w:r w:rsidRPr="00FE004D">
        <w:rPr>
          <w:i/>
          <w:iCs/>
          <w:lang w:val="en-GB"/>
        </w:rPr>
        <w:t>Building and Environment</w:t>
      </w:r>
      <w:r w:rsidRPr="00FE004D">
        <w:rPr>
          <w:lang w:val="en-GB"/>
        </w:rPr>
        <w:t xml:space="preserve">, </w:t>
      </w:r>
      <w:r w:rsidRPr="00FE004D">
        <w:rPr>
          <w:i/>
          <w:iCs/>
          <w:lang w:val="en-GB"/>
        </w:rPr>
        <w:t>138</w:t>
      </w:r>
      <w:r w:rsidRPr="00FE004D">
        <w:rPr>
          <w:lang w:val="en-GB"/>
        </w:rPr>
        <w:t>, 181–193. https://doi.org/10.1016/j.buildenv.2018.04.040</w:t>
      </w:r>
    </w:p>
    <w:p w14:paraId="19781461" w14:textId="77777777" w:rsidR="00FE004D" w:rsidRPr="00FE004D" w:rsidRDefault="00FE004D" w:rsidP="00FE004D">
      <w:pPr>
        <w:pStyle w:val="Bibliography"/>
        <w:spacing w:line="276" w:lineRule="auto"/>
        <w:rPr>
          <w:lang w:val="en-GB"/>
        </w:rPr>
      </w:pPr>
      <w:r w:rsidRPr="00FE004D">
        <w:rPr>
          <w:lang w:val="en-GB"/>
        </w:rPr>
        <w:t xml:space="preserve">Yun, G. Y., &amp; Steemers, K. (2011). Behavioural, physical and socio-economic factors in household cooling energy consumption. </w:t>
      </w:r>
      <w:r w:rsidRPr="00FE004D">
        <w:rPr>
          <w:i/>
          <w:iCs/>
          <w:lang w:val="en-GB"/>
        </w:rPr>
        <w:t>Applied Energy</w:t>
      </w:r>
      <w:r w:rsidRPr="00FE004D">
        <w:rPr>
          <w:lang w:val="en-GB"/>
        </w:rPr>
        <w:t xml:space="preserve">, </w:t>
      </w:r>
      <w:r w:rsidRPr="00FE004D">
        <w:rPr>
          <w:i/>
          <w:iCs/>
          <w:lang w:val="en-GB"/>
        </w:rPr>
        <w:t>88</w:t>
      </w:r>
      <w:r w:rsidRPr="00FE004D">
        <w:rPr>
          <w:lang w:val="en-GB"/>
        </w:rPr>
        <w:t>(6), 2191–2200. https://doi.org/10.1016/j.apenergy.2011.01.010</w:t>
      </w:r>
    </w:p>
    <w:p w14:paraId="2EB29146" w14:textId="77777777" w:rsidR="00FE004D" w:rsidRPr="00FE004D" w:rsidRDefault="00FE004D" w:rsidP="00FE004D">
      <w:pPr>
        <w:pStyle w:val="Bibliography"/>
        <w:spacing w:line="276" w:lineRule="auto"/>
        <w:rPr>
          <w:lang w:val="en-GB"/>
        </w:rPr>
      </w:pPr>
      <w:r w:rsidRPr="00FE004D">
        <w:rPr>
          <w:lang w:val="en-GB"/>
        </w:rPr>
        <w:t xml:space="preserve">Zhao, G., Wang, X., Zheng, D., &amp; Yang, C. (2023). Analysis of the Sustainable Driving Effect of Building Energy Consumption on Economic Development Based on the Sustainable Driving Force Model. </w:t>
      </w:r>
      <w:r w:rsidRPr="00FE004D">
        <w:rPr>
          <w:i/>
          <w:iCs/>
          <w:lang w:val="en-GB"/>
        </w:rPr>
        <w:t>Buildings</w:t>
      </w:r>
      <w:r w:rsidRPr="00FE004D">
        <w:rPr>
          <w:lang w:val="en-GB"/>
        </w:rPr>
        <w:t xml:space="preserve">, </w:t>
      </w:r>
      <w:r w:rsidRPr="00FE004D">
        <w:rPr>
          <w:i/>
          <w:iCs/>
          <w:lang w:val="en-GB"/>
        </w:rPr>
        <w:t>13</w:t>
      </w:r>
      <w:r w:rsidRPr="00FE004D">
        <w:rPr>
          <w:lang w:val="en-GB"/>
        </w:rPr>
        <w:t>(5), 1180.</w:t>
      </w:r>
    </w:p>
    <w:p w14:paraId="4826988A" w14:textId="6512F1A5" w:rsidR="00D9483B" w:rsidRPr="00E4732E" w:rsidRDefault="00FE004D" w:rsidP="00FE004D">
      <w:pPr>
        <w:widowControl/>
        <w:wordWrap/>
        <w:autoSpaceDE/>
        <w:adjustRightInd w:val="0"/>
        <w:snapToGrid w:val="0"/>
        <w:spacing w:line="276" w:lineRule="auto"/>
      </w:pPr>
      <w:r>
        <w:fldChar w:fldCharType="end"/>
      </w:r>
    </w:p>
    <w:p w14:paraId="0BB6CAFD" w14:textId="77777777" w:rsidR="00D9483B" w:rsidRPr="00E4732E" w:rsidRDefault="00D9483B" w:rsidP="003B099F">
      <w:pPr>
        <w:widowControl/>
        <w:wordWrap/>
        <w:autoSpaceDE/>
        <w:adjustRightInd w:val="0"/>
        <w:snapToGrid w:val="0"/>
      </w:pPr>
    </w:p>
    <w:p w14:paraId="7E96121D" w14:textId="77777777" w:rsidR="006E5928" w:rsidRPr="00E4732E" w:rsidRDefault="006E5928" w:rsidP="003B099F">
      <w:pPr>
        <w:widowControl/>
        <w:wordWrap/>
        <w:autoSpaceDE/>
        <w:adjustRightInd w:val="0"/>
        <w:snapToGrid w:val="0"/>
      </w:pPr>
    </w:p>
    <w:p w14:paraId="5E41EA4E" w14:textId="77777777" w:rsidR="006E5928" w:rsidRPr="00E4732E" w:rsidRDefault="006E5928" w:rsidP="003B099F">
      <w:pPr>
        <w:widowControl/>
        <w:wordWrap/>
        <w:autoSpaceDE/>
        <w:adjustRightInd w:val="0"/>
        <w:snapToGrid w:val="0"/>
      </w:pPr>
    </w:p>
    <w:sectPr w:rsidR="006E5928" w:rsidRPr="00E4732E" w:rsidSect="00C9163D">
      <w:pgSz w:w="10773" w:h="14742" w:code="13"/>
      <w:pgMar w:top="1418" w:right="1134" w:bottom="1418" w:left="1134" w:header="851" w:footer="992" w:gutter="0"/>
      <w:pgNumType w:fmt="decimalFullWidth"/>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48CC5" w14:textId="77777777" w:rsidR="00B52BCD" w:rsidRDefault="00B52BCD" w:rsidP="00B95A8A">
      <w:r>
        <w:separator/>
      </w:r>
    </w:p>
  </w:endnote>
  <w:endnote w:type="continuationSeparator" w:id="0">
    <w:p w14:paraId="4E0C5E36" w14:textId="77777777" w:rsidR="00B52BCD" w:rsidRDefault="00B52BCD" w:rsidP="00B95A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MS PGothic">
    <w:altName w:val="ＭＳ Ｐゴシック"/>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0EEFA" w14:textId="77777777" w:rsidR="00BD4248" w:rsidRPr="00BD4248" w:rsidRDefault="00BD4248">
    <w:pPr>
      <w:pStyle w:val="Footer"/>
      <w:jc w:val="center"/>
    </w:pPr>
    <w:r>
      <w:fldChar w:fldCharType="begin"/>
    </w:r>
    <w:r>
      <w:instrText>PAGE   \* MERGEFORMAT</w:instrText>
    </w:r>
    <w:r>
      <w:fldChar w:fldCharType="separate"/>
    </w:r>
    <w:r w:rsidR="00B04B9D" w:rsidRPr="00B04B9D">
      <w:rPr>
        <w:rFonts w:ascii="Batang" w:eastAsia="Batang" w:hAnsi="Batang" w:cs="Batang" w:hint="eastAsia"/>
        <w:noProof/>
        <w:lang w:val="ko-KR"/>
      </w:rPr>
      <w:t>２</w:t>
    </w:r>
    <w:r>
      <w:fldChar w:fldCharType="end"/>
    </w:r>
  </w:p>
  <w:p w14:paraId="425CCEFA" w14:textId="77777777" w:rsidR="00D9483B" w:rsidRPr="00E344F4" w:rsidRDefault="00D94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04E2C5" w14:textId="77777777" w:rsidR="00B52BCD" w:rsidRDefault="00B52BCD" w:rsidP="00B95A8A">
      <w:r>
        <w:separator/>
      </w:r>
    </w:p>
  </w:footnote>
  <w:footnote w:type="continuationSeparator" w:id="0">
    <w:p w14:paraId="2EFA8E1E" w14:textId="77777777" w:rsidR="00B52BCD" w:rsidRDefault="00B52BCD" w:rsidP="00B95A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33745"/>
    <w:multiLevelType w:val="multilevel"/>
    <w:tmpl w:val="A6B4EBFC"/>
    <w:lvl w:ilvl="0">
      <w:start w:val="2"/>
      <w:numFmt w:val="decimal"/>
      <w:lvlText w:val="%1."/>
      <w:lvlJc w:val="left"/>
      <w:pPr>
        <w:ind w:left="360" w:hanging="360"/>
      </w:pPr>
      <w:rPr>
        <w:rFonts w:hint="default"/>
      </w:rPr>
    </w:lvl>
    <w:lvl w:ilvl="1">
      <w:start w:val="1"/>
      <w:numFmt w:val="decimal"/>
      <w:lvlText w:val="6.%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8F167F"/>
    <w:multiLevelType w:val="hybridMultilevel"/>
    <w:tmpl w:val="6568B6A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D4701B"/>
    <w:multiLevelType w:val="hybridMultilevel"/>
    <w:tmpl w:val="357C5D68"/>
    <w:lvl w:ilvl="0" w:tplc="CF86E5F6">
      <w:start w:val="16"/>
      <w:numFmt w:val="bullet"/>
      <w:lvlText w:val="-"/>
      <w:lvlJc w:val="left"/>
      <w:pPr>
        <w:ind w:left="360" w:hanging="360"/>
      </w:pPr>
      <w:rPr>
        <w:rFonts w:ascii="Calibri" w:eastAsia="Batang"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67B3CCE"/>
    <w:multiLevelType w:val="multilevel"/>
    <w:tmpl w:val="F6F6D2E6"/>
    <w:styleLink w:val="Style3"/>
    <w:lvl w:ilvl="0">
      <w:start w:val="3"/>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6E95843"/>
    <w:multiLevelType w:val="multilevel"/>
    <w:tmpl w:val="6358C3C0"/>
    <w:lvl w:ilvl="0">
      <w:start w:val="1"/>
      <w:numFmt w:val="lowerRoman"/>
      <w:lvlText w:val="(%1)"/>
      <w:lvlJc w:val="left"/>
      <w:pPr>
        <w:ind w:left="567" w:hanging="567"/>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7FE5DBB"/>
    <w:multiLevelType w:val="multilevel"/>
    <w:tmpl w:val="CADE6312"/>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4.1.%3"/>
      <w:lvlJc w:val="left"/>
      <w:pPr>
        <w:ind w:left="794" w:hanging="794"/>
      </w:pPr>
      <w:rPr>
        <w:rFonts w:hint="default"/>
      </w:rPr>
    </w:lvl>
    <w:lvl w:ilvl="3">
      <w:start w:val="1"/>
      <w:numFmt w:val="decimal"/>
      <w:lvlText w:val="4.1.1.%4."/>
      <w:lvlJc w:val="left"/>
      <w:pPr>
        <w:ind w:left="1134" w:hanging="113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8F965FE"/>
    <w:multiLevelType w:val="multilevel"/>
    <w:tmpl w:val="F6F6D2E6"/>
    <w:styleLink w:val="Style5"/>
    <w:lvl w:ilvl="0">
      <w:start w:val="2"/>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02A456F"/>
    <w:multiLevelType w:val="hybridMultilevel"/>
    <w:tmpl w:val="255E0FA4"/>
    <w:lvl w:ilvl="0" w:tplc="45785D2C">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0B93F21"/>
    <w:multiLevelType w:val="hybridMultilevel"/>
    <w:tmpl w:val="33DCD05A"/>
    <w:lvl w:ilvl="0" w:tplc="CCD23BA4">
      <w:start w:val="1"/>
      <w:numFmt w:val="bullet"/>
      <w:lvlText w:val="•"/>
      <w:lvlJc w:val="left"/>
      <w:pPr>
        <w:tabs>
          <w:tab w:val="num" w:pos="720"/>
        </w:tabs>
        <w:ind w:left="720" w:hanging="360"/>
      </w:pPr>
      <w:rPr>
        <w:rFonts w:ascii="Arial" w:hAnsi="Arial" w:hint="default"/>
      </w:rPr>
    </w:lvl>
    <w:lvl w:ilvl="1" w:tplc="87C4F148" w:tentative="1">
      <w:start w:val="1"/>
      <w:numFmt w:val="bullet"/>
      <w:lvlText w:val="•"/>
      <w:lvlJc w:val="left"/>
      <w:pPr>
        <w:tabs>
          <w:tab w:val="num" w:pos="1440"/>
        </w:tabs>
        <w:ind w:left="1440" w:hanging="360"/>
      </w:pPr>
      <w:rPr>
        <w:rFonts w:ascii="Arial" w:hAnsi="Arial" w:hint="default"/>
      </w:rPr>
    </w:lvl>
    <w:lvl w:ilvl="2" w:tplc="F9DAB48A" w:tentative="1">
      <w:start w:val="1"/>
      <w:numFmt w:val="bullet"/>
      <w:lvlText w:val="•"/>
      <w:lvlJc w:val="left"/>
      <w:pPr>
        <w:tabs>
          <w:tab w:val="num" w:pos="2160"/>
        </w:tabs>
        <w:ind w:left="2160" w:hanging="360"/>
      </w:pPr>
      <w:rPr>
        <w:rFonts w:ascii="Arial" w:hAnsi="Arial" w:hint="default"/>
      </w:rPr>
    </w:lvl>
    <w:lvl w:ilvl="3" w:tplc="8456602A" w:tentative="1">
      <w:start w:val="1"/>
      <w:numFmt w:val="bullet"/>
      <w:lvlText w:val="•"/>
      <w:lvlJc w:val="left"/>
      <w:pPr>
        <w:tabs>
          <w:tab w:val="num" w:pos="2880"/>
        </w:tabs>
        <w:ind w:left="2880" w:hanging="360"/>
      </w:pPr>
      <w:rPr>
        <w:rFonts w:ascii="Arial" w:hAnsi="Arial" w:hint="default"/>
      </w:rPr>
    </w:lvl>
    <w:lvl w:ilvl="4" w:tplc="9496B2A8" w:tentative="1">
      <w:start w:val="1"/>
      <w:numFmt w:val="bullet"/>
      <w:lvlText w:val="•"/>
      <w:lvlJc w:val="left"/>
      <w:pPr>
        <w:tabs>
          <w:tab w:val="num" w:pos="3600"/>
        </w:tabs>
        <w:ind w:left="3600" w:hanging="360"/>
      </w:pPr>
      <w:rPr>
        <w:rFonts w:ascii="Arial" w:hAnsi="Arial" w:hint="default"/>
      </w:rPr>
    </w:lvl>
    <w:lvl w:ilvl="5" w:tplc="890E58B8" w:tentative="1">
      <w:start w:val="1"/>
      <w:numFmt w:val="bullet"/>
      <w:lvlText w:val="•"/>
      <w:lvlJc w:val="left"/>
      <w:pPr>
        <w:tabs>
          <w:tab w:val="num" w:pos="4320"/>
        </w:tabs>
        <w:ind w:left="4320" w:hanging="360"/>
      </w:pPr>
      <w:rPr>
        <w:rFonts w:ascii="Arial" w:hAnsi="Arial" w:hint="default"/>
      </w:rPr>
    </w:lvl>
    <w:lvl w:ilvl="6" w:tplc="00E256D6" w:tentative="1">
      <w:start w:val="1"/>
      <w:numFmt w:val="bullet"/>
      <w:lvlText w:val="•"/>
      <w:lvlJc w:val="left"/>
      <w:pPr>
        <w:tabs>
          <w:tab w:val="num" w:pos="5040"/>
        </w:tabs>
        <w:ind w:left="5040" w:hanging="360"/>
      </w:pPr>
      <w:rPr>
        <w:rFonts w:ascii="Arial" w:hAnsi="Arial" w:hint="default"/>
      </w:rPr>
    </w:lvl>
    <w:lvl w:ilvl="7" w:tplc="C49C1C3C" w:tentative="1">
      <w:start w:val="1"/>
      <w:numFmt w:val="bullet"/>
      <w:lvlText w:val="•"/>
      <w:lvlJc w:val="left"/>
      <w:pPr>
        <w:tabs>
          <w:tab w:val="num" w:pos="5760"/>
        </w:tabs>
        <w:ind w:left="5760" w:hanging="360"/>
      </w:pPr>
      <w:rPr>
        <w:rFonts w:ascii="Arial" w:hAnsi="Arial" w:hint="default"/>
      </w:rPr>
    </w:lvl>
    <w:lvl w:ilvl="8" w:tplc="6D9EDF5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0EE3AC9"/>
    <w:multiLevelType w:val="hybridMultilevel"/>
    <w:tmpl w:val="BC8A7AC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3B9653C"/>
    <w:multiLevelType w:val="multilevel"/>
    <w:tmpl w:val="F6F6D2E6"/>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3D874A6"/>
    <w:multiLevelType w:val="multilevel"/>
    <w:tmpl w:val="B5F03D6C"/>
    <w:lvl w:ilvl="0">
      <w:start w:val="2"/>
      <w:numFmt w:val="decimal"/>
      <w:lvlText w:val="%1."/>
      <w:lvlJc w:val="left"/>
      <w:pPr>
        <w:ind w:left="360" w:hanging="360"/>
      </w:pPr>
      <w:rPr>
        <w:rFonts w:hint="default"/>
      </w:rPr>
    </w:lvl>
    <w:lvl w:ilvl="1">
      <w:start w:val="1"/>
      <w:numFmt w:val="decimal"/>
      <w:lvlText w:val="4.%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3FF4A7A"/>
    <w:multiLevelType w:val="hybridMultilevel"/>
    <w:tmpl w:val="F6465F1A"/>
    <w:lvl w:ilvl="0" w:tplc="E312CC1E">
      <w:start w:val="1"/>
      <w:numFmt w:val="bullet"/>
      <w:lvlText w:val="•"/>
      <w:lvlJc w:val="left"/>
      <w:pPr>
        <w:tabs>
          <w:tab w:val="num" w:pos="720"/>
        </w:tabs>
        <w:ind w:left="720" w:hanging="360"/>
      </w:pPr>
      <w:rPr>
        <w:rFonts w:ascii="Arial" w:hAnsi="Arial" w:hint="default"/>
      </w:rPr>
    </w:lvl>
    <w:lvl w:ilvl="1" w:tplc="54C46C0E" w:tentative="1">
      <w:start w:val="1"/>
      <w:numFmt w:val="bullet"/>
      <w:lvlText w:val="•"/>
      <w:lvlJc w:val="left"/>
      <w:pPr>
        <w:tabs>
          <w:tab w:val="num" w:pos="1440"/>
        </w:tabs>
        <w:ind w:left="1440" w:hanging="360"/>
      </w:pPr>
      <w:rPr>
        <w:rFonts w:ascii="Arial" w:hAnsi="Arial" w:hint="default"/>
      </w:rPr>
    </w:lvl>
    <w:lvl w:ilvl="2" w:tplc="E0AA8880" w:tentative="1">
      <w:start w:val="1"/>
      <w:numFmt w:val="bullet"/>
      <w:lvlText w:val="•"/>
      <w:lvlJc w:val="left"/>
      <w:pPr>
        <w:tabs>
          <w:tab w:val="num" w:pos="2160"/>
        </w:tabs>
        <w:ind w:left="2160" w:hanging="360"/>
      </w:pPr>
      <w:rPr>
        <w:rFonts w:ascii="Arial" w:hAnsi="Arial" w:hint="default"/>
      </w:rPr>
    </w:lvl>
    <w:lvl w:ilvl="3" w:tplc="F594C47A" w:tentative="1">
      <w:start w:val="1"/>
      <w:numFmt w:val="bullet"/>
      <w:lvlText w:val="•"/>
      <w:lvlJc w:val="left"/>
      <w:pPr>
        <w:tabs>
          <w:tab w:val="num" w:pos="2880"/>
        </w:tabs>
        <w:ind w:left="2880" w:hanging="360"/>
      </w:pPr>
      <w:rPr>
        <w:rFonts w:ascii="Arial" w:hAnsi="Arial" w:hint="default"/>
      </w:rPr>
    </w:lvl>
    <w:lvl w:ilvl="4" w:tplc="08167048" w:tentative="1">
      <w:start w:val="1"/>
      <w:numFmt w:val="bullet"/>
      <w:lvlText w:val="•"/>
      <w:lvlJc w:val="left"/>
      <w:pPr>
        <w:tabs>
          <w:tab w:val="num" w:pos="3600"/>
        </w:tabs>
        <w:ind w:left="3600" w:hanging="360"/>
      </w:pPr>
      <w:rPr>
        <w:rFonts w:ascii="Arial" w:hAnsi="Arial" w:hint="default"/>
      </w:rPr>
    </w:lvl>
    <w:lvl w:ilvl="5" w:tplc="F7FAE570" w:tentative="1">
      <w:start w:val="1"/>
      <w:numFmt w:val="bullet"/>
      <w:lvlText w:val="•"/>
      <w:lvlJc w:val="left"/>
      <w:pPr>
        <w:tabs>
          <w:tab w:val="num" w:pos="4320"/>
        </w:tabs>
        <w:ind w:left="4320" w:hanging="360"/>
      </w:pPr>
      <w:rPr>
        <w:rFonts w:ascii="Arial" w:hAnsi="Arial" w:hint="default"/>
      </w:rPr>
    </w:lvl>
    <w:lvl w:ilvl="6" w:tplc="75023116" w:tentative="1">
      <w:start w:val="1"/>
      <w:numFmt w:val="bullet"/>
      <w:lvlText w:val="•"/>
      <w:lvlJc w:val="left"/>
      <w:pPr>
        <w:tabs>
          <w:tab w:val="num" w:pos="5040"/>
        </w:tabs>
        <w:ind w:left="5040" w:hanging="360"/>
      </w:pPr>
      <w:rPr>
        <w:rFonts w:ascii="Arial" w:hAnsi="Arial" w:hint="default"/>
      </w:rPr>
    </w:lvl>
    <w:lvl w:ilvl="7" w:tplc="8AAAFE7E" w:tentative="1">
      <w:start w:val="1"/>
      <w:numFmt w:val="bullet"/>
      <w:lvlText w:val="•"/>
      <w:lvlJc w:val="left"/>
      <w:pPr>
        <w:tabs>
          <w:tab w:val="num" w:pos="5760"/>
        </w:tabs>
        <w:ind w:left="5760" w:hanging="360"/>
      </w:pPr>
      <w:rPr>
        <w:rFonts w:ascii="Arial" w:hAnsi="Arial" w:hint="default"/>
      </w:rPr>
    </w:lvl>
    <w:lvl w:ilvl="8" w:tplc="D2709F6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40711EB"/>
    <w:multiLevelType w:val="multilevel"/>
    <w:tmpl w:val="6840C4F6"/>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5.1.%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4FD6653"/>
    <w:multiLevelType w:val="hybridMultilevel"/>
    <w:tmpl w:val="70389A44"/>
    <w:lvl w:ilvl="0" w:tplc="CCD23BA4">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64349A"/>
    <w:multiLevelType w:val="multilevel"/>
    <w:tmpl w:val="A6A4873A"/>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6.1.%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9BE4B1D"/>
    <w:multiLevelType w:val="hybridMultilevel"/>
    <w:tmpl w:val="69EC1922"/>
    <w:lvl w:ilvl="0" w:tplc="CCD23BA4">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B153A68"/>
    <w:multiLevelType w:val="hybridMultilevel"/>
    <w:tmpl w:val="EA70933E"/>
    <w:lvl w:ilvl="0" w:tplc="CF86E5F6">
      <w:start w:val="16"/>
      <w:numFmt w:val="bullet"/>
      <w:lvlText w:val="-"/>
      <w:lvlJc w:val="left"/>
      <w:pPr>
        <w:ind w:left="360" w:hanging="360"/>
      </w:pPr>
      <w:rPr>
        <w:rFonts w:ascii="Calibri" w:eastAsia="Batang"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1FC740CE"/>
    <w:multiLevelType w:val="multilevel"/>
    <w:tmpl w:val="EFE257AA"/>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4.%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0E6599B"/>
    <w:multiLevelType w:val="multilevel"/>
    <w:tmpl w:val="FD4AC302"/>
    <w:lvl w:ilvl="0">
      <w:start w:val="2"/>
      <w:numFmt w:val="decimal"/>
      <w:lvlText w:val="%1."/>
      <w:lvlJc w:val="left"/>
      <w:pPr>
        <w:ind w:left="360" w:hanging="360"/>
      </w:pPr>
      <w:rPr>
        <w:rFonts w:hint="default"/>
      </w:rPr>
    </w:lvl>
    <w:lvl w:ilvl="1">
      <w:start w:val="1"/>
      <w:numFmt w:val="decimal"/>
      <w:lvlText w:val="5.%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0F04D68"/>
    <w:multiLevelType w:val="multilevel"/>
    <w:tmpl w:val="8246476A"/>
    <w:styleLink w:val="CurrentList1"/>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2.%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5E458E4"/>
    <w:multiLevelType w:val="multilevel"/>
    <w:tmpl w:val="BB8A21E2"/>
    <w:lvl w:ilvl="0">
      <w:start w:val="2"/>
      <w:numFmt w:val="decimal"/>
      <w:lvlText w:val="%1."/>
      <w:lvlJc w:val="left"/>
      <w:pPr>
        <w:ind w:left="360" w:hanging="360"/>
      </w:pPr>
      <w:rPr>
        <w:rFonts w:hint="default"/>
      </w:rPr>
    </w:lvl>
    <w:lvl w:ilvl="1">
      <w:start w:val="1"/>
      <w:numFmt w:val="decimal"/>
      <w:lvlText w:val="2.%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7DD0226"/>
    <w:multiLevelType w:val="multilevel"/>
    <w:tmpl w:val="51BE803A"/>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6.4.%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AAD57FA"/>
    <w:multiLevelType w:val="hybridMultilevel"/>
    <w:tmpl w:val="A5146DC8"/>
    <w:lvl w:ilvl="0" w:tplc="CF86E5F6">
      <w:start w:val="16"/>
      <w:numFmt w:val="bullet"/>
      <w:lvlText w:val="-"/>
      <w:lvlJc w:val="left"/>
      <w:pPr>
        <w:ind w:left="360" w:hanging="360"/>
      </w:pPr>
      <w:rPr>
        <w:rFonts w:ascii="Calibri" w:eastAsia="Batang"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2B5F237D"/>
    <w:multiLevelType w:val="multilevel"/>
    <w:tmpl w:val="411A013A"/>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7.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2E9469B"/>
    <w:multiLevelType w:val="multilevel"/>
    <w:tmpl w:val="2B98D1EA"/>
    <w:lvl w:ilvl="0">
      <w:start w:val="2"/>
      <w:numFmt w:val="decimal"/>
      <w:lvlText w:val="%1."/>
      <w:lvlJc w:val="left"/>
      <w:pPr>
        <w:ind w:left="360" w:hanging="360"/>
      </w:pPr>
      <w:rPr>
        <w:rFonts w:hint="default"/>
      </w:rPr>
    </w:lvl>
    <w:lvl w:ilvl="1">
      <w:start w:val="1"/>
      <w:numFmt w:val="decimal"/>
      <w:lvlText w:val="7.%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36B3B0E"/>
    <w:multiLevelType w:val="multilevel"/>
    <w:tmpl w:val="427AB628"/>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7" w15:restartNumberingAfterBreak="0">
    <w:nsid w:val="3584500A"/>
    <w:multiLevelType w:val="hybridMultilevel"/>
    <w:tmpl w:val="8668B29C"/>
    <w:lvl w:ilvl="0" w:tplc="CF86E5F6">
      <w:start w:val="16"/>
      <w:numFmt w:val="bullet"/>
      <w:lvlText w:val="-"/>
      <w:lvlJc w:val="left"/>
      <w:pPr>
        <w:ind w:left="360" w:hanging="360"/>
      </w:pPr>
      <w:rPr>
        <w:rFonts w:ascii="Calibri" w:eastAsia="Batang"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37EE76C1"/>
    <w:multiLevelType w:val="hybridMultilevel"/>
    <w:tmpl w:val="54026464"/>
    <w:lvl w:ilvl="0" w:tplc="CF86E5F6">
      <w:start w:val="16"/>
      <w:numFmt w:val="bullet"/>
      <w:lvlText w:val="-"/>
      <w:lvlJc w:val="left"/>
      <w:pPr>
        <w:ind w:left="360" w:hanging="360"/>
      </w:pPr>
      <w:rPr>
        <w:rFonts w:ascii="Calibri" w:eastAsia="Batang"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39761BF0"/>
    <w:multiLevelType w:val="hybridMultilevel"/>
    <w:tmpl w:val="1B04AE0A"/>
    <w:lvl w:ilvl="0" w:tplc="CF86E5F6">
      <w:start w:val="16"/>
      <w:numFmt w:val="bullet"/>
      <w:lvlText w:val="-"/>
      <w:lvlJc w:val="left"/>
      <w:pPr>
        <w:ind w:left="360" w:hanging="360"/>
      </w:pPr>
      <w:rPr>
        <w:rFonts w:ascii="Calibri" w:eastAsia="Batang"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3A6A3174"/>
    <w:multiLevelType w:val="multilevel"/>
    <w:tmpl w:val="36EE9166"/>
    <w:styleLink w:val="4121"/>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4.1.%3"/>
      <w:lvlJc w:val="left"/>
      <w:pPr>
        <w:ind w:left="794" w:hanging="794"/>
      </w:pPr>
      <w:rPr>
        <w:rFonts w:hint="default"/>
      </w:rPr>
    </w:lvl>
    <w:lvl w:ilvl="3">
      <w:start w:val="1"/>
      <w:numFmt w:val="decimal"/>
      <w:lvlText w:val="4.1.2.%4."/>
      <w:lvlJc w:val="left"/>
      <w:pPr>
        <w:ind w:left="1134" w:hanging="113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3C6D6EE1"/>
    <w:multiLevelType w:val="hybridMultilevel"/>
    <w:tmpl w:val="F09C4ED2"/>
    <w:lvl w:ilvl="0" w:tplc="BA9C7FDE">
      <w:start w:val="1"/>
      <w:numFmt w:val="bullet"/>
      <w:lvlText w:val=""/>
      <w:lvlJc w:val="left"/>
      <w:pPr>
        <w:ind w:left="1018" w:hanging="360"/>
      </w:pPr>
      <w:rPr>
        <w:rFonts w:ascii="Symbol" w:hAnsi="Symbol" w:hint="default"/>
      </w:rPr>
    </w:lvl>
    <w:lvl w:ilvl="1" w:tplc="BA9C7FDE">
      <w:start w:val="1"/>
      <w:numFmt w:val="bullet"/>
      <w:lvlText w:val=""/>
      <w:lvlJc w:val="left"/>
      <w:pPr>
        <w:ind w:left="1018" w:hanging="360"/>
      </w:pPr>
      <w:rPr>
        <w:rFonts w:ascii="Symbol" w:hAnsi="Symbol" w:hint="default"/>
      </w:rPr>
    </w:lvl>
    <w:lvl w:ilvl="2" w:tplc="04090005" w:tentative="1">
      <w:start w:val="1"/>
      <w:numFmt w:val="bullet"/>
      <w:lvlText w:val=""/>
      <w:lvlJc w:val="left"/>
      <w:pPr>
        <w:ind w:left="1738" w:hanging="360"/>
      </w:pPr>
      <w:rPr>
        <w:rFonts w:ascii="Wingdings" w:hAnsi="Wingdings" w:hint="default"/>
      </w:rPr>
    </w:lvl>
    <w:lvl w:ilvl="3" w:tplc="04090001" w:tentative="1">
      <w:start w:val="1"/>
      <w:numFmt w:val="bullet"/>
      <w:lvlText w:val=""/>
      <w:lvlJc w:val="left"/>
      <w:pPr>
        <w:ind w:left="2458" w:hanging="360"/>
      </w:pPr>
      <w:rPr>
        <w:rFonts w:ascii="Symbol" w:hAnsi="Symbol" w:hint="default"/>
      </w:rPr>
    </w:lvl>
    <w:lvl w:ilvl="4" w:tplc="04090003" w:tentative="1">
      <w:start w:val="1"/>
      <w:numFmt w:val="bullet"/>
      <w:lvlText w:val="o"/>
      <w:lvlJc w:val="left"/>
      <w:pPr>
        <w:ind w:left="3178" w:hanging="360"/>
      </w:pPr>
      <w:rPr>
        <w:rFonts w:ascii="Courier New" w:hAnsi="Courier New" w:cs="Courier New" w:hint="default"/>
      </w:rPr>
    </w:lvl>
    <w:lvl w:ilvl="5" w:tplc="04090005" w:tentative="1">
      <w:start w:val="1"/>
      <w:numFmt w:val="bullet"/>
      <w:lvlText w:val=""/>
      <w:lvlJc w:val="left"/>
      <w:pPr>
        <w:ind w:left="3898" w:hanging="360"/>
      </w:pPr>
      <w:rPr>
        <w:rFonts w:ascii="Wingdings" w:hAnsi="Wingdings" w:hint="default"/>
      </w:rPr>
    </w:lvl>
    <w:lvl w:ilvl="6" w:tplc="04090001" w:tentative="1">
      <w:start w:val="1"/>
      <w:numFmt w:val="bullet"/>
      <w:lvlText w:val=""/>
      <w:lvlJc w:val="left"/>
      <w:pPr>
        <w:ind w:left="4618" w:hanging="360"/>
      </w:pPr>
      <w:rPr>
        <w:rFonts w:ascii="Symbol" w:hAnsi="Symbol" w:hint="default"/>
      </w:rPr>
    </w:lvl>
    <w:lvl w:ilvl="7" w:tplc="04090003" w:tentative="1">
      <w:start w:val="1"/>
      <w:numFmt w:val="bullet"/>
      <w:lvlText w:val="o"/>
      <w:lvlJc w:val="left"/>
      <w:pPr>
        <w:ind w:left="5338" w:hanging="360"/>
      </w:pPr>
      <w:rPr>
        <w:rFonts w:ascii="Courier New" w:hAnsi="Courier New" w:cs="Courier New" w:hint="default"/>
      </w:rPr>
    </w:lvl>
    <w:lvl w:ilvl="8" w:tplc="04090005" w:tentative="1">
      <w:start w:val="1"/>
      <w:numFmt w:val="bullet"/>
      <w:lvlText w:val=""/>
      <w:lvlJc w:val="left"/>
      <w:pPr>
        <w:ind w:left="6058" w:hanging="360"/>
      </w:pPr>
      <w:rPr>
        <w:rFonts w:ascii="Wingdings" w:hAnsi="Wingdings" w:hint="default"/>
      </w:rPr>
    </w:lvl>
  </w:abstractNum>
  <w:abstractNum w:abstractNumId="32" w15:restartNumberingAfterBreak="0">
    <w:nsid w:val="3E4B0875"/>
    <w:multiLevelType w:val="multilevel"/>
    <w:tmpl w:val="427AB628"/>
    <w:styleLink w:val="Style1"/>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33" w15:restartNumberingAfterBreak="0">
    <w:nsid w:val="3E917337"/>
    <w:multiLevelType w:val="multilevel"/>
    <w:tmpl w:val="2EA03164"/>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7.1.%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0BC2FEB"/>
    <w:multiLevelType w:val="multilevel"/>
    <w:tmpl w:val="8246476A"/>
    <w:styleLink w:val="CurrentList2"/>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2.%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411802DF"/>
    <w:multiLevelType w:val="multilevel"/>
    <w:tmpl w:val="AB5C7EA2"/>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5.4.%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44F40964"/>
    <w:multiLevelType w:val="hybridMultilevel"/>
    <w:tmpl w:val="F356CD48"/>
    <w:lvl w:ilvl="0" w:tplc="CF86E5F6">
      <w:start w:val="16"/>
      <w:numFmt w:val="bullet"/>
      <w:lvlText w:val="-"/>
      <w:lvlJc w:val="left"/>
      <w:pPr>
        <w:ind w:left="720" w:hanging="360"/>
      </w:pPr>
      <w:rPr>
        <w:rFonts w:ascii="Calibri" w:eastAsia="Batang"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85247E6"/>
    <w:multiLevelType w:val="multilevel"/>
    <w:tmpl w:val="7C041BD0"/>
    <w:lvl w:ilvl="0">
      <w:start w:val="1"/>
      <w:numFmt w:val="bullet"/>
      <w:lvlText w:val="•"/>
      <w:lvlJc w:val="left"/>
      <w:pPr>
        <w:ind w:left="720" w:hanging="360"/>
      </w:pPr>
      <w:rPr>
        <w:rFonts w:ascii="Arial" w:hAnsi="Aria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4A02785D"/>
    <w:multiLevelType w:val="multilevel"/>
    <w:tmpl w:val="9A425EAA"/>
    <w:styleLink w:val="Style6"/>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4.1.%3"/>
      <w:lvlJc w:val="left"/>
      <w:pPr>
        <w:ind w:left="794" w:hanging="794"/>
      </w:pPr>
      <w:rPr>
        <w:rFonts w:hint="default"/>
      </w:rPr>
    </w:lvl>
    <w:lvl w:ilvl="3">
      <w:start w:val="1"/>
      <w:numFmt w:val="decimal"/>
      <w:lvlText w:val="4.1.3.%4."/>
      <w:lvlJc w:val="left"/>
      <w:pPr>
        <w:ind w:left="1134" w:hanging="113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4F441A4D"/>
    <w:multiLevelType w:val="hybridMultilevel"/>
    <w:tmpl w:val="622A52B4"/>
    <w:lvl w:ilvl="0" w:tplc="CF86E5F6">
      <w:start w:val="16"/>
      <w:numFmt w:val="bullet"/>
      <w:lvlText w:val="-"/>
      <w:lvlJc w:val="left"/>
      <w:pPr>
        <w:ind w:left="360" w:hanging="360"/>
      </w:pPr>
      <w:rPr>
        <w:rFonts w:ascii="Calibri" w:eastAsia="Batang"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52140CC2"/>
    <w:multiLevelType w:val="multilevel"/>
    <w:tmpl w:val="5C2CA1D0"/>
    <w:styleLink w:val="Style4"/>
    <w:lvl w:ilvl="0">
      <w:start w:val="2"/>
      <w:numFmt w:val="decimal"/>
      <w:lvlText w:val="%1."/>
      <w:lvlJc w:val="left"/>
      <w:pPr>
        <w:ind w:left="360" w:hanging="360"/>
      </w:pPr>
      <w:rPr>
        <w:rFonts w:hint="default"/>
      </w:rPr>
    </w:lvl>
    <w:lvl w:ilvl="1">
      <w:start w:val="1"/>
      <w:numFmt w:val="none"/>
      <w:lvlText w:val="3.1"/>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52A961E9"/>
    <w:multiLevelType w:val="hybridMultilevel"/>
    <w:tmpl w:val="E9C48076"/>
    <w:lvl w:ilvl="0" w:tplc="CF86E5F6">
      <w:start w:val="16"/>
      <w:numFmt w:val="bullet"/>
      <w:lvlText w:val="-"/>
      <w:lvlJc w:val="left"/>
      <w:pPr>
        <w:ind w:left="360" w:hanging="360"/>
      </w:pPr>
      <w:rPr>
        <w:rFonts w:ascii="Calibri" w:eastAsia="Batang"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551D0912"/>
    <w:multiLevelType w:val="multilevel"/>
    <w:tmpl w:val="05FAB9DC"/>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4.1.%3"/>
      <w:lvlJc w:val="left"/>
      <w:pPr>
        <w:ind w:left="794" w:hanging="794"/>
      </w:pPr>
      <w:rPr>
        <w:rFonts w:hint="default"/>
      </w:rPr>
    </w:lvl>
    <w:lvl w:ilvl="3">
      <w:start w:val="1"/>
      <w:numFmt w:val="decimal"/>
      <w:lvlText w:val="4.1.2.%4."/>
      <w:lvlJc w:val="left"/>
      <w:pPr>
        <w:ind w:left="1134" w:hanging="113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55ED1AB8"/>
    <w:multiLevelType w:val="multilevel"/>
    <w:tmpl w:val="ABE26C7E"/>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6.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58017686"/>
    <w:multiLevelType w:val="hybridMultilevel"/>
    <w:tmpl w:val="8BB2ADF8"/>
    <w:lvl w:ilvl="0" w:tplc="CCD23BA4">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89D481A"/>
    <w:multiLevelType w:val="multilevel"/>
    <w:tmpl w:val="69B8557A"/>
    <w:lvl w:ilvl="0">
      <w:start w:val="3"/>
      <w:numFmt w:val="decimal"/>
      <w:lvlText w:val="%1."/>
      <w:lvlJc w:val="left"/>
      <w:pPr>
        <w:ind w:left="360" w:hanging="360"/>
      </w:pPr>
      <w:rPr>
        <w:rFonts w:hint="default"/>
      </w:rPr>
    </w:lvl>
    <w:lvl w:ilvl="1">
      <w:start w:val="1"/>
      <w:numFmt w:val="decimal"/>
      <w:lvlText w:val="3.%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5CA909BC"/>
    <w:multiLevelType w:val="multilevel"/>
    <w:tmpl w:val="411678A0"/>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7.4.%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5DD32F87"/>
    <w:multiLevelType w:val="multilevel"/>
    <w:tmpl w:val="9FEA66C2"/>
    <w:styleLink w:val="Style2"/>
    <w:lvl w:ilvl="0">
      <w:start w:val="1"/>
      <w:numFmt w:val="decimal"/>
      <w:lvlText w:val="%1."/>
      <w:lvlJc w:val="left"/>
      <w:pPr>
        <w:ind w:left="360" w:hanging="360"/>
      </w:pPr>
      <w:rPr>
        <w:rFonts w:hint="default"/>
      </w:rPr>
    </w:lvl>
    <w:lvl w:ilvl="1">
      <w:start w:val="1"/>
      <w:numFmt w:val="decimal"/>
      <w:lvlText w:val="2.%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5F324CFB"/>
    <w:multiLevelType w:val="hybridMultilevel"/>
    <w:tmpl w:val="E2AA3B42"/>
    <w:lvl w:ilvl="0" w:tplc="9C165D28">
      <w:start w:val="1"/>
      <w:numFmt w:val="bullet"/>
      <w:lvlText w:val="-"/>
      <w:lvlJc w:val="left"/>
      <w:pPr>
        <w:tabs>
          <w:tab w:val="num" w:pos="360"/>
        </w:tabs>
        <w:ind w:left="360" w:hanging="360"/>
      </w:pPr>
      <w:rPr>
        <w:rFonts w:ascii="Arial" w:hAnsi="Arial" w:hint="default"/>
      </w:rPr>
    </w:lvl>
    <w:lvl w:ilvl="1" w:tplc="4716952E" w:tentative="1">
      <w:start w:val="1"/>
      <w:numFmt w:val="bullet"/>
      <w:lvlText w:val="-"/>
      <w:lvlJc w:val="left"/>
      <w:pPr>
        <w:tabs>
          <w:tab w:val="num" w:pos="1080"/>
        </w:tabs>
        <w:ind w:left="1080" w:hanging="360"/>
      </w:pPr>
      <w:rPr>
        <w:rFonts w:ascii="Arial" w:hAnsi="Arial" w:hint="default"/>
      </w:rPr>
    </w:lvl>
    <w:lvl w:ilvl="2" w:tplc="703AD488" w:tentative="1">
      <w:start w:val="1"/>
      <w:numFmt w:val="bullet"/>
      <w:lvlText w:val="-"/>
      <w:lvlJc w:val="left"/>
      <w:pPr>
        <w:tabs>
          <w:tab w:val="num" w:pos="1800"/>
        </w:tabs>
        <w:ind w:left="1800" w:hanging="360"/>
      </w:pPr>
      <w:rPr>
        <w:rFonts w:ascii="Arial" w:hAnsi="Arial" w:hint="default"/>
      </w:rPr>
    </w:lvl>
    <w:lvl w:ilvl="3" w:tplc="240E85A0" w:tentative="1">
      <w:start w:val="1"/>
      <w:numFmt w:val="bullet"/>
      <w:lvlText w:val="-"/>
      <w:lvlJc w:val="left"/>
      <w:pPr>
        <w:tabs>
          <w:tab w:val="num" w:pos="2520"/>
        </w:tabs>
        <w:ind w:left="2520" w:hanging="360"/>
      </w:pPr>
      <w:rPr>
        <w:rFonts w:ascii="Arial" w:hAnsi="Arial" w:hint="default"/>
      </w:rPr>
    </w:lvl>
    <w:lvl w:ilvl="4" w:tplc="C5A61B58" w:tentative="1">
      <w:start w:val="1"/>
      <w:numFmt w:val="bullet"/>
      <w:lvlText w:val="-"/>
      <w:lvlJc w:val="left"/>
      <w:pPr>
        <w:tabs>
          <w:tab w:val="num" w:pos="3240"/>
        </w:tabs>
        <w:ind w:left="3240" w:hanging="360"/>
      </w:pPr>
      <w:rPr>
        <w:rFonts w:ascii="Arial" w:hAnsi="Arial" w:hint="default"/>
      </w:rPr>
    </w:lvl>
    <w:lvl w:ilvl="5" w:tplc="5A7EE6AE" w:tentative="1">
      <w:start w:val="1"/>
      <w:numFmt w:val="bullet"/>
      <w:lvlText w:val="-"/>
      <w:lvlJc w:val="left"/>
      <w:pPr>
        <w:tabs>
          <w:tab w:val="num" w:pos="3960"/>
        </w:tabs>
        <w:ind w:left="3960" w:hanging="360"/>
      </w:pPr>
      <w:rPr>
        <w:rFonts w:ascii="Arial" w:hAnsi="Arial" w:hint="default"/>
      </w:rPr>
    </w:lvl>
    <w:lvl w:ilvl="6" w:tplc="1FFC5822" w:tentative="1">
      <w:start w:val="1"/>
      <w:numFmt w:val="bullet"/>
      <w:lvlText w:val="-"/>
      <w:lvlJc w:val="left"/>
      <w:pPr>
        <w:tabs>
          <w:tab w:val="num" w:pos="4680"/>
        </w:tabs>
        <w:ind w:left="4680" w:hanging="360"/>
      </w:pPr>
      <w:rPr>
        <w:rFonts w:ascii="Arial" w:hAnsi="Arial" w:hint="default"/>
      </w:rPr>
    </w:lvl>
    <w:lvl w:ilvl="7" w:tplc="95F45C92" w:tentative="1">
      <w:start w:val="1"/>
      <w:numFmt w:val="bullet"/>
      <w:lvlText w:val="-"/>
      <w:lvlJc w:val="left"/>
      <w:pPr>
        <w:tabs>
          <w:tab w:val="num" w:pos="5400"/>
        </w:tabs>
        <w:ind w:left="5400" w:hanging="360"/>
      </w:pPr>
      <w:rPr>
        <w:rFonts w:ascii="Arial" w:hAnsi="Arial" w:hint="default"/>
      </w:rPr>
    </w:lvl>
    <w:lvl w:ilvl="8" w:tplc="B3929066" w:tentative="1">
      <w:start w:val="1"/>
      <w:numFmt w:val="bullet"/>
      <w:lvlText w:val="-"/>
      <w:lvlJc w:val="left"/>
      <w:pPr>
        <w:tabs>
          <w:tab w:val="num" w:pos="6120"/>
        </w:tabs>
        <w:ind w:left="6120" w:hanging="360"/>
      </w:pPr>
      <w:rPr>
        <w:rFonts w:ascii="Arial" w:hAnsi="Arial" w:hint="default"/>
      </w:rPr>
    </w:lvl>
  </w:abstractNum>
  <w:abstractNum w:abstractNumId="49" w15:restartNumberingAfterBreak="0">
    <w:nsid w:val="606A1006"/>
    <w:multiLevelType w:val="multilevel"/>
    <w:tmpl w:val="818A0060"/>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4.1.%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615D65FD"/>
    <w:multiLevelType w:val="multilevel"/>
    <w:tmpl w:val="A6069E78"/>
    <w:lvl w:ilvl="0">
      <w:start w:val="1"/>
      <w:numFmt w:val="decimal"/>
      <w:lvlText w:val="%1."/>
      <w:lvlJc w:val="left"/>
      <w:pPr>
        <w:ind w:left="360" w:hanging="360"/>
      </w:pPr>
      <w:rPr>
        <w:rFonts w:hint="default"/>
      </w:rPr>
    </w:lvl>
    <w:lvl w:ilvl="1">
      <w:start w:val="1"/>
      <w:numFmt w:val="decimal"/>
      <w:lvlText w:val="2.%2"/>
      <w:lvlJc w:val="left"/>
      <w:pPr>
        <w:ind w:left="792" w:hanging="792"/>
      </w:pPr>
      <w:rPr>
        <w:rFonts w:hint="default"/>
      </w:rPr>
    </w:lvl>
    <w:lvl w:ilvl="2">
      <w:start w:val="1"/>
      <w:numFmt w:val="decimal"/>
      <w:lvlText w:val="2.%2.%3"/>
      <w:lvlJc w:val="left"/>
      <w:pPr>
        <w:ind w:left="737" w:hanging="73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62162154"/>
    <w:multiLevelType w:val="multilevel"/>
    <w:tmpl w:val="4B3C9366"/>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5.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637709EC"/>
    <w:multiLevelType w:val="multilevel"/>
    <w:tmpl w:val="CCCA1BF8"/>
    <w:lvl w:ilvl="0">
      <w:start w:val="2"/>
      <w:numFmt w:val="decimal"/>
      <w:lvlText w:val="%1."/>
      <w:lvlJc w:val="left"/>
      <w:pPr>
        <w:ind w:left="360" w:hanging="360"/>
      </w:pPr>
      <w:rPr>
        <w:rFonts w:hint="default"/>
      </w:rPr>
    </w:lvl>
    <w:lvl w:ilvl="1">
      <w:start w:val="1"/>
      <w:numFmt w:val="decimal"/>
      <w:lvlText w:val="8.%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6CCD50B2"/>
    <w:multiLevelType w:val="multilevel"/>
    <w:tmpl w:val="8246476A"/>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2.%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6EF865CF"/>
    <w:multiLevelType w:val="hybridMultilevel"/>
    <w:tmpl w:val="109EDEDA"/>
    <w:lvl w:ilvl="0" w:tplc="CF86E5F6">
      <w:start w:val="16"/>
      <w:numFmt w:val="bullet"/>
      <w:lvlText w:val="-"/>
      <w:lvlJc w:val="left"/>
      <w:pPr>
        <w:ind w:left="360" w:hanging="360"/>
      </w:pPr>
      <w:rPr>
        <w:rFonts w:ascii="Calibri" w:eastAsia="Batang"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76124F82"/>
    <w:multiLevelType w:val="multilevel"/>
    <w:tmpl w:val="91A02D2A"/>
    <w:lvl w:ilvl="0">
      <w:start w:val="1"/>
      <w:numFmt w:val="decimal"/>
      <w:lvlText w:val="%1."/>
      <w:lvlJc w:val="left"/>
      <w:pPr>
        <w:ind w:left="360" w:hanging="360"/>
      </w:pPr>
      <w:rPr>
        <w:rFonts w:hint="default"/>
      </w:rPr>
    </w:lvl>
    <w:lvl w:ilvl="1">
      <w:start w:val="2"/>
      <w:numFmt w:val="decimal"/>
      <w:lvlText w:val="2.%2"/>
      <w:lvlJc w:val="left"/>
      <w:pPr>
        <w:ind w:left="792" w:hanging="792"/>
      </w:pPr>
      <w:rPr>
        <w:rFonts w:hint="default"/>
      </w:rPr>
    </w:lvl>
    <w:lvl w:ilvl="2">
      <w:start w:val="1"/>
      <w:numFmt w:val="decimal"/>
      <w:lvlText w:val="3.%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793B3057"/>
    <w:multiLevelType w:val="multilevel"/>
    <w:tmpl w:val="9A425EAA"/>
    <w:numStyleLink w:val="Style6"/>
  </w:abstractNum>
  <w:abstractNum w:abstractNumId="57" w15:restartNumberingAfterBreak="0">
    <w:nsid w:val="7EF1483C"/>
    <w:multiLevelType w:val="hybridMultilevel"/>
    <w:tmpl w:val="BD5CEC60"/>
    <w:lvl w:ilvl="0" w:tplc="ADFAF668">
      <w:start w:val="1"/>
      <w:numFmt w:val="bullet"/>
      <w:lvlText w:val="•"/>
      <w:lvlJc w:val="left"/>
      <w:pPr>
        <w:tabs>
          <w:tab w:val="num" w:pos="720"/>
        </w:tabs>
        <w:ind w:left="720" w:hanging="360"/>
      </w:pPr>
      <w:rPr>
        <w:rFonts w:ascii="Arial" w:hAnsi="Arial" w:hint="default"/>
      </w:rPr>
    </w:lvl>
    <w:lvl w:ilvl="1" w:tplc="B38222AE" w:tentative="1">
      <w:start w:val="1"/>
      <w:numFmt w:val="bullet"/>
      <w:lvlText w:val="•"/>
      <w:lvlJc w:val="left"/>
      <w:pPr>
        <w:tabs>
          <w:tab w:val="num" w:pos="1440"/>
        </w:tabs>
        <w:ind w:left="1440" w:hanging="360"/>
      </w:pPr>
      <w:rPr>
        <w:rFonts w:ascii="Arial" w:hAnsi="Arial" w:hint="default"/>
      </w:rPr>
    </w:lvl>
    <w:lvl w:ilvl="2" w:tplc="C6BE040C" w:tentative="1">
      <w:start w:val="1"/>
      <w:numFmt w:val="bullet"/>
      <w:lvlText w:val="•"/>
      <w:lvlJc w:val="left"/>
      <w:pPr>
        <w:tabs>
          <w:tab w:val="num" w:pos="2160"/>
        </w:tabs>
        <w:ind w:left="2160" w:hanging="360"/>
      </w:pPr>
      <w:rPr>
        <w:rFonts w:ascii="Arial" w:hAnsi="Arial" w:hint="default"/>
      </w:rPr>
    </w:lvl>
    <w:lvl w:ilvl="3" w:tplc="790E6DC8" w:tentative="1">
      <w:start w:val="1"/>
      <w:numFmt w:val="bullet"/>
      <w:lvlText w:val="•"/>
      <w:lvlJc w:val="left"/>
      <w:pPr>
        <w:tabs>
          <w:tab w:val="num" w:pos="2880"/>
        </w:tabs>
        <w:ind w:left="2880" w:hanging="360"/>
      </w:pPr>
      <w:rPr>
        <w:rFonts w:ascii="Arial" w:hAnsi="Arial" w:hint="default"/>
      </w:rPr>
    </w:lvl>
    <w:lvl w:ilvl="4" w:tplc="EFC6300A" w:tentative="1">
      <w:start w:val="1"/>
      <w:numFmt w:val="bullet"/>
      <w:lvlText w:val="•"/>
      <w:lvlJc w:val="left"/>
      <w:pPr>
        <w:tabs>
          <w:tab w:val="num" w:pos="3600"/>
        </w:tabs>
        <w:ind w:left="3600" w:hanging="360"/>
      </w:pPr>
      <w:rPr>
        <w:rFonts w:ascii="Arial" w:hAnsi="Arial" w:hint="default"/>
      </w:rPr>
    </w:lvl>
    <w:lvl w:ilvl="5" w:tplc="4FC0E81C" w:tentative="1">
      <w:start w:val="1"/>
      <w:numFmt w:val="bullet"/>
      <w:lvlText w:val="•"/>
      <w:lvlJc w:val="left"/>
      <w:pPr>
        <w:tabs>
          <w:tab w:val="num" w:pos="4320"/>
        </w:tabs>
        <w:ind w:left="4320" w:hanging="360"/>
      </w:pPr>
      <w:rPr>
        <w:rFonts w:ascii="Arial" w:hAnsi="Arial" w:hint="default"/>
      </w:rPr>
    </w:lvl>
    <w:lvl w:ilvl="6" w:tplc="F6FE308E" w:tentative="1">
      <w:start w:val="1"/>
      <w:numFmt w:val="bullet"/>
      <w:lvlText w:val="•"/>
      <w:lvlJc w:val="left"/>
      <w:pPr>
        <w:tabs>
          <w:tab w:val="num" w:pos="5040"/>
        </w:tabs>
        <w:ind w:left="5040" w:hanging="360"/>
      </w:pPr>
      <w:rPr>
        <w:rFonts w:ascii="Arial" w:hAnsi="Arial" w:hint="default"/>
      </w:rPr>
    </w:lvl>
    <w:lvl w:ilvl="7" w:tplc="140EB6F0" w:tentative="1">
      <w:start w:val="1"/>
      <w:numFmt w:val="bullet"/>
      <w:lvlText w:val="•"/>
      <w:lvlJc w:val="left"/>
      <w:pPr>
        <w:tabs>
          <w:tab w:val="num" w:pos="5760"/>
        </w:tabs>
        <w:ind w:left="5760" w:hanging="360"/>
      </w:pPr>
      <w:rPr>
        <w:rFonts w:ascii="Arial" w:hAnsi="Arial" w:hint="default"/>
      </w:rPr>
    </w:lvl>
    <w:lvl w:ilvl="8" w:tplc="A70268E6" w:tentative="1">
      <w:start w:val="1"/>
      <w:numFmt w:val="bullet"/>
      <w:lvlText w:val="•"/>
      <w:lvlJc w:val="left"/>
      <w:pPr>
        <w:tabs>
          <w:tab w:val="num" w:pos="6480"/>
        </w:tabs>
        <w:ind w:left="6480" w:hanging="360"/>
      </w:pPr>
      <w:rPr>
        <w:rFonts w:ascii="Arial" w:hAnsi="Arial" w:hint="default"/>
      </w:rPr>
    </w:lvl>
  </w:abstractNum>
  <w:num w:numId="1">
    <w:abstractNumId w:val="26"/>
  </w:num>
  <w:num w:numId="2">
    <w:abstractNumId w:val="32"/>
  </w:num>
  <w:num w:numId="3">
    <w:abstractNumId w:val="10"/>
  </w:num>
  <w:num w:numId="4">
    <w:abstractNumId w:val="53"/>
  </w:num>
  <w:num w:numId="5">
    <w:abstractNumId w:val="7"/>
  </w:num>
  <w:num w:numId="6">
    <w:abstractNumId w:val="31"/>
  </w:num>
  <w:num w:numId="7">
    <w:abstractNumId w:val="4"/>
  </w:num>
  <w:num w:numId="8">
    <w:abstractNumId w:val="9"/>
  </w:num>
  <w:num w:numId="9">
    <w:abstractNumId w:val="1"/>
  </w:num>
  <w:num w:numId="10">
    <w:abstractNumId w:val="47"/>
  </w:num>
  <w:num w:numId="11">
    <w:abstractNumId w:val="50"/>
  </w:num>
  <w:num w:numId="12">
    <w:abstractNumId w:val="3"/>
  </w:num>
  <w:num w:numId="13">
    <w:abstractNumId w:val="45"/>
  </w:num>
  <w:num w:numId="14">
    <w:abstractNumId w:val="40"/>
  </w:num>
  <w:num w:numId="15">
    <w:abstractNumId w:val="6"/>
  </w:num>
  <w:num w:numId="16">
    <w:abstractNumId w:val="21"/>
  </w:num>
  <w:num w:numId="17">
    <w:abstractNumId w:val="8"/>
  </w:num>
  <w:num w:numId="18">
    <w:abstractNumId w:val="12"/>
  </w:num>
  <w:num w:numId="19">
    <w:abstractNumId w:val="44"/>
  </w:num>
  <w:num w:numId="20">
    <w:abstractNumId w:val="14"/>
  </w:num>
  <w:num w:numId="21">
    <w:abstractNumId w:val="48"/>
  </w:num>
  <w:num w:numId="22">
    <w:abstractNumId w:val="2"/>
  </w:num>
  <w:num w:numId="23">
    <w:abstractNumId w:val="27"/>
  </w:num>
  <w:num w:numId="24">
    <w:abstractNumId w:val="39"/>
  </w:num>
  <w:num w:numId="25">
    <w:abstractNumId w:val="29"/>
  </w:num>
  <w:num w:numId="26">
    <w:abstractNumId w:val="41"/>
  </w:num>
  <w:num w:numId="27">
    <w:abstractNumId w:val="28"/>
  </w:num>
  <w:num w:numId="28">
    <w:abstractNumId w:val="23"/>
  </w:num>
  <w:num w:numId="29">
    <w:abstractNumId w:val="54"/>
  </w:num>
  <w:num w:numId="30">
    <w:abstractNumId w:val="17"/>
  </w:num>
  <w:num w:numId="31">
    <w:abstractNumId w:val="36"/>
  </w:num>
  <w:num w:numId="32">
    <w:abstractNumId w:val="20"/>
  </w:num>
  <w:num w:numId="33">
    <w:abstractNumId w:val="55"/>
  </w:num>
  <w:num w:numId="34">
    <w:abstractNumId w:val="34"/>
  </w:num>
  <w:num w:numId="35">
    <w:abstractNumId w:val="11"/>
  </w:num>
  <w:num w:numId="36">
    <w:abstractNumId w:val="49"/>
  </w:num>
  <w:num w:numId="37">
    <w:abstractNumId w:val="5"/>
  </w:num>
  <w:num w:numId="38">
    <w:abstractNumId w:val="57"/>
  </w:num>
  <w:num w:numId="39">
    <w:abstractNumId w:val="16"/>
  </w:num>
  <w:num w:numId="40">
    <w:abstractNumId w:val="30"/>
  </w:num>
  <w:num w:numId="41">
    <w:abstractNumId w:val="42"/>
  </w:num>
  <w:num w:numId="42">
    <w:abstractNumId w:val="38"/>
  </w:num>
  <w:num w:numId="43">
    <w:abstractNumId w:val="56"/>
  </w:num>
  <w:num w:numId="44">
    <w:abstractNumId w:val="18"/>
  </w:num>
  <w:num w:numId="45">
    <w:abstractNumId w:val="19"/>
  </w:num>
  <w:num w:numId="46">
    <w:abstractNumId w:val="15"/>
  </w:num>
  <w:num w:numId="47">
    <w:abstractNumId w:val="37"/>
  </w:num>
  <w:num w:numId="48">
    <w:abstractNumId w:val="13"/>
  </w:num>
  <w:num w:numId="49">
    <w:abstractNumId w:val="51"/>
  </w:num>
  <w:num w:numId="50">
    <w:abstractNumId w:val="35"/>
  </w:num>
  <w:num w:numId="51">
    <w:abstractNumId w:val="0"/>
  </w:num>
  <w:num w:numId="52">
    <w:abstractNumId w:val="43"/>
  </w:num>
  <w:num w:numId="53">
    <w:abstractNumId w:val="22"/>
  </w:num>
  <w:num w:numId="54">
    <w:abstractNumId w:val="25"/>
  </w:num>
  <w:num w:numId="55">
    <w:abstractNumId w:val="33"/>
  </w:num>
  <w:num w:numId="56">
    <w:abstractNumId w:val="24"/>
  </w:num>
  <w:num w:numId="57">
    <w:abstractNumId w:val="46"/>
  </w:num>
  <w:num w:numId="58">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658"/>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zsrQwM7cwNTS3MDRS0lEKTi0uzszPAykwNKkFAPaFiFctAAAA"/>
  </w:docVars>
  <w:rsids>
    <w:rsidRoot w:val="00EE613B"/>
    <w:rsid w:val="000005F7"/>
    <w:rsid w:val="00003D9A"/>
    <w:rsid w:val="0002502F"/>
    <w:rsid w:val="00034310"/>
    <w:rsid w:val="00034AA2"/>
    <w:rsid w:val="000445CC"/>
    <w:rsid w:val="00047272"/>
    <w:rsid w:val="00057668"/>
    <w:rsid w:val="00076963"/>
    <w:rsid w:val="00080A9F"/>
    <w:rsid w:val="00084072"/>
    <w:rsid w:val="00084099"/>
    <w:rsid w:val="00086F21"/>
    <w:rsid w:val="00093D75"/>
    <w:rsid w:val="000943D5"/>
    <w:rsid w:val="0009448F"/>
    <w:rsid w:val="000A44A7"/>
    <w:rsid w:val="000A4FB1"/>
    <w:rsid w:val="000A66EE"/>
    <w:rsid w:val="000A69E9"/>
    <w:rsid w:val="000B4740"/>
    <w:rsid w:val="000B500D"/>
    <w:rsid w:val="000C2D59"/>
    <w:rsid w:val="000C5DB2"/>
    <w:rsid w:val="000C6FB0"/>
    <w:rsid w:val="000D4B0D"/>
    <w:rsid w:val="000E1CBB"/>
    <w:rsid w:val="000E54C9"/>
    <w:rsid w:val="00100CB2"/>
    <w:rsid w:val="00105157"/>
    <w:rsid w:val="00105F2B"/>
    <w:rsid w:val="00106D9E"/>
    <w:rsid w:val="00114E91"/>
    <w:rsid w:val="00126289"/>
    <w:rsid w:val="00132218"/>
    <w:rsid w:val="0013569F"/>
    <w:rsid w:val="00135E5C"/>
    <w:rsid w:val="0013663F"/>
    <w:rsid w:val="001414E4"/>
    <w:rsid w:val="00145968"/>
    <w:rsid w:val="00147FE0"/>
    <w:rsid w:val="001556F9"/>
    <w:rsid w:val="00157C9D"/>
    <w:rsid w:val="00161167"/>
    <w:rsid w:val="00173D11"/>
    <w:rsid w:val="001765FF"/>
    <w:rsid w:val="00177E1A"/>
    <w:rsid w:val="0018007E"/>
    <w:rsid w:val="00181212"/>
    <w:rsid w:val="0018345A"/>
    <w:rsid w:val="00185090"/>
    <w:rsid w:val="001B1190"/>
    <w:rsid w:val="001C50CF"/>
    <w:rsid w:val="001E0443"/>
    <w:rsid w:val="001E106A"/>
    <w:rsid w:val="001E2F61"/>
    <w:rsid w:val="001E391B"/>
    <w:rsid w:val="001E7C73"/>
    <w:rsid w:val="001F6ECC"/>
    <w:rsid w:val="0020183E"/>
    <w:rsid w:val="00201A9E"/>
    <w:rsid w:val="00203578"/>
    <w:rsid w:val="00204F01"/>
    <w:rsid w:val="00207AF9"/>
    <w:rsid w:val="00207FEE"/>
    <w:rsid w:val="002108A0"/>
    <w:rsid w:val="00210C82"/>
    <w:rsid w:val="00216266"/>
    <w:rsid w:val="002179E1"/>
    <w:rsid w:val="002217EC"/>
    <w:rsid w:val="002218AD"/>
    <w:rsid w:val="00223087"/>
    <w:rsid w:val="0022371D"/>
    <w:rsid w:val="002250BA"/>
    <w:rsid w:val="00227A92"/>
    <w:rsid w:val="00232062"/>
    <w:rsid w:val="00232B3F"/>
    <w:rsid w:val="00242196"/>
    <w:rsid w:val="00250BD2"/>
    <w:rsid w:val="00250FC3"/>
    <w:rsid w:val="002605F9"/>
    <w:rsid w:val="0026074F"/>
    <w:rsid w:val="00262C35"/>
    <w:rsid w:val="0026660F"/>
    <w:rsid w:val="002758D4"/>
    <w:rsid w:val="00277CEB"/>
    <w:rsid w:val="002811FD"/>
    <w:rsid w:val="00296CD3"/>
    <w:rsid w:val="002B0BC5"/>
    <w:rsid w:val="002B2F97"/>
    <w:rsid w:val="002B3ADA"/>
    <w:rsid w:val="002B3ADD"/>
    <w:rsid w:val="002B7AE8"/>
    <w:rsid w:val="002D0C8F"/>
    <w:rsid w:val="002E7AED"/>
    <w:rsid w:val="002F23BA"/>
    <w:rsid w:val="002F290F"/>
    <w:rsid w:val="002F44C8"/>
    <w:rsid w:val="003121FE"/>
    <w:rsid w:val="00312B4A"/>
    <w:rsid w:val="00320FEA"/>
    <w:rsid w:val="00324759"/>
    <w:rsid w:val="00324A4A"/>
    <w:rsid w:val="00336160"/>
    <w:rsid w:val="00337FCD"/>
    <w:rsid w:val="00340D76"/>
    <w:rsid w:val="003526EF"/>
    <w:rsid w:val="0035677D"/>
    <w:rsid w:val="0035774B"/>
    <w:rsid w:val="00360526"/>
    <w:rsid w:val="003615E8"/>
    <w:rsid w:val="003673D5"/>
    <w:rsid w:val="0036768D"/>
    <w:rsid w:val="00367FF2"/>
    <w:rsid w:val="00372E49"/>
    <w:rsid w:val="00393F4D"/>
    <w:rsid w:val="003A3D8B"/>
    <w:rsid w:val="003A466A"/>
    <w:rsid w:val="003A49D8"/>
    <w:rsid w:val="003B099F"/>
    <w:rsid w:val="003B0C79"/>
    <w:rsid w:val="003B6F14"/>
    <w:rsid w:val="003C2EB0"/>
    <w:rsid w:val="003C4DF9"/>
    <w:rsid w:val="003D1BA5"/>
    <w:rsid w:val="003D51B1"/>
    <w:rsid w:val="003D58D0"/>
    <w:rsid w:val="003D625B"/>
    <w:rsid w:val="00401984"/>
    <w:rsid w:val="00401BD9"/>
    <w:rsid w:val="00402578"/>
    <w:rsid w:val="00434E11"/>
    <w:rsid w:val="00435535"/>
    <w:rsid w:val="00435C1B"/>
    <w:rsid w:val="00437A55"/>
    <w:rsid w:val="00441D79"/>
    <w:rsid w:val="004448D9"/>
    <w:rsid w:val="00446767"/>
    <w:rsid w:val="00450629"/>
    <w:rsid w:val="00452918"/>
    <w:rsid w:val="00453011"/>
    <w:rsid w:val="0045793B"/>
    <w:rsid w:val="00461838"/>
    <w:rsid w:val="00464415"/>
    <w:rsid w:val="00465704"/>
    <w:rsid w:val="00465E8E"/>
    <w:rsid w:val="004667F2"/>
    <w:rsid w:val="00472112"/>
    <w:rsid w:val="00474D0B"/>
    <w:rsid w:val="00481FA9"/>
    <w:rsid w:val="004A7141"/>
    <w:rsid w:val="004D2AE2"/>
    <w:rsid w:val="004D5F78"/>
    <w:rsid w:val="004D7E9B"/>
    <w:rsid w:val="004E1650"/>
    <w:rsid w:val="004E1C92"/>
    <w:rsid w:val="004E2D4B"/>
    <w:rsid w:val="004E3A6C"/>
    <w:rsid w:val="004E5FB6"/>
    <w:rsid w:val="004E667D"/>
    <w:rsid w:val="004F3CDF"/>
    <w:rsid w:val="00501502"/>
    <w:rsid w:val="005022E4"/>
    <w:rsid w:val="00503CFB"/>
    <w:rsid w:val="005075F6"/>
    <w:rsid w:val="005115A0"/>
    <w:rsid w:val="00513B62"/>
    <w:rsid w:val="0051437D"/>
    <w:rsid w:val="0051786F"/>
    <w:rsid w:val="00522D92"/>
    <w:rsid w:val="0052531C"/>
    <w:rsid w:val="005344E3"/>
    <w:rsid w:val="0053556F"/>
    <w:rsid w:val="0053770E"/>
    <w:rsid w:val="00540CAF"/>
    <w:rsid w:val="005445A0"/>
    <w:rsid w:val="0054462D"/>
    <w:rsid w:val="0054468A"/>
    <w:rsid w:val="00546B2E"/>
    <w:rsid w:val="00550992"/>
    <w:rsid w:val="005516F8"/>
    <w:rsid w:val="0055454C"/>
    <w:rsid w:val="00560543"/>
    <w:rsid w:val="00566292"/>
    <w:rsid w:val="005664F0"/>
    <w:rsid w:val="00574B63"/>
    <w:rsid w:val="00583A86"/>
    <w:rsid w:val="0058637B"/>
    <w:rsid w:val="0059281C"/>
    <w:rsid w:val="00593822"/>
    <w:rsid w:val="00595B60"/>
    <w:rsid w:val="005A7BC0"/>
    <w:rsid w:val="005B004A"/>
    <w:rsid w:val="005B0074"/>
    <w:rsid w:val="005B0CDB"/>
    <w:rsid w:val="005B20C2"/>
    <w:rsid w:val="005B658E"/>
    <w:rsid w:val="005B704E"/>
    <w:rsid w:val="005C3E18"/>
    <w:rsid w:val="005C533E"/>
    <w:rsid w:val="005D2DA5"/>
    <w:rsid w:val="005D3F37"/>
    <w:rsid w:val="005D6DC2"/>
    <w:rsid w:val="005E44B2"/>
    <w:rsid w:val="005E7364"/>
    <w:rsid w:val="005F4BD9"/>
    <w:rsid w:val="005F7B87"/>
    <w:rsid w:val="0060102F"/>
    <w:rsid w:val="006044B7"/>
    <w:rsid w:val="00605DB9"/>
    <w:rsid w:val="00612BE5"/>
    <w:rsid w:val="0061386F"/>
    <w:rsid w:val="00617AA0"/>
    <w:rsid w:val="00624DE4"/>
    <w:rsid w:val="0062522C"/>
    <w:rsid w:val="006303F8"/>
    <w:rsid w:val="006305D1"/>
    <w:rsid w:val="006314B9"/>
    <w:rsid w:val="00642E57"/>
    <w:rsid w:val="00645FE0"/>
    <w:rsid w:val="00653268"/>
    <w:rsid w:val="006565E6"/>
    <w:rsid w:val="00672E16"/>
    <w:rsid w:val="00682F7A"/>
    <w:rsid w:val="00691725"/>
    <w:rsid w:val="00693154"/>
    <w:rsid w:val="00693510"/>
    <w:rsid w:val="0069683C"/>
    <w:rsid w:val="006A0D5B"/>
    <w:rsid w:val="006B4A11"/>
    <w:rsid w:val="006B4BA2"/>
    <w:rsid w:val="006C5CB9"/>
    <w:rsid w:val="006D1722"/>
    <w:rsid w:val="006D7B5F"/>
    <w:rsid w:val="006E5928"/>
    <w:rsid w:val="00701A0D"/>
    <w:rsid w:val="00713F94"/>
    <w:rsid w:val="007160E1"/>
    <w:rsid w:val="007209AF"/>
    <w:rsid w:val="00726E22"/>
    <w:rsid w:val="00726FDF"/>
    <w:rsid w:val="007342D1"/>
    <w:rsid w:val="007362CF"/>
    <w:rsid w:val="00741D01"/>
    <w:rsid w:val="007455D1"/>
    <w:rsid w:val="00761E50"/>
    <w:rsid w:val="00773D55"/>
    <w:rsid w:val="00790DF6"/>
    <w:rsid w:val="00792C4F"/>
    <w:rsid w:val="0079584F"/>
    <w:rsid w:val="0079716D"/>
    <w:rsid w:val="007A141B"/>
    <w:rsid w:val="007A2DB4"/>
    <w:rsid w:val="007A3F69"/>
    <w:rsid w:val="007A72B7"/>
    <w:rsid w:val="007B034F"/>
    <w:rsid w:val="007B239A"/>
    <w:rsid w:val="007B634B"/>
    <w:rsid w:val="007D6F59"/>
    <w:rsid w:val="007E1ADD"/>
    <w:rsid w:val="007E5788"/>
    <w:rsid w:val="007E6FF3"/>
    <w:rsid w:val="007F54EB"/>
    <w:rsid w:val="007F7BBC"/>
    <w:rsid w:val="007F7DB1"/>
    <w:rsid w:val="008007E0"/>
    <w:rsid w:val="00803E59"/>
    <w:rsid w:val="00804E1F"/>
    <w:rsid w:val="00807683"/>
    <w:rsid w:val="00816237"/>
    <w:rsid w:val="00816EFA"/>
    <w:rsid w:val="0082462E"/>
    <w:rsid w:val="008356D1"/>
    <w:rsid w:val="0085057F"/>
    <w:rsid w:val="008520C3"/>
    <w:rsid w:val="00856A5F"/>
    <w:rsid w:val="00873FFD"/>
    <w:rsid w:val="008829EF"/>
    <w:rsid w:val="008837A8"/>
    <w:rsid w:val="008843C7"/>
    <w:rsid w:val="0088487D"/>
    <w:rsid w:val="0088605D"/>
    <w:rsid w:val="00886B42"/>
    <w:rsid w:val="00895E98"/>
    <w:rsid w:val="008972B6"/>
    <w:rsid w:val="0089756F"/>
    <w:rsid w:val="008A141E"/>
    <w:rsid w:val="008A4855"/>
    <w:rsid w:val="008A5753"/>
    <w:rsid w:val="008C4D59"/>
    <w:rsid w:val="008D3909"/>
    <w:rsid w:val="008E2E82"/>
    <w:rsid w:val="008E6057"/>
    <w:rsid w:val="008F13ED"/>
    <w:rsid w:val="00906D4B"/>
    <w:rsid w:val="00907307"/>
    <w:rsid w:val="0091096D"/>
    <w:rsid w:val="009128D7"/>
    <w:rsid w:val="00914DD4"/>
    <w:rsid w:val="00917172"/>
    <w:rsid w:val="009215BC"/>
    <w:rsid w:val="00931E71"/>
    <w:rsid w:val="00931F03"/>
    <w:rsid w:val="00943214"/>
    <w:rsid w:val="0094433E"/>
    <w:rsid w:val="00946296"/>
    <w:rsid w:val="00953F26"/>
    <w:rsid w:val="009605DF"/>
    <w:rsid w:val="00960647"/>
    <w:rsid w:val="00961701"/>
    <w:rsid w:val="009619AD"/>
    <w:rsid w:val="00962A8C"/>
    <w:rsid w:val="00965961"/>
    <w:rsid w:val="00970080"/>
    <w:rsid w:val="00970644"/>
    <w:rsid w:val="00977AE6"/>
    <w:rsid w:val="00981069"/>
    <w:rsid w:val="00985617"/>
    <w:rsid w:val="009965C6"/>
    <w:rsid w:val="009A520C"/>
    <w:rsid w:val="009A7EA4"/>
    <w:rsid w:val="009D5DC3"/>
    <w:rsid w:val="009E797E"/>
    <w:rsid w:val="009F66F5"/>
    <w:rsid w:val="00A032E0"/>
    <w:rsid w:val="00A11B06"/>
    <w:rsid w:val="00A12ED6"/>
    <w:rsid w:val="00A1655C"/>
    <w:rsid w:val="00A208BE"/>
    <w:rsid w:val="00A21F30"/>
    <w:rsid w:val="00A2524B"/>
    <w:rsid w:val="00A27715"/>
    <w:rsid w:val="00A278A7"/>
    <w:rsid w:val="00A308F0"/>
    <w:rsid w:val="00A31101"/>
    <w:rsid w:val="00A40A4D"/>
    <w:rsid w:val="00A41AF2"/>
    <w:rsid w:val="00A4238E"/>
    <w:rsid w:val="00A53D63"/>
    <w:rsid w:val="00A55804"/>
    <w:rsid w:val="00A71BC1"/>
    <w:rsid w:val="00A86A60"/>
    <w:rsid w:val="00AA7918"/>
    <w:rsid w:val="00AB13DC"/>
    <w:rsid w:val="00AB73DC"/>
    <w:rsid w:val="00AC10EC"/>
    <w:rsid w:val="00AC1317"/>
    <w:rsid w:val="00AE377A"/>
    <w:rsid w:val="00AF7E98"/>
    <w:rsid w:val="00B04B9D"/>
    <w:rsid w:val="00B04F5F"/>
    <w:rsid w:val="00B06072"/>
    <w:rsid w:val="00B17D82"/>
    <w:rsid w:val="00B20EFB"/>
    <w:rsid w:val="00B25906"/>
    <w:rsid w:val="00B323B0"/>
    <w:rsid w:val="00B40D2F"/>
    <w:rsid w:val="00B4102C"/>
    <w:rsid w:val="00B52BCD"/>
    <w:rsid w:val="00B53F17"/>
    <w:rsid w:val="00B57580"/>
    <w:rsid w:val="00B6383A"/>
    <w:rsid w:val="00B72072"/>
    <w:rsid w:val="00B813A5"/>
    <w:rsid w:val="00B90079"/>
    <w:rsid w:val="00B9263B"/>
    <w:rsid w:val="00B92650"/>
    <w:rsid w:val="00B95586"/>
    <w:rsid w:val="00B95A8A"/>
    <w:rsid w:val="00BA288D"/>
    <w:rsid w:val="00BA4A79"/>
    <w:rsid w:val="00BA77F0"/>
    <w:rsid w:val="00BA7DBF"/>
    <w:rsid w:val="00BB0798"/>
    <w:rsid w:val="00BB0B0F"/>
    <w:rsid w:val="00BB784A"/>
    <w:rsid w:val="00BC50A5"/>
    <w:rsid w:val="00BC6A01"/>
    <w:rsid w:val="00BD12F9"/>
    <w:rsid w:val="00BD4248"/>
    <w:rsid w:val="00BD6FDF"/>
    <w:rsid w:val="00BF7A3B"/>
    <w:rsid w:val="00C026FB"/>
    <w:rsid w:val="00C045BF"/>
    <w:rsid w:val="00C05872"/>
    <w:rsid w:val="00C12C58"/>
    <w:rsid w:val="00C12F8E"/>
    <w:rsid w:val="00C16BBE"/>
    <w:rsid w:val="00C209CB"/>
    <w:rsid w:val="00C20EF3"/>
    <w:rsid w:val="00C21F6E"/>
    <w:rsid w:val="00C22BD6"/>
    <w:rsid w:val="00C2399A"/>
    <w:rsid w:val="00C31759"/>
    <w:rsid w:val="00C32A4B"/>
    <w:rsid w:val="00C3658D"/>
    <w:rsid w:val="00C467E6"/>
    <w:rsid w:val="00C5055D"/>
    <w:rsid w:val="00C5078F"/>
    <w:rsid w:val="00C513CE"/>
    <w:rsid w:val="00C57A93"/>
    <w:rsid w:val="00C61A23"/>
    <w:rsid w:val="00C628D1"/>
    <w:rsid w:val="00C67110"/>
    <w:rsid w:val="00C744C1"/>
    <w:rsid w:val="00C76437"/>
    <w:rsid w:val="00C80E65"/>
    <w:rsid w:val="00C815C8"/>
    <w:rsid w:val="00C82BA2"/>
    <w:rsid w:val="00C84D00"/>
    <w:rsid w:val="00C85721"/>
    <w:rsid w:val="00C9163D"/>
    <w:rsid w:val="00C91A80"/>
    <w:rsid w:val="00C92740"/>
    <w:rsid w:val="00C9284D"/>
    <w:rsid w:val="00C93703"/>
    <w:rsid w:val="00C94B3A"/>
    <w:rsid w:val="00C9575F"/>
    <w:rsid w:val="00C95772"/>
    <w:rsid w:val="00C9651E"/>
    <w:rsid w:val="00C97750"/>
    <w:rsid w:val="00CA22F3"/>
    <w:rsid w:val="00CB4928"/>
    <w:rsid w:val="00CD58BB"/>
    <w:rsid w:val="00CD6C88"/>
    <w:rsid w:val="00CE3929"/>
    <w:rsid w:val="00CE42EE"/>
    <w:rsid w:val="00CE4935"/>
    <w:rsid w:val="00CF5D7B"/>
    <w:rsid w:val="00CF73F6"/>
    <w:rsid w:val="00D0038C"/>
    <w:rsid w:val="00D02F09"/>
    <w:rsid w:val="00D03B34"/>
    <w:rsid w:val="00D10262"/>
    <w:rsid w:val="00D13C3C"/>
    <w:rsid w:val="00D216BC"/>
    <w:rsid w:val="00D23856"/>
    <w:rsid w:val="00D24D64"/>
    <w:rsid w:val="00D26EFF"/>
    <w:rsid w:val="00D31347"/>
    <w:rsid w:val="00D33A37"/>
    <w:rsid w:val="00D34461"/>
    <w:rsid w:val="00D434BC"/>
    <w:rsid w:val="00D4570A"/>
    <w:rsid w:val="00D46B3A"/>
    <w:rsid w:val="00D51881"/>
    <w:rsid w:val="00D54C08"/>
    <w:rsid w:val="00D5503B"/>
    <w:rsid w:val="00D56FA3"/>
    <w:rsid w:val="00D60414"/>
    <w:rsid w:val="00D65A50"/>
    <w:rsid w:val="00D76E60"/>
    <w:rsid w:val="00D7706E"/>
    <w:rsid w:val="00D808D7"/>
    <w:rsid w:val="00D80917"/>
    <w:rsid w:val="00D92D76"/>
    <w:rsid w:val="00D9483B"/>
    <w:rsid w:val="00D95324"/>
    <w:rsid w:val="00D978F7"/>
    <w:rsid w:val="00DA3C02"/>
    <w:rsid w:val="00DB126A"/>
    <w:rsid w:val="00DB2B0A"/>
    <w:rsid w:val="00DB3761"/>
    <w:rsid w:val="00DB742C"/>
    <w:rsid w:val="00DC09C1"/>
    <w:rsid w:val="00DC3C00"/>
    <w:rsid w:val="00DD45D1"/>
    <w:rsid w:val="00DD78C6"/>
    <w:rsid w:val="00DE414A"/>
    <w:rsid w:val="00DE7B9D"/>
    <w:rsid w:val="00DF6314"/>
    <w:rsid w:val="00DF7254"/>
    <w:rsid w:val="00E03F6F"/>
    <w:rsid w:val="00E056F7"/>
    <w:rsid w:val="00E12DB6"/>
    <w:rsid w:val="00E221C1"/>
    <w:rsid w:val="00E30159"/>
    <w:rsid w:val="00E30461"/>
    <w:rsid w:val="00E33DC2"/>
    <w:rsid w:val="00E344F4"/>
    <w:rsid w:val="00E35AC0"/>
    <w:rsid w:val="00E40BD5"/>
    <w:rsid w:val="00E42C8A"/>
    <w:rsid w:val="00E4732E"/>
    <w:rsid w:val="00E50A2A"/>
    <w:rsid w:val="00E51629"/>
    <w:rsid w:val="00E51BEF"/>
    <w:rsid w:val="00E5750E"/>
    <w:rsid w:val="00E63488"/>
    <w:rsid w:val="00E661DD"/>
    <w:rsid w:val="00E77AE0"/>
    <w:rsid w:val="00E804D7"/>
    <w:rsid w:val="00E9641D"/>
    <w:rsid w:val="00E9683B"/>
    <w:rsid w:val="00EA0FAA"/>
    <w:rsid w:val="00EB4EA2"/>
    <w:rsid w:val="00EB75B4"/>
    <w:rsid w:val="00EC11D7"/>
    <w:rsid w:val="00EC4C2A"/>
    <w:rsid w:val="00EC6EEB"/>
    <w:rsid w:val="00ED1972"/>
    <w:rsid w:val="00ED1E6A"/>
    <w:rsid w:val="00EE0E9F"/>
    <w:rsid w:val="00EE613B"/>
    <w:rsid w:val="00EF1208"/>
    <w:rsid w:val="00EF2090"/>
    <w:rsid w:val="00EF4ACF"/>
    <w:rsid w:val="00F07C9D"/>
    <w:rsid w:val="00F13AA0"/>
    <w:rsid w:val="00F13E9D"/>
    <w:rsid w:val="00F26CC5"/>
    <w:rsid w:val="00F43568"/>
    <w:rsid w:val="00F44FBB"/>
    <w:rsid w:val="00F46836"/>
    <w:rsid w:val="00F52166"/>
    <w:rsid w:val="00F535A3"/>
    <w:rsid w:val="00F53E0E"/>
    <w:rsid w:val="00F61F55"/>
    <w:rsid w:val="00F62557"/>
    <w:rsid w:val="00F65F33"/>
    <w:rsid w:val="00F85FB8"/>
    <w:rsid w:val="00F9199A"/>
    <w:rsid w:val="00F97102"/>
    <w:rsid w:val="00FA1398"/>
    <w:rsid w:val="00FB21BD"/>
    <w:rsid w:val="00FB2B61"/>
    <w:rsid w:val="00FC4108"/>
    <w:rsid w:val="00FC4EE8"/>
    <w:rsid w:val="00FD105A"/>
    <w:rsid w:val="00FE004D"/>
    <w:rsid w:val="00FE17FA"/>
    <w:rsid w:val="00FE1D31"/>
    <w:rsid w:val="00FF2E6F"/>
    <w:rsid w:val="00FF3F9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DDFA2"/>
  <w14:defaultImageDpi w14:val="32767"/>
  <w15:chartTrackingRefBased/>
  <w15:docId w15:val="{4125AED4-51E0-4799-8A44-A2126A749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algun Gothic"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034F"/>
    <w:pPr>
      <w:widowControl w:val="0"/>
      <w:wordWrap w:val="0"/>
      <w:autoSpaceDE w:val="0"/>
      <w:autoSpaceDN w:val="0"/>
      <w:spacing w:line="360" w:lineRule="auto"/>
      <w:jc w:val="both"/>
    </w:pPr>
    <w:rPr>
      <w:sz w:val="22"/>
    </w:rPr>
  </w:style>
  <w:style w:type="paragraph" w:styleId="Heading1">
    <w:name w:val="heading 1"/>
    <w:basedOn w:val="Normal"/>
    <w:next w:val="Normal"/>
    <w:link w:val="Heading1Char"/>
    <w:uiPriority w:val="9"/>
    <w:qFormat/>
    <w:rsid w:val="00F13E9D"/>
    <w:pPr>
      <w:keepNext/>
      <w:outlineLvl w:val="0"/>
    </w:pPr>
    <w:rPr>
      <w:b/>
      <w:bCs/>
      <w:kern w:val="32"/>
      <w:sz w:val="24"/>
      <w:szCs w:val="32"/>
    </w:rPr>
  </w:style>
  <w:style w:type="paragraph" w:styleId="Heading2">
    <w:name w:val="heading 2"/>
    <w:basedOn w:val="Normal"/>
    <w:next w:val="Normal"/>
    <w:link w:val="Heading2Char"/>
    <w:uiPriority w:val="9"/>
    <w:unhideWhenUsed/>
    <w:qFormat/>
    <w:rsid w:val="00393F4D"/>
    <w:pPr>
      <w:keepNext/>
      <w:spacing w:before="240" w:after="60"/>
      <w:outlineLvl w:val="1"/>
    </w:pPr>
    <w:rPr>
      <w:b/>
      <w:bCs/>
      <w:iCs/>
      <w:szCs w:val="28"/>
    </w:rPr>
  </w:style>
  <w:style w:type="paragraph" w:styleId="Heading3">
    <w:name w:val="heading 3"/>
    <w:basedOn w:val="Normal"/>
    <w:next w:val="Normal"/>
    <w:link w:val="Heading3Char"/>
    <w:uiPriority w:val="9"/>
    <w:unhideWhenUsed/>
    <w:qFormat/>
    <w:rsid w:val="00EF4ACF"/>
    <w:pPr>
      <w:keepNext/>
      <w:spacing w:before="240" w:after="60"/>
      <w:outlineLvl w:val="2"/>
    </w:pPr>
    <w:rPr>
      <w:b/>
      <w:bCs/>
      <w:szCs w:val="26"/>
    </w:rPr>
  </w:style>
  <w:style w:type="paragraph" w:styleId="Heading4">
    <w:name w:val="heading 4"/>
    <w:basedOn w:val="Normal"/>
    <w:next w:val="Normal"/>
    <w:link w:val="Heading4Char"/>
    <w:uiPriority w:val="9"/>
    <w:unhideWhenUsed/>
    <w:qFormat/>
    <w:rsid w:val="007A141B"/>
    <w:pPr>
      <w:keepNext/>
      <w:keepLines/>
      <w:spacing w:before="4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5A8A"/>
    <w:pPr>
      <w:tabs>
        <w:tab w:val="center" w:pos="4513"/>
        <w:tab w:val="right" w:pos="9026"/>
      </w:tabs>
      <w:snapToGrid w:val="0"/>
    </w:pPr>
  </w:style>
  <w:style w:type="character" w:customStyle="1" w:styleId="HeaderChar">
    <w:name w:val="Header Char"/>
    <w:link w:val="Header"/>
    <w:uiPriority w:val="99"/>
    <w:rsid w:val="00B95A8A"/>
    <w:rPr>
      <w:kern w:val="2"/>
      <w:szCs w:val="22"/>
    </w:rPr>
  </w:style>
  <w:style w:type="paragraph" w:styleId="Footer">
    <w:name w:val="footer"/>
    <w:basedOn w:val="Normal"/>
    <w:link w:val="FooterChar"/>
    <w:uiPriority w:val="99"/>
    <w:unhideWhenUsed/>
    <w:rsid w:val="00B95A8A"/>
    <w:pPr>
      <w:tabs>
        <w:tab w:val="center" w:pos="4513"/>
        <w:tab w:val="right" w:pos="9026"/>
      </w:tabs>
      <w:snapToGrid w:val="0"/>
    </w:pPr>
  </w:style>
  <w:style w:type="character" w:customStyle="1" w:styleId="FooterChar">
    <w:name w:val="Footer Char"/>
    <w:link w:val="Footer"/>
    <w:uiPriority w:val="99"/>
    <w:rsid w:val="00B95A8A"/>
    <w:rPr>
      <w:kern w:val="2"/>
      <w:szCs w:val="22"/>
    </w:rPr>
  </w:style>
  <w:style w:type="character" w:customStyle="1" w:styleId="capture-id">
    <w:name w:val="capture-id"/>
    <w:basedOn w:val="DefaultParagraphFont"/>
    <w:rsid w:val="0082462E"/>
  </w:style>
  <w:style w:type="paragraph" w:styleId="BalloonText">
    <w:name w:val="Balloon Text"/>
    <w:basedOn w:val="Normal"/>
    <w:link w:val="BalloonTextChar"/>
    <w:uiPriority w:val="99"/>
    <w:semiHidden/>
    <w:unhideWhenUsed/>
    <w:rsid w:val="00227A92"/>
    <w:rPr>
      <w:rFonts w:ascii="Malgun Gothic" w:hAnsi="Malgun Gothic"/>
      <w:sz w:val="18"/>
      <w:szCs w:val="18"/>
    </w:rPr>
  </w:style>
  <w:style w:type="character" w:customStyle="1" w:styleId="BalloonTextChar">
    <w:name w:val="Balloon Text Char"/>
    <w:link w:val="BalloonText"/>
    <w:uiPriority w:val="99"/>
    <w:semiHidden/>
    <w:rsid w:val="00227A92"/>
    <w:rPr>
      <w:rFonts w:ascii="Malgun Gothic" w:eastAsia="Malgun Gothic" w:hAnsi="Malgun Gothic" w:cs="Times New Roman"/>
      <w:kern w:val="2"/>
      <w:sz w:val="18"/>
      <w:szCs w:val="18"/>
    </w:rPr>
  </w:style>
  <w:style w:type="paragraph" w:styleId="Date">
    <w:name w:val="Date"/>
    <w:basedOn w:val="Normal"/>
    <w:next w:val="Normal"/>
    <w:link w:val="DateChar"/>
    <w:uiPriority w:val="99"/>
    <w:semiHidden/>
    <w:unhideWhenUsed/>
    <w:rsid w:val="00873FFD"/>
  </w:style>
  <w:style w:type="character" w:customStyle="1" w:styleId="DateChar">
    <w:name w:val="Date Char"/>
    <w:link w:val="Date"/>
    <w:uiPriority w:val="99"/>
    <w:semiHidden/>
    <w:rsid w:val="00873FFD"/>
    <w:rPr>
      <w:kern w:val="2"/>
      <w:szCs w:val="22"/>
    </w:rPr>
  </w:style>
  <w:style w:type="paragraph" w:styleId="NoSpacing">
    <w:name w:val="No Spacing"/>
    <w:uiPriority w:val="1"/>
    <w:qFormat/>
    <w:rsid w:val="00E221C1"/>
    <w:pPr>
      <w:widowControl w:val="0"/>
      <w:wordWrap w:val="0"/>
      <w:autoSpaceDE w:val="0"/>
      <w:autoSpaceDN w:val="0"/>
      <w:jc w:val="both"/>
    </w:pPr>
    <w:rPr>
      <w:kern w:val="2"/>
      <w:sz w:val="22"/>
      <w:szCs w:val="22"/>
    </w:rPr>
  </w:style>
  <w:style w:type="paragraph" w:styleId="ListParagraph">
    <w:name w:val="List Paragraph"/>
    <w:basedOn w:val="Normal"/>
    <w:uiPriority w:val="34"/>
    <w:qFormat/>
    <w:rsid w:val="00D9483B"/>
    <w:pPr>
      <w:spacing w:line="240" w:lineRule="auto"/>
      <w:ind w:leftChars="400" w:left="800"/>
    </w:pPr>
    <w:rPr>
      <w:rFonts w:ascii="Malgun Gothic" w:hAnsi="Malgun Gothic"/>
      <w:sz w:val="20"/>
    </w:rPr>
  </w:style>
  <w:style w:type="character" w:customStyle="1" w:styleId="Heading1Char">
    <w:name w:val="Heading 1 Char"/>
    <w:link w:val="Heading1"/>
    <w:uiPriority w:val="9"/>
    <w:rsid w:val="00F13E9D"/>
    <w:rPr>
      <w:rFonts w:eastAsia="Malgun Gothic" w:cs="Times New Roman"/>
      <w:b/>
      <w:bCs/>
      <w:kern w:val="32"/>
      <w:sz w:val="24"/>
      <w:szCs w:val="32"/>
    </w:rPr>
  </w:style>
  <w:style w:type="character" w:customStyle="1" w:styleId="Heading2Char">
    <w:name w:val="Heading 2 Char"/>
    <w:link w:val="Heading2"/>
    <w:uiPriority w:val="9"/>
    <w:rsid w:val="00393F4D"/>
    <w:rPr>
      <w:rFonts w:eastAsia="Malgun Gothic" w:cs="Times New Roman"/>
      <w:b/>
      <w:bCs/>
      <w:iCs/>
      <w:sz w:val="22"/>
      <w:szCs w:val="28"/>
    </w:rPr>
  </w:style>
  <w:style w:type="numbering" w:customStyle="1" w:styleId="Style1">
    <w:name w:val="Style1"/>
    <w:uiPriority w:val="99"/>
    <w:rsid w:val="00C95772"/>
    <w:pPr>
      <w:numPr>
        <w:numId w:val="2"/>
      </w:numPr>
    </w:pPr>
  </w:style>
  <w:style w:type="character" w:customStyle="1" w:styleId="Heading3Char">
    <w:name w:val="Heading 3 Char"/>
    <w:link w:val="Heading3"/>
    <w:uiPriority w:val="9"/>
    <w:rsid w:val="00EF4ACF"/>
    <w:rPr>
      <w:rFonts w:eastAsia="Malgun Gothic" w:cs="Times New Roman"/>
      <w:b/>
      <w:bCs/>
      <w:sz w:val="22"/>
      <w:szCs w:val="26"/>
    </w:rPr>
  </w:style>
  <w:style w:type="character" w:styleId="PlaceholderText">
    <w:name w:val="Placeholder Text"/>
    <w:basedOn w:val="DefaultParagraphFont"/>
    <w:uiPriority w:val="99"/>
    <w:semiHidden/>
    <w:rsid w:val="004E667D"/>
    <w:rPr>
      <w:color w:val="808080"/>
    </w:rPr>
  </w:style>
  <w:style w:type="paragraph" w:styleId="Caption">
    <w:name w:val="caption"/>
    <w:basedOn w:val="Normal"/>
    <w:next w:val="Normal"/>
    <w:uiPriority w:val="35"/>
    <w:unhideWhenUsed/>
    <w:qFormat/>
    <w:rsid w:val="00B40D2F"/>
    <w:pPr>
      <w:spacing w:after="200" w:line="240" w:lineRule="auto"/>
      <w:jc w:val="center"/>
    </w:pPr>
    <w:rPr>
      <w:szCs w:val="22"/>
    </w:rPr>
  </w:style>
  <w:style w:type="numbering" w:customStyle="1" w:styleId="Style2">
    <w:name w:val="Style2"/>
    <w:uiPriority w:val="99"/>
    <w:rsid w:val="00DC3C00"/>
    <w:pPr>
      <w:numPr>
        <w:numId w:val="10"/>
      </w:numPr>
    </w:pPr>
  </w:style>
  <w:style w:type="table" w:styleId="TableGrid">
    <w:name w:val="Table Grid"/>
    <w:basedOn w:val="TableNormal"/>
    <w:uiPriority w:val="59"/>
    <w:rsid w:val="00EF12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86B42"/>
    <w:pPr>
      <w:widowControl/>
      <w:wordWrap/>
      <w:autoSpaceDE/>
      <w:autoSpaceDN/>
      <w:spacing w:before="100" w:beforeAutospacing="1" w:after="100" w:afterAutospacing="1" w:line="240" w:lineRule="auto"/>
      <w:jc w:val="left"/>
    </w:pPr>
    <w:rPr>
      <w:rFonts w:eastAsia="Times New Roman"/>
      <w:sz w:val="24"/>
      <w:szCs w:val="24"/>
    </w:rPr>
  </w:style>
  <w:style w:type="numbering" w:customStyle="1" w:styleId="Style3">
    <w:name w:val="Style3"/>
    <w:uiPriority w:val="99"/>
    <w:rsid w:val="00C2399A"/>
    <w:pPr>
      <w:numPr>
        <w:numId w:val="12"/>
      </w:numPr>
    </w:pPr>
  </w:style>
  <w:style w:type="numbering" w:customStyle="1" w:styleId="Style4">
    <w:name w:val="Style4"/>
    <w:uiPriority w:val="99"/>
    <w:rsid w:val="00C2399A"/>
    <w:pPr>
      <w:numPr>
        <w:numId w:val="14"/>
      </w:numPr>
    </w:pPr>
  </w:style>
  <w:style w:type="numbering" w:customStyle="1" w:styleId="Style5">
    <w:name w:val="Style5"/>
    <w:uiPriority w:val="99"/>
    <w:rsid w:val="00C2399A"/>
    <w:pPr>
      <w:numPr>
        <w:numId w:val="15"/>
      </w:numPr>
    </w:pPr>
  </w:style>
  <w:style w:type="numbering" w:customStyle="1" w:styleId="CurrentList1">
    <w:name w:val="Current List1"/>
    <w:uiPriority w:val="99"/>
    <w:rsid w:val="000A4FB1"/>
    <w:pPr>
      <w:numPr>
        <w:numId w:val="32"/>
      </w:numPr>
    </w:pPr>
  </w:style>
  <w:style w:type="numbering" w:customStyle="1" w:styleId="CurrentList2">
    <w:name w:val="Current List2"/>
    <w:uiPriority w:val="99"/>
    <w:rsid w:val="000A4FB1"/>
    <w:pPr>
      <w:numPr>
        <w:numId w:val="34"/>
      </w:numPr>
    </w:pPr>
  </w:style>
  <w:style w:type="character" w:customStyle="1" w:styleId="Heading4Char">
    <w:name w:val="Heading 4 Char"/>
    <w:basedOn w:val="DefaultParagraphFont"/>
    <w:link w:val="Heading4"/>
    <w:uiPriority w:val="9"/>
    <w:rsid w:val="007A141B"/>
    <w:rPr>
      <w:rFonts w:eastAsiaTheme="majorEastAsia" w:cstheme="majorBidi"/>
      <w:iCs/>
      <w:sz w:val="22"/>
    </w:rPr>
  </w:style>
  <w:style w:type="paragraph" w:customStyle="1" w:styleId="Default">
    <w:name w:val="Default"/>
    <w:rsid w:val="00F07C9D"/>
    <w:pPr>
      <w:autoSpaceDE w:val="0"/>
      <w:autoSpaceDN w:val="0"/>
      <w:adjustRightInd w:val="0"/>
    </w:pPr>
    <w:rPr>
      <w:rFonts w:ascii="Arial" w:hAnsi="Arial" w:cs="Arial"/>
      <w:color w:val="000000"/>
      <w:sz w:val="24"/>
      <w:szCs w:val="24"/>
      <w:lang w:val="en-GB"/>
    </w:rPr>
  </w:style>
  <w:style w:type="numbering" w:customStyle="1" w:styleId="4121">
    <w:name w:val="4.1.2.1"/>
    <w:uiPriority w:val="99"/>
    <w:rsid w:val="002B3ADD"/>
    <w:pPr>
      <w:numPr>
        <w:numId w:val="40"/>
      </w:numPr>
    </w:pPr>
  </w:style>
  <w:style w:type="numbering" w:customStyle="1" w:styleId="Style6">
    <w:name w:val="Style6"/>
    <w:uiPriority w:val="99"/>
    <w:rsid w:val="00917172"/>
    <w:pPr>
      <w:numPr>
        <w:numId w:val="42"/>
      </w:numPr>
    </w:pPr>
  </w:style>
  <w:style w:type="paragraph" w:styleId="Bibliography">
    <w:name w:val="Bibliography"/>
    <w:basedOn w:val="Normal"/>
    <w:next w:val="Normal"/>
    <w:uiPriority w:val="37"/>
    <w:unhideWhenUsed/>
    <w:rsid w:val="00FE004D"/>
    <w:pPr>
      <w:spacing w:line="480" w:lineRule="auto"/>
      <w:ind w:left="720" w:hanging="720"/>
    </w:pPr>
  </w:style>
  <w:style w:type="paragraph" w:styleId="TOC1">
    <w:name w:val="toc 1"/>
    <w:basedOn w:val="Normal"/>
    <w:next w:val="Normal"/>
    <w:autoRedefine/>
    <w:uiPriority w:val="39"/>
    <w:unhideWhenUsed/>
    <w:rsid w:val="00A21F30"/>
    <w:pPr>
      <w:spacing w:after="100"/>
    </w:pPr>
  </w:style>
  <w:style w:type="paragraph" w:styleId="TOC2">
    <w:name w:val="toc 2"/>
    <w:basedOn w:val="Normal"/>
    <w:next w:val="Normal"/>
    <w:autoRedefine/>
    <w:uiPriority w:val="39"/>
    <w:unhideWhenUsed/>
    <w:rsid w:val="00A21F30"/>
    <w:pPr>
      <w:spacing w:after="100"/>
      <w:ind w:left="220"/>
    </w:pPr>
  </w:style>
  <w:style w:type="paragraph" w:styleId="TOC3">
    <w:name w:val="toc 3"/>
    <w:basedOn w:val="Normal"/>
    <w:next w:val="Normal"/>
    <w:autoRedefine/>
    <w:uiPriority w:val="39"/>
    <w:unhideWhenUsed/>
    <w:rsid w:val="00A21F30"/>
    <w:pPr>
      <w:spacing w:after="100"/>
      <w:ind w:left="440"/>
    </w:pPr>
  </w:style>
  <w:style w:type="character" w:styleId="Hyperlink">
    <w:name w:val="Hyperlink"/>
    <w:basedOn w:val="DefaultParagraphFont"/>
    <w:uiPriority w:val="99"/>
    <w:unhideWhenUsed/>
    <w:rsid w:val="00A21F30"/>
    <w:rPr>
      <w:color w:val="0563C1" w:themeColor="hyperlink"/>
      <w:u w:val="single"/>
    </w:rPr>
  </w:style>
  <w:style w:type="paragraph" w:styleId="TableofFigures">
    <w:name w:val="table of figures"/>
    <w:basedOn w:val="Normal"/>
    <w:next w:val="Normal"/>
    <w:uiPriority w:val="99"/>
    <w:unhideWhenUsed/>
    <w:rsid w:val="003D5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7293">
      <w:bodyDiv w:val="1"/>
      <w:marLeft w:val="0"/>
      <w:marRight w:val="0"/>
      <w:marTop w:val="0"/>
      <w:marBottom w:val="0"/>
      <w:divBdr>
        <w:top w:val="none" w:sz="0" w:space="0" w:color="auto"/>
        <w:left w:val="none" w:sz="0" w:space="0" w:color="auto"/>
        <w:bottom w:val="none" w:sz="0" w:space="0" w:color="auto"/>
        <w:right w:val="none" w:sz="0" w:space="0" w:color="auto"/>
      </w:divBdr>
      <w:divsChild>
        <w:div w:id="1250697318">
          <w:marLeft w:val="446"/>
          <w:marRight w:val="0"/>
          <w:marTop w:val="0"/>
          <w:marBottom w:val="0"/>
          <w:divBdr>
            <w:top w:val="none" w:sz="0" w:space="0" w:color="auto"/>
            <w:left w:val="none" w:sz="0" w:space="0" w:color="auto"/>
            <w:bottom w:val="none" w:sz="0" w:space="0" w:color="auto"/>
            <w:right w:val="none" w:sz="0" w:space="0" w:color="auto"/>
          </w:divBdr>
        </w:div>
        <w:div w:id="217711309">
          <w:marLeft w:val="446"/>
          <w:marRight w:val="0"/>
          <w:marTop w:val="0"/>
          <w:marBottom w:val="0"/>
          <w:divBdr>
            <w:top w:val="none" w:sz="0" w:space="0" w:color="auto"/>
            <w:left w:val="none" w:sz="0" w:space="0" w:color="auto"/>
            <w:bottom w:val="none" w:sz="0" w:space="0" w:color="auto"/>
            <w:right w:val="none" w:sz="0" w:space="0" w:color="auto"/>
          </w:divBdr>
        </w:div>
      </w:divsChild>
    </w:div>
    <w:div w:id="20013526">
      <w:bodyDiv w:val="1"/>
      <w:marLeft w:val="0"/>
      <w:marRight w:val="0"/>
      <w:marTop w:val="0"/>
      <w:marBottom w:val="0"/>
      <w:divBdr>
        <w:top w:val="none" w:sz="0" w:space="0" w:color="auto"/>
        <w:left w:val="none" w:sz="0" w:space="0" w:color="auto"/>
        <w:bottom w:val="none" w:sz="0" w:space="0" w:color="auto"/>
        <w:right w:val="none" w:sz="0" w:space="0" w:color="auto"/>
      </w:divBdr>
      <w:divsChild>
        <w:div w:id="375667736">
          <w:marLeft w:val="274"/>
          <w:marRight w:val="0"/>
          <w:marTop w:val="0"/>
          <w:marBottom w:val="0"/>
          <w:divBdr>
            <w:top w:val="none" w:sz="0" w:space="0" w:color="auto"/>
            <w:left w:val="none" w:sz="0" w:space="0" w:color="auto"/>
            <w:bottom w:val="none" w:sz="0" w:space="0" w:color="auto"/>
            <w:right w:val="none" w:sz="0" w:space="0" w:color="auto"/>
          </w:divBdr>
        </w:div>
        <w:div w:id="1367952110">
          <w:marLeft w:val="274"/>
          <w:marRight w:val="0"/>
          <w:marTop w:val="0"/>
          <w:marBottom w:val="0"/>
          <w:divBdr>
            <w:top w:val="none" w:sz="0" w:space="0" w:color="auto"/>
            <w:left w:val="none" w:sz="0" w:space="0" w:color="auto"/>
            <w:bottom w:val="none" w:sz="0" w:space="0" w:color="auto"/>
            <w:right w:val="none" w:sz="0" w:space="0" w:color="auto"/>
          </w:divBdr>
        </w:div>
        <w:div w:id="1661888700">
          <w:marLeft w:val="274"/>
          <w:marRight w:val="0"/>
          <w:marTop w:val="0"/>
          <w:marBottom w:val="0"/>
          <w:divBdr>
            <w:top w:val="none" w:sz="0" w:space="0" w:color="auto"/>
            <w:left w:val="none" w:sz="0" w:space="0" w:color="auto"/>
            <w:bottom w:val="none" w:sz="0" w:space="0" w:color="auto"/>
            <w:right w:val="none" w:sz="0" w:space="0" w:color="auto"/>
          </w:divBdr>
        </w:div>
        <w:div w:id="1998219884">
          <w:marLeft w:val="274"/>
          <w:marRight w:val="0"/>
          <w:marTop w:val="0"/>
          <w:marBottom w:val="0"/>
          <w:divBdr>
            <w:top w:val="none" w:sz="0" w:space="0" w:color="auto"/>
            <w:left w:val="none" w:sz="0" w:space="0" w:color="auto"/>
            <w:bottom w:val="none" w:sz="0" w:space="0" w:color="auto"/>
            <w:right w:val="none" w:sz="0" w:space="0" w:color="auto"/>
          </w:divBdr>
        </w:div>
      </w:divsChild>
    </w:div>
    <w:div w:id="23404929">
      <w:bodyDiv w:val="1"/>
      <w:marLeft w:val="0"/>
      <w:marRight w:val="0"/>
      <w:marTop w:val="0"/>
      <w:marBottom w:val="0"/>
      <w:divBdr>
        <w:top w:val="none" w:sz="0" w:space="0" w:color="auto"/>
        <w:left w:val="none" w:sz="0" w:space="0" w:color="auto"/>
        <w:bottom w:val="none" w:sz="0" w:space="0" w:color="auto"/>
        <w:right w:val="none" w:sz="0" w:space="0" w:color="auto"/>
      </w:divBdr>
      <w:divsChild>
        <w:div w:id="690568211">
          <w:marLeft w:val="446"/>
          <w:marRight w:val="0"/>
          <w:marTop w:val="0"/>
          <w:marBottom w:val="0"/>
          <w:divBdr>
            <w:top w:val="none" w:sz="0" w:space="0" w:color="auto"/>
            <w:left w:val="none" w:sz="0" w:space="0" w:color="auto"/>
            <w:bottom w:val="none" w:sz="0" w:space="0" w:color="auto"/>
            <w:right w:val="none" w:sz="0" w:space="0" w:color="auto"/>
          </w:divBdr>
        </w:div>
        <w:div w:id="1565604351">
          <w:marLeft w:val="446"/>
          <w:marRight w:val="0"/>
          <w:marTop w:val="0"/>
          <w:marBottom w:val="0"/>
          <w:divBdr>
            <w:top w:val="none" w:sz="0" w:space="0" w:color="auto"/>
            <w:left w:val="none" w:sz="0" w:space="0" w:color="auto"/>
            <w:bottom w:val="none" w:sz="0" w:space="0" w:color="auto"/>
            <w:right w:val="none" w:sz="0" w:space="0" w:color="auto"/>
          </w:divBdr>
        </w:div>
        <w:div w:id="822046945">
          <w:marLeft w:val="446"/>
          <w:marRight w:val="0"/>
          <w:marTop w:val="0"/>
          <w:marBottom w:val="0"/>
          <w:divBdr>
            <w:top w:val="none" w:sz="0" w:space="0" w:color="auto"/>
            <w:left w:val="none" w:sz="0" w:space="0" w:color="auto"/>
            <w:bottom w:val="none" w:sz="0" w:space="0" w:color="auto"/>
            <w:right w:val="none" w:sz="0" w:space="0" w:color="auto"/>
          </w:divBdr>
        </w:div>
      </w:divsChild>
    </w:div>
    <w:div w:id="30343249">
      <w:bodyDiv w:val="1"/>
      <w:marLeft w:val="0"/>
      <w:marRight w:val="0"/>
      <w:marTop w:val="0"/>
      <w:marBottom w:val="0"/>
      <w:divBdr>
        <w:top w:val="none" w:sz="0" w:space="0" w:color="auto"/>
        <w:left w:val="none" w:sz="0" w:space="0" w:color="auto"/>
        <w:bottom w:val="none" w:sz="0" w:space="0" w:color="auto"/>
        <w:right w:val="none" w:sz="0" w:space="0" w:color="auto"/>
      </w:divBdr>
      <w:divsChild>
        <w:div w:id="1385179033">
          <w:marLeft w:val="446"/>
          <w:marRight w:val="0"/>
          <w:marTop w:val="0"/>
          <w:marBottom w:val="0"/>
          <w:divBdr>
            <w:top w:val="none" w:sz="0" w:space="0" w:color="auto"/>
            <w:left w:val="none" w:sz="0" w:space="0" w:color="auto"/>
            <w:bottom w:val="none" w:sz="0" w:space="0" w:color="auto"/>
            <w:right w:val="none" w:sz="0" w:space="0" w:color="auto"/>
          </w:divBdr>
        </w:div>
        <w:div w:id="611203364">
          <w:marLeft w:val="446"/>
          <w:marRight w:val="0"/>
          <w:marTop w:val="0"/>
          <w:marBottom w:val="0"/>
          <w:divBdr>
            <w:top w:val="none" w:sz="0" w:space="0" w:color="auto"/>
            <w:left w:val="none" w:sz="0" w:space="0" w:color="auto"/>
            <w:bottom w:val="none" w:sz="0" w:space="0" w:color="auto"/>
            <w:right w:val="none" w:sz="0" w:space="0" w:color="auto"/>
          </w:divBdr>
        </w:div>
        <w:div w:id="463739292">
          <w:marLeft w:val="446"/>
          <w:marRight w:val="0"/>
          <w:marTop w:val="0"/>
          <w:marBottom w:val="0"/>
          <w:divBdr>
            <w:top w:val="none" w:sz="0" w:space="0" w:color="auto"/>
            <w:left w:val="none" w:sz="0" w:space="0" w:color="auto"/>
            <w:bottom w:val="none" w:sz="0" w:space="0" w:color="auto"/>
            <w:right w:val="none" w:sz="0" w:space="0" w:color="auto"/>
          </w:divBdr>
        </w:div>
        <w:div w:id="729495242">
          <w:marLeft w:val="446"/>
          <w:marRight w:val="0"/>
          <w:marTop w:val="0"/>
          <w:marBottom w:val="0"/>
          <w:divBdr>
            <w:top w:val="none" w:sz="0" w:space="0" w:color="auto"/>
            <w:left w:val="none" w:sz="0" w:space="0" w:color="auto"/>
            <w:bottom w:val="none" w:sz="0" w:space="0" w:color="auto"/>
            <w:right w:val="none" w:sz="0" w:space="0" w:color="auto"/>
          </w:divBdr>
        </w:div>
      </w:divsChild>
    </w:div>
    <w:div w:id="32465570">
      <w:bodyDiv w:val="1"/>
      <w:marLeft w:val="0"/>
      <w:marRight w:val="0"/>
      <w:marTop w:val="0"/>
      <w:marBottom w:val="0"/>
      <w:divBdr>
        <w:top w:val="none" w:sz="0" w:space="0" w:color="auto"/>
        <w:left w:val="none" w:sz="0" w:space="0" w:color="auto"/>
        <w:bottom w:val="none" w:sz="0" w:space="0" w:color="auto"/>
        <w:right w:val="none" w:sz="0" w:space="0" w:color="auto"/>
      </w:divBdr>
    </w:div>
    <w:div w:id="39675513">
      <w:bodyDiv w:val="1"/>
      <w:marLeft w:val="0"/>
      <w:marRight w:val="0"/>
      <w:marTop w:val="0"/>
      <w:marBottom w:val="0"/>
      <w:divBdr>
        <w:top w:val="none" w:sz="0" w:space="0" w:color="auto"/>
        <w:left w:val="none" w:sz="0" w:space="0" w:color="auto"/>
        <w:bottom w:val="none" w:sz="0" w:space="0" w:color="auto"/>
        <w:right w:val="none" w:sz="0" w:space="0" w:color="auto"/>
      </w:divBdr>
      <w:divsChild>
        <w:div w:id="1439910313">
          <w:marLeft w:val="1440"/>
          <w:marRight w:val="0"/>
          <w:marTop w:val="0"/>
          <w:marBottom w:val="0"/>
          <w:divBdr>
            <w:top w:val="none" w:sz="0" w:space="0" w:color="auto"/>
            <w:left w:val="none" w:sz="0" w:space="0" w:color="auto"/>
            <w:bottom w:val="none" w:sz="0" w:space="0" w:color="auto"/>
            <w:right w:val="none" w:sz="0" w:space="0" w:color="auto"/>
          </w:divBdr>
        </w:div>
      </w:divsChild>
    </w:div>
    <w:div w:id="50153423">
      <w:bodyDiv w:val="1"/>
      <w:marLeft w:val="0"/>
      <w:marRight w:val="0"/>
      <w:marTop w:val="0"/>
      <w:marBottom w:val="0"/>
      <w:divBdr>
        <w:top w:val="none" w:sz="0" w:space="0" w:color="auto"/>
        <w:left w:val="none" w:sz="0" w:space="0" w:color="auto"/>
        <w:bottom w:val="none" w:sz="0" w:space="0" w:color="auto"/>
        <w:right w:val="none" w:sz="0" w:space="0" w:color="auto"/>
      </w:divBdr>
    </w:div>
    <w:div w:id="54623646">
      <w:bodyDiv w:val="1"/>
      <w:marLeft w:val="0"/>
      <w:marRight w:val="0"/>
      <w:marTop w:val="0"/>
      <w:marBottom w:val="0"/>
      <w:divBdr>
        <w:top w:val="none" w:sz="0" w:space="0" w:color="auto"/>
        <w:left w:val="none" w:sz="0" w:space="0" w:color="auto"/>
        <w:bottom w:val="none" w:sz="0" w:space="0" w:color="auto"/>
        <w:right w:val="none" w:sz="0" w:space="0" w:color="auto"/>
      </w:divBdr>
    </w:div>
    <w:div w:id="67770860">
      <w:bodyDiv w:val="1"/>
      <w:marLeft w:val="0"/>
      <w:marRight w:val="0"/>
      <w:marTop w:val="0"/>
      <w:marBottom w:val="0"/>
      <w:divBdr>
        <w:top w:val="none" w:sz="0" w:space="0" w:color="auto"/>
        <w:left w:val="none" w:sz="0" w:space="0" w:color="auto"/>
        <w:bottom w:val="none" w:sz="0" w:space="0" w:color="auto"/>
        <w:right w:val="none" w:sz="0" w:space="0" w:color="auto"/>
      </w:divBdr>
    </w:div>
    <w:div w:id="84033037">
      <w:bodyDiv w:val="1"/>
      <w:marLeft w:val="0"/>
      <w:marRight w:val="0"/>
      <w:marTop w:val="0"/>
      <w:marBottom w:val="0"/>
      <w:divBdr>
        <w:top w:val="none" w:sz="0" w:space="0" w:color="auto"/>
        <w:left w:val="none" w:sz="0" w:space="0" w:color="auto"/>
        <w:bottom w:val="none" w:sz="0" w:space="0" w:color="auto"/>
        <w:right w:val="none" w:sz="0" w:space="0" w:color="auto"/>
      </w:divBdr>
      <w:divsChild>
        <w:div w:id="105779442">
          <w:marLeft w:val="446"/>
          <w:marRight w:val="0"/>
          <w:marTop w:val="0"/>
          <w:marBottom w:val="0"/>
          <w:divBdr>
            <w:top w:val="none" w:sz="0" w:space="0" w:color="auto"/>
            <w:left w:val="none" w:sz="0" w:space="0" w:color="auto"/>
            <w:bottom w:val="none" w:sz="0" w:space="0" w:color="auto"/>
            <w:right w:val="none" w:sz="0" w:space="0" w:color="auto"/>
          </w:divBdr>
        </w:div>
        <w:div w:id="1020475449">
          <w:marLeft w:val="446"/>
          <w:marRight w:val="0"/>
          <w:marTop w:val="0"/>
          <w:marBottom w:val="0"/>
          <w:divBdr>
            <w:top w:val="none" w:sz="0" w:space="0" w:color="auto"/>
            <w:left w:val="none" w:sz="0" w:space="0" w:color="auto"/>
            <w:bottom w:val="none" w:sz="0" w:space="0" w:color="auto"/>
            <w:right w:val="none" w:sz="0" w:space="0" w:color="auto"/>
          </w:divBdr>
        </w:div>
        <w:div w:id="108940366">
          <w:marLeft w:val="446"/>
          <w:marRight w:val="0"/>
          <w:marTop w:val="0"/>
          <w:marBottom w:val="0"/>
          <w:divBdr>
            <w:top w:val="none" w:sz="0" w:space="0" w:color="auto"/>
            <w:left w:val="none" w:sz="0" w:space="0" w:color="auto"/>
            <w:bottom w:val="none" w:sz="0" w:space="0" w:color="auto"/>
            <w:right w:val="none" w:sz="0" w:space="0" w:color="auto"/>
          </w:divBdr>
        </w:div>
        <w:div w:id="695615276">
          <w:marLeft w:val="446"/>
          <w:marRight w:val="0"/>
          <w:marTop w:val="0"/>
          <w:marBottom w:val="0"/>
          <w:divBdr>
            <w:top w:val="none" w:sz="0" w:space="0" w:color="auto"/>
            <w:left w:val="none" w:sz="0" w:space="0" w:color="auto"/>
            <w:bottom w:val="none" w:sz="0" w:space="0" w:color="auto"/>
            <w:right w:val="none" w:sz="0" w:space="0" w:color="auto"/>
          </w:divBdr>
        </w:div>
      </w:divsChild>
    </w:div>
    <w:div w:id="91753593">
      <w:bodyDiv w:val="1"/>
      <w:marLeft w:val="0"/>
      <w:marRight w:val="0"/>
      <w:marTop w:val="0"/>
      <w:marBottom w:val="0"/>
      <w:divBdr>
        <w:top w:val="none" w:sz="0" w:space="0" w:color="auto"/>
        <w:left w:val="none" w:sz="0" w:space="0" w:color="auto"/>
        <w:bottom w:val="none" w:sz="0" w:space="0" w:color="auto"/>
        <w:right w:val="none" w:sz="0" w:space="0" w:color="auto"/>
      </w:divBdr>
    </w:div>
    <w:div w:id="96367662">
      <w:bodyDiv w:val="1"/>
      <w:marLeft w:val="0"/>
      <w:marRight w:val="0"/>
      <w:marTop w:val="0"/>
      <w:marBottom w:val="0"/>
      <w:divBdr>
        <w:top w:val="none" w:sz="0" w:space="0" w:color="auto"/>
        <w:left w:val="none" w:sz="0" w:space="0" w:color="auto"/>
        <w:bottom w:val="none" w:sz="0" w:space="0" w:color="auto"/>
        <w:right w:val="none" w:sz="0" w:space="0" w:color="auto"/>
      </w:divBdr>
      <w:divsChild>
        <w:div w:id="324866099">
          <w:marLeft w:val="446"/>
          <w:marRight w:val="0"/>
          <w:marTop w:val="0"/>
          <w:marBottom w:val="0"/>
          <w:divBdr>
            <w:top w:val="none" w:sz="0" w:space="0" w:color="auto"/>
            <w:left w:val="none" w:sz="0" w:space="0" w:color="auto"/>
            <w:bottom w:val="none" w:sz="0" w:space="0" w:color="auto"/>
            <w:right w:val="none" w:sz="0" w:space="0" w:color="auto"/>
          </w:divBdr>
        </w:div>
      </w:divsChild>
    </w:div>
    <w:div w:id="116149713">
      <w:bodyDiv w:val="1"/>
      <w:marLeft w:val="0"/>
      <w:marRight w:val="0"/>
      <w:marTop w:val="0"/>
      <w:marBottom w:val="0"/>
      <w:divBdr>
        <w:top w:val="none" w:sz="0" w:space="0" w:color="auto"/>
        <w:left w:val="none" w:sz="0" w:space="0" w:color="auto"/>
        <w:bottom w:val="none" w:sz="0" w:space="0" w:color="auto"/>
        <w:right w:val="none" w:sz="0" w:space="0" w:color="auto"/>
      </w:divBdr>
    </w:div>
    <w:div w:id="116224195">
      <w:bodyDiv w:val="1"/>
      <w:marLeft w:val="0"/>
      <w:marRight w:val="0"/>
      <w:marTop w:val="0"/>
      <w:marBottom w:val="0"/>
      <w:divBdr>
        <w:top w:val="none" w:sz="0" w:space="0" w:color="auto"/>
        <w:left w:val="none" w:sz="0" w:space="0" w:color="auto"/>
        <w:bottom w:val="none" w:sz="0" w:space="0" w:color="auto"/>
        <w:right w:val="none" w:sz="0" w:space="0" w:color="auto"/>
      </w:divBdr>
    </w:div>
    <w:div w:id="133105615">
      <w:bodyDiv w:val="1"/>
      <w:marLeft w:val="0"/>
      <w:marRight w:val="0"/>
      <w:marTop w:val="0"/>
      <w:marBottom w:val="0"/>
      <w:divBdr>
        <w:top w:val="none" w:sz="0" w:space="0" w:color="auto"/>
        <w:left w:val="none" w:sz="0" w:space="0" w:color="auto"/>
        <w:bottom w:val="none" w:sz="0" w:space="0" w:color="auto"/>
        <w:right w:val="none" w:sz="0" w:space="0" w:color="auto"/>
      </w:divBdr>
      <w:divsChild>
        <w:div w:id="681053385">
          <w:marLeft w:val="274"/>
          <w:marRight w:val="0"/>
          <w:marTop w:val="0"/>
          <w:marBottom w:val="0"/>
          <w:divBdr>
            <w:top w:val="none" w:sz="0" w:space="0" w:color="auto"/>
            <w:left w:val="none" w:sz="0" w:space="0" w:color="auto"/>
            <w:bottom w:val="none" w:sz="0" w:space="0" w:color="auto"/>
            <w:right w:val="none" w:sz="0" w:space="0" w:color="auto"/>
          </w:divBdr>
        </w:div>
        <w:div w:id="410396925">
          <w:marLeft w:val="274"/>
          <w:marRight w:val="0"/>
          <w:marTop w:val="0"/>
          <w:marBottom w:val="0"/>
          <w:divBdr>
            <w:top w:val="none" w:sz="0" w:space="0" w:color="auto"/>
            <w:left w:val="none" w:sz="0" w:space="0" w:color="auto"/>
            <w:bottom w:val="none" w:sz="0" w:space="0" w:color="auto"/>
            <w:right w:val="none" w:sz="0" w:space="0" w:color="auto"/>
          </w:divBdr>
        </w:div>
      </w:divsChild>
    </w:div>
    <w:div w:id="156503562">
      <w:bodyDiv w:val="1"/>
      <w:marLeft w:val="0"/>
      <w:marRight w:val="0"/>
      <w:marTop w:val="0"/>
      <w:marBottom w:val="0"/>
      <w:divBdr>
        <w:top w:val="none" w:sz="0" w:space="0" w:color="auto"/>
        <w:left w:val="none" w:sz="0" w:space="0" w:color="auto"/>
        <w:bottom w:val="none" w:sz="0" w:space="0" w:color="auto"/>
        <w:right w:val="none" w:sz="0" w:space="0" w:color="auto"/>
      </w:divBdr>
      <w:divsChild>
        <w:div w:id="995911274">
          <w:marLeft w:val="446"/>
          <w:marRight w:val="0"/>
          <w:marTop w:val="0"/>
          <w:marBottom w:val="0"/>
          <w:divBdr>
            <w:top w:val="none" w:sz="0" w:space="0" w:color="auto"/>
            <w:left w:val="none" w:sz="0" w:space="0" w:color="auto"/>
            <w:bottom w:val="none" w:sz="0" w:space="0" w:color="auto"/>
            <w:right w:val="none" w:sz="0" w:space="0" w:color="auto"/>
          </w:divBdr>
        </w:div>
      </w:divsChild>
    </w:div>
    <w:div w:id="157891461">
      <w:bodyDiv w:val="1"/>
      <w:marLeft w:val="0"/>
      <w:marRight w:val="0"/>
      <w:marTop w:val="0"/>
      <w:marBottom w:val="0"/>
      <w:divBdr>
        <w:top w:val="none" w:sz="0" w:space="0" w:color="auto"/>
        <w:left w:val="none" w:sz="0" w:space="0" w:color="auto"/>
        <w:bottom w:val="none" w:sz="0" w:space="0" w:color="auto"/>
        <w:right w:val="none" w:sz="0" w:space="0" w:color="auto"/>
      </w:divBdr>
      <w:divsChild>
        <w:div w:id="185220948">
          <w:marLeft w:val="446"/>
          <w:marRight w:val="0"/>
          <w:marTop w:val="0"/>
          <w:marBottom w:val="0"/>
          <w:divBdr>
            <w:top w:val="none" w:sz="0" w:space="0" w:color="auto"/>
            <w:left w:val="none" w:sz="0" w:space="0" w:color="auto"/>
            <w:bottom w:val="none" w:sz="0" w:space="0" w:color="auto"/>
            <w:right w:val="none" w:sz="0" w:space="0" w:color="auto"/>
          </w:divBdr>
        </w:div>
        <w:div w:id="2034455661">
          <w:marLeft w:val="446"/>
          <w:marRight w:val="0"/>
          <w:marTop w:val="0"/>
          <w:marBottom w:val="0"/>
          <w:divBdr>
            <w:top w:val="none" w:sz="0" w:space="0" w:color="auto"/>
            <w:left w:val="none" w:sz="0" w:space="0" w:color="auto"/>
            <w:bottom w:val="none" w:sz="0" w:space="0" w:color="auto"/>
            <w:right w:val="none" w:sz="0" w:space="0" w:color="auto"/>
          </w:divBdr>
        </w:div>
      </w:divsChild>
    </w:div>
    <w:div w:id="161632064">
      <w:bodyDiv w:val="1"/>
      <w:marLeft w:val="0"/>
      <w:marRight w:val="0"/>
      <w:marTop w:val="0"/>
      <w:marBottom w:val="0"/>
      <w:divBdr>
        <w:top w:val="none" w:sz="0" w:space="0" w:color="auto"/>
        <w:left w:val="none" w:sz="0" w:space="0" w:color="auto"/>
        <w:bottom w:val="none" w:sz="0" w:space="0" w:color="auto"/>
        <w:right w:val="none" w:sz="0" w:space="0" w:color="auto"/>
      </w:divBdr>
      <w:divsChild>
        <w:div w:id="331613024">
          <w:marLeft w:val="446"/>
          <w:marRight w:val="0"/>
          <w:marTop w:val="0"/>
          <w:marBottom w:val="0"/>
          <w:divBdr>
            <w:top w:val="none" w:sz="0" w:space="0" w:color="auto"/>
            <w:left w:val="none" w:sz="0" w:space="0" w:color="auto"/>
            <w:bottom w:val="none" w:sz="0" w:space="0" w:color="auto"/>
            <w:right w:val="none" w:sz="0" w:space="0" w:color="auto"/>
          </w:divBdr>
        </w:div>
      </w:divsChild>
    </w:div>
    <w:div w:id="171993891">
      <w:bodyDiv w:val="1"/>
      <w:marLeft w:val="0"/>
      <w:marRight w:val="0"/>
      <w:marTop w:val="0"/>
      <w:marBottom w:val="0"/>
      <w:divBdr>
        <w:top w:val="none" w:sz="0" w:space="0" w:color="auto"/>
        <w:left w:val="none" w:sz="0" w:space="0" w:color="auto"/>
        <w:bottom w:val="none" w:sz="0" w:space="0" w:color="auto"/>
        <w:right w:val="none" w:sz="0" w:space="0" w:color="auto"/>
      </w:divBdr>
      <w:divsChild>
        <w:div w:id="1353650427">
          <w:marLeft w:val="720"/>
          <w:marRight w:val="0"/>
          <w:marTop w:val="0"/>
          <w:marBottom w:val="0"/>
          <w:divBdr>
            <w:top w:val="none" w:sz="0" w:space="0" w:color="auto"/>
            <w:left w:val="none" w:sz="0" w:space="0" w:color="auto"/>
            <w:bottom w:val="none" w:sz="0" w:space="0" w:color="auto"/>
            <w:right w:val="none" w:sz="0" w:space="0" w:color="auto"/>
          </w:divBdr>
        </w:div>
      </w:divsChild>
    </w:div>
    <w:div w:id="177930668">
      <w:bodyDiv w:val="1"/>
      <w:marLeft w:val="0"/>
      <w:marRight w:val="0"/>
      <w:marTop w:val="0"/>
      <w:marBottom w:val="0"/>
      <w:divBdr>
        <w:top w:val="none" w:sz="0" w:space="0" w:color="auto"/>
        <w:left w:val="none" w:sz="0" w:space="0" w:color="auto"/>
        <w:bottom w:val="none" w:sz="0" w:space="0" w:color="auto"/>
        <w:right w:val="none" w:sz="0" w:space="0" w:color="auto"/>
      </w:divBdr>
    </w:div>
    <w:div w:id="182982647">
      <w:bodyDiv w:val="1"/>
      <w:marLeft w:val="0"/>
      <w:marRight w:val="0"/>
      <w:marTop w:val="0"/>
      <w:marBottom w:val="0"/>
      <w:divBdr>
        <w:top w:val="none" w:sz="0" w:space="0" w:color="auto"/>
        <w:left w:val="none" w:sz="0" w:space="0" w:color="auto"/>
        <w:bottom w:val="none" w:sz="0" w:space="0" w:color="auto"/>
        <w:right w:val="none" w:sz="0" w:space="0" w:color="auto"/>
      </w:divBdr>
      <w:divsChild>
        <w:div w:id="1704749371">
          <w:marLeft w:val="446"/>
          <w:marRight w:val="0"/>
          <w:marTop w:val="0"/>
          <w:marBottom w:val="0"/>
          <w:divBdr>
            <w:top w:val="none" w:sz="0" w:space="0" w:color="auto"/>
            <w:left w:val="none" w:sz="0" w:space="0" w:color="auto"/>
            <w:bottom w:val="none" w:sz="0" w:space="0" w:color="auto"/>
            <w:right w:val="none" w:sz="0" w:space="0" w:color="auto"/>
          </w:divBdr>
        </w:div>
        <w:div w:id="724335722">
          <w:marLeft w:val="446"/>
          <w:marRight w:val="0"/>
          <w:marTop w:val="0"/>
          <w:marBottom w:val="0"/>
          <w:divBdr>
            <w:top w:val="none" w:sz="0" w:space="0" w:color="auto"/>
            <w:left w:val="none" w:sz="0" w:space="0" w:color="auto"/>
            <w:bottom w:val="none" w:sz="0" w:space="0" w:color="auto"/>
            <w:right w:val="none" w:sz="0" w:space="0" w:color="auto"/>
          </w:divBdr>
        </w:div>
        <w:div w:id="572396958">
          <w:marLeft w:val="446"/>
          <w:marRight w:val="0"/>
          <w:marTop w:val="0"/>
          <w:marBottom w:val="0"/>
          <w:divBdr>
            <w:top w:val="none" w:sz="0" w:space="0" w:color="auto"/>
            <w:left w:val="none" w:sz="0" w:space="0" w:color="auto"/>
            <w:bottom w:val="none" w:sz="0" w:space="0" w:color="auto"/>
            <w:right w:val="none" w:sz="0" w:space="0" w:color="auto"/>
          </w:divBdr>
        </w:div>
        <w:div w:id="1632443878">
          <w:marLeft w:val="446"/>
          <w:marRight w:val="0"/>
          <w:marTop w:val="0"/>
          <w:marBottom w:val="0"/>
          <w:divBdr>
            <w:top w:val="none" w:sz="0" w:space="0" w:color="auto"/>
            <w:left w:val="none" w:sz="0" w:space="0" w:color="auto"/>
            <w:bottom w:val="none" w:sz="0" w:space="0" w:color="auto"/>
            <w:right w:val="none" w:sz="0" w:space="0" w:color="auto"/>
          </w:divBdr>
        </w:div>
        <w:div w:id="799543015">
          <w:marLeft w:val="446"/>
          <w:marRight w:val="0"/>
          <w:marTop w:val="0"/>
          <w:marBottom w:val="0"/>
          <w:divBdr>
            <w:top w:val="none" w:sz="0" w:space="0" w:color="auto"/>
            <w:left w:val="none" w:sz="0" w:space="0" w:color="auto"/>
            <w:bottom w:val="none" w:sz="0" w:space="0" w:color="auto"/>
            <w:right w:val="none" w:sz="0" w:space="0" w:color="auto"/>
          </w:divBdr>
        </w:div>
        <w:div w:id="1011222035">
          <w:marLeft w:val="446"/>
          <w:marRight w:val="0"/>
          <w:marTop w:val="0"/>
          <w:marBottom w:val="0"/>
          <w:divBdr>
            <w:top w:val="none" w:sz="0" w:space="0" w:color="auto"/>
            <w:left w:val="none" w:sz="0" w:space="0" w:color="auto"/>
            <w:bottom w:val="none" w:sz="0" w:space="0" w:color="auto"/>
            <w:right w:val="none" w:sz="0" w:space="0" w:color="auto"/>
          </w:divBdr>
        </w:div>
      </w:divsChild>
    </w:div>
    <w:div w:id="189688067">
      <w:bodyDiv w:val="1"/>
      <w:marLeft w:val="0"/>
      <w:marRight w:val="0"/>
      <w:marTop w:val="0"/>
      <w:marBottom w:val="0"/>
      <w:divBdr>
        <w:top w:val="none" w:sz="0" w:space="0" w:color="auto"/>
        <w:left w:val="none" w:sz="0" w:space="0" w:color="auto"/>
        <w:bottom w:val="none" w:sz="0" w:space="0" w:color="auto"/>
        <w:right w:val="none" w:sz="0" w:space="0" w:color="auto"/>
      </w:divBdr>
    </w:div>
    <w:div w:id="193539538">
      <w:bodyDiv w:val="1"/>
      <w:marLeft w:val="0"/>
      <w:marRight w:val="0"/>
      <w:marTop w:val="0"/>
      <w:marBottom w:val="0"/>
      <w:divBdr>
        <w:top w:val="none" w:sz="0" w:space="0" w:color="auto"/>
        <w:left w:val="none" w:sz="0" w:space="0" w:color="auto"/>
        <w:bottom w:val="none" w:sz="0" w:space="0" w:color="auto"/>
        <w:right w:val="none" w:sz="0" w:space="0" w:color="auto"/>
      </w:divBdr>
    </w:div>
    <w:div w:id="222255965">
      <w:bodyDiv w:val="1"/>
      <w:marLeft w:val="0"/>
      <w:marRight w:val="0"/>
      <w:marTop w:val="0"/>
      <w:marBottom w:val="0"/>
      <w:divBdr>
        <w:top w:val="none" w:sz="0" w:space="0" w:color="auto"/>
        <w:left w:val="none" w:sz="0" w:space="0" w:color="auto"/>
        <w:bottom w:val="none" w:sz="0" w:space="0" w:color="auto"/>
        <w:right w:val="none" w:sz="0" w:space="0" w:color="auto"/>
      </w:divBdr>
    </w:div>
    <w:div w:id="225452504">
      <w:bodyDiv w:val="1"/>
      <w:marLeft w:val="0"/>
      <w:marRight w:val="0"/>
      <w:marTop w:val="0"/>
      <w:marBottom w:val="0"/>
      <w:divBdr>
        <w:top w:val="none" w:sz="0" w:space="0" w:color="auto"/>
        <w:left w:val="none" w:sz="0" w:space="0" w:color="auto"/>
        <w:bottom w:val="none" w:sz="0" w:space="0" w:color="auto"/>
        <w:right w:val="none" w:sz="0" w:space="0" w:color="auto"/>
      </w:divBdr>
    </w:div>
    <w:div w:id="242689697">
      <w:bodyDiv w:val="1"/>
      <w:marLeft w:val="0"/>
      <w:marRight w:val="0"/>
      <w:marTop w:val="0"/>
      <w:marBottom w:val="0"/>
      <w:divBdr>
        <w:top w:val="none" w:sz="0" w:space="0" w:color="auto"/>
        <w:left w:val="none" w:sz="0" w:space="0" w:color="auto"/>
        <w:bottom w:val="none" w:sz="0" w:space="0" w:color="auto"/>
        <w:right w:val="none" w:sz="0" w:space="0" w:color="auto"/>
      </w:divBdr>
    </w:div>
    <w:div w:id="243226030">
      <w:bodyDiv w:val="1"/>
      <w:marLeft w:val="0"/>
      <w:marRight w:val="0"/>
      <w:marTop w:val="0"/>
      <w:marBottom w:val="0"/>
      <w:divBdr>
        <w:top w:val="none" w:sz="0" w:space="0" w:color="auto"/>
        <w:left w:val="none" w:sz="0" w:space="0" w:color="auto"/>
        <w:bottom w:val="none" w:sz="0" w:space="0" w:color="auto"/>
        <w:right w:val="none" w:sz="0" w:space="0" w:color="auto"/>
      </w:divBdr>
    </w:div>
    <w:div w:id="260071196">
      <w:bodyDiv w:val="1"/>
      <w:marLeft w:val="0"/>
      <w:marRight w:val="0"/>
      <w:marTop w:val="0"/>
      <w:marBottom w:val="0"/>
      <w:divBdr>
        <w:top w:val="none" w:sz="0" w:space="0" w:color="auto"/>
        <w:left w:val="none" w:sz="0" w:space="0" w:color="auto"/>
        <w:bottom w:val="none" w:sz="0" w:space="0" w:color="auto"/>
        <w:right w:val="none" w:sz="0" w:space="0" w:color="auto"/>
      </w:divBdr>
    </w:div>
    <w:div w:id="269288240">
      <w:bodyDiv w:val="1"/>
      <w:marLeft w:val="0"/>
      <w:marRight w:val="0"/>
      <w:marTop w:val="0"/>
      <w:marBottom w:val="0"/>
      <w:divBdr>
        <w:top w:val="none" w:sz="0" w:space="0" w:color="auto"/>
        <w:left w:val="none" w:sz="0" w:space="0" w:color="auto"/>
        <w:bottom w:val="none" w:sz="0" w:space="0" w:color="auto"/>
        <w:right w:val="none" w:sz="0" w:space="0" w:color="auto"/>
      </w:divBdr>
    </w:div>
    <w:div w:id="291599933">
      <w:bodyDiv w:val="1"/>
      <w:marLeft w:val="0"/>
      <w:marRight w:val="0"/>
      <w:marTop w:val="0"/>
      <w:marBottom w:val="0"/>
      <w:divBdr>
        <w:top w:val="none" w:sz="0" w:space="0" w:color="auto"/>
        <w:left w:val="none" w:sz="0" w:space="0" w:color="auto"/>
        <w:bottom w:val="none" w:sz="0" w:space="0" w:color="auto"/>
        <w:right w:val="none" w:sz="0" w:space="0" w:color="auto"/>
      </w:divBdr>
    </w:div>
    <w:div w:id="304966025">
      <w:bodyDiv w:val="1"/>
      <w:marLeft w:val="0"/>
      <w:marRight w:val="0"/>
      <w:marTop w:val="0"/>
      <w:marBottom w:val="0"/>
      <w:divBdr>
        <w:top w:val="none" w:sz="0" w:space="0" w:color="auto"/>
        <w:left w:val="none" w:sz="0" w:space="0" w:color="auto"/>
        <w:bottom w:val="none" w:sz="0" w:space="0" w:color="auto"/>
        <w:right w:val="none" w:sz="0" w:space="0" w:color="auto"/>
      </w:divBdr>
      <w:divsChild>
        <w:div w:id="1627464930">
          <w:marLeft w:val="446"/>
          <w:marRight w:val="0"/>
          <w:marTop w:val="0"/>
          <w:marBottom w:val="0"/>
          <w:divBdr>
            <w:top w:val="none" w:sz="0" w:space="0" w:color="auto"/>
            <w:left w:val="none" w:sz="0" w:space="0" w:color="auto"/>
            <w:bottom w:val="none" w:sz="0" w:space="0" w:color="auto"/>
            <w:right w:val="none" w:sz="0" w:space="0" w:color="auto"/>
          </w:divBdr>
        </w:div>
      </w:divsChild>
    </w:div>
    <w:div w:id="317417062">
      <w:bodyDiv w:val="1"/>
      <w:marLeft w:val="0"/>
      <w:marRight w:val="0"/>
      <w:marTop w:val="0"/>
      <w:marBottom w:val="0"/>
      <w:divBdr>
        <w:top w:val="none" w:sz="0" w:space="0" w:color="auto"/>
        <w:left w:val="none" w:sz="0" w:space="0" w:color="auto"/>
        <w:bottom w:val="none" w:sz="0" w:space="0" w:color="auto"/>
        <w:right w:val="none" w:sz="0" w:space="0" w:color="auto"/>
      </w:divBdr>
    </w:div>
    <w:div w:id="356472506">
      <w:bodyDiv w:val="1"/>
      <w:marLeft w:val="0"/>
      <w:marRight w:val="0"/>
      <w:marTop w:val="0"/>
      <w:marBottom w:val="0"/>
      <w:divBdr>
        <w:top w:val="none" w:sz="0" w:space="0" w:color="auto"/>
        <w:left w:val="none" w:sz="0" w:space="0" w:color="auto"/>
        <w:bottom w:val="none" w:sz="0" w:space="0" w:color="auto"/>
        <w:right w:val="none" w:sz="0" w:space="0" w:color="auto"/>
      </w:divBdr>
    </w:div>
    <w:div w:id="357243664">
      <w:bodyDiv w:val="1"/>
      <w:marLeft w:val="0"/>
      <w:marRight w:val="0"/>
      <w:marTop w:val="0"/>
      <w:marBottom w:val="0"/>
      <w:divBdr>
        <w:top w:val="none" w:sz="0" w:space="0" w:color="auto"/>
        <w:left w:val="none" w:sz="0" w:space="0" w:color="auto"/>
        <w:bottom w:val="none" w:sz="0" w:space="0" w:color="auto"/>
        <w:right w:val="none" w:sz="0" w:space="0" w:color="auto"/>
      </w:divBdr>
      <w:divsChild>
        <w:div w:id="1538085851">
          <w:marLeft w:val="446"/>
          <w:marRight w:val="0"/>
          <w:marTop w:val="0"/>
          <w:marBottom w:val="0"/>
          <w:divBdr>
            <w:top w:val="none" w:sz="0" w:space="0" w:color="auto"/>
            <w:left w:val="none" w:sz="0" w:space="0" w:color="auto"/>
            <w:bottom w:val="none" w:sz="0" w:space="0" w:color="auto"/>
            <w:right w:val="none" w:sz="0" w:space="0" w:color="auto"/>
          </w:divBdr>
        </w:div>
      </w:divsChild>
    </w:div>
    <w:div w:id="360397822">
      <w:bodyDiv w:val="1"/>
      <w:marLeft w:val="0"/>
      <w:marRight w:val="0"/>
      <w:marTop w:val="0"/>
      <w:marBottom w:val="0"/>
      <w:divBdr>
        <w:top w:val="none" w:sz="0" w:space="0" w:color="auto"/>
        <w:left w:val="none" w:sz="0" w:space="0" w:color="auto"/>
        <w:bottom w:val="none" w:sz="0" w:space="0" w:color="auto"/>
        <w:right w:val="none" w:sz="0" w:space="0" w:color="auto"/>
      </w:divBdr>
      <w:divsChild>
        <w:div w:id="246311127">
          <w:marLeft w:val="446"/>
          <w:marRight w:val="0"/>
          <w:marTop w:val="0"/>
          <w:marBottom w:val="0"/>
          <w:divBdr>
            <w:top w:val="none" w:sz="0" w:space="0" w:color="auto"/>
            <w:left w:val="none" w:sz="0" w:space="0" w:color="auto"/>
            <w:bottom w:val="none" w:sz="0" w:space="0" w:color="auto"/>
            <w:right w:val="none" w:sz="0" w:space="0" w:color="auto"/>
          </w:divBdr>
        </w:div>
        <w:div w:id="1142845481">
          <w:marLeft w:val="446"/>
          <w:marRight w:val="0"/>
          <w:marTop w:val="0"/>
          <w:marBottom w:val="0"/>
          <w:divBdr>
            <w:top w:val="none" w:sz="0" w:space="0" w:color="auto"/>
            <w:left w:val="none" w:sz="0" w:space="0" w:color="auto"/>
            <w:bottom w:val="none" w:sz="0" w:space="0" w:color="auto"/>
            <w:right w:val="none" w:sz="0" w:space="0" w:color="auto"/>
          </w:divBdr>
        </w:div>
        <w:div w:id="2095514658">
          <w:marLeft w:val="446"/>
          <w:marRight w:val="0"/>
          <w:marTop w:val="0"/>
          <w:marBottom w:val="0"/>
          <w:divBdr>
            <w:top w:val="none" w:sz="0" w:space="0" w:color="auto"/>
            <w:left w:val="none" w:sz="0" w:space="0" w:color="auto"/>
            <w:bottom w:val="none" w:sz="0" w:space="0" w:color="auto"/>
            <w:right w:val="none" w:sz="0" w:space="0" w:color="auto"/>
          </w:divBdr>
        </w:div>
      </w:divsChild>
    </w:div>
    <w:div w:id="363948330">
      <w:bodyDiv w:val="1"/>
      <w:marLeft w:val="0"/>
      <w:marRight w:val="0"/>
      <w:marTop w:val="0"/>
      <w:marBottom w:val="0"/>
      <w:divBdr>
        <w:top w:val="none" w:sz="0" w:space="0" w:color="auto"/>
        <w:left w:val="none" w:sz="0" w:space="0" w:color="auto"/>
        <w:bottom w:val="none" w:sz="0" w:space="0" w:color="auto"/>
        <w:right w:val="none" w:sz="0" w:space="0" w:color="auto"/>
      </w:divBdr>
      <w:divsChild>
        <w:div w:id="1302342966">
          <w:marLeft w:val="446"/>
          <w:marRight w:val="0"/>
          <w:marTop w:val="0"/>
          <w:marBottom w:val="0"/>
          <w:divBdr>
            <w:top w:val="none" w:sz="0" w:space="0" w:color="auto"/>
            <w:left w:val="none" w:sz="0" w:space="0" w:color="auto"/>
            <w:bottom w:val="none" w:sz="0" w:space="0" w:color="auto"/>
            <w:right w:val="none" w:sz="0" w:space="0" w:color="auto"/>
          </w:divBdr>
        </w:div>
        <w:div w:id="1118572202">
          <w:marLeft w:val="446"/>
          <w:marRight w:val="0"/>
          <w:marTop w:val="0"/>
          <w:marBottom w:val="0"/>
          <w:divBdr>
            <w:top w:val="none" w:sz="0" w:space="0" w:color="auto"/>
            <w:left w:val="none" w:sz="0" w:space="0" w:color="auto"/>
            <w:bottom w:val="none" w:sz="0" w:space="0" w:color="auto"/>
            <w:right w:val="none" w:sz="0" w:space="0" w:color="auto"/>
          </w:divBdr>
        </w:div>
        <w:div w:id="842204077">
          <w:marLeft w:val="446"/>
          <w:marRight w:val="0"/>
          <w:marTop w:val="0"/>
          <w:marBottom w:val="0"/>
          <w:divBdr>
            <w:top w:val="none" w:sz="0" w:space="0" w:color="auto"/>
            <w:left w:val="none" w:sz="0" w:space="0" w:color="auto"/>
            <w:bottom w:val="none" w:sz="0" w:space="0" w:color="auto"/>
            <w:right w:val="none" w:sz="0" w:space="0" w:color="auto"/>
          </w:divBdr>
        </w:div>
        <w:div w:id="1149322846">
          <w:marLeft w:val="446"/>
          <w:marRight w:val="0"/>
          <w:marTop w:val="0"/>
          <w:marBottom w:val="0"/>
          <w:divBdr>
            <w:top w:val="none" w:sz="0" w:space="0" w:color="auto"/>
            <w:left w:val="none" w:sz="0" w:space="0" w:color="auto"/>
            <w:bottom w:val="none" w:sz="0" w:space="0" w:color="auto"/>
            <w:right w:val="none" w:sz="0" w:space="0" w:color="auto"/>
          </w:divBdr>
        </w:div>
      </w:divsChild>
    </w:div>
    <w:div w:id="390231022">
      <w:bodyDiv w:val="1"/>
      <w:marLeft w:val="0"/>
      <w:marRight w:val="0"/>
      <w:marTop w:val="0"/>
      <w:marBottom w:val="0"/>
      <w:divBdr>
        <w:top w:val="none" w:sz="0" w:space="0" w:color="auto"/>
        <w:left w:val="none" w:sz="0" w:space="0" w:color="auto"/>
        <w:bottom w:val="none" w:sz="0" w:space="0" w:color="auto"/>
        <w:right w:val="none" w:sz="0" w:space="0" w:color="auto"/>
      </w:divBdr>
    </w:div>
    <w:div w:id="390689107">
      <w:bodyDiv w:val="1"/>
      <w:marLeft w:val="0"/>
      <w:marRight w:val="0"/>
      <w:marTop w:val="0"/>
      <w:marBottom w:val="0"/>
      <w:divBdr>
        <w:top w:val="none" w:sz="0" w:space="0" w:color="auto"/>
        <w:left w:val="none" w:sz="0" w:space="0" w:color="auto"/>
        <w:bottom w:val="none" w:sz="0" w:space="0" w:color="auto"/>
        <w:right w:val="none" w:sz="0" w:space="0" w:color="auto"/>
      </w:divBdr>
    </w:div>
    <w:div w:id="392896686">
      <w:bodyDiv w:val="1"/>
      <w:marLeft w:val="0"/>
      <w:marRight w:val="0"/>
      <w:marTop w:val="0"/>
      <w:marBottom w:val="0"/>
      <w:divBdr>
        <w:top w:val="none" w:sz="0" w:space="0" w:color="auto"/>
        <w:left w:val="none" w:sz="0" w:space="0" w:color="auto"/>
        <w:bottom w:val="none" w:sz="0" w:space="0" w:color="auto"/>
        <w:right w:val="none" w:sz="0" w:space="0" w:color="auto"/>
      </w:divBdr>
    </w:div>
    <w:div w:id="416636337">
      <w:bodyDiv w:val="1"/>
      <w:marLeft w:val="0"/>
      <w:marRight w:val="0"/>
      <w:marTop w:val="0"/>
      <w:marBottom w:val="0"/>
      <w:divBdr>
        <w:top w:val="none" w:sz="0" w:space="0" w:color="auto"/>
        <w:left w:val="none" w:sz="0" w:space="0" w:color="auto"/>
        <w:bottom w:val="none" w:sz="0" w:space="0" w:color="auto"/>
        <w:right w:val="none" w:sz="0" w:space="0" w:color="auto"/>
      </w:divBdr>
    </w:div>
    <w:div w:id="420684899">
      <w:bodyDiv w:val="1"/>
      <w:marLeft w:val="0"/>
      <w:marRight w:val="0"/>
      <w:marTop w:val="0"/>
      <w:marBottom w:val="0"/>
      <w:divBdr>
        <w:top w:val="none" w:sz="0" w:space="0" w:color="auto"/>
        <w:left w:val="none" w:sz="0" w:space="0" w:color="auto"/>
        <w:bottom w:val="none" w:sz="0" w:space="0" w:color="auto"/>
        <w:right w:val="none" w:sz="0" w:space="0" w:color="auto"/>
      </w:divBdr>
    </w:div>
    <w:div w:id="437144105">
      <w:bodyDiv w:val="1"/>
      <w:marLeft w:val="0"/>
      <w:marRight w:val="0"/>
      <w:marTop w:val="0"/>
      <w:marBottom w:val="0"/>
      <w:divBdr>
        <w:top w:val="none" w:sz="0" w:space="0" w:color="auto"/>
        <w:left w:val="none" w:sz="0" w:space="0" w:color="auto"/>
        <w:bottom w:val="none" w:sz="0" w:space="0" w:color="auto"/>
        <w:right w:val="none" w:sz="0" w:space="0" w:color="auto"/>
      </w:divBdr>
    </w:div>
    <w:div w:id="461653203">
      <w:bodyDiv w:val="1"/>
      <w:marLeft w:val="0"/>
      <w:marRight w:val="0"/>
      <w:marTop w:val="0"/>
      <w:marBottom w:val="0"/>
      <w:divBdr>
        <w:top w:val="none" w:sz="0" w:space="0" w:color="auto"/>
        <w:left w:val="none" w:sz="0" w:space="0" w:color="auto"/>
        <w:bottom w:val="none" w:sz="0" w:space="0" w:color="auto"/>
        <w:right w:val="none" w:sz="0" w:space="0" w:color="auto"/>
      </w:divBdr>
      <w:divsChild>
        <w:div w:id="2009866216">
          <w:marLeft w:val="446"/>
          <w:marRight w:val="0"/>
          <w:marTop w:val="0"/>
          <w:marBottom w:val="0"/>
          <w:divBdr>
            <w:top w:val="none" w:sz="0" w:space="0" w:color="auto"/>
            <w:left w:val="none" w:sz="0" w:space="0" w:color="auto"/>
            <w:bottom w:val="none" w:sz="0" w:space="0" w:color="auto"/>
            <w:right w:val="none" w:sz="0" w:space="0" w:color="auto"/>
          </w:divBdr>
        </w:div>
      </w:divsChild>
    </w:div>
    <w:div w:id="461994895">
      <w:bodyDiv w:val="1"/>
      <w:marLeft w:val="0"/>
      <w:marRight w:val="0"/>
      <w:marTop w:val="0"/>
      <w:marBottom w:val="0"/>
      <w:divBdr>
        <w:top w:val="none" w:sz="0" w:space="0" w:color="auto"/>
        <w:left w:val="none" w:sz="0" w:space="0" w:color="auto"/>
        <w:bottom w:val="none" w:sz="0" w:space="0" w:color="auto"/>
        <w:right w:val="none" w:sz="0" w:space="0" w:color="auto"/>
      </w:divBdr>
      <w:divsChild>
        <w:div w:id="192109895">
          <w:marLeft w:val="446"/>
          <w:marRight w:val="0"/>
          <w:marTop w:val="0"/>
          <w:marBottom w:val="0"/>
          <w:divBdr>
            <w:top w:val="none" w:sz="0" w:space="0" w:color="auto"/>
            <w:left w:val="none" w:sz="0" w:space="0" w:color="auto"/>
            <w:bottom w:val="none" w:sz="0" w:space="0" w:color="auto"/>
            <w:right w:val="none" w:sz="0" w:space="0" w:color="auto"/>
          </w:divBdr>
        </w:div>
      </w:divsChild>
    </w:div>
    <w:div w:id="466550859">
      <w:bodyDiv w:val="1"/>
      <w:marLeft w:val="0"/>
      <w:marRight w:val="0"/>
      <w:marTop w:val="0"/>
      <w:marBottom w:val="0"/>
      <w:divBdr>
        <w:top w:val="none" w:sz="0" w:space="0" w:color="auto"/>
        <w:left w:val="none" w:sz="0" w:space="0" w:color="auto"/>
        <w:bottom w:val="none" w:sz="0" w:space="0" w:color="auto"/>
        <w:right w:val="none" w:sz="0" w:space="0" w:color="auto"/>
      </w:divBdr>
    </w:div>
    <w:div w:id="470171033">
      <w:bodyDiv w:val="1"/>
      <w:marLeft w:val="0"/>
      <w:marRight w:val="0"/>
      <w:marTop w:val="0"/>
      <w:marBottom w:val="0"/>
      <w:divBdr>
        <w:top w:val="none" w:sz="0" w:space="0" w:color="auto"/>
        <w:left w:val="none" w:sz="0" w:space="0" w:color="auto"/>
        <w:bottom w:val="none" w:sz="0" w:space="0" w:color="auto"/>
        <w:right w:val="none" w:sz="0" w:space="0" w:color="auto"/>
      </w:divBdr>
    </w:div>
    <w:div w:id="470635160">
      <w:bodyDiv w:val="1"/>
      <w:marLeft w:val="0"/>
      <w:marRight w:val="0"/>
      <w:marTop w:val="0"/>
      <w:marBottom w:val="0"/>
      <w:divBdr>
        <w:top w:val="none" w:sz="0" w:space="0" w:color="auto"/>
        <w:left w:val="none" w:sz="0" w:space="0" w:color="auto"/>
        <w:bottom w:val="none" w:sz="0" w:space="0" w:color="auto"/>
        <w:right w:val="none" w:sz="0" w:space="0" w:color="auto"/>
      </w:divBdr>
    </w:div>
    <w:div w:id="482308497">
      <w:bodyDiv w:val="1"/>
      <w:marLeft w:val="0"/>
      <w:marRight w:val="0"/>
      <w:marTop w:val="0"/>
      <w:marBottom w:val="0"/>
      <w:divBdr>
        <w:top w:val="none" w:sz="0" w:space="0" w:color="auto"/>
        <w:left w:val="none" w:sz="0" w:space="0" w:color="auto"/>
        <w:bottom w:val="none" w:sz="0" w:space="0" w:color="auto"/>
        <w:right w:val="none" w:sz="0" w:space="0" w:color="auto"/>
      </w:divBdr>
    </w:div>
    <w:div w:id="492796474">
      <w:bodyDiv w:val="1"/>
      <w:marLeft w:val="0"/>
      <w:marRight w:val="0"/>
      <w:marTop w:val="0"/>
      <w:marBottom w:val="0"/>
      <w:divBdr>
        <w:top w:val="none" w:sz="0" w:space="0" w:color="auto"/>
        <w:left w:val="none" w:sz="0" w:space="0" w:color="auto"/>
        <w:bottom w:val="none" w:sz="0" w:space="0" w:color="auto"/>
        <w:right w:val="none" w:sz="0" w:space="0" w:color="auto"/>
      </w:divBdr>
      <w:divsChild>
        <w:div w:id="146480855">
          <w:marLeft w:val="446"/>
          <w:marRight w:val="0"/>
          <w:marTop w:val="0"/>
          <w:marBottom w:val="0"/>
          <w:divBdr>
            <w:top w:val="none" w:sz="0" w:space="0" w:color="auto"/>
            <w:left w:val="none" w:sz="0" w:space="0" w:color="auto"/>
            <w:bottom w:val="none" w:sz="0" w:space="0" w:color="auto"/>
            <w:right w:val="none" w:sz="0" w:space="0" w:color="auto"/>
          </w:divBdr>
        </w:div>
      </w:divsChild>
    </w:div>
    <w:div w:id="501162671">
      <w:bodyDiv w:val="1"/>
      <w:marLeft w:val="0"/>
      <w:marRight w:val="0"/>
      <w:marTop w:val="0"/>
      <w:marBottom w:val="0"/>
      <w:divBdr>
        <w:top w:val="none" w:sz="0" w:space="0" w:color="auto"/>
        <w:left w:val="none" w:sz="0" w:space="0" w:color="auto"/>
        <w:bottom w:val="none" w:sz="0" w:space="0" w:color="auto"/>
        <w:right w:val="none" w:sz="0" w:space="0" w:color="auto"/>
      </w:divBdr>
    </w:div>
    <w:div w:id="508907727">
      <w:bodyDiv w:val="1"/>
      <w:marLeft w:val="0"/>
      <w:marRight w:val="0"/>
      <w:marTop w:val="0"/>
      <w:marBottom w:val="0"/>
      <w:divBdr>
        <w:top w:val="none" w:sz="0" w:space="0" w:color="auto"/>
        <w:left w:val="none" w:sz="0" w:space="0" w:color="auto"/>
        <w:bottom w:val="none" w:sz="0" w:space="0" w:color="auto"/>
        <w:right w:val="none" w:sz="0" w:space="0" w:color="auto"/>
      </w:divBdr>
    </w:div>
    <w:div w:id="512646654">
      <w:bodyDiv w:val="1"/>
      <w:marLeft w:val="0"/>
      <w:marRight w:val="0"/>
      <w:marTop w:val="0"/>
      <w:marBottom w:val="0"/>
      <w:divBdr>
        <w:top w:val="none" w:sz="0" w:space="0" w:color="auto"/>
        <w:left w:val="none" w:sz="0" w:space="0" w:color="auto"/>
        <w:bottom w:val="none" w:sz="0" w:space="0" w:color="auto"/>
        <w:right w:val="none" w:sz="0" w:space="0" w:color="auto"/>
      </w:divBdr>
    </w:div>
    <w:div w:id="554856144">
      <w:bodyDiv w:val="1"/>
      <w:marLeft w:val="0"/>
      <w:marRight w:val="0"/>
      <w:marTop w:val="0"/>
      <w:marBottom w:val="0"/>
      <w:divBdr>
        <w:top w:val="none" w:sz="0" w:space="0" w:color="auto"/>
        <w:left w:val="none" w:sz="0" w:space="0" w:color="auto"/>
        <w:bottom w:val="none" w:sz="0" w:space="0" w:color="auto"/>
        <w:right w:val="none" w:sz="0" w:space="0" w:color="auto"/>
      </w:divBdr>
    </w:div>
    <w:div w:id="559292213">
      <w:bodyDiv w:val="1"/>
      <w:marLeft w:val="0"/>
      <w:marRight w:val="0"/>
      <w:marTop w:val="0"/>
      <w:marBottom w:val="0"/>
      <w:divBdr>
        <w:top w:val="none" w:sz="0" w:space="0" w:color="auto"/>
        <w:left w:val="none" w:sz="0" w:space="0" w:color="auto"/>
        <w:bottom w:val="none" w:sz="0" w:space="0" w:color="auto"/>
        <w:right w:val="none" w:sz="0" w:space="0" w:color="auto"/>
      </w:divBdr>
      <w:divsChild>
        <w:div w:id="1378511930">
          <w:marLeft w:val="1440"/>
          <w:marRight w:val="0"/>
          <w:marTop w:val="0"/>
          <w:marBottom w:val="0"/>
          <w:divBdr>
            <w:top w:val="none" w:sz="0" w:space="0" w:color="auto"/>
            <w:left w:val="none" w:sz="0" w:space="0" w:color="auto"/>
            <w:bottom w:val="none" w:sz="0" w:space="0" w:color="auto"/>
            <w:right w:val="none" w:sz="0" w:space="0" w:color="auto"/>
          </w:divBdr>
        </w:div>
      </w:divsChild>
    </w:div>
    <w:div w:id="562177099">
      <w:bodyDiv w:val="1"/>
      <w:marLeft w:val="0"/>
      <w:marRight w:val="0"/>
      <w:marTop w:val="0"/>
      <w:marBottom w:val="0"/>
      <w:divBdr>
        <w:top w:val="none" w:sz="0" w:space="0" w:color="auto"/>
        <w:left w:val="none" w:sz="0" w:space="0" w:color="auto"/>
        <w:bottom w:val="none" w:sz="0" w:space="0" w:color="auto"/>
        <w:right w:val="none" w:sz="0" w:space="0" w:color="auto"/>
      </w:divBdr>
    </w:div>
    <w:div w:id="567695929">
      <w:bodyDiv w:val="1"/>
      <w:marLeft w:val="0"/>
      <w:marRight w:val="0"/>
      <w:marTop w:val="0"/>
      <w:marBottom w:val="0"/>
      <w:divBdr>
        <w:top w:val="none" w:sz="0" w:space="0" w:color="auto"/>
        <w:left w:val="none" w:sz="0" w:space="0" w:color="auto"/>
        <w:bottom w:val="none" w:sz="0" w:space="0" w:color="auto"/>
        <w:right w:val="none" w:sz="0" w:space="0" w:color="auto"/>
      </w:divBdr>
    </w:div>
    <w:div w:id="567763754">
      <w:bodyDiv w:val="1"/>
      <w:marLeft w:val="0"/>
      <w:marRight w:val="0"/>
      <w:marTop w:val="0"/>
      <w:marBottom w:val="0"/>
      <w:divBdr>
        <w:top w:val="none" w:sz="0" w:space="0" w:color="auto"/>
        <w:left w:val="none" w:sz="0" w:space="0" w:color="auto"/>
        <w:bottom w:val="none" w:sz="0" w:space="0" w:color="auto"/>
        <w:right w:val="none" w:sz="0" w:space="0" w:color="auto"/>
      </w:divBdr>
      <w:divsChild>
        <w:div w:id="1350252450">
          <w:marLeft w:val="446"/>
          <w:marRight w:val="0"/>
          <w:marTop w:val="0"/>
          <w:marBottom w:val="0"/>
          <w:divBdr>
            <w:top w:val="none" w:sz="0" w:space="0" w:color="auto"/>
            <w:left w:val="none" w:sz="0" w:space="0" w:color="auto"/>
            <w:bottom w:val="none" w:sz="0" w:space="0" w:color="auto"/>
            <w:right w:val="none" w:sz="0" w:space="0" w:color="auto"/>
          </w:divBdr>
        </w:div>
        <w:div w:id="945766759">
          <w:marLeft w:val="446"/>
          <w:marRight w:val="0"/>
          <w:marTop w:val="0"/>
          <w:marBottom w:val="0"/>
          <w:divBdr>
            <w:top w:val="none" w:sz="0" w:space="0" w:color="auto"/>
            <w:left w:val="none" w:sz="0" w:space="0" w:color="auto"/>
            <w:bottom w:val="none" w:sz="0" w:space="0" w:color="auto"/>
            <w:right w:val="none" w:sz="0" w:space="0" w:color="auto"/>
          </w:divBdr>
        </w:div>
      </w:divsChild>
    </w:div>
    <w:div w:id="579945218">
      <w:bodyDiv w:val="1"/>
      <w:marLeft w:val="0"/>
      <w:marRight w:val="0"/>
      <w:marTop w:val="0"/>
      <w:marBottom w:val="0"/>
      <w:divBdr>
        <w:top w:val="none" w:sz="0" w:space="0" w:color="auto"/>
        <w:left w:val="none" w:sz="0" w:space="0" w:color="auto"/>
        <w:bottom w:val="none" w:sz="0" w:space="0" w:color="auto"/>
        <w:right w:val="none" w:sz="0" w:space="0" w:color="auto"/>
      </w:divBdr>
      <w:divsChild>
        <w:div w:id="802428740">
          <w:marLeft w:val="446"/>
          <w:marRight w:val="0"/>
          <w:marTop w:val="0"/>
          <w:marBottom w:val="0"/>
          <w:divBdr>
            <w:top w:val="none" w:sz="0" w:space="0" w:color="auto"/>
            <w:left w:val="none" w:sz="0" w:space="0" w:color="auto"/>
            <w:bottom w:val="none" w:sz="0" w:space="0" w:color="auto"/>
            <w:right w:val="none" w:sz="0" w:space="0" w:color="auto"/>
          </w:divBdr>
        </w:div>
      </w:divsChild>
    </w:div>
    <w:div w:id="584188280">
      <w:bodyDiv w:val="1"/>
      <w:marLeft w:val="0"/>
      <w:marRight w:val="0"/>
      <w:marTop w:val="0"/>
      <w:marBottom w:val="0"/>
      <w:divBdr>
        <w:top w:val="none" w:sz="0" w:space="0" w:color="auto"/>
        <w:left w:val="none" w:sz="0" w:space="0" w:color="auto"/>
        <w:bottom w:val="none" w:sz="0" w:space="0" w:color="auto"/>
        <w:right w:val="none" w:sz="0" w:space="0" w:color="auto"/>
      </w:divBdr>
      <w:divsChild>
        <w:div w:id="1303267664">
          <w:marLeft w:val="547"/>
          <w:marRight w:val="0"/>
          <w:marTop w:val="0"/>
          <w:marBottom w:val="0"/>
          <w:divBdr>
            <w:top w:val="none" w:sz="0" w:space="0" w:color="auto"/>
            <w:left w:val="none" w:sz="0" w:space="0" w:color="auto"/>
            <w:bottom w:val="none" w:sz="0" w:space="0" w:color="auto"/>
            <w:right w:val="none" w:sz="0" w:space="0" w:color="auto"/>
          </w:divBdr>
        </w:div>
      </w:divsChild>
    </w:div>
    <w:div w:id="594829563">
      <w:bodyDiv w:val="1"/>
      <w:marLeft w:val="0"/>
      <w:marRight w:val="0"/>
      <w:marTop w:val="0"/>
      <w:marBottom w:val="0"/>
      <w:divBdr>
        <w:top w:val="none" w:sz="0" w:space="0" w:color="auto"/>
        <w:left w:val="none" w:sz="0" w:space="0" w:color="auto"/>
        <w:bottom w:val="none" w:sz="0" w:space="0" w:color="auto"/>
        <w:right w:val="none" w:sz="0" w:space="0" w:color="auto"/>
      </w:divBdr>
    </w:div>
    <w:div w:id="607082612">
      <w:bodyDiv w:val="1"/>
      <w:marLeft w:val="0"/>
      <w:marRight w:val="0"/>
      <w:marTop w:val="0"/>
      <w:marBottom w:val="0"/>
      <w:divBdr>
        <w:top w:val="none" w:sz="0" w:space="0" w:color="auto"/>
        <w:left w:val="none" w:sz="0" w:space="0" w:color="auto"/>
        <w:bottom w:val="none" w:sz="0" w:space="0" w:color="auto"/>
        <w:right w:val="none" w:sz="0" w:space="0" w:color="auto"/>
      </w:divBdr>
      <w:divsChild>
        <w:div w:id="2120835073">
          <w:marLeft w:val="720"/>
          <w:marRight w:val="0"/>
          <w:marTop w:val="0"/>
          <w:marBottom w:val="0"/>
          <w:divBdr>
            <w:top w:val="none" w:sz="0" w:space="0" w:color="auto"/>
            <w:left w:val="none" w:sz="0" w:space="0" w:color="auto"/>
            <w:bottom w:val="none" w:sz="0" w:space="0" w:color="auto"/>
            <w:right w:val="none" w:sz="0" w:space="0" w:color="auto"/>
          </w:divBdr>
        </w:div>
      </w:divsChild>
    </w:div>
    <w:div w:id="623577751">
      <w:bodyDiv w:val="1"/>
      <w:marLeft w:val="0"/>
      <w:marRight w:val="0"/>
      <w:marTop w:val="0"/>
      <w:marBottom w:val="0"/>
      <w:divBdr>
        <w:top w:val="none" w:sz="0" w:space="0" w:color="auto"/>
        <w:left w:val="none" w:sz="0" w:space="0" w:color="auto"/>
        <w:bottom w:val="none" w:sz="0" w:space="0" w:color="auto"/>
        <w:right w:val="none" w:sz="0" w:space="0" w:color="auto"/>
      </w:divBdr>
    </w:div>
    <w:div w:id="635448046">
      <w:bodyDiv w:val="1"/>
      <w:marLeft w:val="0"/>
      <w:marRight w:val="0"/>
      <w:marTop w:val="0"/>
      <w:marBottom w:val="0"/>
      <w:divBdr>
        <w:top w:val="none" w:sz="0" w:space="0" w:color="auto"/>
        <w:left w:val="none" w:sz="0" w:space="0" w:color="auto"/>
        <w:bottom w:val="none" w:sz="0" w:space="0" w:color="auto"/>
        <w:right w:val="none" w:sz="0" w:space="0" w:color="auto"/>
      </w:divBdr>
    </w:div>
    <w:div w:id="637496335">
      <w:bodyDiv w:val="1"/>
      <w:marLeft w:val="0"/>
      <w:marRight w:val="0"/>
      <w:marTop w:val="0"/>
      <w:marBottom w:val="0"/>
      <w:divBdr>
        <w:top w:val="none" w:sz="0" w:space="0" w:color="auto"/>
        <w:left w:val="none" w:sz="0" w:space="0" w:color="auto"/>
        <w:bottom w:val="none" w:sz="0" w:space="0" w:color="auto"/>
        <w:right w:val="none" w:sz="0" w:space="0" w:color="auto"/>
      </w:divBdr>
    </w:div>
    <w:div w:id="645160728">
      <w:bodyDiv w:val="1"/>
      <w:marLeft w:val="0"/>
      <w:marRight w:val="0"/>
      <w:marTop w:val="0"/>
      <w:marBottom w:val="0"/>
      <w:divBdr>
        <w:top w:val="none" w:sz="0" w:space="0" w:color="auto"/>
        <w:left w:val="none" w:sz="0" w:space="0" w:color="auto"/>
        <w:bottom w:val="none" w:sz="0" w:space="0" w:color="auto"/>
        <w:right w:val="none" w:sz="0" w:space="0" w:color="auto"/>
      </w:divBdr>
      <w:divsChild>
        <w:div w:id="2100786419">
          <w:marLeft w:val="1440"/>
          <w:marRight w:val="0"/>
          <w:marTop w:val="0"/>
          <w:marBottom w:val="0"/>
          <w:divBdr>
            <w:top w:val="none" w:sz="0" w:space="0" w:color="auto"/>
            <w:left w:val="none" w:sz="0" w:space="0" w:color="auto"/>
            <w:bottom w:val="none" w:sz="0" w:space="0" w:color="auto"/>
            <w:right w:val="none" w:sz="0" w:space="0" w:color="auto"/>
          </w:divBdr>
        </w:div>
      </w:divsChild>
    </w:div>
    <w:div w:id="652831362">
      <w:bodyDiv w:val="1"/>
      <w:marLeft w:val="0"/>
      <w:marRight w:val="0"/>
      <w:marTop w:val="0"/>
      <w:marBottom w:val="0"/>
      <w:divBdr>
        <w:top w:val="none" w:sz="0" w:space="0" w:color="auto"/>
        <w:left w:val="none" w:sz="0" w:space="0" w:color="auto"/>
        <w:bottom w:val="none" w:sz="0" w:space="0" w:color="auto"/>
        <w:right w:val="none" w:sz="0" w:space="0" w:color="auto"/>
      </w:divBdr>
    </w:div>
    <w:div w:id="658004699">
      <w:bodyDiv w:val="1"/>
      <w:marLeft w:val="0"/>
      <w:marRight w:val="0"/>
      <w:marTop w:val="0"/>
      <w:marBottom w:val="0"/>
      <w:divBdr>
        <w:top w:val="none" w:sz="0" w:space="0" w:color="auto"/>
        <w:left w:val="none" w:sz="0" w:space="0" w:color="auto"/>
        <w:bottom w:val="none" w:sz="0" w:space="0" w:color="auto"/>
        <w:right w:val="none" w:sz="0" w:space="0" w:color="auto"/>
      </w:divBdr>
      <w:divsChild>
        <w:div w:id="586303911">
          <w:marLeft w:val="720"/>
          <w:marRight w:val="0"/>
          <w:marTop w:val="0"/>
          <w:marBottom w:val="0"/>
          <w:divBdr>
            <w:top w:val="none" w:sz="0" w:space="0" w:color="auto"/>
            <w:left w:val="none" w:sz="0" w:space="0" w:color="auto"/>
            <w:bottom w:val="none" w:sz="0" w:space="0" w:color="auto"/>
            <w:right w:val="none" w:sz="0" w:space="0" w:color="auto"/>
          </w:divBdr>
        </w:div>
      </w:divsChild>
    </w:div>
    <w:div w:id="677269565">
      <w:bodyDiv w:val="1"/>
      <w:marLeft w:val="0"/>
      <w:marRight w:val="0"/>
      <w:marTop w:val="0"/>
      <w:marBottom w:val="0"/>
      <w:divBdr>
        <w:top w:val="none" w:sz="0" w:space="0" w:color="auto"/>
        <w:left w:val="none" w:sz="0" w:space="0" w:color="auto"/>
        <w:bottom w:val="none" w:sz="0" w:space="0" w:color="auto"/>
        <w:right w:val="none" w:sz="0" w:space="0" w:color="auto"/>
      </w:divBdr>
    </w:div>
    <w:div w:id="703481471">
      <w:bodyDiv w:val="1"/>
      <w:marLeft w:val="0"/>
      <w:marRight w:val="0"/>
      <w:marTop w:val="0"/>
      <w:marBottom w:val="0"/>
      <w:divBdr>
        <w:top w:val="none" w:sz="0" w:space="0" w:color="auto"/>
        <w:left w:val="none" w:sz="0" w:space="0" w:color="auto"/>
        <w:bottom w:val="none" w:sz="0" w:space="0" w:color="auto"/>
        <w:right w:val="none" w:sz="0" w:space="0" w:color="auto"/>
      </w:divBdr>
    </w:div>
    <w:div w:id="716273858">
      <w:bodyDiv w:val="1"/>
      <w:marLeft w:val="0"/>
      <w:marRight w:val="0"/>
      <w:marTop w:val="0"/>
      <w:marBottom w:val="0"/>
      <w:divBdr>
        <w:top w:val="none" w:sz="0" w:space="0" w:color="auto"/>
        <w:left w:val="none" w:sz="0" w:space="0" w:color="auto"/>
        <w:bottom w:val="none" w:sz="0" w:space="0" w:color="auto"/>
        <w:right w:val="none" w:sz="0" w:space="0" w:color="auto"/>
      </w:divBdr>
    </w:div>
    <w:div w:id="720245890">
      <w:bodyDiv w:val="1"/>
      <w:marLeft w:val="0"/>
      <w:marRight w:val="0"/>
      <w:marTop w:val="0"/>
      <w:marBottom w:val="0"/>
      <w:divBdr>
        <w:top w:val="none" w:sz="0" w:space="0" w:color="auto"/>
        <w:left w:val="none" w:sz="0" w:space="0" w:color="auto"/>
        <w:bottom w:val="none" w:sz="0" w:space="0" w:color="auto"/>
        <w:right w:val="none" w:sz="0" w:space="0" w:color="auto"/>
      </w:divBdr>
    </w:div>
    <w:div w:id="723406780">
      <w:bodyDiv w:val="1"/>
      <w:marLeft w:val="0"/>
      <w:marRight w:val="0"/>
      <w:marTop w:val="0"/>
      <w:marBottom w:val="0"/>
      <w:divBdr>
        <w:top w:val="none" w:sz="0" w:space="0" w:color="auto"/>
        <w:left w:val="none" w:sz="0" w:space="0" w:color="auto"/>
        <w:bottom w:val="none" w:sz="0" w:space="0" w:color="auto"/>
        <w:right w:val="none" w:sz="0" w:space="0" w:color="auto"/>
      </w:divBdr>
      <w:divsChild>
        <w:div w:id="1828327021">
          <w:marLeft w:val="274"/>
          <w:marRight w:val="0"/>
          <w:marTop w:val="0"/>
          <w:marBottom w:val="0"/>
          <w:divBdr>
            <w:top w:val="none" w:sz="0" w:space="0" w:color="auto"/>
            <w:left w:val="none" w:sz="0" w:space="0" w:color="auto"/>
            <w:bottom w:val="none" w:sz="0" w:space="0" w:color="auto"/>
            <w:right w:val="none" w:sz="0" w:space="0" w:color="auto"/>
          </w:divBdr>
        </w:div>
        <w:div w:id="401374258">
          <w:marLeft w:val="274"/>
          <w:marRight w:val="0"/>
          <w:marTop w:val="0"/>
          <w:marBottom w:val="0"/>
          <w:divBdr>
            <w:top w:val="none" w:sz="0" w:space="0" w:color="auto"/>
            <w:left w:val="none" w:sz="0" w:space="0" w:color="auto"/>
            <w:bottom w:val="none" w:sz="0" w:space="0" w:color="auto"/>
            <w:right w:val="none" w:sz="0" w:space="0" w:color="auto"/>
          </w:divBdr>
        </w:div>
        <w:div w:id="1680540218">
          <w:marLeft w:val="274"/>
          <w:marRight w:val="0"/>
          <w:marTop w:val="0"/>
          <w:marBottom w:val="0"/>
          <w:divBdr>
            <w:top w:val="none" w:sz="0" w:space="0" w:color="auto"/>
            <w:left w:val="none" w:sz="0" w:space="0" w:color="auto"/>
            <w:bottom w:val="none" w:sz="0" w:space="0" w:color="auto"/>
            <w:right w:val="none" w:sz="0" w:space="0" w:color="auto"/>
          </w:divBdr>
        </w:div>
        <w:div w:id="273248863">
          <w:marLeft w:val="274"/>
          <w:marRight w:val="0"/>
          <w:marTop w:val="0"/>
          <w:marBottom w:val="0"/>
          <w:divBdr>
            <w:top w:val="none" w:sz="0" w:space="0" w:color="auto"/>
            <w:left w:val="none" w:sz="0" w:space="0" w:color="auto"/>
            <w:bottom w:val="none" w:sz="0" w:space="0" w:color="auto"/>
            <w:right w:val="none" w:sz="0" w:space="0" w:color="auto"/>
          </w:divBdr>
        </w:div>
      </w:divsChild>
    </w:div>
    <w:div w:id="731541208">
      <w:bodyDiv w:val="1"/>
      <w:marLeft w:val="0"/>
      <w:marRight w:val="0"/>
      <w:marTop w:val="0"/>
      <w:marBottom w:val="0"/>
      <w:divBdr>
        <w:top w:val="none" w:sz="0" w:space="0" w:color="auto"/>
        <w:left w:val="none" w:sz="0" w:space="0" w:color="auto"/>
        <w:bottom w:val="none" w:sz="0" w:space="0" w:color="auto"/>
        <w:right w:val="none" w:sz="0" w:space="0" w:color="auto"/>
      </w:divBdr>
    </w:div>
    <w:div w:id="736628520">
      <w:bodyDiv w:val="1"/>
      <w:marLeft w:val="0"/>
      <w:marRight w:val="0"/>
      <w:marTop w:val="0"/>
      <w:marBottom w:val="0"/>
      <w:divBdr>
        <w:top w:val="none" w:sz="0" w:space="0" w:color="auto"/>
        <w:left w:val="none" w:sz="0" w:space="0" w:color="auto"/>
        <w:bottom w:val="none" w:sz="0" w:space="0" w:color="auto"/>
        <w:right w:val="none" w:sz="0" w:space="0" w:color="auto"/>
      </w:divBdr>
    </w:div>
    <w:div w:id="738670658">
      <w:bodyDiv w:val="1"/>
      <w:marLeft w:val="0"/>
      <w:marRight w:val="0"/>
      <w:marTop w:val="0"/>
      <w:marBottom w:val="0"/>
      <w:divBdr>
        <w:top w:val="none" w:sz="0" w:space="0" w:color="auto"/>
        <w:left w:val="none" w:sz="0" w:space="0" w:color="auto"/>
        <w:bottom w:val="none" w:sz="0" w:space="0" w:color="auto"/>
        <w:right w:val="none" w:sz="0" w:space="0" w:color="auto"/>
      </w:divBdr>
      <w:divsChild>
        <w:div w:id="1407993945">
          <w:marLeft w:val="446"/>
          <w:marRight w:val="0"/>
          <w:marTop w:val="0"/>
          <w:marBottom w:val="0"/>
          <w:divBdr>
            <w:top w:val="none" w:sz="0" w:space="0" w:color="auto"/>
            <w:left w:val="none" w:sz="0" w:space="0" w:color="auto"/>
            <w:bottom w:val="none" w:sz="0" w:space="0" w:color="auto"/>
            <w:right w:val="none" w:sz="0" w:space="0" w:color="auto"/>
          </w:divBdr>
        </w:div>
      </w:divsChild>
    </w:div>
    <w:div w:id="740492561">
      <w:bodyDiv w:val="1"/>
      <w:marLeft w:val="0"/>
      <w:marRight w:val="0"/>
      <w:marTop w:val="0"/>
      <w:marBottom w:val="0"/>
      <w:divBdr>
        <w:top w:val="none" w:sz="0" w:space="0" w:color="auto"/>
        <w:left w:val="none" w:sz="0" w:space="0" w:color="auto"/>
        <w:bottom w:val="none" w:sz="0" w:space="0" w:color="auto"/>
        <w:right w:val="none" w:sz="0" w:space="0" w:color="auto"/>
      </w:divBdr>
      <w:divsChild>
        <w:div w:id="1222862577">
          <w:marLeft w:val="446"/>
          <w:marRight w:val="0"/>
          <w:marTop w:val="0"/>
          <w:marBottom w:val="0"/>
          <w:divBdr>
            <w:top w:val="none" w:sz="0" w:space="0" w:color="auto"/>
            <w:left w:val="none" w:sz="0" w:space="0" w:color="auto"/>
            <w:bottom w:val="none" w:sz="0" w:space="0" w:color="auto"/>
            <w:right w:val="none" w:sz="0" w:space="0" w:color="auto"/>
          </w:divBdr>
        </w:div>
        <w:div w:id="460148099">
          <w:marLeft w:val="446"/>
          <w:marRight w:val="0"/>
          <w:marTop w:val="0"/>
          <w:marBottom w:val="0"/>
          <w:divBdr>
            <w:top w:val="none" w:sz="0" w:space="0" w:color="auto"/>
            <w:left w:val="none" w:sz="0" w:space="0" w:color="auto"/>
            <w:bottom w:val="none" w:sz="0" w:space="0" w:color="auto"/>
            <w:right w:val="none" w:sz="0" w:space="0" w:color="auto"/>
          </w:divBdr>
        </w:div>
      </w:divsChild>
    </w:div>
    <w:div w:id="741221326">
      <w:bodyDiv w:val="1"/>
      <w:marLeft w:val="0"/>
      <w:marRight w:val="0"/>
      <w:marTop w:val="0"/>
      <w:marBottom w:val="0"/>
      <w:divBdr>
        <w:top w:val="none" w:sz="0" w:space="0" w:color="auto"/>
        <w:left w:val="none" w:sz="0" w:space="0" w:color="auto"/>
        <w:bottom w:val="none" w:sz="0" w:space="0" w:color="auto"/>
        <w:right w:val="none" w:sz="0" w:space="0" w:color="auto"/>
      </w:divBdr>
    </w:div>
    <w:div w:id="746344500">
      <w:bodyDiv w:val="1"/>
      <w:marLeft w:val="0"/>
      <w:marRight w:val="0"/>
      <w:marTop w:val="0"/>
      <w:marBottom w:val="0"/>
      <w:divBdr>
        <w:top w:val="none" w:sz="0" w:space="0" w:color="auto"/>
        <w:left w:val="none" w:sz="0" w:space="0" w:color="auto"/>
        <w:bottom w:val="none" w:sz="0" w:space="0" w:color="auto"/>
        <w:right w:val="none" w:sz="0" w:space="0" w:color="auto"/>
      </w:divBdr>
    </w:div>
    <w:div w:id="746808638">
      <w:bodyDiv w:val="1"/>
      <w:marLeft w:val="0"/>
      <w:marRight w:val="0"/>
      <w:marTop w:val="0"/>
      <w:marBottom w:val="0"/>
      <w:divBdr>
        <w:top w:val="none" w:sz="0" w:space="0" w:color="auto"/>
        <w:left w:val="none" w:sz="0" w:space="0" w:color="auto"/>
        <w:bottom w:val="none" w:sz="0" w:space="0" w:color="auto"/>
        <w:right w:val="none" w:sz="0" w:space="0" w:color="auto"/>
      </w:divBdr>
    </w:div>
    <w:div w:id="773212649">
      <w:bodyDiv w:val="1"/>
      <w:marLeft w:val="0"/>
      <w:marRight w:val="0"/>
      <w:marTop w:val="0"/>
      <w:marBottom w:val="0"/>
      <w:divBdr>
        <w:top w:val="none" w:sz="0" w:space="0" w:color="auto"/>
        <w:left w:val="none" w:sz="0" w:space="0" w:color="auto"/>
        <w:bottom w:val="none" w:sz="0" w:space="0" w:color="auto"/>
        <w:right w:val="none" w:sz="0" w:space="0" w:color="auto"/>
      </w:divBdr>
    </w:div>
    <w:div w:id="776948628">
      <w:bodyDiv w:val="1"/>
      <w:marLeft w:val="0"/>
      <w:marRight w:val="0"/>
      <w:marTop w:val="0"/>
      <w:marBottom w:val="0"/>
      <w:divBdr>
        <w:top w:val="none" w:sz="0" w:space="0" w:color="auto"/>
        <w:left w:val="none" w:sz="0" w:space="0" w:color="auto"/>
        <w:bottom w:val="none" w:sz="0" w:space="0" w:color="auto"/>
        <w:right w:val="none" w:sz="0" w:space="0" w:color="auto"/>
      </w:divBdr>
    </w:div>
    <w:div w:id="780301968">
      <w:bodyDiv w:val="1"/>
      <w:marLeft w:val="0"/>
      <w:marRight w:val="0"/>
      <w:marTop w:val="0"/>
      <w:marBottom w:val="0"/>
      <w:divBdr>
        <w:top w:val="none" w:sz="0" w:space="0" w:color="auto"/>
        <w:left w:val="none" w:sz="0" w:space="0" w:color="auto"/>
        <w:bottom w:val="none" w:sz="0" w:space="0" w:color="auto"/>
        <w:right w:val="none" w:sz="0" w:space="0" w:color="auto"/>
      </w:divBdr>
    </w:div>
    <w:div w:id="784665187">
      <w:bodyDiv w:val="1"/>
      <w:marLeft w:val="0"/>
      <w:marRight w:val="0"/>
      <w:marTop w:val="0"/>
      <w:marBottom w:val="0"/>
      <w:divBdr>
        <w:top w:val="none" w:sz="0" w:space="0" w:color="auto"/>
        <w:left w:val="none" w:sz="0" w:space="0" w:color="auto"/>
        <w:bottom w:val="none" w:sz="0" w:space="0" w:color="auto"/>
        <w:right w:val="none" w:sz="0" w:space="0" w:color="auto"/>
      </w:divBdr>
    </w:div>
    <w:div w:id="787234349">
      <w:bodyDiv w:val="1"/>
      <w:marLeft w:val="0"/>
      <w:marRight w:val="0"/>
      <w:marTop w:val="0"/>
      <w:marBottom w:val="0"/>
      <w:divBdr>
        <w:top w:val="none" w:sz="0" w:space="0" w:color="auto"/>
        <w:left w:val="none" w:sz="0" w:space="0" w:color="auto"/>
        <w:bottom w:val="none" w:sz="0" w:space="0" w:color="auto"/>
        <w:right w:val="none" w:sz="0" w:space="0" w:color="auto"/>
      </w:divBdr>
      <w:divsChild>
        <w:div w:id="882405675">
          <w:marLeft w:val="446"/>
          <w:marRight w:val="0"/>
          <w:marTop w:val="0"/>
          <w:marBottom w:val="0"/>
          <w:divBdr>
            <w:top w:val="none" w:sz="0" w:space="0" w:color="auto"/>
            <w:left w:val="none" w:sz="0" w:space="0" w:color="auto"/>
            <w:bottom w:val="none" w:sz="0" w:space="0" w:color="auto"/>
            <w:right w:val="none" w:sz="0" w:space="0" w:color="auto"/>
          </w:divBdr>
        </w:div>
      </w:divsChild>
    </w:div>
    <w:div w:id="800224514">
      <w:bodyDiv w:val="1"/>
      <w:marLeft w:val="0"/>
      <w:marRight w:val="0"/>
      <w:marTop w:val="0"/>
      <w:marBottom w:val="0"/>
      <w:divBdr>
        <w:top w:val="none" w:sz="0" w:space="0" w:color="auto"/>
        <w:left w:val="none" w:sz="0" w:space="0" w:color="auto"/>
        <w:bottom w:val="none" w:sz="0" w:space="0" w:color="auto"/>
        <w:right w:val="none" w:sz="0" w:space="0" w:color="auto"/>
      </w:divBdr>
    </w:div>
    <w:div w:id="801655339">
      <w:bodyDiv w:val="1"/>
      <w:marLeft w:val="0"/>
      <w:marRight w:val="0"/>
      <w:marTop w:val="0"/>
      <w:marBottom w:val="0"/>
      <w:divBdr>
        <w:top w:val="none" w:sz="0" w:space="0" w:color="auto"/>
        <w:left w:val="none" w:sz="0" w:space="0" w:color="auto"/>
        <w:bottom w:val="none" w:sz="0" w:space="0" w:color="auto"/>
        <w:right w:val="none" w:sz="0" w:space="0" w:color="auto"/>
      </w:divBdr>
      <w:divsChild>
        <w:div w:id="726104783">
          <w:marLeft w:val="446"/>
          <w:marRight w:val="0"/>
          <w:marTop w:val="0"/>
          <w:marBottom w:val="0"/>
          <w:divBdr>
            <w:top w:val="none" w:sz="0" w:space="0" w:color="auto"/>
            <w:left w:val="none" w:sz="0" w:space="0" w:color="auto"/>
            <w:bottom w:val="none" w:sz="0" w:space="0" w:color="auto"/>
            <w:right w:val="none" w:sz="0" w:space="0" w:color="auto"/>
          </w:divBdr>
        </w:div>
        <w:div w:id="1816292818">
          <w:marLeft w:val="446"/>
          <w:marRight w:val="0"/>
          <w:marTop w:val="0"/>
          <w:marBottom w:val="0"/>
          <w:divBdr>
            <w:top w:val="none" w:sz="0" w:space="0" w:color="auto"/>
            <w:left w:val="none" w:sz="0" w:space="0" w:color="auto"/>
            <w:bottom w:val="none" w:sz="0" w:space="0" w:color="auto"/>
            <w:right w:val="none" w:sz="0" w:space="0" w:color="auto"/>
          </w:divBdr>
        </w:div>
        <w:div w:id="1637224215">
          <w:marLeft w:val="446"/>
          <w:marRight w:val="0"/>
          <w:marTop w:val="0"/>
          <w:marBottom w:val="0"/>
          <w:divBdr>
            <w:top w:val="none" w:sz="0" w:space="0" w:color="auto"/>
            <w:left w:val="none" w:sz="0" w:space="0" w:color="auto"/>
            <w:bottom w:val="none" w:sz="0" w:space="0" w:color="auto"/>
            <w:right w:val="none" w:sz="0" w:space="0" w:color="auto"/>
          </w:divBdr>
        </w:div>
        <w:div w:id="161969715">
          <w:marLeft w:val="446"/>
          <w:marRight w:val="0"/>
          <w:marTop w:val="0"/>
          <w:marBottom w:val="0"/>
          <w:divBdr>
            <w:top w:val="none" w:sz="0" w:space="0" w:color="auto"/>
            <w:left w:val="none" w:sz="0" w:space="0" w:color="auto"/>
            <w:bottom w:val="none" w:sz="0" w:space="0" w:color="auto"/>
            <w:right w:val="none" w:sz="0" w:space="0" w:color="auto"/>
          </w:divBdr>
        </w:div>
      </w:divsChild>
    </w:div>
    <w:div w:id="842743467">
      <w:bodyDiv w:val="1"/>
      <w:marLeft w:val="0"/>
      <w:marRight w:val="0"/>
      <w:marTop w:val="0"/>
      <w:marBottom w:val="0"/>
      <w:divBdr>
        <w:top w:val="none" w:sz="0" w:space="0" w:color="auto"/>
        <w:left w:val="none" w:sz="0" w:space="0" w:color="auto"/>
        <w:bottom w:val="none" w:sz="0" w:space="0" w:color="auto"/>
        <w:right w:val="none" w:sz="0" w:space="0" w:color="auto"/>
      </w:divBdr>
    </w:div>
    <w:div w:id="848567303">
      <w:bodyDiv w:val="1"/>
      <w:marLeft w:val="0"/>
      <w:marRight w:val="0"/>
      <w:marTop w:val="0"/>
      <w:marBottom w:val="0"/>
      <w:divBdr>
        <w:top w:val="none" w:sz="0" w:space="0" w:color="auto"/>
        <w:left w:val="none" w:sz="0" w:space="0" w:color="auto"/>
        <w:bottom w:val="none" w:sz="0" w:space="0" w:color="auto"/>
        <w:right w:val="none" w:sz="0" w:space="0" w:color="auto"/>
      </w:divBdr>
      <w:divsChild>
        <w:div w:id="2078549717">
          <w:marLeft w:val="446"/>
          <w:marRight w:val="0"/>
          <w:marTop w:val="0"/>
          <w:marBottom w:val="0"/>
          <w:divBdr>
            <w:top w:val="none" w:sz="0" w:space="0" w:color="auto"/>
            <w:left w:val="none" w:sz="0" w:space="0" w:color="auto"/>
            <w:bottom w:val="none" w:sz="0" w:space="0" w:color="auto"/>
            <w:right w:val="none" w:sz="0" w:space="0" w:color="auto"/>
          </w:divBdr>
        </w:div>
        <w:div w:id="1022054616">
          <w:marLeft w:val="446"/>
          <w:marRight w:val="0"/>
          <w:marTop w:val="0"/>
          <w:marBottom w:val="0"/>
          <w:divBdr>
            <w:top w:val="none" w:sz="0" w:space="0" w:color="auto"/>
            <w:left w:val="none" w:sz="0" w:space="0" w:color="auto"/>
            <w:bottom w:val="none" w:sz="0" w:space="0" w:color="auto"/>
            <w:right w:val="none" w:sz="0" w:space="0" w:color="auto"/>
          </w:divBdr>
        </w:div>
        <w:div w:id="419639441">
          <w:marLeft w:val="446"/>
          <w:marRight w:val="0"/>
          <w:marTop w:val="0"/>
          <w:marBottom w:val="0"/>
          <w:divBdr>
            <w:top w:val="none" w:sz="0" w:space="0" w:color="auto"/>
            <w:left w:val="none" w:sz="0" w:space="0" w:color="auto"/>
            <w:bottom w:val="none" w:sz="0" w:space="0" w:color="auto"/>
            <w:right w:val="none" w:sz="0" w:space="0" w:color="auto"/>
          </w:divBdr>
        </w:div>
        <w:div w:id="915093482">
          <w:marLeft w:val="446"/>
          <w:marRight w:val="0"/>
          <w:marTop w:val="0"/>
          <w:marBottom w:val="0"/>
          <w:divBdr>
            <w:top w:val="none" w:sz="0" w:space="0" w:color="auto"/>
            <w:left w:val="none" w:sz="0" w:space="0" w:color="auto"/>
            <w:bottom w:val="none" w:sz="0" w:space="0" w:color="auto"/>
            <w:right w:val="none" w:sz="0" w:space="0" w:color="auto"/>
          </w:divBdr>
        </w:div>
      </w:divsChild>
    </w:div>
    <w:div w:id="858466903">
      <w:bodyDiv w:val="1"/>
      <w:marLeft w:val="0"/>
      <w:marRight w:val="0"/>
      <w:marTop w:val="0"/>
      <w:marBottom w:val="0"/>
      <w:divBdr>
        <w:top w:val="none" w:sz="0" w:space="0" w:color="auto"/>
        <w:left w:val="none" w:sz="0" w:space="0" w:color="auto"/>
        <w:bottom w:val="none" w:sz="0" w:space="0" w:color="auto"/>
        <w:right w:val="none" w:sz="0" w:space="0" w:color="auto"/>
      </w:divBdr>
    </w:div>
    <w:div w:id="865099879">
      <w:bodyDiv w:val="1"/>
      <w:marLeft w:val="0"/>
      <w:marRight w:val="0"/>
      <w:marTop w:val="0"/>
      <w:marBottom w:val="0"/>
      <w:divBdr>
        <w:top w:val="none" w:sz="0" w:space="0" w:color="auto"/>
        <w:left w:val="none" w:sz="0" w:space="0" w:color="auto"/>
        <w:bottom w:val="none" w:sz="0" w:space="0" w:color="auto"/>
        <w:right w:val="none" w:sz="0" w:space="0" w:color="auto"/>
      </w:divBdr>
      <w:divsChild>
        <w:div w:id="2045597466">
          <w:marLeft w:val="446"/>
          <w:marRight w:val="0"/>
          <w:marTop w:val="0"/>
          <w:marBottom w:val="0"/>
          <w:divBdr>
            <w:top w:val="none" w:sz="0" w:space="0" w:color="auto"/>
            <w:left w:val="none" w:sz="0" w:space="0" w:color="auto"/>
            <w:bottom w:val="none" w:sz="0" w:space="0" w:color="auto"/>
            <w:right w:val="none" w:sz="0" w:space="0" w:color="auto"/>
          </w:divBdr>
        </w:div>
      </w:divsChild>
    </w:div>
    <w:div w:id="870453571">
      <w:bodyDiv w:val="1"/>
      <w:marLeft w:val="0"/>
      <w:marRight w:val="0"/>
      <w:marTop w:val="0"/>
      <w:marBottom w:val="0"/>
      <w:divBdr>
        <w:top w:val="none" w:sz="0" w:space="0" w:color="auto"/>
        <w:left w:val="none" w:sz="0" w:space="0" w:color="auto"/>
        <w:bottom w:val="none" w:sz="0" w:space="0" w:color="auto"/>
        <w:right w:val="none" w:sz="0" w:space="0" w:color="auto"/>
      </w:divBdr>
    </w:div>
    <w:div w:id="877474698">
      <w:bodyDiv w:val="1"/>
      <w:marLeft w:val="0"/>
      <w:marRight w:val="0"/>
      <w:marTop w:val="0"/>
      <w:marBottom w:val="0"/>
      <w:divBdr>
        <w:top w:val="none" w:sz="0" w:space="0" w:color="auto"/>
        <w:left w:val="none" w:sz="0" w:space="0" w:color="auto"/>
        <w:bottom w:val="none" w:sz="0" w:space="0" w:color="auto"/>
        <w:right w:val="none" w:sz="0" w:space="0" w:color="auto"/>
      </w:divBdr>
    </w:div>
    <w:div w:id="892812000">
      <w:bodyDiv w:val="1"/>
      <w:marLeft w:val="0"/>
      <w:marRight w:val="0"/>
      <w:marTop w:val="0"/>
      <w:marBottom w:val="0"/>
      <w:divBdr>
        <w:top w:val="none" w:sz="0" w:space="0" w:color="auto"/>
        <w:left w:val="none" w:sz="0" w:space="0" w:color="auto"/>
        <w:bottom w:val="none" w:sz="0" w:space="0" w:color="auto"/>
        <w:right w:val="none" w:sz="0" w:space="0" w:color="auto"/>
      </w:divBdr>
    </w:div>
    <w:div w:id="893928221">
      <w:bodyDiv w:val="1"/>
      <w:marLeft w:val="0"/>
      <w:marRight w:val="0"/>
      <w:marTop w:val="0"/>
      <w:marBottom w:val="0"/>
      <w:divBdr>
        <w:top w:val="none" w:sz="0" w:space="0" w:color="auto"/>
        <w:left w:val="none" w:sz="0" w:space="0" w:color="auto"/>
        <w:bottom w:val="none" w:sz="0" w:space="0" w:color="auto"/>
        <w:right w:val="none" w:sz="0" w:space="0" w:color="auto"/>
      </w:divBdr>
    </w:div>
    <w:div w:id="895429415">
      <w:bodyDiv w:val="1"/>
      <w:marLeft w:val="0"/>
      <w:marRight w:val="0"/>
      <w:marTop w:val="0"/>
      <w:marBottom w:val="0"/>
      <w:divBdr>
        <w:top w:val="none" w:sz="0" w:space="0" w:color="auto"/>
        <w:left w:val="none" w:sz="0" w:space="0" w:color="auto"/>
        <w:bottom w:val="none" w:sz="0" w:space="0" w:color="auto"/>
        <w:right w:val="none" w:sz="0" w:space="0" w:color="auto"/>
      </w:divBdr>
      <w:divsChild>
        <w:div w:id="346828027">
          <w:marLeft w:val="720"/>
          <w:marRight w:val="0"/>
          <w:marTop w:val="0"/>
          <w:marBottom w:val="0"/>
          <w:divBdr>
            <w:top w:val="none" w:sz="0" w:space="0" w:color="auto"/>
            <w:left w:val="none" w:sz="0" w:space="0" w:color="auto"/>
            <w:bottom w:val="none" w:sz="0" w:space="0" w:color="auto"/>
            <w:right w:val="none" w:sz="0" w:space="0" w:color="auto"/>
          </w:divBdr>
        </w:div>
      </w:divsChild>
    </w:div>
    <w:div w:id="898786487">
      <w:bodyDiv w:val="1"/>
      <w:marLeft w:val="0"/>
      <w:marRight w:val="0"/>
      <w:marTop w:val="0"/>
      <w:marBottom w:val="0"/>
      <w:divBdr>
        <w:top w:val="none" w:sz="0" w:space="0" w:color="auto"/>
        <w:left w:val="none" w:sz="0" w:space="0" w:color="auto"/>
        <w:bottom w:val="none" w:sz="0" w:space="0" w:color="auto"/>
        <w:right w:val="none" w:sz="0" w:space="0" w:color="auto"/>
      </w:divBdr>
    </w:div>
    <w:div w:id="908657865">
      <w:bodyDiv w:val="1"/>
      <w:marLeft w:val="0"/>
      <w:marRight w:val="0"/>
      <w:marTop w:val="0"/>
      <w:marBottom w:val="0"/>
      <w:divBdr>
        <w:top w:val="none" w:sz="0" w:space="0" w:color="auto"/>
        <w:left w:val="none" w:sz="0" w:space="0" w:color="auto"/>
        <w:bottom w:val="none" w:sz="0" w:space="0" w:color="auto"/>
        <w:right w:val="none" w:sz="0" w:space="0" w:color="auto"/>
      </w:divBdr>
    </w:div>
    <w:div w:id="919874133">
      <w:bodyDiv w:val="1"/>
      <w:marLeft w:val="0"/>
      <w:marRight w:val="0"/>
      <w:marTop w:val="0"/>
      <w:marBottom w:val="0"/>
      <w:divBdr>
        <w:top w:val="none" w:sz="0" w:space="0" w:color="auto"/>
        <w:left w:val="none" w:sz="0" w:space="0" w:color="auto"/>
        <w:bottom w:val="none" w:sz="0" w:space="0" w:color="auto"/>
        <w:right w:val="none" w:sz="0" w:space="0" w:color="auto"/>
      </w:divBdr>
    </w:div>
    <w:div w:id="922839973">
      <w:bodyDiv w:val="1"/>
      <w:marLeft w:val="0"/>
      <w:marRight w:val="0"/>
      <w:marTop w:val="0"/>
      <w:marBottom w:val="0"/>
      <w:divBdr>
        <w:top w:val="none" w:sz="0" w:space="0" w:color="auto"/>
        <w:left w:val="none" w:sz="0" w:space="0" w:color="auto"/>
        <w:bottom w:val="none" w:sz="0" w:space="0" w:color="auto"/>
        <w:right w:val="none" w:sz="0" w:space="0" w:color="auto"/>
      </w:divBdr>
    </w:div>
    <w:div w:id="926038060">
      <w:bodyDiv w:val="1"/>
      <w:marLeft w:val="0"/>
      <w:marRight w:val="0"/>
      <w:marTop w:val="0"/>
      <w:marBottom w:val="0"/>
      <w:divBdr>
        <w:top w:val="none" w:sz="0" w:space="0" w:color="auto"/>
        <w:left w:val="none" w:sz="0" w:space="0" w:color="auto"/>
        <w:bottom w:val="none" w:sz="0" w:space="0" w:color="auto"/>
        <w:right w:val="none" w:sz="0" w:space="0" w:color="auto"/>
      </w:divBdr>
    </w:div>
    <w:div w:id="934945671">
      <w:bodyDiv w:val="1"/>
      <w:marLeft w:val="0"/>
      <w:marRight w:val="0"/>
      <w:marTop w:val="0"/>
      <w:marBottom w:val="0"/>
      <w:divBdr>
        <w:top w:val="none" w:sz="0" w:space="0" w:color="auto"/>
        <w:left w:val="none" w:sz="0" w:space="0" w:color="auto"/>
        <w:bottom w:val="none" w:sz="0" w:space="0" w:color="auto"/>
        <w:right w:val="none" w:sz="0" w:space="0" w:color="auto"/>
      </w:divBdr>
      <w:divsChild>
        <w:div w:id="2098398460">
          <w:marLeft w:val="446"/>
          <w:marRight w:val="0"/>
          <w:marTop w:val="0"/>
          <w:marBottom w:val="0"/>
          <w:divBdr>
            <w:top w:val="none" w:sz="0" w:space="0" w:color="auto"/>
            <w:left w:val="none" w:sz="0" w:space="0" w:color="auto"/>
            <w:bottom w:val="none" w:sz="0" w:space="0" w:color="auto"/>
            <w:right w:val="none" w:sz="0" w:space="0" w:color="auto"/>
          </w:divBdr>
        </w:div>
      </w:divsChild>
    </w:div>
    <w:div w:id="952829404">
      <w:bodyDiv w:val="1"/>
      <w:marLeft w:val="0"/>
      <w:marRight w:val="0"/>
      <w:marTop w:val="0"/>
      <w:marBottom w:val="0"/>
      <w:divBdr>
        <w:top w:val="none" w:sz="0" w:space="0" w:color="auto"/>
        <w:left w:val="none" w:sz="0" w:space="0" w:color="auto"/>
        <w:bottom w:val="none" w:sz="0" w:space="0" w:color="auto"/>
        <w:right w:val="none" w:sz="0" w:space="0" w:color="auto"/>
      </w:divBdr>
    </w:div>
    <w:div w:id="956448145">
      <w:bodyDiv w:val="1"/>
      <w:marLeft w:val="0"/>
      <w:marRight w:val="0"/>
      <w:marTop w:val="0"/>
      <w:marBottom w:val="0"/>
      <w:divBdr>
        <w:top w:val="none" w:sz="0" w:space="0" w:color="auto"/>
        <w:left w:val="none" w:sz="0" w:space="0" w:color="auto"/>
        <w:bottom w:val="none" w:sz="0" w:space="0" w:color="auto"/>
        <w:right w:val="none" w:sz="0" w:space="0" w:color="auto"/>
      </w:divBdr>
    </w:div>
    <w:div w:id="996037066">
      <w:bodyDiv w:val="1"/>
      <w:marLeft w:val="0"/>
      <w:marRight w:val="0"/>
      <w:marTop w:val="0"/>
      <w:marBottom w:val="0"/>
      <w:divBdr>
        <w:top w:val="none" w:sz="0" w:space="0" w:color="auto"/>
        <w:left w:val="none" w:sz="0" w:space="0" w:color="auto"/>
        <w:bottom w:val="none" w:sz="0" w:space="0" w:color="auto"/>
        <w:right w:val="none" w:sz="0" w:space="0" w:color="auto"/>
      </w:divBdr>
    </w:div>
    <w:div w:id="997223694">
      <w:bodyDiv w:val="1"/>
      <w:marLeft w:val="0"/>
      <w:marRight w:val="0"/>
      <w:marTop w:val="0"/>
      <w:marBottom w:val="0"/>
      <w:divBdr>
        <w:top w:val="none" w:sz="0" w:space="0" w:color="auto"/>
        <w:left w:val="none" w:sz="0" w:space="0" w:color="auto"/>
        <w:bottom w:val="none" w:sz="0" w:space="0" w:color="auto"/>
        <w:right w:val="none" w:sz="0" w:space="0" w:color="auto"/>
      </w:divBdr>
    </w:div>
    <w:div w:id="997927468">
      <w:bodyDiv w:val="1"/>
      <w:marLeft w:val="0"/>
      <w:marRight w:val="0"/>
      <w:marTop w:val="0"/>
      <w:marBottom w:val="0"/>
      <w:divBdr>
        <w:top w:val="none" w:sz="0" w:space="0" w:color="auto"/>
        <w:left w:val="none" w:sz="0" w:space="0" w:color="auto"/>
        <w:bottom w:val="none" w:sz="0" w:space="0" w:color="auto"/>
        <w:right w:val="none" w:sz="0" w:space="0" w:color="auto"/>
      </w:divBdr>
    </w:div>
    <w:div w:id="1004745741">
      <w:bodyDiv w:val="1"/>
      <w:marLeft w:val="0"/>
      <w:marRight w:val="0"/>
      <w:marTop w:val="0"/>
      <w:marBottom w:val="0"/>
      <w:divBdr>
        <w:top w:val="none" w:sz="0" w:space="0" w:color="auto"/>
        <w:left w:val="none" w:sz="0" w:space="0" w:color="auto"/>
        <w:bottom w:val="none" w:sz="0" w:space="0" w:color="auto"/>
        <w:right w:val="none" w:sz="0" w:space="0" w:color="auto"/>
      </w:divBdr>
    </w:div>
    <w:div w:id="1016810041">
      <w:bodyDiv w:val="1"/>
      <w:marLeft w:val="0"/>
      <w:marRight w:val="0"/>
      <w:marTop w:val="0"/>
      <w:marBottom w:val="0"/>
      <w:divBdr>
        <w:top w:val="none" w:sz="0" w:space="0" w:color="auto"/>
        <w:left w:val="none" w:sz="0" w:space="0" w:color="auto"/>
        <w:bottom w:val="none" w:sz="0" w:space="0" w:color="auto"/>
        <w:right w:val="none" w:sz="0" w:space="0" w:color="auto"/>
      </w:divBdr>
      <w:divsChild>
        <w:div w:id="2049376498">
          <w:marLeft w:val="446"/>
          <w:marRight w:val="0"/>
          <w:marTop w:val="0"/>
          <w:marBottom w:val="0"/>
          <w:divBdr>
            <w:top w:val="none" w:sz="0" w:space="0" w:color="auto"/>
            <w:left w:val="none" w:sz="0" w:space="0" w:color="auto"/>
            <w:bottom w:val="none" w:sz="0" w:space="0" w:color="auto"/>
            <w:right w:val="none" w:sz="0" w:space="0" w:color="auto"/>
          </w:divBdr>
        </w:div>
      </w:divsChild>
    </w:div>
    <w:div w:id="1016926798">
      <w:bodyDiv w:val="1"/>
      <w:marLeft w:val="0"/>
      <w:marRight w:val="0"/>
      <w:marTop w:val="0"/>
      <w:marBottom w:val="0"/>
      <w:divBdr>
        <w:top w:val="none" w:sz="0" w:space="0" w:color="auto"/>
        <w:left w:val="none" w:sz="0" w:space="0" w:color="auto"/>
        <w:bottom w:val="none" w:sz="0" w:space="0" w:color="auto"/>
        <w:right w:val="none" w:sz="0" w:space="0" w:color="auto"/>
      </w:divBdr>
      <w:divsChild>
        <w:div w:id="2079358586">
          <w:marLeft w:val="446"/>
          <w:marRight w:val="0"/>
          <w:marTop w:val="0"/>
          <w:marBottom w:val="0"/>
          <w:divBdr>
            <w:top w:val="none" w:sz="0" w:space="0" w:color="auto"/>
            <w:left w:val="none" w:sz="0" w:space="0" w:color="auto"/>
            <w:bottom w:val="none" w:sz="0" w:space="0" w:color="auto"/>
            <w:right w:val="none" w:sz="0" w:space="0" w:color="auto"/>
          </w:divBdr>
        </w:div>
      </w:divsChild>
    </w:div>
    <w:div w:id="1037002462">
      <w:bodyDiv w:val="1"/>
      <w:marLeft w:val="0"/>
      <w:marRight w:val="0"/>
      <w:marTop w:val="0"/>
      <w:marBottom w:val="0"/>
      <w:divBdr>
        <w:top w:val="none" w:sz="0" w:space="0" w:color="auto"/>
        <w:left w:val="none" w:sz="0" w:space="0" w:color="auto"/>
        <w:bottom w:val="none" w:sz="0" w:space="0" w:color="auto"/>
        <w:right w:val="none" w:sz="0" w:space="0" w:color="auto"/>
      </w:divBdr>
    </w:div>
    <w:div w:id="1050110330">
      <w:bodyDiv w:val="1"/>
      <w:marLeft w:val="0"/>
      <w:marRight w:val="0"/>
      <w:marTop w:val="0"/>
      <w:marBottom w:val="0"/>
      <w:divBdr>
        <w:top w:val="none" w:sz="0" w:space="0" w:color="auto"/>
        <w:left w:val="none" w:sz="0" w:space="0" w:color="auto"/>
        <w:bottom w:val="none" w:sz="0" w:space="0" w:color="auto"/>
        <w:right w:val="none" w:sz="0" w:space="0" w:color="auto"/>
      </w:divBdr>
      <w:divsChild>
        <w:div w:id="237635633">
          <w:marLeft w:val="720"/>
          <w:marRight w:val="0"/>
          <w:marTop w:val="0"/>
          <w:marBottom w:val="0"/>
          <w:divBdr>
            <w:top w:val="none" w:sz="0" w:space="0" w:color="auto"/>
            <w:left w:val="none" w:sz="0" w:space="0" w:color="auto"/>
            <w:bottom w:val="none" w:sz="0" w:space="0" w:color="auto"/>
            <w:right w:val="none" w:sz="0" w:space="0" w:color="auto"/>
          </w:divBdr>
        </w:div>
      </w:divsChild>
    </w:div>
    <w:div w:id="1063329394">
      <w:bodyDiv w:val="1"/>
      <w:marLeft w:val="0"/>
      <w:marRight w:val="0"/>
      <w:marTop w:val="0"/>
      <w:marBottom w:val="0"/>
      <w:divBdr>
        <w:top w:val="none" w:sz="0" w:space="0" w:color="auto"/>
        <w:left w:val="none" w:sz="0" w:space="0" w:color="auto"/>
        <w:bottom w:val="none" w:sz="0" w:space="0" w:color="auto"/>
        <w:right w:val="none" w:sz="0" w:space="0" w:color="auto"/>
      </w:divBdr>
    </w:div>
    <w:div w:id="1070076988">
      <w:bodyDiv w:val="1"/>
      <w:marLeft w:val="0"/>
      <w:marRight w:val="0"/>
      <w:marTop w:val="0"/>
      <w:marBottom w:val="0"/>
      <w:divBdr>
        <w:top w:val="none" w:sz="0" w:space="0" w:color="auto"/>
        <w:left w:val="none" w:sz="0" w:space="0" w:color="auto"/>
        <w:bottom w:val="none" w:sz="0" w:space="0" w:color="auto"/>
        <w:right w:val="none" w:sz="0" w:space="0" w:color="auto"/>
      </w:divBdr>
    </w:div>
    <w:div w:id="1075317951">
      <w:bodyDiv w:val="1"/>
      <w:marLeft w:val="0"/>
      <w:marRight w:val="0"/>
      <w:marTop w:val="0"/>
      <w:marBottom w:val="0"/>
      <w:divBdr>
        <w:top w:val="none" w:sz="0" w:space="0" w:color="auto"/>
        <w:left w:val="none" w:sz="0" w:space="0" w:color="auto"/>
        <w:bottom w:val="none" w:sz="0" w:space="0" w:color="auto"/>
        <w:right w:val="none" w:sz="0" w:space="0" w:color="auto"/>
      </w:divBdr>
    </w:div>
    <w:div w:id="1077357959">
      <w:bodyDiv w:val="1"/>
      <w:marLeft w:val="0"/>
      <w:marRight w:val="0"/>
      <w:marTop w:val="0"/>
      <w:marBottom w:val="0"/>
      <w:divBdr>
        <w:top w:val="none" w:sz="0" w:space="0" w:color="auto"/>
        <w:left w:val="none" w:sz="0" w:space="0" w:color="auto"/>
        <w:bottom w:val="none" w:sz="0" w:space="0" w:color="auto"/>
        <w:right w:val="none" w:sz="0" w:space="0" w:color="auto"/>
      </w:divBdr>
    </w:div>
    <w:div w:id="1082140414">
      <w:bodyDiv w:val="1"/>
      <w:marLeft w:val="0"/>
      <w:marRight w:val="0"/>
      <w:marTop w:val="0"/>
      <w:marBottom w:val="0"/>
      <w:divBdr>
        <w:top w:val="none" w:sz="0" w:space="0" w:color="auto"/>
        <w:left w:val="none" w:sz="0" w:space="0" w:color="auto"/>
        <w:bottom w:val="none" w:sz="0" w:space="0" w:color="auto"/>
        <w:right w:val="none" w:sz="0" w:space="0" w:color="auto"/>
      </w:divBdr>
      <w:divsChild>
        <w:div w:id="2099789229">
          <w:marLeft w:val="446"/>
          <w:marRight w:val="0"/>
          <w:marTop w:val="0"/>
          <w:marBottom w:val="0"/>
          <w:divBdr>
            <w:top w:val="none" w:sz="0" w:space="0" w:color="auto"/>
            <w:left w:val="none" w:sz="0" w:space="0" w:color="auto"/>
            <w:bottom w:val="none" w:sz="0" w:space="0" w:color="auto"/>
            <w:right w:val="none" w:sz="0" w:space="0" w:color="auto"/>
          </w:divBdr>
        </w:div>
        <w:div w:id="925573506">
          <w:marLeft w:val="446"/>
          <w:marRight w:val="0"/>
          <w:marTop w:val="0"/>
          <w:marBottom w:val="0"/>
          <w:divBdr>
            <w:top w:val="none" w:sz="0" w:space="0" w:color="auto"/>
            <w:left w:val="none" w:sz="0" w:space="0" w:color="auto"/>
            <w:bottom w:val="none" w:sz="0" w:space="0" w:color="auto"/>
            <w:right w:val="none" w:sz="0" w:space="0" w:color="auto"/>
          </w:divBdr>
        </w:div>
        <w:div w:id="811754127">
          <w:marLeft w:val="446"/>
          <w:marRight w:val="0"/>
          <w:marTop w:val="0"/>
          <w:marBottom w:val="0"/>
          <w:divBdr>
            <w:top w:val="none" w:sz="0" w:space="0" w:color="auto"/>
            <w:left w:val="none" w:sz="0" w:space="0" w:color="auto"/>
            <w:bottom w:val="none" w:sz="0" w:space="0" w:color="auto"/>
            <w:right w:val="none" w:sz="0" w:space="0" w:color="auto"/>
          </w:divBdr>
        </w:div>
      </w:divsChild>
    </w:div>
    <w:div w:id="1086421110">
      <w:bodyDiv w:val="1"/>
      <w:marLeft w:val="0"/>
      <w:marRight w:val="0"/>
      <w:marTop w:val="0"/>
      <w:marBottom w:val="0"/>
      <w:divBdr>
        <w:top w:val="none" w:sz="0" w:space="0" w:color="auto"/>
        <w:left w:val="none" w:sz="0" w:space="0" w:color="auto"/>
        <w:bottom w:val="none" w:sz="0" w:space="0" w:color="auto"/>
        <w:right w:val="none" w:sz="0" w:space="0" w:color="auto"/>
      </w:divBdr>
    </w:div>
    <w:div w:id="1119757304">
      <w:bodyDiv w:val="1"/>
      <w:marLeft w:val="0"/>
      <w:marRight w:val="0"/>
      <w:marTop w:val="0"/>
      <w:marBottom w:val="0"/>
      <w:divBdr>
        <w:top w:val="none" w:sz="0" w:space="0" w:color="auto"/>
        <w:left w:val="none" w:sz="0" w:space="0" w:color="auto"/>
        <w:bottom w:val="none" w:sz="0" w:space="0" w:color="auto"/>
        <w:right w:val="none" w:sz="0" w:space="0" w:color="auto"/>
      </w:divBdr>
      <w:divsChild>
        <w:div w:id="527106897">
          <w:marLeft w:val="446"/>
          <w:marRight w:val="0"/>
          <w:marTop w:val="0"/>
          <w:marBottom w:val="0"/>
          <w:divBdr>
            <w:top w:val="none" w:sz="0" w:space="0" w:color="auto"/>
            <w:left w:val="none" w:sz="0" w:space="0" w:color="auto"/>
            <w:bottom w:val="none" w:sz="0" w:space="0" w:color="auto"/>
            <w:right w:val="none" w:sz="0" w:space="0" w:color="auto"/>
          </w:divBdr>
        </w:div>
      </w:divsChild>
    </w:div>
    <w:div w:id="1122069409">
      <w:bodyDiv w:val="1"/>
      <w:marLeft w:val="0"/>
      <w:marRight w:val="0"/>
      <w:marTop w:val="0"/>
      <w:marBottom w:val="0"/>
      <w:divBdr>
        <w:top w:val="none" w:sz="0" w:space="0" w:color="auto"/>
        <w:left w:val="none" w:sz="0" w:space="0" w:color="auto"/>
        <w:bottom w:val="none" w:sz="0" w:space="0" w:color="auto"/>
        <w:right w:val="none" w:sz="0" w:space="0" w:color="auto"/>
      </w:divBdr>
    </w:div>
    <w:div w:id="1122112628">
      <w:bodyDiv w:val="1"/>
      <w:marLeft w:val="0"/>
      <w:marRight w:val="0"/>
      <w:marTop w:val="0"/>
      <w:marBottom w:val="0"/>
      <w:divBdr>
        <w:top w:val="none" w:sz="0" w:space="0" w:color="auto"/>
        <w:left w:val="none" w:sz="0" w:space="0" w:color="auto"/>
        <w:bottom w:val="none" w:sz="0" w:space="0" w:color="auto"/>
        <w:right w:val="none" w:sz="0" w:space="0" w:color="auto"/>
      </w:divBdr>
    </w:div>
    <w:div w:id="1128234341">
      <w:bodyDiv w:val="1"/>
      <w:marLeft w:val="0"/>
      <w:marRight w:val="0"/>
      <w:marTop w:val="0"/>
      <w:marBottom w:val="0"/>
      <w:divBdr>
        <w:top w:val="none" w:sz="0" w:space="0" w:color="auto"/>
        <w:left w:val="none" w:sz="0" w:space="0" w:color="auto"/>
        <w:bottom w:val="none" w:sz="0" w:space="0" w:color="auto"/>
        <w:right w:val="none" w:sz="0" w:space="0" w:color="auto"/>
      </w:divBdr>
    </w:div>
    <w:div w:id="1134523978">
      <w:bodyDiv w:val="1"/>
      <w:marLeft w:val="0"/>
      <w:marRight w:val="0"/>
      <w:marTop w:val="0"/>
      <w:marBottom w:val="0"/>
      <w:divBdr>
        <w:top w:val="none" w:sz="0" w:space="0" w:color="auto"/>
        <w:left w:val="none" w:sz="0" w:space="0" w:color="auto"/>
        <w:bottom w:val="none" w:sz="0" w:space="0" w:color="auto"/>
        <w:right w:val="none" w:sz="0" w:space="0" w:color="auto"/>
      </w:divBdr>
      <w:divsChild>
        <w:div w:id="1388534095">
          <w:marLeft w:val="720"/>
          <w:marRight w:val="0"/>
          <w:marTop w:val="0"/>
          <w:marBottom w:val="0"/>
          <w:divBdr>
            <w:top w:val="none" w:sz="0" w:space="0" w:color="auto"/>
            <w:left w:val="none" w:sz="0" w:space="0" w:color="auto"/>
            <w:bottom w:val="none" w:sz="0" w:space="0" w:color="auto"/>
            <w:right w:val="none" w:sz="0" w:space="0" w:color="auto"/>
          </w:divBdr>
        </w:div>
      </w:divsChild>
    </w:div>
    <w:div w:id="1164934514">
      <w:bodyDiv w:val="1"/>
      <w:marLeft w:val="0"/>
      <w:marRight w:val="0"/>
      <w:marTop w:val="0"/>
      <w:marBottom w:val="0"/>
      <w:divBdr>
        <w:top w:val="none" w:sz="0" w:space="0" w:color="auto"/>
        <w:left w:val="none" w:sz="0" w:space="0" w:color="auto"/>
        <w:bottom w:val="none" w:sz="0" w:space="0" w:color="auto"/>
        <w:right w:val="none" w:sz="0" w:space="0" w:color="auto"/>
      </w:divBdr>
    </w:div>
    <w:div w:id="1166088591">
      <w:bodyDiv w:val="1"/>
      <w:marLeft w:val="0"/>
      <w:marRight w:val="0"/>
      <w:marTop w:val="0"/>
      <w:marBottom w:val="0"/>
      <w:divBdr>
        <w:top w:val="none" w:sz="0" w:space="0" w:color="auto"/>
        <w:left w:val="none" w:sz="0" w:space="0" w:color="auto"/>
        <w:bottom w:val="none" w:sz="0" w:space="0" w:color="auto"/>
        <w:right w:val="none" w:sz="0" w:space="0" w:color="auto"/>
      </w:divBdr>
      <w:divsChild>
        <w:div w:id="950361204">
          <w:marLeft w:val="274"/>
          <w:marRight w:val="0"/>
          <w:marTop w:val="0"/>
          <w:marBottom w:val="0"/>
          <w:divBdr>
            <w:top w:val="none" w:sz="0" w:space="0" w:color="auto"/>
            <w:left w:val="none" w:sz="0" w:space="0" w:color="auto"/>
            <w:bottom w:val="none" w:sz="0" w:space="0" w:color="auto"/>
            <w:right w:val="none" w:sz="0" w:space="0" w:color="auto"/>
          </w:divBdr>
        </w:div>
        <w:div w:id="1311404945">
          <w:marLeft w:val="274"/>
          <w:marRight w:val="0"/>
          <w:marTop w:val="0"/>
          <w:marBottom w:val="0"/>
          <w:divBdr>
            <w:top w:val="none" w:sz="0" w:space="0" w:color="auto"/>
            <w:left w:val="none" w:sz="0" w:space="0" w:color="auto"/>
            <w:bottom w:val="none" w:sz="0" w:space="0" w:color="auto"/>
            <w:right w:val="none" w:sz="0" w:space="0" w:color="auto"/>
          </w:divBdr>
        </w:div>
      </w:divsChild>
    </w:div>
    <w:div w:id="1186093202">
      <w:bodyDiv w:val="1"/>
      <w:marLeft w:val="0"/>
      <w:marRight w:val="0"/>
      <w:marTop w:val="0"/>
      <w:marBottom w:val="0"/>
      <w:divBdr>
        <w:top w:val="none" w:sz="0" w:space="0" w:color="auto"/>
        <w:left w:val="none" w:sz="0" w:space="0" w:color="auto"/>
        <w:bottom w:val="none" w:sz="0" w:space="0" w:color="auto"/>
        <w:right w:val="none" w:sz="0" w:space="0" w:color="auto"/>
      </w:divBdr>
      <w:divsChild>
        <w:div w:id="1003585390">
          <w:marLeft w:val="446"/>
          <w:marRight w:val="0"/>
          <w:marTop w:val="0"/>
          <w:marBottom w:val="0"/>
          <w:divBdr>
            <w:top w:val="none" w:sz="0" w:space="0" w:color="auto"/>
            <w:left w:val="none" w:sz="0" w:space="0" w:color="auto"/>
            <w:bottom w:val="none" w:sz="0" w:space="0" w:color="auto"/>
            <w:right w:val="none" w:sz="0" w:space="0" w:color="auto"/>
          </w:divBdr>
        </w:div>
      </w:divsChild>
    </w:div>
    <w:div w:id="1227958352">
      <w:bodyDiv w:val="1"/>
      <w:marLeft w:val="0"/>
      <w:marRight w:val="0"/>
      <w:marTop w:val="0"/>
      <w:marBottom w:val="0"/>
      <w:divBdr>
        <w:top w:val="none" w:sz="0" w:space="0" w:color="auto"/>
        <w:left w:val="none" w:sz="0" w:space="0" w:color="auto"/>
        <w:bottom w:val="none" w:sz="0" w:space="0" w:color="auto"/>
        <w:right w:val="none" w:sz="0" w:space="0" w:color="auto"/>
      </w:divBdr>
    </w:div>
    <w:div w:id="1228808266">
      <w:bodyDiv w:val="1"/>
      <w:marLeft w:val="0"/>
      <w:marRight w:val="0"/>
      <w:marTop w:val="0"/>
      <w:marBottom w:val="0"/>
      <w:divBdr>
        <w:top w:val="none" w:sz="0" w:space="0" w:color="auto"/>
        <w:left w:val="none" w:sz="0" w:space="0" w:color="auto"/>
        <w:bottom w:val="none" w:sz="0" w:space="0" w:color="auto"/>
        <w:right w:val="none" w:sz="0" w:space="0" w:color="auto"/>
      </w:divBdr>
    </w:div>
    <w:div w:id="1240140524">
      <w:bodyDiv w:val="1"/>
      <w:marLeft w:val="0"/>
      <w:marRight w:val="0"/>
      <w:marTop w:val="0"/>
      <w:marBottom w:val="0"/>
      <w:divBdr>
        <w:top w:val="none" w:sz="0" w:space="0" w:color="auto"/>
        <w:left w:val="none" w:sz="0" w:space="0" w:color="auto"/>
        <w:bottom w:val="none" w:sz="0" w:space="0" w:color="auto"/>
        <w:right w:val="none" w:sz="0" w:space="0" w:color="auto"/>
      </w:divBdr>
    </w:div>
    <w:div w:id="1242249723">
      <w:bodyDiv w:val="1"/>
      <w:marLeft w:val="0"/>
      <w:marRight w:val="0"/>
      <w:marTop w:val="0"/>
      <w:marBottom w:val="0"/>
      <w:divBdr>
        <w:top w:val="none" w:sz="0" w:space="0" w:color="auto"/>
        <w:left w:val="none" w:sz="0" w:space="0" w:color="auto"/>
        <w:bottom w:val="none" w:sz="0" w:space="0" w:color="auto"/>
        <w:right w:val="none" w:sz="0" w:space="0" w:color="auto"/>
      </w:divBdr>
    </w:div>
    <w:div w:id="1247496747">
      <w:bodyDiv w:val="1"/>
      <w:marLeft w:val="0"/>
      <w:marRight w:val="0"/>
      <w:marTop w:val="0"/>
      <w:marBottom w:val="0"/>
      <w:divBdr>
        <w:top w:val="none" w:sz="0" w:space="0" w:color="auto"/>
        <w:left w:val="none" w:sz="0" w:space="0" w:color="auto"/>
        <w:bottom w:val="none" w:sz="0" w:space="0" w:color="auto"/>
        <w:right w:val="none" w:sz="0" w:space="0" w:color="auto"/>
      </w:divBdr>
    </w:div>
    <w:div w:id="1248271408">
      <w:bodyDiv w:val="1"/>
      <w:marLeft w:val="0"/>
      <w:marRight w:val="0"/>
      <w:marTop w:val="0"/>
      <w:marBottom w:val="0"/>
      <w:divBdr>
        <w:top w:val="none" w:sz="0" w:space="0" w:color="auto"/>
        <w:left w:val="none" w:sz="0" w:space="0" w:color="auto"/>
        <w:bottom w:val="none" w:sz="0" w:space="0" w:color="auto"/>
        <w:right w:val="none" w:sz="0" w:space="0" w:color="auto"/>
      </w:divBdr>
    </w:div>
    <w:div w:id="1253120664">
      <w:bodyDiv w:val="1"/>
      <w:marLeft w:val="0"/>
      <w:marRight w:val="0"/>
      <w:marTop w:val="0"/>
      <w:marBottom w:val="0"/>
      <w:divBdr>
        <w:top w:val="none" w:sz="0" w:space="0" w:color="auto"/>
        <w:left w:val="none" w:sz="0" w:space="0" w:color="auto"/>
        <w:bottom w:val="none" w:sz="0" w:space="0" w:color="auto"/>
        <w:right w:val="none" w:sz="0" w:space="0" w:color="auto"/>
      </w:divBdr>
    </w:div>
    <w:div w:id="1255935099">
      <w:bodyDiv w:val="1"/>
      <w:marLeft w:val="0"/>
      <w:marRight w:val="0"/>
      <w:marTop w:val="0"/>
      <w:marBottom w:val="0"/>
      <w:divBdr>
        <w:top w:val="none" w:sz="0" w:space="0" w:color="auto"/>
        <w:left w:val="none" w:sz="0" w:space="0" w:color="auto"/>
        <w:bottom w:val="none" w:sz="0" w:space="0" w:color="auto"/>
        <w:right w:val="none" w:sz="0" w:space="0" w:color="auto"/>
      </w:divBdr>
    </w:div>
    <w:div w:id="1255938668">
      <w:bodyDiv w:val="1"/>
      <w:marLeft w:val="0"/>
      <w:marRight w:val="0"/>
      <w:marTop w:val="0"/>
      <w:marBottom w:val="0"/>
      <w:divBdr>
        <w:top w:val="none" w:sz="0" w:space="0" w:color="auto"/>
        <w:left w:val="none" w:sz="0" w:space="0" w:color="auto"/>
        <w:bottom w:val="none" w:sz="0" w:space="0" w:color="auto"/>
        <w:right w:val="none" w:sz="0" w:space="0" w:color="auto"/>
      </w:divBdr>
      <w:divsChild>
        <w:div w:id="1142187661">
          <w:marLeft w:val="446"/>
          <w:marRight w:val="0"/>
          <w:marTop w:val="0"/>
          <w:marBottom w:val="0"/>
          <w:divBdr>
            <w:top w:val="none" w:sz="0" w:space="0" w:color="auto"/>
            <w:left w:val="none" w:sz="0" w:space="0" w:color="auto"/>
            <w:bottom w:val="none" w:sz="0" w:space="0" w:color="auto"/>
            <w:right w:val="none" w:sz="0" w:space="0" w:color="auto"/>
          </w:divBdr>
        </w:div>
        <w:div w:id="1361054180">
          <w:marLeft w:val="446"/>
          <w:marRight w:val="0"/>
          <w:marTop w:val="0"/>
          <w:marBottom w:val="0"/>
          <w:divBdr>
            <w:top w:val="none" w:sz="0" w:space="0" w:color="auto"/>
            <w:left w:val="none" w:sz="0" w:space="0" w:color="auto"/>
            <w:bottom w:val="none" w:sz="0" w:space="0" w:color="auto"/>
            <w:right w:val="none" w:sz="0" w:space="0" w:color="auto"/>
          </w:divBdr>
        </w:div>
        <w:div w:id="1458721743">
          <w:marLeft w:val="446"/>
          <w:marRight w:val="0"/>
          <w:marTop w:val="0"/>
          <w:marBottom w:val="0"/>
          <w:divBdr>
            <w:top w:val="none" w:sz="0" w:space="0" w:color="auto"/>
            <w:left w:val="none" w:sz="0" w:space="0" w:color="auto"/>
            <w:bottom w:val="none" w:sz="0" w:space="0" w:color="auto"/>
            <w:right w:val="none" w:sz="0" w:space="0" w:color="auto"/>
          </w:divBdr>
        </w:div>
      </w:divsChild>
    </w:div>
    <w:div w:id="1256597880">
      <w:bodyDiv w:val="1"/>
      <w:marLeft w:val="0"/>
      <w:marRight w:val="0"/>
      <w:marTop w:val="0"/>
      <w:marBottom w:val="0"/>
      <w:divBdr>
        <w:top w:val="none" w:sz="0" w:space="0" w:color="auto"/>
        <w:left w:val="none" w:sz="0" w:space="0" w:color="auto"/>
        <w:bottom w:val="none" w:sz="0" w:space="0" w:color="auto"/>
        <w:right w:val="none" w:sz="0" w:space="0" w:color="auto"/>
      </w:divBdr>
    </w:div>
    <w:div w:id="1258444450">
      <w:bodyDiv w:val="1"/>
      <w:marLeft w:val="0"/>
      <w:marRight w:val="0"/>
      <w:marTop w:val="0"/>
      <w:marBottom w:val="0"/>
      <w:divBdr>
        <w:top w:val="none" w:sz="0" w:space="0" w:color="auto"/>
        <w:left w:val="none" w:sz="0" w:space="0" w:color="auto"/>
        <w:bottom w:val="none" w:sz="0" w:space="0" w:color="auto"/>
        <w:right w:val="none" w:sz="0" w:space="0" w:color="auto"/>
      </w:divBdr>
    </w:div>
    <w:div w:id="1282032336">
      <w:bodyDiv w:val="1"/>
      <w:marLeft w:val="0"/>
      <w:marRight w:val="0"/>
      <w:marTop w:val="0"/>
      <w:marBottom w:val="0"/>
      <w:divBdr>
        <w:top w:val="none" w:sz="0" w:space="0" w:color="auto"/>
        <w:left w:val="none" w:sz="0" w:space="0" w:color="auto"/>
        <w:bottom w:val="none" w:sz="0" w:space="0" w:color="auto"/>
        <w:right w:val="none" w:sz="0" w:space="0" w:color="auto"/>
      </w:divBdr>
      <w:divsChild>
        <w:div w:id="1459570752">
          <w:marLeft w:val="446"/>
          <w:marRight w:val="0"/>
          <w:marTop w:val="0"/>
          <w:marBottom w:val="0"/>
          <w:divBdr>
            <w:top w:val="none" w:sz="0" w:space="0" w:color="auto"/>
            <w:left w:val="none" w:sz="0" w:space="0" w:color="auto"/>
            <w:bottom w:val="none" w:sz="0" w:space="0" w:color="auto"/>
            <w:right w:val="none" w:sz="0" w:space="0" w:color="auto"/>
          </w:divBdr>
        </w:div>
      </w:divsChild>
    </w:div>
    <w:div w:id="1282493938">
      <w:bodyDiv w:val="1"/>
      <w:marLeft w:val="0"/>
      <w:marRight w:val="0"/>
      <w:marTop w:val="0"/>
      <w:marBottom w:val="0"/>
      <w:divBdr>
        <w:top w:val="none" w:sz="0" w:space="0" w:color="auto"/>
        <w:left w:val="none" w:sz="0" w:space="0" w:color="auto"/>
        <w:bottom w:val="none" w:sz="0" w:space="0" w:color="auto"/>
        <w:right w:val="none" w:sz="0" w:space="0" w:color="auto"/>
      </w:divBdr>
    </w:div>
    <w:div w:id="1286959271">
      <w:bodyDiv w:val="1"/>
      <w:marLeft w:val="0"/>
      <w:marRight w:val="0"/>
      <w:marTop w:val="0"/>
      <w:marBottom w:val="0"/>
      <w:divBdr>
        <w:top w:val="none" w:sz="0" w:space="0" w:color="auto"/>
        <w:left w:val="none" w:sz="0" w:space="0" w:color="auto"/>
        <w:bottom w:val="none" w:sz="0" w:space="0" w:color="auto"/>
        <w:right w:val="none" w:sz="0" w:space="0" w:color="auto"/>
      </w:divBdr>
    </w:div>
    <w:div w:id="1291012240">
      <w:bodyDiv w:val="1"/>
      <w:marLeft w:val="0"/>
      <w:marRight w:val="0"/>
      <w:marTop w:val="0"/>
      <w:marBottom w:val="0"/>
      <w:divBdr>
        <w:top w:val="none" w:sz="0" w:space="0" w:color="auto"/>
        <w:left w:val="none" w:sz="0" w:space="0" w:color="auto"/>
        <w:bottom w:val="none" w:sz="0" w:space="0" w:color="auto"/>
        <w:right w:val="none" w:sz="0" w:space="0" w:color="auto"/>
      </w:divBdr>
      <w:divsChild>
        <w:div w:id="474689184">
          <w:marLeft w:val="446"/>
          <w:marRight w:val="0"/>
          <w:marTop w:val="0"/>
          <w:marBottom w:val="0"/>
          <w:divBdr>
            <w:top w:val="none" w:sz="0" w:space="0" w:color="auto"/>
            <w:left w:val="none" w:sz="0" w:space="0" w:color="auto"/>
            <w:bottom w:val="none" w:sz="0" w:space="0" w:color="auto"/>
            <w:right w:val="none" w:sz="0" w:space="0" w:color="auto"/>
          </w:divBdr>
        </w:div>
      </w:divsChild>
    </w:div>
    <w:div w:id="1300956178">
      <w:bodyDiv w:val="1"/>
      <w:marLeft w:val="0"/>
      <w:marRight w:val="0"/>
      <w:marTop w:val="0"/>
      <w:marBottom w:val="0"/>
      <w:divBdr>
        <w:top w:val="none" w:sz="0" w:space="0" w:color="auto"/>
        <w:left w:val="none" w:sz="0" w:space="0" w:color="auto"/>
        <w:bottom w:val="none" w:sz="0" w:space="0" w:color="auto"/>
        <w:right w:val="none" w:sz="0" w:space="0" w:color="auto"/>
      </w:divBdr>
      <w:divsChild>
        <w:div w:id="1441989227">
          <w:marLeft w:val="720"/>
          <w:marRight w:val="0"/>
          <w:marTop w:val="0"/>
          <w:marBottom w:val="0"/>
          <w:divBdr>
            <w:top w:val="none" w:sz="0" w:space="0" w:color="auto"/>
            <w:left w:val="none" w:sz="0" w:space="0" w:color="auto"/>
            <w:bottom w:val="none" w:sz="0" w:space="0" w:color="auto"/>
            <w:right w:val="none" w:sz="0" w:space="0" w:color="auto"/>
          </w:divBdr>
        </w:div>
      </w:divsChild>
    </w:div>
    <w:div w:id="1304235671">
      <w:bodyDiv w:val="1"/>
      <w:marLeft w:val="0"/>
      <w:marRight w:val="0"/>
      <w:marTop w:val="0"/>
      <w:marBottom w:val="0"/>
      <w:divBdr>
        <w:top w:val="none" w:sz="0" w:space="0" w:color="auto"/>
        <w:left w:val="none" w:sz="0" w:space="0" w:color="auto"/>
        <w:bottom w:val="none" w:sz="0" w:space="0" w:color="auto"/>
        <w:right w:val="none" w:sz="0" w:space="0" w:color="auto"/>
      </w:divBdr>
    </w:div>
    <w:div w:id="1307050495">
      <w:bodyDiv w:val="1"/>
      <w:marLeft w:val="0"/>
      <w:marRight w:val="0"/>
      <w:marTop w:val="0"/>
      <w:marBottom w:val="0"/>
      <w:divBdr>
        <w:top w:val="none" w:sz="0" w:space="0" w:color="auto"/>
        <w:left w:val="none" w:sz="0" w:space="0" w:color="auto"/>
        <w:bottom w:val="none" w:sz="0" w:space="0" w:color="auto"/>
        <w:right w:val="none" w:sz="0" w:space="0" w:color="auto"/>
      </w:divBdr>
    </w:div>
    <w:div w:id="1307323358">
      <w:bodyDiv w:val="1"/>
      <w:marLeft w:val="0"/>
      <w:marRight w:val="0"/>
      <w:marTop w:val="0"/>
      <w:marBottom w:val="0"/>
      <w:divBdr>
        <w:top w:val="none" w:sz="0" w:space="0" w:color="auto"/>
        <w:left w:val="none" w:sz="0" w:space="0" w:color="auto"/>
        <w:bottom w:val="none" w:sz="0" w:space="0" w:color="auto"/>
        <w:right w:val="none" w:sz="0" w:space="0" w:color="auto"/>
      </w:divBdr>
      <w:divsChild>
        <w:div w:id="1738940854">
          <w:marLeft w:val="274"/>
          <w:marRight w:val="0"/>
          <w:marTop w:val="0"/>
          <w:marBottom w:val="0"/>
          <w:divBdr>
            <w:top w:val="none" w:sz="0" w:space="0" w:color="auto"/>
            <w:left w:val="none" w:sz="0" w:space="0" w:color="auto"/>
            <w:bottom w:val="none" w:sz="0" w:space="0" w:color="auto"/>
            <w:right w:val="none" w:sz="0" w:space="0" w:color="auto"/>
          </w:divBdr>
        </w:div>
        <w:div w:id="788207127">
          <w:marLeft w:val="274"/>
          <w:marRight w:val="0"/>
          <w:marTop w:val="0"/>
          <w:marBottom w:val="0"/>
          <w:divBdr>
            <w:top w:val="none" w:sz="0" w:space="0" w:color="auto"/>
            <w:left w:val="none" w:sz="0" w:space="0" w:color="auto"/>
            <w:bottom w:val="none" w:sz="0" w:space="0" w:color="auto"/>
            <w:right w:val="none" w:sz="0" w:space="0" w:color="auto"/>
          </w:divBdr>
        </w:div>
        <w:div w:id="813183633">
          <w:marLeft w:val="274"/>
          <w:marRight w:val="0"/>
          <w:marTop w:val="0"/>
          <w:marBottom w:val="0"/>
          <w:divBdr>
            <w:top w:val="none" w:sz="0" w:space="0" w:color="auto"/>
            <w:left w:val="none" w:sz="0" w:space="0" w:color="auto"/>
            <w:bottom w:val="none" w:sz="0" w:space="0" w:color="auto"/>
            <w:right w:val="none" w:sz="0" w:space="0" w:color="auto"/>
          </w:divBdr>
        </w:div>
        <w:div w:id="1575630594">
          <w:marLeft w:val="274"/>
          <w:marRight w:val="0"/>
          <w:marTop w:val="0"/>
          <w:marBottom w:val="0"/>
          <w:divBdr>
            <w:top w:val="none" w:sz="0" w:space="0" w:color="auto"/>
            <w:left w:val="none" w:sz="0" w:space="0" w:color="auto"/>
            <w:bottom w:val="none" w:sz="0" w:space="0" w:color="auto"/>
            <w:right w:val="none" w:sz="0" w:space="0" w:color="auto"/>
          </w:divBdr>
        </w:div>
      </w:divsChild>
    </w:div>
    <w:div w:id="1307466307">
      <w:bodyDiv w:val="1"/>
      <w:marLeft w:val="0"/>
      <w:marRight w:val="0"/>
      <w:marTop w:val="0"/>
      <w:marBottom w:val="0"/>
      <w:divBdr>
        <w:top w:val="none" w:sz="0" w:space="0" w:color="auto"/>
        <w:left w:val="none" w:sz="0" w:space="0" w:color="auto"/>
        <w:bottom w:val="none" w:sz="0" w:space="0" w:color="auto"/>
        <w:right w:val="none" w:sz="0" w:space="0" w:color="auto"/>
      </w:divBdr>
    </w:div>
    <w:div w:id="1311514808">
      <w:bodyDiv w:val="1"/>
      <w:marLeft w:val="0"/>
      <w:marRight w:val="0"/>
      <w:marTop w:val="0"/>
      <w:marBottom w:val="0"/>
      <w:divBdr>
        <w:top w:val="none" w:sz="0" w:space="0" w:color="auto"/>
        <w:left w:val="none" w:sz="0" w:space="0" w:color="auto"/>
        <w:bottom w:val="none" w:sz="0" w:space="0" w:color="auto"/>
        <w:right w:val="none" w:sz="0" w:space="0" w:color="auto"/>
      </w:divBdr>
    </w:div>
    <w:div w:id="1316569938">
      <w:bodyDiv w:val="1"/>
      <w:marLeft w:val="0"/>
      <w:marRight w:val="0"/>
      <w:marTop w:val="0"/>
      <w:marBottom w:val="0"/>
      <w:divBdr>
        <w:top w:val="none" w:sz="0" w:space="0" w:color="auto"/>
        <w:left w:val="none" w:sz="0" w:space="0" w:color="auto"/>
        <w:bottom w:val="none" w:sz="0" w:space="0" w:color="auto"/>
        <w:right w:val="none" w:sz="0" w:space="0" w:color="auto"/>
      </w:divBdr>
    </w:div>
    <w:div w:id="1332488360">
      <w:bodyDiv w:val="1"/>
      <w:marLeft w:val="0"/>
      <w:marRight w:val="0"/>
      <w:marTop w:val="0"/>
      <w:marBottom w:val="0"/>
      <w:divBdr>
        <w:top w:val="none" w:sz="0" w:space="0" w:color="auto"/>
        <w:left w:val="none" w:sz="0" w:space="0" w:color="auto"/>
        <w:bottom w:val="none" w:sz="0" w:space="0" w:color="auto"/>
        <w:right w:val="none" w:sz="0" w:space="0" w:color="auto"/>
      </w:divBdr>
      <w:divsChild>
        <w:div w:id="989094984">
          <w:marLeft w:val="446"/>
          <w:marRight w:val="0"/>
          <w:marTop w:val="0"/>
          <w:marBottom w:val="0"/>
          <w:divBdr>
            <w:top w:val="none" w:sz="0" w:space="0" w:color="auto"/>
            <w:left w:val="none" w:sz="0" w:space="0" w:color="auto"/>
            <w:bottom w:val="none" w:sz="0" w:space="0" w:color="auto"/>
            <w:right w:val="none" w:sz="0" w:space="0" w:color="auto"/>
          </w:divBdr>
        </w:div>
      </w:divsChild>
    </w:div>
    <w:div w:id="1336807954">
      <w:bodyDiv w:val="1"/>
      <w:marLeft w:val="0"/>
      <w:marRight w:val="0"/>
      <w:marTop w:val="0"/>
      <w:marBottom w:val="0"/>
      <w:divBdr>
        <w:top w:val="none" w:sz="0" w:space="0" w:color="auto"/>
        <w:left w:val="none" w:sz="0" w:space="0" w:color="auto"/>
        <w:bottom w:val="none" w:sz="0" w:space="0" w:color="auto"/>
        <w:right w:val="none" w:sz="0" w:space="0" w:color="auto"/>
      </w:divBdr>
      <w:divsChild>
        <w:div w:id="1642466219">
          <w:marLeft w:val="446"/>
          <w:marRight w:val="0"/>
          <w:marTop w:val="0"/>
          <w:marBottom w:val="0"/>
          <w:divBdr>
            <w:top w:val="none" w:sz="0" w:space="0" w:color="auto"/>
            <w:left w:val="none" w:sz="0" w:space="0" w:color="auto"/>
            <w:bottom w:val="none" w:sz="0" w:space="0" w:color="auto"/>
            <w:right w:val="none" w:sz="0" w:space="0" w:color="auto"/>
          </w:divBdr>
        </w:div>
        <w:div w:id="808982692">
          <w:marLeft w:val="446"/>
          <w:marRight w:val="0"/>
          <w:marTop w:val="0"/>
          <w:marBottom w:val="0"/>
          <w:divBdr>
            <w:top w:val="none" w:sz="0" w:space="0" w:color="auto"/>
            <w:left w:val="none" w:sz="0" w:space="0" w:color="auto"/>
            <w:bottom w:val="none" w:sz="0" w:space="0" w:color="auto"/>
            <w:right w:val="none" w:sz="0" w:space="0" w:color="auto"/>
          </w:divBdr>
        </w:div>
        <w:div w:id="1176731382">
          <w:marLeft w:val="446"/>
          <w:marRight w:val="0"/>
          <w:marTop w:val="0"/>
          <w:marBottom w:val="0"/>
          <w:divBdr>
            <w:top w:val="none" w:sz="0" w:space="0" w:color="auto"/>
            <w:left w:val="none" w:sz="0" w:space="0" w:color="auto"/>
            <w:bottom w:val="none" w:sz="0" w:space="0" w:color="auto"/>
            <w:right w:val="none" w:sz="0" w:space="0" w:color="auto"/>
          </w:divBdr>
        </w:div>
      </w:divsChild>
    </w:div>
    <w:div w:id="1341352662">
      <w:bodyDiv w:val="1"/>
      <w:marLeft w:val="0"/>
      <w:marRight w:val="0"/>
      <w:marTop w:val="0"/>
      <w:marBottom w:val="0"/>
      <w:divBdr>
        <w:top w:val="none" w:sz="0" w:space="0" w:color="auto"/>
        <w:left w:val="none" w:sz="0" w:space="0" w:color="auto"/>
        <w:bottom w:val="none" w:sz="0" w:space="0" w:color="auto"/>
        <w:right w:val="none" w:sz="0" w:space="0" w:color="auto"/>
      </w:divBdr>
    </w:div>
    <w:div w:id="1356031037">
      <w:bodyDiv w:val="1"/>
      <w:marLeft w:val="0"/>
      <w:marRight w:val="0"/>
      <w:marTop w:val="0"/>
      <w:marBottom w:val="0"/>
      <w:divBdr>
        <w:top w:val="none" w:sz="0" w:space="0" w:color="auto"/>
        <w:left w:val="none" w:sz="0" w:space="0" w:color="auto"/>
        <w:bottom w:val="none" w:sz="0" w:space="0" w:color="auto"/>
        <w:right w:val="none" w:sz="0" w:space="0" w:color="auto"/>
      </w:divBdr>
    </w:div>
    <w:div w:id="1375538947">
      <w:bodyDiv w:val="1"/>
      <w:marLeft w:val="0"/>
      <w:marRight w:val="0"/>
      <w:marTop w:val="0"/>
      <w:marBottom w:val="0"/>
      <w:divBdr>
        <w:top w:val="none" w:sz="0" w:space="0" w:color="auto"/>
        <w:left w:val="none" w:sz="0" w:space="0" w:color="auto"/>
        <w:bottom w:val="none" w:sz="0" w:space="0" w:color="auto"/>
        <w:right w:val="none" w:sz="0" w:space="0" w:color="auto"/>
      </w:divBdr>
    </w:div>
    <w:div w:id="1379863985">
      <w:bodyDiv w:val="1"/>
      <w:marLeft w:val="0"/>
      <w:marRight w:val="0"/>
      <w:marTop w:val="0"/>
      <w:marBottom w:val="0"/>
      <w:divBdr>
        <w:top w:val="none" w:sz="0" w:space="0" w:color="auto"/>
        <w:left w:val="none" w:sz="0" w:space="0" w:color="auto"/>
        <w:bottom w:val="none" w:sz="0" w:space="0" w:color="auto"/>
        <w:right w:val="none" w:sz="0" w:space="0" w:color="auto"/>
      </w:divBdr>
    </w:div>
    <w:div w:id="1389526578">
      <w:bodyDiv w:val="1"/>
      <w:marLeft w:val="0"/>
      <w:marRight w:val="0"/>
      <w:marTop w:val="0"/>
      <w:marBottom w:val="0"/>
      <w:divBdr>
        <w:top w:val="none" w:sz="0" w:space="0" w:color="auto"/>
        <w:left w:val="none" w:sz="0" w:space="0" w:color="auto"/>
        <w:bottom w:val="none" w:sz="0" w:space="0" w:color="auto"/>
        <w:right w:val="none" w:sz="0" w:space="0" w:color="auto"/>
      </w:divBdr>
    </w:div>
    <w:div w:id="1393895134">
      <w:bodyDiv w:val="1"/>
      <w:marLeft w:val="0"/>
      <w:marRight w:val="0"/>
      <w:marTop w:val="0"/>
      <w:marBottom w:val="0"/>
      <w:divBdr>
        <w:top w:val="none" w:sz="0" w:space="0" w:color="auto"/>
        <w:left w:val="none" w:sz="0" w:space="0" w:color="auto"/>
        <w:bottom w:val="none" w:sz="0" w:space="0" w:color="auto"/>
        <w:right w:val="none" w:sz="0" w:space="0" w:color="auto"/>
      </w:divBdr>
    </w:div>
    <w:div w:id="1400055049">
      <w:bodyDiv w:val="1"/>
      <w:marLeft w:val="0"/>
      <w:marRight w:val="0"/>
      <w:marTop w:val="0"/>
      <w:marBottom w:val="0"/>
      <w:divBdr>
        <w:top w:val="none" w:sz="0" w:space="0" w:color="auto"/>
        <w:left w:val="none" w:sz="0" w:space="0" w:color="auto"/>
        <w:bottom w:val="none" w:sz="0" w:space="0" w:color="auto"/>
        <w:right w:val="none" w:sz="0" w:space="0" w:color="auto"/>
      </w:divBdr>
    </w:div>
    <w:div w:id="1400863351">
      <w:bodyDiv w:val="1"/>
      <w:marLeft w:val="0"/>
      <w:marRight w:val="0"/>
      <w:marTop w:val="0"/>
      <w:marBottom w:val="0"/>
      <w:divBdr>
        <w:top w:val="none" w:sz="0" w:space="0" w:color="auto"/>
        <w:left w:val="none" w:sz="0" w:space="0" w:color="auto"/>
        <w:bottom w:val="none" w:sz="0" w:space="0" w:color="auto"/>
        <w:right w:val="none" w:sz="0" w:space="0" w:color="auto"/>
      </w:divBdr>
    </w:div>
    <w:div w:id="1410808151">
      <w:bodyDiv w:val="1"/>
      <w:marLeft w:val="0"/>
      <w:marRight w:val="0"/>
      <w:marTop w:val="0"/>
      <w:marBottom w:val="0"/>
      <w:divBdr>
        <w:top w:val="none" w:sz="0" w:space="0" w:color="auto"/>
        <w:left w:val="none" w:sz="0" w:space="0" w:color="auto"/>
        <w:bottom w:val="none" w:sz="0" w:space="0" w:color="auto"/>
        <w:right w:val="none" w:sz="0" w:space="0" w:color="auto"/>
      </w:divBdr>
      <w:divsChild>
        <w:div w:id="1800878837">
          <w:marLeft w:val="446"/>
          <w:marRight w:val="0"/>
          <w:marTop w:val="0"/>
          <w:marBottom w:val="0"/>
          <w:divBdr>
            <w:top w:val="none" w:sz="0" w:space="0" w:color="auto"/>
            <w:left w:val="none" w:sz="0" w:space="0" w:color="auto"/>
            <w:bottom w:val="none" w:sz="0" w:space="0" w:color="auto"/>
            <w:right w:val="none" w:sz="0" w:space="0" w:color="auto"/>
          </w:divBdr>
        </w:div>
      </w:divsChild>
    </w:div>
    <w:div w:id="1424493495">
      <w:bodyDiv w:val="1"/>
      <w:marLeft w:val="0"/>
      <w:marRight w:val="0"/>
      <w:marTop w:val="0"/>
      <w:marBottom w:val="0"/>
      <w:divBdr>
        <w:top w:val="none" w:sz="0" w:space="0" w:color="auto"/>
        <w:left w:val="none" w:sz="0" w:space="0" w:color="auto"/>
        <w:bottom w:val="none" w:sz="0" w:space="0" w:color="auto"/>
        <w:right w:val="none" w:sz="0" w:space="0" w:color="auto"/>
      </w:divBdr>
    </w:div>
    <w:div w:id="1436634238">
      <w:bodyDiv w:val="1"/>
      <w:marLeft w:val="0"/>
      <w:marRight w:val="0"/>
      <w:marTop w:val="0"/>
      <w:marBottom w:val="0"/>
      <w:divBdr>
        <w:top w:val="none" w:sz="0" w:space="0" w:color="auto"/>
        <w:left w:val="none" w:sz="0" w:space="0" w:color="auto"/>
        <w:bottom w:val="none" w:sz="0" w:space="0" w:color="auto"/>
        <w:right w:val="none" w:sz="0" w:space="0" w:color="auto"/>
      </w:divBdr>
    </w:div>
    <w:div w:id="1437751881">
      <w:bodyDiv w:val="1"/>
      <w:marLeft w:val="0"/>
      <w:marRight w:val="0"/>
      <w:marTop w:val="0"/>
      <w:marBottom w:val="0"/>
      <w:divBdr>
        <w:top w:val="none" w:sz="0" w:space="0" w:color="auto"/>
        <w:left w:val="none" w:sz="0" w:space="0" w:color="auto"/>
        <w:bottom w:val="none" w:sz="0" w:space="0" w:color="auto"/>
        <w:right w:val="none" w:sz="0" w:space="0" w:color="auto"/>
      </w:divBdr>
      <w:divsChild>
        <w:div w:id="1656952585">
          <w:marLeft w:val="446"/>
          <w:marRight w:val="0"/>
          <w:marTop w:val="0"/>
          <w:marBottom w:val="0"/>
          <w:divBdr>
            <w:top w:val="none" w:sz="0" w:space="0" w:color="auto"/>
            <w:left w:val="none" w:sz="0" w:space="0" w:color="auto"/>
            <w:bottom w:val="none" w:sz="0" w:space="0" w:color="auto"/>
            <w:right w:val="none" w:sz="0" w:space="0" w:color="auto"/>
          </w:divBdr>
        </w:div>
      </w:divsChild>
    </w:div>
    <w:div w:id="1449854007">
      <w:bodyDiv w:val="1"/>
      <w:marLeft w:val="0"/>
      <w:marRight w:val="0"/>
      <w:marTop w:val="0"/>
      <w:marBottom w:val="0"/>
      <w:divBdr>
        <w:top w:val="none" w:sz="0" w:space="0" w:color="auto"/>
        <w:left w:val="none" w:sz="0" w:space="0" w:color="auto"/>
        <w:bottom w:val="none" w:sz="0" w:space="0" w:color="auto"/>
        <w:right w:val="none" w:sz="0" w:space="0" w:color="auto"/>
      </w:divBdr>
      <w:divsChild>
        <w:div w:id="659620016">
          <w:marLeft w:val="446"/>
          <w:marRight w:val="0"/>
          <w:marTop w:val="0"/>
          <w:marBottom w:val="0"/>
          <w:divBdr>
            <w:top w:val="none" w:sz="0" w:space="0" w:color="auto"/>
            <w:left w:val="none" w:sz="0" w:space="0" w:color="auto"/>
            <w:bottom w:val="none" w:sz="0" w:space="0" w:color="auto"/>
            <w:right w:val="none" w:sz="0" w:space="0" w:color="auto"/>
          </w:divBdr>
        </w:div>
      </w:divsChild>
    </w:div>
    <w:div w:id="1453206726">
      <w:bodyDiv w:val="1"/>
      <w:marLeft w:val="0"/>
      <w:marRight w:val="0"/>
      <w:marTop w:val="0"/>
      <w:marBottom w:val="0"/>
      <w:divBdr>
        <w:top w:val="none" w:sz="0" w:space="0" w:color="auto"/>
        <w:left w:val="none" w:sz="0" w:space="0" w:color="auto"/>
        <w:bottom w:val="none" w:sz="0" w:space="0" w:color="auto"/>
        <w:right w:val="none" w:sz="0" w:space="0" w:color="auto"/>
      </w:divBdr>
    </w:div>
    <w:div w:id="1456555339">
      <w:bodyDiv w:val="1"/>
      <w:marLeft w:val="0"/>
      <w:marRight w:val="0"/>
      <w:marTop w:val="0"/>
      <w:marBottom w:val="0"/>
      <w:divBdr>
        <w:top w:val="none" w:sz="0" w:space="0" w:color="auto"/>
        <w:left w:val="none" w:sz="0" w:space="0" w:color="auto"/>
        <w:bottom w:val="none" w:sz="0" w:space="0" w:color="auto"/>
        <w:right w:val="none" w:sz="0" w:space="0" w:color="auto"/>
      </w:divBdr>
    </w:div>
    <w:div w:id="1476799801">
      <w:bodyDiv w:val="1"/>
      <w:marLeft w:val="0"/>
      <w:marRight w:val="0"/>
      <w:marTop w:val="0"/>
      <w:marBottom w:val="0"/>
      <w:divBdr>
        <w:top w:val="none" w:sz="0" w:space="0" w:color="auto"/>
        <w:left w:val="none" w:sz="0" w:space="0" w:color="auto"/>
        <w:bottom w:val="none" w:sz="0" w:space="0" w:color="auto"/>
        <w:right w:val="none" w:sz="0" w:space="0" w:color="auto"/>
      </w:divBdr>
    </w:div>
    <w:div w:id="1492940731">
      <w:bodyDiv w:val="1"/>
      <w:marLeft w:val="0"/>
      <w:marRight w:val="0"/>
      <w:marTop w:val="0"/>
      <w:marBottom w:val="0"/>
      <w:divBdr>
        <w:top w:val="none" w:sz="0" w:space="0" w:color="auto"/>
        <w:left w:val="none" w:sz="0" w:space="0" w:color="auto"/>
        <w:bottom w:val="none" w:sz="0" w:space="0" w:color="auto"/>
        <w:right w:val="none" w:sz="0" w:space="0" w:color="auto"/>
      </w:divBdr>
      <w:divsChild>
        <w:div w:id="1423456133">
          <w:marLeft w:val="446"/>
          <w:marRight w:val="0"/>
          <w:marTop w:val="0"/>
          <w:marBottom w:val="0"/>
          <w:divBdr>
            <w:top w:val="none" w:sz="0" w:space="0" w:color="auto"/>
            <w:left w:val="none" w:sz="0" w:space="0" w:color="auto"/>
            <w:bottom w:val="none" w:sz="0" w:space="0" w:color="auto"/>
            <w:right w:val="none" w:sz="0" w:space="0" w:color="auto"/>
          </w:divBdr>
        </w:div>
        <w:div w:id="42875373">
          <w:marLeft w:val="446"/>
          <w:marRight w:val="0"/>
          <w:marTop w:val="0"/>
          <w:marBottom w:val="0"/>
          <w:divBdr>
            <w:top w:val="none" w:sz="0" w:space="0" w:color="auto"/>
            <w:left w:val="none" w:sz="0" w:space="0" w:color="auto"/>
            <w:bottom w:val="none" w:sz="0" w:space="0" w:color="auto"/>
            <w:right w:val="none" w:sz="0" w:space="0" w:color="auto"/>
          </w:divBdr>
        </w:div>
        <w:div w:id="335772526">
          <w:marLeft w:val="446"/>
          <w:marRight w:val="0"/>
          <w:marTop w:val="0"/>
          <w:marBottom w:val="0"/>
          <w:divBdr>
            <w:top w:val="none" w:sz="0" w:space="0" w:color="auto"/>
            <w:left w:val="none" w:sz="0" w:space="0" w:color="auto"/>
            <w:bottom w:val="none" w:sz="0" w:space="0" w:color="auto"/>
            <w:right w:val="none" w:sz="0" w:space="0" w:color="auto"/>
          </w:divBdr>
        </w:div>
      </w:divsChild>
    </w:div>
    <w:div w:id="1495296263">
      <w:bodyDiv w:val="1"/>
      <w:marLeft w:val="0"/>
      <w:marRight w:val="0"/>
      <w:marTop w:val="0"/>
      <w:marBottom w:val="0"/>
      <w:divBdr>
        <w:top w:val="none" w:sz="0" w:space="0" w:color="auto"/>
        <w:left w:val="none" w:sz="0" w:space="0" w:color="auto"/>
        <w:bottom w:val="none" w:sz="0" w:space="0" w:color="auto"/>
        <w:right w:val="none" w:sz="0" w:space="0" w:color="auto"/>
      </w:divBdr>
      <w:divsChild>
        <w:div w:id="225192171">
          <w:marLeft w:val="446"/>
          <w:marRight w:val="0"/>
          <w:marTop w:val="0"/>
          <w:marBottom w:val="0"/>
          <w:divBdr>
            <w:top w:val="none" w:sz="0" w:space="0" w:color="auto"/>
            <w:left w:val="none" w:sz="0" w:space="0" w:color="auto"/>
            <w:bottom w:val="none" w:sz="0" w:space="0" w:color="auto"/>
            <w:right w:val="none" w:sz="0" w:space="0" w:color="auto"/>
          </w:divBdr>
        </w:div>
      </w:divsChild>
    </w:div>
    <w:div w:id="1512721065">
      <w:bodyDiv w:val="1"/>
      <w:marLeft w:val="0"/>
      <w:marRight w:val="0"/>
      <w:marTop w:val="0"/>
      <w:marBottom w:val="0"/>
      <w:divBdr>
        <w:top w:val="none" w:sz="0" w:space="0" w:color="auto"/>
        <w:left w:val="none" w:sz="0" w:space="0" w:color="auto"/>
        <w:bottom w:val="none" w:sz="0" w:space="0" w:color="auto"/>
        <w:right w:val="none" w:sz="0" w:space="0" w:color="auto"/>
      </w:divBdr>
    </w:div>
    <w:div w:id="1519004862">
      <w:bodyDiv w:val="1"/>
      <w:marLeft w:val="0"/>
      <w:marRight w:val="0"/>
      <w:marTop w:val="0"/>
      <w:marBottom w:val="0"/>
      <w:divBdr>
        <w:top w:val="none" w:sz="0" w:space="0" w:color="auto"/>
        <w:left w:val="none" w:sz="0" w:space="0" w:color="auto"/>
        <w:bottom w:val="none" w:sz="0" w:space="0" w:color="auto"/>
        <w:right w:val="none" w:sz="0" w:space="0" w:color="auto"/>
      </w:divBdr>
    </w:div>
    <w:div w:id="1526676204">
      <w:bodyDiv w:val="1"/>
      <w:marLeft w:val="0"/>
      <w:marRight w:val="0"/>
      <w:marTop w:val="0"/>
      <w:marBottom w:val="0"/>
      <w:divBdr>
        <w:top w:val="none" w:sz="0" w:space="0" w:color="auto"/>
        <w:left w:val="none" w:sz="0" w:space="0" w:color="auto"/>
        <w:bottom w:val="none" w:sz="0" w:space="0" w:color="auto"/>
        <w:right w:val="none" w:sz="0" w:space="0" w:color="auto"/>
      </w:divBdr>
      <w:divsChild>
        <w:div w:id="1038630398">
          <w:marLeft w:val="446"/>
          <w:marRight w:val="0"/>
          <w:marTop w:val="0"/>
          <w:marBottom w:val="0"/>
          <w:divBdr>
            <w:top w:val="none" w:sz="0" w:space="0" w:color="auto"/>
            <w:left w:val="none" w:sz="0" w:space="0" w:color="auto"/>
            <w:bottom w:val="none" w:sz="0" w:space="0" w:color="auto"/>
            <w:right w:val="none" w:sz="0" w:space="0" w:color="auto"/>
          </w:divBdr>
        </w:div>
      </w:divsChild>
    </w:div>
    <w:div w:id="1529023842">
      <w:bodyDiv w:val="1"/>
      <w:marLeft w:val="0"/>
      <w:marRight w:val="0"/>
      <w:marTop w:val="0"/>
      <w:marBottom w:val="0"/>
      <w:divBdr>
        <w:top w:val="none" w:sz="0" w:space="0" w:color="auto"/>
        <w:left w:val="none" w:sz="0" w:space="0" w:color="auto"/>
        <w:bottom w:val="none" w:sz="0" w:space="0" w:color="auto"/>
        <w:right w:val="none" w:sz="0" w:space="0" w:color="auto"/>
      </w:divBdr>
      <w:divsChild>
        <w:div w:id="752624561">
          <w:marLeft w:val="446"/>
          <w:marRight w:val="0"/>
          <w:marTop w:val="0"/>
          <w:marBottom w:val="0"/>
          <w:divBdr>
            <w:top w:val="none" w:sz="0" w:space="0" w:color="auto"/>
            <w:left w:val="none" w:sz="0" w:space="0" w:color="auto"/>
            <w:bottom w:val="none" w:sz="0" w:space="0" w:color="auto"/>
            <w:right w:val="none" w:sz="0" w:space="0" w:color="auto"/>
          </w:divBdr>
        </w:div>
        <w:div w:id="706414316">
          <w:marLeft w:val="446"/>
          <w:marRight w:val="0"/>
          <w:marTop w:val="0"/>
          <w:marBottom w:val="0"/>
          <w:divBdr>
            <w:top w:val="none" w:sz="0" w:space="0" w:color="auto"/>
            <w:left w:val="none" w:sz="0" w:space="0" w:color="auto"/>
            <w:bottom w:val="none" w:sz="0" w:space="0" w:color="auto"/>
            <w:right w:val="none" w:sz="0" w:space="0" w:color="auto"/>
          </w:divBdr>
        </w:div>
        <w:div w:id="580257056">
          <w:marLeft w:val="446"/>
          <w:marRight w:val="0"/>
          <w:marTop w:val="0"/>
          <w:marBottom w:val="0"/>
          <w:divBdr>
            <w:top w:val="none" w:sz="0" w:space="0" w:color="auto"/>
            <w:left w:val="none" w:sz="0" w:space="0" w:color="auto"/>
            <w:bottom w:val="none" w:sz="0" w:space="0" w:color="auto"/>
            <w:right w:val="none" w:sz="0" w:space="0" w:color="auto"/>
          </w:divBdr>
        </w:div>
        <w:div w:id="1145468188">
          <w:marLeft w:val="446"/>
          <w:marRight w:val="0"/>
          <w:marTop w:val="0"/>
          <w:marBottom w:val="0"/>
          <w:divBdr>
            <w:top w:val="none" w:sz="0" w:space="0" w:color="auto"/>
            <w:left w:val="none" w:sz="0" w:space="0" w:color="auto"/>
            <w:bottom w:val="none" w:sz="0" w:space="0" w:color="auto"/>
            <w:right w:val="none" w:sz="0" w:space="0" w:color="auto"/>
          </w:divBdr>
        </w:div>
      </w:divsChild>
    </w:div>
    <w:div w:id="1561289720">
      <w:bodyDiv w:val="1"/>
      <w:marLeft w:val="0"/>
      <w:marRight w:val="0"/>
      <w:marTop w:val="0"/>
      <w:marBottom w:val="0"/>
      <w:divBdr>
        <w:top w:val="none" w:sz="0" w:space="0" w:color="auto"/>
        <w:left w:val="none" w:sz="0" w:space="0" w:color="auto"/>
        <w:bottom w:val="none" w:sz="0" w:space="0" w:color="auto"/>
        <w:right w:val="none" w:sz="0" w:space="0" w:color="auto"/>
      </w:divBdr>
    </w:div>
    <w:div w:id="1567062704">
      <w:bodyDiv w:val="1"/>
      <w:marLeft w:val="0"/>
      <w:marRight w:val="0"/>
      <w:marTop w:val="0"/>
      <w:marBottom w:val="0"/>
      <w:divBdr>
        <w:top w:val="none" w:sz="0" w:space="0" w:color="auto"/>
        <w:left w:val="none" w:sz="0" w:space="0" w:color="auto"/>
        <w:bottom w:val="none" w:sz="0" w:space="0" w:color="auto"/>
        <w:right w:val="none" w:sz="0" w:space="0" w:color="auto"/>
      </w:divBdr>
      <w:divsChild>
        <w:div w:id="1564096008">
          <w:marLeft w:val="446"/>
          <w:marRight w:val="0"/>
          <w:marTop w:val="0"/>
          <w:marBottom w:val="0"/>
          <w:divBdr>
            <w:top w:val="none" w:sz="0" w:space="0" w:color="auto"/>
            <w:left w:val="none" w:sz="0" w:space="0" w:color="auto"/>
            <w:bottom w:val="none" w:sz="0" w:space="0" w:color="auto"/>
            <w:right w:val="none" w:sz="0" w:space="0" w:color="auto"/>
          </w:divBdr>
        </w:div>
        <w:div w:id="395863539">
          <w:marLeft w:val="446"/>
          <w:marRight w:val="0"/>
          <w:marTop w:val="0"/>
          <w:marBottom w:val="0"/>
          <w:divBdr>
            <w:top w:val="none" w:sz="0" w:space="0" w:color="auto"/>
            <w:left w:val="none" w:sz="0" w:space="0" w:color="auto"/>
            <w:bottom w:val="none" w:sz="0" w:space="0" w:color="auto"/>
            <w:right w:val="none" w:sz="0" w:space="0" w:color="auto"/>
          </w:divBdr>
        </w:div>
        <w:div w:id="1565096536">
          <w:marLeft w:val="446"/>
          <w:marRight w:val="0"/>
          <w:marTop w:val="0"/>
          <w:marBottom w:val="0"/>
          <w:divBdr>
            <w:top w:val="none" w:sz="0" w:space="0" w:color="auto"/>
            <w:left w:val="none" w:sz="0" w:space="0" w:color="auto"/>
            <w:bottom w:val="none" w:sz="0" w:space="0" w:color="auto"/>
            <w:right w:val="none" w:sz="0" w:space="0" w:color="auto"/>
          </w:divBdr>
        </w:div>
        <w:div w:id="1763641937">
          <w:marLeft w:val="446"/>
          <w:marRight w:val="0"/>
          <w:marTop w:val="0"/>
          <w:marBottom w:val="0"/>
          <w:divBdr>
            <w:top w:val="none" w:sz="0" w:space="0" w:color="auto"/>
            <w:left w:val="none" w:sz="0" w:space="0" w:color="auto"/>
            <w:bottom w:val="none" w:sz="0" w:space="0" w:color="auto"/>
            <w:right w:val="none" w:sz="0" w:space="0" w:color="auto"/>
          </w:divBdr>
        </w:div>
      </w:divsChild>
    </w:div>
    <w:div w:id="1568882837">
      <w:bodyDiv w:val="1"/>
      <w:marLeft w:val="0"/>
      <w:marRight w:val="0"/>
      <w:marTop w:val="0"/>
      <w:marBottom w:val="0"/>
      <w:divBdr>
        <w:top w:val="none" w:sz="0" w:space="0" w:color="auto"/>
        <w:left w:val="none" w:sz="0" w:space="0" w:color="auto"/>
        <w:bottom w:val="none" w:sz="0" w:space="0" w:color="auto"/>
        <w:right w:val="none" w:sz="0" w:space="0" w:color="auto"/>
      </w:divBdr>
    </w:div>
    <w:div w:id="1570188458">
      <w:bodyDiv w:val="1"/>
      <w:marLeft w:val="0"/>
      <w:marRight w:val="0"/>
      <w:marTop w:val="0"/>
      <w:marBottom w:val="0"/>
      <w:divBdr>
        <w:top w:val="none" w:sz="0" w:space="0" w:color="auto"/>
        <w:left w:val="none" w:sz="0" w:space="0" w:color="auto"/>
        <w:bottom w:val="none" w:sz="0" w:space="0" w:color="auto"/>
        <w:right w:val="none" w:sz="0" w:space="0" w:color="auto"/>
      </w:divBdr>
    </w:div>
    <w:div w:id="1578440989">
      <w:bodyDiv w:val="1"/>
      <w:marLeft w:val="0"/>
      <w:marRight w:val="0"/>
      <w:marTop w:val="0"/>
      <w:marBottom w:val="0"/>
      <w:divBdr>
        <w:top w:val="none" w:sz="0" w:space="0" w:color="auto"/>
        <w:left w:val="none" w:sz="0" w:space="0" w:color="auto"/>
        <w:bottom w:val="none" w:sz="0" w:space="0" w:color="auto"/>
        <w:right w:val="none" w:sz="0" w:space="0" w:color="auto"/>
      </w:divBdr>
    </w:div>
    <w:div w:id="1599291301">
      <w:bodyDiv w:val="1"/>
      <w:marLeft w:val="0"/>
      <w:marRight w:val="0"/>
      <w:marTop w:val="0"/>
      <w:marBottom w:val="0"/>
      <w:divBdr>
        <w:top w:val="none" w:sz="0" w:space="0" w:color="auto"/>
        <w:left w:val="none" w:sz="0" w:space="0" w:color="auto"/>
        <w:bottom w:val="none" w:sz="0" w:space="0" w:color="auto"/>
        <w:right w:val="none" w:sz="0" w:space="0" w:color="auto"/>
      </w:divBdr>
      <w:divsChild>
        <w:div w:id="667027185">
          <w:marLeft w:val="446"/>
          <w:marRight w:val="0"/>
          <w:marTop w:val="0"/>
          <w:marBottom w:val="0"/>
          <w:divBdr>
            <w:top w:val="none" w:sz="0" w:space="0" w:color="auto"/>
            <w:left w:val="none" w:sz="0" w:space="0" w:color="auto"/>
            <w:bottom w:val="none" w:sz="0" w:space="0" w:color="auto"/>
            <w:right w:val="none" w:sz="0" w:space="0" w:color="auto"/>
          </w:divBdr>
        </w:div>
      </w:divsChild>
    </w:div>
    <w:div w:id="1600212457">
      <w:bodyDiv w:val="1"/>
      <w:marLeft w:val="0"/>
      <w:marRight w:val="0"/>
      <w:marTop w:val="0"/>
      <w:marBottom w:val="0"/>
      <w:divBdr>
        <w:top w:val="none" w:sz="0" w:space="0" w:color="auto"/>
        <w:left w:val="none" w:sz="0" w:space="0" w:color="auto"/>
        <w:bottom w:val="none" w:sz="0" w:space="0" w:color="auto"/>
        <w:right w:val="none" w:sz="0" w:space="0" w:color="auto"/>
      </w:divBdr>
      <w:divsChild>
        <w:div w:id="1100837395">
          <w:marLeft w:val="446"/>
          <w:marRight w:val="0"/>
          <w:marTop w:val="0"/>
          <w:marBottom w:val="0"/>
          <w:divBdr>
            <w:top w:val="none" w:sz="0" w:space="0" w:color="auto"/>
            <w:left w:val="none" w:sz="0" w:space="0" w:color="auto"/>
            <w:bottom w:val="none" w:sz="0" w:space="0" w:color="auto"/>
            <w:right w:val="none" w:sz="0" w:space="0" w:color="auto"/>
          </w:divBdr>
        </w:div>
      </w:divsChild>
    </w:div>
    <w:div w:id="1601183577">
      <w:bodyDiv w:val="1"/>
      <w:marLeft w:val="0"/>
      <w:marRight w:val="0"/>
      <w:marTop w:val="0"/>
      <w:marBottom w:val="0"/>
      <w:divBdr>
        <w:top w:val="none" w:sz="0" w:space="0" w:color="auto"/>
        <w:left w:val="none" w:sz="0" w:space="0" w:color="auto"/>
        <w:bottom w:val="none" w:sz="0" w:space="0" w:color="auto"/>
        <w:right w:val="none" w:sz="0" w:space="0" w:color="auto"/>
      </w:divBdr>
    </w:div>
    <w:div w:id="1618876544">
      <w:bodyDiv w:val="1"/>
      <w:marLeft w:val="0"/>
      <w:marRight w:val="0"/>
      <w:marTop w:val="0"/>
      <w:marBottom w:val="0"/>
      <w:divBdr>
        <w:top w:val="none" w:sz="0" w:space="0" w:color="auto"/>
        <w:left w:val="none" w:sz="0" w:space="0" w:color="auto"/>
        <w:bottom w:val="none" w:sz="0" w:space="0" w:color="auto"/>
        <w:right w:val="none" w:sz="0" w:space="0" w:color="auto"/>
      </w:divBdr>
      <w:divsChild>
        <w:div w:id="1674799664">
          <w:marLeft w:val="446"/>
          <w:marRight w:val="0"/>
          <w:marTop w:val="0"/>
          <w:marBottom w:val="0"/>
          <w:divBdr>
            <w:top w:val="none" w:sz="0" w:space="0" w:color="auto"/>
            <w:left w:val="none" w:sz="0" w:space="0" w:color="auto"/>
            <w:bottom w:val="none" w:sz="0" w:space="0" w:color="auto"/>
            <w:right w:val="none" w:sz="0" w:space="0" w:color="auto"/>
          </w:divBdr>
        </w:div>
      </w:divsChild>
    </w:div>
    <w:div w:id="1632903103">
      <w:bodyDiv w:val="1"/>
      <w:marLeft w:val="0"/>
      <w:marRight w:val="0"/>
      <w:marTop w:val="0"/>
      <w:marBottom w:val="0"/>
      <w:divBdr>
        <w:top w:val="none" w:sz="0" w:space="0" w:color="auto"/>
        <w:left w:val="none" w:sz="0" w:space="0" w:color="auto"/>
        <w:bottom w:val="none" w:sz="0" w:space="0" w:color="auto"/>
        <w:right w:val="none" w:sz="0" w:space="0" w:color="auto"/>
      </w:divBdr>
      <w:divsChild>
        <w:div w:id="1793354677">
          <w:marLeft w:val="446"/>
          <w:marRight w:val="0"/>
          <w:marTop w:val="0"/>
          <w:marBottom w:val="0"/>
          <w:divBdr>
            <w:top w:val="none" w:sz="0" w:space="0" w:color="auto"/>
            <w:left w:val="none" w:sz="0" w:space="0" w:color="auto"/>
            <w:bottom w:val="none" w:sz="0" w:space="0" w:color="auto"/>
            <w:right w:val="none" w:sz="0" w:space="0" w:color="auto"/>
          </w:divBdr>
        </w:div>
        <w:div w:id="529420789">
          <w:marLeft w:val="446"/>
          <w:marRight w:val="0"/>
          <w:marTop w:val="0"/>
          <w:marBottom w:val="0"/>
          <w:divBdr>
            <w:top w:val="none" w:sz="0" w:space="0" w:color="auto"/>
            <w:left w:val="none" w:sz="0" w:space="0" w:color="auto"/>
            <w:bottom w:val="none" w:sz="0" w:space="0" w:color="auto"/>
            <w:right w:val="none" w:sz="0" w:space="0" w:color="auto"/>
          </w:divBdr>
        </w:div>
        <w:div w:id="667247096">
          <w:marLeft w:val="446"/>
          <w:marRight w:val="0"/>
          <w:marTop w:val="0"/>
          <w:marBottom w:val="0"/>
          <w:divBdr>
            <w:top w:val="none" w:sz="0" w:space="0" w:color="auto"/>
            <w:left w:val="none" w:sz="0" w:space="0" w:color="auto"/>
            <w:bottom w:val="none" w:sz="0" w:space="0" w:color="auto"/>
            <w:right w:val="none" w:sz="0" w:space="0" w:color="auto"/>
          </w:divBdr>
        </w:div>
        <w:div w:id="391732837">
          <w:marLeft w:val="446"/>
          <w:marRight w:val="0"/>
          <w:marTop w:val="0"/>
          <w:marBottom w:val="0"/>
          <w:divBdr>
            <w:top w:val="none" w:sz="0" w:space="0" w:color="auto"/>
            <w:left w:val="none" w:sz="0" w:space="0" w:color="auto"/>
            <w:bottom w:val="none" w:sz="0" w:space="0" w:color="auto"/>
            <w:right w:val="none" w:sz="0" w:space="0" w:color="auto"/>
          </w:divBdr>
        </w:div>
      </w:divsChild>
    </w:div>
    <w:div w:id="1633290403">
      <w:bodyDiv w:val="1"/>
      <w:marLeft w:val="0"/>
      <w:marRight w:val="0"/>
      <w:marTop w:val="0"/>
      <w:marBottom w:val="0"/>
      <w:divBdr>
        <w:top w:val="none" w:sz="0" w:space="0" w:color="auto"/>
        <w:left w:val="none" w:sz="0" w:space="0" w:color="auto"/>
        <w:bottom w:val="none" w:sz="0" w:space="0" w:color="auto"/>
        <w:right w:val="none" w:sz="0" w:space="0" w:color="auto"/>
      </w:divBdr>
      <w:divsChild>
        <w:div w:id="2056393946">
          <w:marLeft w:val="446"/>
          <w:marRight w:val="0"/>
          <w:marTop w:val="0"/>
          <w:marBottom w:val="0"/>
          <w:divBdr>
            <w:top w:val="none" w:sz="0" w:space="0" w:color="auto"/>
            <w:left w:val="none" w:sz="0" w:space="0" w:color="auto"/>
            <w:bottom w:val="none" w:sz="0" w:space="0" w:color="auto"/>
            <w:right w:val="none" w:sz="0" w:space="0" w:color="auto"/>
          </w:divBdr>
        </w:div>
        <w:div w:id="1988243415">
          <w:marLeft w:val="446"/>
          <w:marRight w:val="0"/>
          <w:marTop w:val="0"/>
          <w:marBottom w:val="0"/>
          <w:divBdr>
            <w:top w:val="none" w:sz="0" w:space="0" w:color="auto"/>
            <w:left w:val="none" w:sz="0" w:space="0" w:color="auto"/>
            <w:bottom w:val="none" w:sz="0" w:space="0" w:color="auto"/>
            <w:right w:val="none" w:sz="0" w:space="0" w:color="auto"/>
          </w:divBdr>
        </w:div>
      </w:divsChild>
    </w:div>
    <w:div w:id="1641962281">
      <w:bodyDiv w:val="1"/>
      <w:marLeft w:val="0"/>
      <w:marRight w:val="0"/>
      <w:marTop w:val="0"/>
      <w:marBottom w:val="0"/>
      <w:divBdr>
        <w:top w:val="none" w:sz="0" w:space="0" w:color="auto"/>
        <w:left w:val="none" w:sz="0" w:space="0" w:color="auto"/>
        <w:bottom w:val="none" w:sz="0" w:space="0" w:color="auto"/>
        <w:right w:val="none" w:sz="0" w:space="0" w:color="auto"/>
      </w:divBdr>
    </w:div>
    <w:div w:id="1647392542">
      <w:bodyDiv w:val="1"/>
      <w:marLeft w:val="0"/>
      <w:marRight w:val="0"/>
      <w:marTop w:val="0"/>
      <w:marBottom w:val="0"/>
      <w:divBdr>
        <w:top w:val="none" w:sz="0" w:space="0" w:color="auto"/>
        <w:left w:val="none" w:sz="0" w:space="0" w:color="auto"/>
        <w:bottom w:val="none" w:sz="0" w:space="0" w:color="auto"/>
        <w:right w:val="none" w:sz="0" w:space="0" w:color="auto"/>
      </w:divBdr>
    </w:div>
    <w:div w:id="1649935577">
      <w:bodyDiv w:val="1"/>
      <w:marLeft w:val="0"/>
      <w:marRight w:val="0"/>
      <w:marTop w:val="0"/>
      <w:marBottom w:val="0"/>
      <w:divBdr>
        <w:top w:val="none" w:sz="0" w:space="0" w:color="auto"/>
        <w:left w:val="none" w:sz="0" w:space="0" w:color="auto"/>
        <w:bottom w:val="none" w:sz="0" w:space="0" w:color="auto"/>
        <w:right w:val="none" w:sz="0" w:space="0" w:color="auto"/>
      </w:divBdr>
    </w:div>
    <w:div w:id="1658459567">
      <w:bodyDiv w:val="1"/>
      <w:marLeft w:val="0"/>
      <w:marRight w:val="0"/>
      <w:marTop w:val="0"/>
      <w:marBottom w:val="0"/>
      <w:divBdr>
        <w:top w:val="none" w:sz="0" w:space="0" w:color="auto"/>
        <w:left w:val="none" w:sz="0" w:space="0" w:color="auto"/>
        <w:bottom w:val="none" w:sz="0" w:space="0" w:color="auto"/>
        <w:right w:val="none" w:sz="0" w:space="0" w:color="auto"/>
      </w:divBdr>
    </w:div>
    <w:div w:id="1660814964">
      <w:bodyDiv w:val="1"/>
      <w:marLeft w:val="0"/>
      <w:marRight w:val="0"/>
      <w:marTop w:val="0"/>
      <w:marBottom w:val="0"/>
      <w:divBdr>
        <w:top w:val="none" w:sz="0" w:space="0" w:color="auto"/>
        <w:left w:val="none" w:sz="0" w:space="0" w:color="auto"/>
        <w:bottom w:val="none" w:sz="0" w:space="0" w:color="auto"/>
        <w:right w:val="none" w:sz="0" w:space="0" w:color="auto"/>
      </w:divBdr>
    </w:div>
    <w:div w:id="1662655210">
      <w:bodyDiv w:val="1"/>
      <w:marLeft w:val="0"/>
      <w:marRight w:val="0"/>
      <w:marTop w:val="0"/>
      <w:marBottom w:val="0"/>
      <w:divBdr>
        <w:top w:val="none" w:sz="0" w:space="0" w:color="auto"/>
        <w:left w:val="none" w:sz="0" w:space="0" w:color="auto"/>
        <w:bottom w:val="none" w:sz="0" w:space="0" w:color="auto"/>
        <w:right w:val="none" w:sz="0" w:space="0" w:color="auto"/>
      </w:divBdr>
    </w:div>
    <w:div w:id="1678263142">
      <w:bodyDiv w:val="1"/>
      <w:marLeft w:val="0"/>
      <w:marRight w:val="0"/>
      <w:marTop w:val="0"/>
      <w:marBottom w:val="0"/>
      <w:divBdr>
        <w:top w:val="none" w:sz="0" w:space="0" w:color="auto"/>
        <w:left w:val="none" w:sz="0" w:space="0" w:color="auto"/>
        <w:bottom w:val="none" w:sz="0" w:space="0" w:color="auto"/>
        <w:right w:val="none" w:sz="0" w:space="0" w:color="auto"/>
      </w:divBdr>
    </w:div>
    <w:div w:id="1692343463">
      <w:bodyDiv w:val="1"/>
      <w:marLeft w:val="0"/>
      <w:marRight w:val="0"/>
      <w:marTop w:val="0"/>
      <w:marBottom w:val="0"/>
      <w:divBdr>
        <w:top w:val="none" w:sz="0" w:space="0" w:color="auto"/>
        <w:left w:val="none" w:sz="0" w:space="0" w:color="auto"/>
        <w:bottom w:val="none" w:sz="0" w:space="0" w:color="auto"/>
        <w:right w:val="none" w:sz="0" w:space="0" w:color="auto"/>
      </w:divBdr>
    </w:div>
    <w:div w:id="1692368633">
      <w:bodyDiv w:val="1"/>
      <w:marLeft w:val="0"/>
      <w:marRight w:val="0"/>
      <w:marTop w:val="0"/>
      <w:marBottom w:val="0"/>
      <w:divBdr>
        <w:top w:val="none" w:sz="0" w:space="0" w:color="auto"/>
        <w:left w:val="none" w:sz="0" w:space="0" w:color="auto"/>
        <w:bottom w:val="none" w:sz="0" w:space="0" w:color="auto"/>
        <w:right w:val="none" w:sz="0" w:space="0" w:color="auto"/>
      </w:divBdr>
    </w:div>
    <w:div w:id="1692409904">
      <w:bodyDiv w:val="1"/>
      <w:marLeft w:val="0"/>
      <w:marRight w:val="0"/>
      <w:marTop w:val="0"/>
      <w:marBottom w:val="0"/>
      <w:divBdr>
        <w:top w:val="none" w:sz="0" w:space="0" w:color="auto"/>
        <w:left w:val="none" w:sz="0" w:space="0" w:color="auto"/>
        <w:bottom w:val="none" w:sz="0" w:space="0" w:color="auto"/>
        <w:right w:val="none" w:sz="0" w:space="0" w:color="auto"/>
      </w:divBdr>
    </w:div>
    <w:div w:id="1698189165">
      <w:bodyDiv w:val="1"/>
      <w:marLeft w:val="0"/>
      <w:marRight w:val="0"/>
      <w:marTop w:val="0"/>
      <w:marBottom w:val="0"/>
      <w:divBdr>
        <w:top w:val="none" w:sz="0" w:space="0" w:color="auto"/>
        <w:left w:val="none" w:sz="0" w:space="0" w:color="auto"/>
        <w:bottom w:val="none" w:sz="0" w:space="0" w:color="auto"/>
        <w:right w:val="none" w:sz="0" w:space="0" w:color="auto"/>
      </w:divBdr>
    </w:div>
    <w:div w:id="1702900683">
      <w:bodyDiv w:val="1"/>
      <w:marLeft w:val="0"/>
      <w:marRight w:val="0"/>
      <w:marTop w:val="0"/>
      <w:marBottom w:val="0"/>
      <w:divBdr>
        <w:top w:val="none" w:sz="0" w:space="0" w:color="auto"/>
        <w:left w:val="none" w:sz="0" w:space="0" w:color="auto"/>
        <w:bottom w:val="none" w:sz="0" w:space="0" w:color="auto"/>
        <w:right w:val="none" w:sz="0" w:space="0" w:color="auto"/>
      </w:divBdr>
      <w:divsChild>
        <w:div w:id="1865364330">
          <w:marLeft w:val="446"/>
          <w:marRight w:val="0"/>
          <w:marTop w:val="0"/>
          <w:marBottom w:val="0"/>
          <w:divBdr>
            <w:top w:val="none" w:sz="0" w:space="0" w:color="auto"/>
            <w:left w:val="none" w:sz="0" w:space="0" w:color="auto"/>
            <w:bottom w:val="none" w:sz="0" w:space="0" w:color="auto"/>
            <w:right w:val="none" w:sz="0" w:space="0" w:color="auto"/>
          </w:divBdr>
        </w:div>
        <w:div w:id="1696494462">
          <w:marLeft w:val="446"/>
          <w:marRight w:val="0"/>
          <w:marTop w:val="0"/>
          <w:marBottom w:val="0"/>
          <w:divBdr>
            <w:top w:val="none" w:sz="0" w:space="0" w:color="auto"/>
            <w:left w:val="none" w:sz="0" w:space="0" w:color="auto"/>
            <w:bottom w:val="none" w:sz="0" w:space="0" w:color="auto"/>
            <w:right w:val="none" w:sz="0" w:space="0" w:color="auto"/>
          </w:divBdr>
        </w:div>
      </w:divsChild>
    </w:div>
    <w:div w:id="1709379067">
      <w:bodyDiv w:val="1"/>
      <w:marLeft w:val="0"/>
      <w:marRight w:val="0"/>
      <w:marTop w:val="0"/>
      <w:marBottom w:val="0"/>
      <w:divBdr>
        <w:top w:val="none" w:sz="0" w:space="0" w:color="auto"/>
        <w:left w:val="none" w:sz="0" w:space="0" w:color="auto"/>
        <w:bottom w:val="none" w:sz="0" w:space="0" w:color="auto"/>
        <w:right w:val="none" w:sz="0" w:space="0" w:color="auto"/>
      </w:divBdr>
    </w:div>
    <w:div w:id="1709797778">
      <w:bodyDiv w:val="1"/>
      <w:marLeft w:val="0"/>
      <w:marRight w:val="0"/>
      <w:marTop w:val="0"/>
      <w:marBottom w:val="0"/>
      <w:divBdr>
        <w:top w:val="none" w:sz="0" w:space="0" w:color="auto"/>
        <w:left w:val="none" w:sz="0" w:space="0" w:color="auto"/>
        <w:bottom w:val="none" w:sz="0" w:space="0" w:color="auto"/>
        <w:right w:val="none" w:sz="0" w:space="0" w:color="auto"/>
      </w:divBdr>
      <w:divsChild>
        <w:div w:id="1796286226">
          <w:marLeft w:val="720"/>
          <w:marRight w:val="0"/>
          <w:marTop w:val="0"/>
          <w:marBottom w:val="0"/>
          <w:divBdr>
            <w:top w:val="none" w:sz="0" w:space="0" w:color="auto"/>
            <w:left w:val="none" w:sz="0" w:space="0" w:color="auto"/>
            <w:bottom w:val="none" w:sz="0" w:space="0" w:color="auto"/>
            <w:right w:val="none" w:sz="0" w:space="0" w:color="auto"/>
          </w:divBdr>
        </w:div>
      </w:divsChild>
    </w:div>
    <w:div w:id="1716661455">
      <w:bodyDiv w:val="1"/>
      <w:marLeft w:val="0"/>
      <w:marRight w:val="0"/>
      <w:marTop w:val="0"/>
      <w:marBottom w:val="0"/>
      <w:divBdr>
        <w:top w:val="none" w:sz="0" w:space="0" w:color="auto"/>
        <w:left w:val="none" w:sz="0" w:space="0" w:color="auto"/>
        <w:bottom w:val="none" w:sz="0" w:space="0" w:color="auto"/>
        <w:right w:val="none" w:sz="0" w:space="0" w:color="auto"/>
      </w:divBdr>
      <w:divsChild>
        <w:div w:id="692616427">
          <w:marLeft w:val="446"/>
          <w:marRight w:val="0"/>
          <w:marTop w:val="0"/>
          <w:marBottom w:val="0"/>
          <w:divBdr>
            <w:top w:val="none" w:sz="0" w:space="0" w:color="auto"/>
            <w:left w:val="none" w:sz="0" w:space="0" w:color="auto"/>
            <w:bottom w:val="none" w:sz="0" w:space="0" w:color="auto"/>
            <w:right w:val="none" w:sz="0" w:space="0" w:color="auto"/>
          </w:divBdr>
        </w:div>
      </w:divsChild>
    </w:div>
    <w:div w:id="1720545730">
      <w:bodyDiv w:val="1"/>
      <w:marLeft w:val="0"/>
      <w:marRight w:val="0"/>
      <w:marTop w:val="0"/>
      <w:marBottom w:val="0"/>
      <w:divBdr>
        <w:top w:val="none" w:sz="0" w:space="0" w:color="auto"/>
        <w:left w:val="none" w:sz="0" w:space="0" w:color="auto"/>
        <w:bottom w:val="none" w:sz="0" w:space="0" w:color="auto"/>
        <w:right w:val="none" w:sz="0" w:space="0" w:color="auto"/>
      </w:divBdr>
    </w:div>
    <w:div w:id="1743336117">
      <w:bodyDiv w:val="1"/>
      <w:marLeft w:val="0"/>
      <w:marRight w:val="0"/>
      <w:marTop w:val="0"/>
      <w:marBottom w:val="0"/>
      <w:divBdr>
        <w:top w:val="none" w:sz="0" w:space="0" w:color="auto"/>
        <w:left w:val="none" w:sz="0" w:space="0" w:color="auto"/>
        <w:bottom w:val="none" w:sz="0" w:space="0" w:color="auto"/>
        <w:right w:val="none" w:sz="0" w:space="0" w:color="auto"/>
      </w:divBdr>
    </w:div>
    <w:div w:id="1750998168">
      <w:bodyDiv w:val="1"/>
      <w:marLeft w:val="0"/>
      <w:marRight w:val="0"/>
      <w:marTop w:val="0"/>
      <w:marBottom w:val="0"/>
      <w:divBdr>
        <w:top w:val="none" w:sz="0" w:space="0" w:color="auto"/>
        <w:left w:val="none" w:sz="0" w:space="0" w:color="auto"/>
        <w:bottom w:val="none" w:sz="0" w:space="0" w:color="auto"/>
        <w:right w:val="none" w:sz="0" w:space="0" w:color="auto"/>
      </w:divBdr>
    </w:div>
    <w:div w:id="1752315510">
      <w:bodyDiv w:val="1"/>
      <w:marLeft w:val="0"/>
      <w:marRight w:val="0"/>
      <w:marTop w:val="0"/>
      <w:marBottom w:val="0"/>
      <w:divBdr>
        <w:top w:val="none" w:sz="0" w:space="0" w:color="auto"/>
        <w:left w:val="none" w:sz="0" w:space="0" w:color="auto"/>
        <w:bottom w:val="none" w:sz="0" w:space="0" w:color="auto"/>
        <w:right w:val="none" w:sz="0" w:space="0" w:color="auto"/>
      </w:divBdr>
      <w:divsChild>
        <w:div w:id="947127652">
          <w:marLeft w:val="446"/>
          <w:marRight w:val="0"/>
          <w:marTop w:val="0"/>
          <w:marBottom w:val="0"/>
          <w:divBdr>
            <w:top w:val="none" w:sz="0" w:space="0" w:color="auto"/>
            <w:left w:val="none" w:sz="0" w:space="0" w:color="auto"/>
            <w:bottom w:val="none" w:sz="0" w:space="0" w:color="auto"/>
            <w:right w:val="none" w:sz="0" w:space="0" w:color="auto"/>
          </w:divBdr>
        </w:div>
      </w:divsChild>
    </w:div>
    <w:div w:id="1758356363">
      <w:bodyDiv w:val="1"/>
      <w:marLeft w:val="0"/>
      <w:marRight w:val="0"/>
      <w:marTop w:val="0"/>
      <w:marBottom w:val="0"/>
      <w:divBdr>
        <w:top w:val="none" w:sz="0" w:space="0" w:color="auto"/>
        <w:left w:val="none" w:sz="0" w:space="0" w:color="auto"/>
        <w:bottom w:val="none" w:sz="0" w:space="0" w:color="auto"/>
        <w:right w:val="none" w:sz="0" w:space="0" w:color="auto"/>
      </w:divBdr>
      <w:divsChild>
        <w:div w:id="1566599162">
          <w:marLeft w:val="274"/>
          <w:marRight w:val="0"/>
          <w:marTop w:val="0"/>
          <w:marBottom w:val="0"/>
          <w:divBdr>
            <w:top w:val="none" w:sz="0" w:space="0" w:color="auto"/>
            <w:left w:val="none" w:sz="0" w:space="0" w:color="auto"/>
            <w:bottom w:val="none" w:sz="0" w:space="0" w:color="auto"/>
            <w:right w:val="none" w:sz="0" w:space="0" w:color="auto"/>
          </w:divBdr>
        </w:div>
        <w:div w:id="428156755">
          <w:marLeft w:val="274"/>
          <w:marRight w:val="0"/>
          <w:marTop w:val="0"/>
          <w:marBottom w:val="0"/>
          <w:divBdr>
            <w:top w:val="none" w:sz="0" w:space="0" w:color="auto"/>
            <w:left w:val="none" w:sz="0" w:space="0" w:color="auto"/>
            <w:bottom w:val="none" w:sz="0" w:space="0" w:color="auto"/>
            <w:right w:val="none" w:sz="0" w:space="0" w:color="auto"/>
          </w:divBdr>
        </w:div>
      </w:divsChild>
    </w:div>
    <w:div w:id="1758405307">
      <w:bodyDiv w:val="1"/>
      <w:marLeft w:val="0"/>
      <w:marRight w:val="0"/>
      <w:marTop w:val="0"/>
      <w:marBottom w:val="0"/>
      <w:divBdr>
        <w:top w:val="none" w:sz="0" w:space="0" w:color="auto"/>
        <w:left w:val="none" w:sz="0" w:space="0" w:color="auto"/>
        <w:bottom w:val="none" w:sz="0" w:space="0" w:color="auto"/>
        <w:right w:val="none" w:sz="0" w:space="0" w:color="auto"/>
      </w:divBdr>
    </w:div>
    <w:div w:id="1770196678">
      <w:bodyDiv w:val="1"/>
      <w:marLeft w:val="0"/>
      <w:marRight w:val="0"/>
      <w:marTop w:val="0"/>
      <w:marBottom w:val="0"/>
      <w:divBdr>
        <w:top w:val="none" w:sz="0" w:space="0" w:color="auto"/>
        <w:left w:val="none" w:sz="0" w:space="0" w:color="auto"/>
        <w:bottom w:val="none" w:sz="0" w:space="0" w:color="auto"/>
        <w:right w:val="none" w:sz="0" w:space="0" w:color="auto"/>
      </w:divBdr>
      <w:divsChild>
        <w:div w:id="1273247844">
          <w:marLeft w:val="1440"/>
          <w:marRight w:val="0"/>
          <w:marTop w:val="0"/>
          <w:marBottom w:val="0"/>
          <w:divBdr>
            <w:top w:val="none" w:sz="0" w:space="0" w:color="auto"/>
            <w:left w:val="none" w:sz="0" w:space="0" w:color="auto"/>
            <w:bottom w:val="none" w:sz="0" w:space="0" w:color="auto"/>
            <w:right w:val="none" w:sz="0" w:space="0" w:color="auto"/>
          </w:divBdr>
        </w:div>
      </w:divsChild>
    </w:div>
    <w:div w:id="1780832662">
      <w:bodyDiv w:val="1"/>
      <w:marLeft w:val="0"/>
      <w:marRight w:val="0"/>
      <w:marTop w:val="0"/>
      <w:marBottom w:val="0"/>
      <w:divBdr>
        <w:top w:val="none" w:sz="0" w:space="0" w:color="auto"/>
        <w:left w:val="none" w:sz="0" w:space="0" w:color="auto"/>
        <w:bottom w:val="none" w:sz="0" w:space="0" w:color="auto"/>
        <w:right w:val="none" w:sz="0" w:space="0" w:color="auto"/>
      </w:divBdr>
    </w:div>
    <w:div w:id="1797136789">
      <w:bodyDiv w:val="1"/>
      <w:marLeft w:val="0"/>
      <w:marRight w:val="0"/>
      <w:marTop w:val="0"/>
      <w:marBottom w:val="0"/>
      <w:divBdr>
        <w:top w:val="none" w:sz="0" w:space="0" w:color="auto"/>
        <w:left w:val="none" w:sz="0" w:space="0" w:color="auto"/>
        <w:bottom w:val="none" w:sz="0" w:space="0" w:color="auto"/>
        <w:right w:val="none" w:sz="0" w:space="0" w:color="auto"/>
      </w:divBdr>
      <w:divsChild>
        <w:div w:id="1878852135">
          <w:marLeft w:val="446"/>
          <w:marRight w:val="0"/>
          <w:marTop w:val="0"/>
          <w:marBottom w:val="0"/>
          <w:divBdr>
            <w:top w:val="none" w:sz="0" w:space="0" w:color="auto"/>
            <w:left w:val="none" w:sz="0" w:space="0" w:color="auto"/>
            <w:bottom w:val="none" w:sz="0" w:space="0" w:color="auto"/>
            <w:right w:val="none" w:sz="0" w:space="0" w:color="auto"/>
          </w:divBdr>
        </w:div>
        <w:div w:id="6249067">
          <w:marLeft w:val="446"/>
          <w:marRight w:val="0"/>
          <w:marTop w:val="0"/>
          <w:marBottom w:val="0"/>
          <w:divBdr>
            <w:top w:val="none" w:sz="0" w:space="0" w:color="auto"/>
            <w:left w:val="none" w:sz="0" w:space="0" w:color="auto"/>
            <w:bottom w:val="none" w:sz="0" w:space="0" w:color="auto"/>
            <w:right w:val="none" w:sz="0" w:space="0" w:color="auto"/>
          </w:divBdr>
        </w:div>
        <w:div w:id="329912134">
          <w:marLeft w:val="446"/>
          <w:marRight w:val="0"/>
          <w:marTop w:val="0"/>
          <w:marBottom w:val="0"/>
          <w:divBdr>
            <w:top w:val="none" w:sz="0" w:space="0" w:color="auto"/>
            <w:left w:val="none" w:sz="0" w:space="0" w:color="auto"/>
            <w:bottom w:val="none" w:sz="0" w:space="0" w:color="auto"/>
            <w:right w:val="none" w:sz="0" w:space="0" w:color="auto"/>
          </w:divBdr>
        </w:div>
      </w:divsChild>
    </w:div>
    <w:div w:id="1802848504">
      <w:bodyDiv w:val="1"/>
      <w:marLeft w:val="0"/>
      <w:marRight w:val="0"/>
      <w:marTop w:val="0"/>
      <w:marBottom w:val="0"/>
      <w:divBdr>
        <w:top w:val="none" w:sz="0" w:space="0" w:color="auto"/>
        <w:left w:val="none" w:sz="0" w:space="0" w:color="auto"/>
        <w:bottom w:val="none" w:sz="0" w:space="0" w:color="auto"/>
        <w:right w:val="none" w:sz="0" w:space="0" w:color="auto"/>
      </w:divBdr>
    </w:div>
    <w:div w:id="1806577600">
      <w:bodyDiv w:val="1"/>
      <w:marLeft w:val="0"/>
      <w:marRight w:val="0"/>
      <w:marTop w:val="0"/>
      <w:marBottom w:val="0"/>
      <w:divBdr>
        <w:top w:val="none" w:sz="0" w:space="0" w:color="auto"/>
        <w:left w:val="none" w:sz="0" w:space="0" w:color="auto"/>
        <w:bottom w:val="none" w:sz="0" w:space="0" w:color="auto"/>
        <w:right w:val="none" w:sz="0" w:space="0" w:color="auto"/>
      </w:divBdr>
    </w:div>
    <w:div w:id="1821268016">
      <w:bodyDiv w:val="1"/>
      <w:marLeft w:val="0"/>
      <w:marRight w:val="0"/>
      <w:marTop w:val="0"/>
      <w:marBottom w:val="0"/>
      <w:divBdr>
        <w:top w:val="none" w:sz="0" w:space="0" w:color="auto"/>
        <w:left w:val="none" w:sz="0" w:space="0" w:color="auto"/>
        <w:bottom w:val="none" w:sz="0" w:space="0" w:color="auto"/>
        <w:right w:val="none" w:sz="0" w:space="0" w:color="auto"/>
      </w:divBdr>
    </w:div>
    <w:div w:id="1824858970">
      <w:bodyDiv w:val="1"/>
      <w:marLeft w:val="0"/>
      <w:marRight w:val="0"/>
      <w:marTop w:val="0"/>
      <w:marBottom w:val="0"/>
      <w:divBdr>
        <w:top w:val="none" w:sz="0" w:space="0" w:color="auto"/>
        <w:left w:val="none" w:sz="0" w:space="0" w:color="auto"/>
        <w:bottom w:val="none" w:sz="0" w:space="0" w:color="auto"/>
        <w:right w:val="none" w:sz="0" w:space="0" w:color="auto"/>
      </w:divBdr>
    </w:div>
    <w:div w:id="1825704386">
      <w:bodyDiv w:val="1"/>
      <w:marLeft w:val="0"/>
      <w:marRight w:val="0"/>
      <w:marTop w:val="0"/>
      <w:marBottom w:val="0"/>
      <w:divBdr>
        <w:top w:val="none" w:sz="0" w:space="0" w:color="auto"/>
        <w:left w:val="none" w:sz="0" w:space="0" w:color="auto"/>
        <w:bottom w:val="none" w:sz="0" w:space="0" w:color="auto"/>
        <w:right w:val="none" w:sz="0" w:space="0" w:color="auto"/>
      </w:divBdr>
    </w:div>
    <w:div w:id="1840926007">
      <w:bodyDiv w:val="1"/>
      <w:marLeft w:val="0"/>
      <w:marRight w:val="0"/>
      <w:marTop w:val="0"/>
      <w:marBottom w:val="0"/>
      <w:divBdr>
        <w:top w:val="none" w:sz="0" w:space="0" w:color="auto"/>
        <w:left w:val="none" w:sz="0" w:space="0" w:color="auto"/>
        <w:bottom w:val="none" w:sz="0" w:space="0" w:color="auto"/>
        <w:right w:val="none" w:sz="0" w:space="0" w:color="auto"/>
      </w:divBdr>
    </w:div>
    <w:div w:id="1863783015">
      <w:bodyDiv w:val="1"/>
      <w:marLeft w:val="0"/>
      <w:marRight w:val="0"/>
      <w:marTop w:val="0"/>
      <w:marBottom w:val="0"/>
      <w:divBdr>
        <w:top w:val="none" w:sz="0" w:space="0" w:color="auto"/>
        <w:left w:val="none" w:sz="0" w:space="0" w:color="auto"/>
        <w:bottom w:val="none" w:sz="0" w:space="0" w:color="auto"/>
        <w:right w:val="none" w:sz="0" w:space="0" w:color="auto"/>
      </w:divBdr>
      <w:divsChild>
        <w:div w:id="1860386822">
          <w:marLeft w:val="446"/>
          <w:marRight w:val="0"/>
          <w:marTop w:val="0"/>
          <w:marBottom w:val="0"/>
          <w:divBdr>
            <w:top w:val="none" w:sz="0" w:space="0" w:color="auto"/>
            <w:left w:val="none" w:sz="0" w:space="0" w:color="auto"/>
            <w:bottom w:val="none" w:sz="0" w:space="0" w:color="auto"/>
            <w:right w:val="none" w:sz="0" w:space="0" w:color="auto"/>
          </w:divBdr>
        </w:div>
        <w:div w:id="491022179">
          <w:marLeft w:val="446"/>
          <w:marRight w:val="0"/>
          <w:marTop w:val="0"/>
          <w:marBottom w:val="0"/>
          <w:divBdr>
            <w:top w:val="none" w:sz="0" w:space="0" w:color="auto"/>
            <w:left w:val="none" w:sz="0" w:space="0" w:color="auto"/>
            <w:bottom w:val="none" w:sz="0" w:space="0" w:color="auto"/>
            <w:right w:val="none" w:sz="0" w:space="0" w:color="auto"/>
          </w:divBdr>
        </w:div>
        <w:div w:id="726535235">
          <w:marLeft w:val="446"/>
          <w:marRight w:val="0"/>
          <w:marTop w:val="0"/>
          <w:marBottom w:val="0"/>
          <w:divBdr>
            <w:top w:val="none" w:sz="0" w:space="0" w:color="auto"/>
            <w:left w:val="none" w:sz="0" w:space="0" w:color="auto"/>
            <w:bottom w:val="none" w:sz="0" w:space="0" w:color="auto"/>
            <w:right w:val="none" w:sz="0" w:space="0" w:color="auto"/>
          </w:divBdr>
        </w:div>
        <w:div w:id="871187480">
          <w:marLeft w:val="446"/>
          <w:marRight w:val="0"/>
          <w:marTop w:val="0"/>
          <w:marBottom w:val="0"/>
          <w:divBdr>
            <w:top w:val="none" w:sz="0" w:space="0" w:color="auto"/>
            <w:left w:val="none" w:sz="0" w:space="0" w:color="auto"/>
            <w:bottom w:val="none" w:sz="0" w:space="0" w:color="auto"/>
            <w:right w:val="none" w:sz="0" w:space="0" w:color="auto"/>
          </w:divBdr>
        </w:div>
      </w:divsChild>
    </w:div>
    <w:div w:id="1876845173">
      <w:bodyDiv w:val="1"/>
      <w:marLeft w:val="0"/>
      <w:marRight w:val="0"/>
      <w:marTop w:val="0"/>
      <w:marBottom w:val="0"/>
      <w:divBdr>
        <w:top w:val="none" w:sz="0" w:space="0" w:color="auto"/>
        <w:left w:val="none" w:sz="0" w:space="0" w:color="auto"/>
        <w:bottom w:val="none" w:sz="0" w:space="0" w:color="auto"/>
        <w:right w:val="none" w:sz="0" w:space="0" w:color="auto"/>
      </w:divBdr>
    </w:div>
    <w:div w:id="1887250629">
      <w:bodyDiv w:val="1"/>
      <w:marLeft w:val="0"/>
      <w:marRight w:val="0"/>
      <w:marTop w:val="0"/>
      <w:marBottom w:val="0"/>
      <w:divBdr>
        <w:top w:val="none" w:sz="0" w:space="0" w:color="auto"/>
        <w:left w:val="none" w:sz="0" w:space="0" w:color="auto"/>
        <w:bottom w:val="none" w:sz="0" w:space="0" w:color="auto"/>
        <w:right w:val="none" w:sz="0" w:space="0" w:color="auto"/>
      </w:divBdr>
    </w:div>
    <w:div w:id="1895046124">
      <w:bodyDiv w:val="1"/>
      <w:marLeft w:val="0"/>
      <w:marRight w:val="0"/>
      <w:marTop w:val="0"/>
      <w:marBottom w:val="0"/>
      <w:divBdr>
        <w:top w:val="none" w:sz="0" w:space="0" w:color="auto"/>
        <w:left w:val="none" w:sz="0" w:space="0" w:color="auto"/>
        <w:bottom w:val="none" w:sz="0" w:space="0" w:color="auto"/>
        <w:right w:val="none" w:sz="0" w:space="0" w:color="auto"/>
      </w:divBdr>
      <w:divsChild>
        <w:div w:id="966398930">
          <w:marLeft w:val="446"/>
          <w:marRight w:val="0"/>
          <w:marTop w:val="0"/>
          <w:marBottom w:val="0"/>
          <w:divBdr>
            <w:top w:val="none" w:sz="0" w:space="0" w:color="auto"/>
            <w:left w:val="none" w:sz="0" w:space="0" w:color="auto"/>
            <w:bottom w:val="none" w:sz="0" w:space="0" w:color="auto"/>
            <w:right w:val="none" w:sz="0" w:space="0" w:color="auto"/>
          </w:divBdr>
        </w:div>
      </w:divsChild>
    </w:div>
    <w:div w:id="1901404392">
      <w:bodyDiv w:val="1"/>
      <w:marLeft w:val="0"/>
      <w:marRight w:val="0"/>
      <w:marTop w:val="0"/>
      <w:marBottom w:val="0"/>
      <w:divBdr>
        <w:top w:val="none" w:sz="0" w:space="0" w:color="auto"/>
        <w:left w:val="none" w:sz="0" w:space="0" w:color="auto"/>
        <w:bottom w:val="none" w:sz="0" w:space="0" w:color="auto"/>
        <w:right w:val="none" w:sz="0" w:space="0" w:color="auto"/>
      </w:divBdr>
    </w:div>
    <w:div w:id="1921866593">
      <w:bodyDiv w:val="1"/>
      <w:marLeft w:val="0"/>
      <w:marRight w:val="0"/>
      <w:marTop w:val="0"/>
      <w:marBottom w:val="0"/>
      <w:divBdr>
        <w:top w:val="none" w:sz="0" w:space="0" w:color="auto"/>
        <w:left w:val="none" w:sz="0" w:space="0" w:color="auto"/>
        <w:bottom w:val="none" w:sz="0" w:space="0" w:color="auto"/>
        <w:right w:val="none" w:sz="0" w:space="0" w:color="auto"/>
      </w:divBdr>
      <w:divsChild>
        <w:div w:id="1349718924">
          <w:marLeft w:val="446"/>
          <w:marRight w:val="0"/>
          <w:marTop w:val="0"/>
          <w:marBottom w:val="0"/>
          <w:divBdr>
            <w:top w:val="none" w:sz="0" w:space="0" w:color="auto"/>
            <w:left w:val="none" w:sz="0" w:space="0" w:color="auto"/>
            <w:bottom w:val="none" w:sz="0" w:space="0" w:color="auto"/>
            <w:right w:val="none" w:sz="0" w:space="0" w:color="auto"/>
          </w:divBdr>
        </w:div>
      </w:divsChild>
    </w:div>
    <w:div w:id="1922327630">
      <w:bodyDiv w:val="1"/>
      <w:marLeft w:val="0"/>
      <w:marRight w:val="0"/>
      <w:marTop w:val="0"/>
      <w:marBottom w:val="0"/>
      <w:divBdr>
        <w:top w:val="none" w:sz="0" w:space="0" w:color="auto"/>
        <w:left w:val="none" w:sz="0" w:space="0" w:color="auto"/>
        <w:bottom w:val="none" w:sz="0" w:space="0" w:color="auto"/>
        <w:right w:val="none" w:sz="0" w:space="0" w:color="auto"/>
      </w:divBdr>
    </w:div>
    <w:div w:id="1922717638">
      <w:bodyDiv w:val="1"/>
      <w:marLeft w:val="0"/>
      <w:marRight w:val="0"/>
      <w:marTop w:val="0"/>
      <w:marBottom w:val="0"/>
      <w:divBdr>
        <w:top w:val="none" w:sz="0" w:space="0" w:color="auto"/>
        <w:left w:val="none" w:sz="0" w:space="0" w:color="auto"/>
        <w:bottom w:val="none" w:sz="0" w:space="0" w:color="auto"/>
        <w:right w:val="none" w:sz="0" w:space="0" w:color="auto"/>
      </w:divBdr>
    </w:div>
    <w:div w:id="1930001728">
      <w:bodyDiv w:val="1"/>
      <w:marLeft w:val="0"/>
      <w:marRight w:val="0"/>
      <w:marTop w:val="0"/>
      <w:marBottom w:val="0"/>
      <w:divBdr>
        <w:top w:val="none" w:sz="0" w:space="0" w:color="auto"/>
        <w:left w:val="none" w:sz="0" w:space="0" w:color="auto"/>
        <w:bottom w:val="none" w:sz="0" w:space="0" w:color="auto"/>
        <w:right w:val="none" w:sz="0" w:space="0" w:color="auto"/>
      </w:divBdr>
    </w:div>
    <w:div w:id="1932425049">
      <w:bodyDiv w:val="1"/>
      <w:marLeft w:val="0"/>
      <w:marRight w:val="0"/>
      <w:marTop w:val="0"/>
      <w:marBottom w:val="0"/>
      <w:divBdr>
        <w:top w:val="none" w:sz="0" w:space="0" w:color="auto"/>
        <w:left w:val="none" w:sz="0" w:space="0" w:color="auto"/>
        <w:bottom w:val="none" w:sz="0" w:space="0" w:color="auto"/>
        <w:right w:val="none" w:sz="0" w:space="0" w:color="auto"/>
      </w:divBdr>
    </w:div>
    <w:div w:id="1938637621">
      <w:bodyDiv w:val="1"/>
      <w:marLeft w:val="0"/>
      <w:marRight w:val="0"/>
      <w:marTop w:val="0"/>
      <w:marBottom w:val="0"/>
      <w:divBdr>
        <w:top w:val="none" w:sz="0" w:space="0" w:color="auto"/>
        <w:left w:val="none" w:sz="0" w:space="0" w:color="auto"/>
        <w:bottom w:val="none" w:sz="0" w:space="0" w:color="auto"/>
        <w:right w:val="none" w:sz="0" w:space="0" w:color="auto"/>
      </w:divBdr>
    </w:div>
    <w:div w:id="1941451686">
      <w:bodyDiv w:val="1"/>
      <w:marLeft w:val="0"/>
      <w:marRight w:val="0"/>
      <w:marTop w:val="0"/>
      <w:marBottom w:val="0"/>
      <w:divBdr>
        <w:top w:val="none" w:sz="0" w:space="0" w:color="auto"/>
        <w:left w:val="none" w:sz="0" w:space="0" w:color="auto"/>
        <w:bottom w:val="none" w:sz="0" w:space="0" w:color="auto"/>
        <w:right w:val="none" w:sz="0" w:space="0" w:color="auto"/>
      </w:divBdr>
    </w:div>
    <w:div w:id="1943146512">
      <w:bodyDiv w:val="1"/>
      <w:marLeft w:val="0"/>
      <w:marRight w:val="0"/>
      <w:marTop w:val="0"/>
      <w:marBottom w:val="0"/>
      <w:divBdr>
        <w:top w:val="none" w:sz="0" w:space="0" w:color="auto"/>
        <w:left w:val="none" w:sz="0" w:space="0" w:color="auto"/>
        <w:bottom w:val="none" w:sz="0" w:space="0" w:color="auto"/>
        <w:right w:val="none" w:sz="0" w:space="0" w:color="auto"/>
      </w:divBdr>
    </w:div>
    <w:div w:id="1944258940">
      <w:bodyDiv w:val="1"/>
      <w:marLeft w:val="0"/>
      <w:marRight w:val="0"/>
      <w:marTop w:val="0"/>
      <w:marBottom w:val="0"/>
      <w:divBdr>
        <w:top w:val="none" w:sz="0" w:space="0" w:color="auto"/>
        <w:left w:val="none" w:sz="0" w:space="0" w:color="auto"/>
        <w:bottom w:val="none" w:sz="0" w:space="0" w:color="auto"/>
        <w:right w:val="none" w:sz="0" w:space="0" w:color="auto"/>
      </w:divBdr>
    </w:div>
    <w:div w:id="1945652785">
      <w:bodyDiv w:val="1"/>
      <w:marLeft w:val="0"/>
      <w:marRight w:val="0"/>
      <w:marTop w:val="0"/>
      <w:marBottom w:val="0"/>
      <w:divBdr>
        <w:top w:val="none" w:sz="0" w:space="0" w:color="auto"/>
        <w:left w:val="none" w:sz="0" w:space="0" w:color="auto"/>
        <w:bottom w:val="none" w:sz="0" w:space="0" w:color="auto"/>
        <w:right w:val="none" w:sz="0" w:space="0" w:color="auto"/>
      </w:divBdr>
    </w:div>
    <w:div w:id="1950383427">
      <w:bodyDiv w:val="1"/>
      <w:marLeft w:val="0"/>
      <w:marRight w:val="0"/>
      <w:marTop w:val="0"/>
      <w:marBottom w:val="0"/>
      <w:divBdr>
        <w:top w:val="none" w:sz="0" w:space="0" w:color="auto"/>
        <w:left w:val="none" w:sz="0" w:space="0" w:color="auto"/>
        <w:bottom w:val="none" w:sz="0" w:space="0" w:color="auto"/>
        <w:right w:val="none" w:sz="0" w:space="0" w:color="auto"/>
      </w:divBdr>
    </w:div>
    <w:div w:id="1951351283">
      <w:bodyDiv w:val="1"/>
      <w:marLeft w:val="0"/>
      <w:marRight w:val="0"/>
      <w:marTop w:val="0"/>
      <w:marBottom w:val="0"/>
      <w:divBdr>
        <w:top w:val="none" w:sz="0" w:space="0" w:color="auto"/>
        <w:left w:val="none" w:sz="0" w:space="0" w:color="auto"/>
        <w:bottom w:val="none" w:sz="0" w:space="0" w:color="auto"/>
        <w:right w:val="none" w:sz="0" w:space="0" w:color="auto"/>
      </w:divBdr>
    </w:div>
    <w:div w:id="1953971334">
      <w:bodyDiv w:val="1"/>
      <w:marLeft w:val="0"/>
      <w:marRight w:val="0"/>
      <w:marTop w:val="0"/>
      <w:marBottom w:val="0"/>
      <w:divBdr>
        <w:top w:val="none" w:sz="0" w:space="0" w:color="auto"/>
        <w:left w:val="none" w:sz="0" w:space="0" w:color="auto"/>
        <w:bottom w:val="none" w:sz="0" w:space="0" w:color="auto"/>
        <w:right w:val="none" w:sz="0" w:space="0" w:color="auto"/>
      </w:divBdr>
    </w:div>
    <w:div w:id="1956477795">
      <w:bodyDiv w:val="1"/>
      <w:marLeft w:val="0"/>
      <w:marRight w:val="0"/>
      <w:marTop w:val="0"/>
      <w:marBottom w:val="0"/>
      <w:divBdr>
        <w:top w:val="none" w:sz="0" w:space="0" w:color="auto"/>
        <w:left w:val="none" w:sz="0" w:space="0" w:color="auto"/>
        <w:bottom w:val="none" w:sz="0" w:space="0" w:color="auto"/>
        <w:right w:val="none" w:sz="0" w:space="0" w:color="auto"/>
      </w:divBdr>
    </w:div>
    <w:div w:id="1958292274">
      <w:bodyDiv w:val="1"/>
      <w:marLeft w:val="0"/>
      <w:marRight w:val="0"/>
      <w:marTop w:val="0"/>
      <w:marBottom w:val="0"/>
      <w:divBdr>
        <w:top w:val="none" w:sz="0" w:space="0" w:color="auto"/>
        <w:left w:val="none" w:sz="0" w:space="0" w:color="auto"/>
        <w:bottom w:val="none" w:sz="0" w:space="0" w:color="auto"/>
        <w:right w:val="none" w:sz="0" w:space="0" w:color="auto"/>
      </w:divBdr>
    </w:div>
    <w:div w:id="1960840175">
      <w:bodyDiv w:val="1"/>
      <w:marLeft w:val="0"/>
      <w:marRight w:val="0"/>
      <w:marTop w:val="0"/>
      <w:marBottom w:val="0"/>
      <w:divBdr>
        <w:top w:val="none" w:sz="0" w:space="0" w:color="auto"/>
        <w:left w:val="none" w:sz="0" w:space="0" w:color="auto"/>
        <w:bottom w:val="none" w:sz="0" w:space="0" w:color="auto"/>
        <w:right w:val="none" w:sz="0" w:space="0" w:color="auto"/>
      </w:divBdr>
    </w:div>
    <w:div w:id="1964382939">
      <w:bodyDiv w:val="1"/>
      <w:marLeft w:val="0"/>
      <w:marRight w:val="0"/>
      <w:marTop w:val="0"/>
      <w:marBottom w:val="0"/>
      <w:divBdr>
        <w:top w:val="none" w:sz="0" w:space="0" w:color="auto"/>
        <w:left w:val="none" w:sz="0" w:space="0" w:color="auto"/>
        <w:bottom w:val="none" w:sz="0" w:space="0" w:color="auto"/>
        <w:right w:val="none" w:sz="0" w:space="0" w:color="auto"/>
      </w:divBdr>
      <w:divsChild>
        <w:div w:id="1462571897">
          <w:marLeft w:val="0"/>
          <w:marRight w:val="0"/>
          <w:marTop w:val="0"/>
          <w:marBottom w:val="0"/>
          <w:divBdr>
            <w:top w:val="single" w:sz="2" w:space="0" w:color="D9D9E3"/>
            <w:left w:val="single" w:sz="2" w:space="0" w:color="D9D9E3"/>
            <w:bottom w:val="single" w:sz="2" w:space="0" w:color="D9D9E3"/>
            <w:right w:val="single" w:sz="2" w:space="0" w:color="D9D9E3"/>
          </w:divBdr>
          <w:divsChild>
            <w:div w:id="1047216705">
              <w:marLeft w:val="0"/>
              <w:marRight w:val="0"/>
              <w:marTop w:val="0"/>
              <w:marBottom w:val="0"/>
              <w:divBdr>
                <w:top w:val="single" w:sz="2" w:space="0" w:color="D9D9E3"/>
                <w:left w:val="single" w:sz="2" w:space="0" w:color="D9D9E3"/>
                <w:bottom w:val="single" w:sz="2" w:space="0" w:color="D9D9E3"/>
                <w:right w:val="single" w:sz="2" w:space="0" w:color="D9D9E3"/>
              </w:divBdr>
              <w:divsChild>
                <w:div w:id="1976986193">
                  <w:marLeft w:val="0"/>
                  <w:marRight w:val="0"/>
                  <w:marTop w:val="0"/>
                  <w:marBottom w:val="0"/>
                  <w:divBdr>
                    <w:top w:val="single" w:sz="2" w:space="0" w:color="D9D9E3"/>
                    <w:left w:val="single" w:sz="2" w:space="0" w:color="D9D9E3"/>
                    <w:bottom w:val="single" w:sz="2" w:space="0" w:color="D9D9E3"/>
                    <w:right w:val="single" w:sz="2" w:space="0" w:color="D9D9E3"/>
                  </w:divBdr>
                  <w:divsChild>
                    <w:div w:id="748230274">
                      <w:marLeft w:val="0"/>
                      <w:marRight w:val="0"/>
                      <w:marTop w:val="0"/>
                      <w:marBottom w:val="0"/>
                      <w:divBdr>
                        <w:top w:val="single" w:sz="2" w:space="0" w:color="D9D9E3"/>
                        <w:left w:val="single" w:sz="2" w:space="0" w:color="D9D9E3"/>
                        <w:bottom w:val="single" w:sz="2" w:space="0" w:color="D9D9E3"/>
                        <w:right w:val="single" w:sz="2" w:space="0" w:color="D9D9E3"/>
                      </w:divBdr>
                      <w:divsChild>
                        <w:div w:id="859856323">
                          <w:marLeft w:val="0"/>
                          <w:marRight w:val="0"/>
                          <w:marTop w:val="0"/>
                          <w:marBottom w:val="0"/>
                          <w:divBdr>
                            <w:top w:val="single" w:sz="2" w:space="0" w:color="auto"/>
                            <w:left w:val="single" w:sz="2" w:space="0" w:color="auto"/>
                            <w:bottom w:val="single" w:sz="6" w:space="0" w:color="auto"/>
                            <w:right w:val="single" w:sz="2" w:space="0" w:color="auto"/>
                          </w:divBdr>
                          <w:divsChild>
                            <w:div w:id="389158628">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705272">
                                  <w:marLeft w:val="0"/>
                                  <w:marRight w:val="0"/>
                                  <w:marTop w:val="0"/>
                                  <w:marBottom w:val="0"/>
                                  <w:divBdr>
                                    <w:top w:val="single" w:sz="2" w:space="0" w:color="D9D9E3"/>
                                    <w:left w:val="single" w:sz="2" w:space="0" w:color="D9D9E3"/>
                                    <w:bottom w:val="single" w:sz="2" w:space="0" w:color="D9D9E3"/>
                                    <w:right w:val="single" w:sz="2" w:space="0" w:color="D9D9E3"/>
                                  </w:divBdr>
                                  <w:divsChild>
                                    <w:div w:id="100532323">
                                      <w:marLeft w:val="0"/>
                                      <w:marRight w:val="0"/>
                                      <w:marTop w:val="0"/>
                                      <w:marBottom w:val="0"/>
                                      <w:divBdr>
                                        <w:top w:val="single" w:sz="2" w:space="0" w:color="D9D9E3"/>
                                        <w:left w:val="single" w:sz="2" w:space="0" w:color="D9D9E3"/>
                                        <w:bottom w:val="single" w:sz="2" w:space="0" w:color="D9D9E3"/>
                                        <w:right w:val="single" w:sz="2" w:space="0" w:color="D9D9E3"/>
                                      </w:divBdr>
                                      <w:divsChild>
                                        <w:div w:id="479463051">
                                          <w:marLeft w:val="0"/>
                                          <w:marRight w:val="0"/>
                                          <w:marTop w:val="0"/>
                                          <w:marBottom w:val="0"/>
                                          <w:divBdr>
                                            <w:top w:val="single" w:sz="2" w:space="0" w:color="D9D9E3"/>
                                            <w:left w:val="single" w:sz="2" w:space="0" w:color="D9D9E3"/>
                                            <w:bottom w:val="single" w:sz="2" w:space="0" w:color="D9D9E3"/>
                                            <w:right w:val="single" w:sz="2" w:space="0" w:color="D9D9E3"/>
                                          </w:divBdr>
                                          <w:divsChild>
                                            <w:div w:id="183599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00187241">
          <w:marLeft w:val="0"/>
          <w:marRight w:val="0"/>
          <w:marTop w:val="0"/>
          <w:marBottom w:val="0"/>
          <w:divBdr>
            <w:top w:val="none" w:sz="0" w:space="0" w:color="auto"/>
            <w:left w:val="none" w:sz="0" w:space="0" w:color="auto"/>
            <w:bottom w:val="none" w:sz="0" w:space="0" w:color="auto"/>
            <w:right w:val="none" w:sz="0" w:space="0" w:color="auto"/>
          </w:divBdr>
          <w:divsChild>
            <w:div w:id="282689200">
              <w:marLeft w:val="0"/>
              <w:marRight w:val="0"/>
              <w:marTop w:val="0"/>
              <w:marBottom w:val="0"/>
              <w:divBdr>
                <w:top w:val="single" w:sz="2" w:space="0" w:color="D9D9E3"/>
                <w:left w:val="single" w:sz="2" w:space="0" w:color="D9D9E3"/>
                <w:bottom w:val="single" w:sz="2" w:space="0" w:color="D9D9E3"/>
                <w:right w:val="single" w:sz="2" w:space="0" w:color="D9D9E3"/>
              </w:divBdr>
              <w:divsChild>
                <w:div w:id="1731805372">
                  <w:marLeft w:val="0"/>
                  <w:marRight w:val="0"/>
                  <w:marTop w:val="0"/>
                  <w:marBottom w:val="0"/>
                  <w:divBdr>
                    <w:top w:val="single" w:sz="2" w:space="0" w:color="D9D9E3"/>
                    <w:left w:val="single" w:sz="2" w:space="0" w:color="D9D9E3"/>
                    <w:bottom w:val="single" w:sz="2" w:space="0" w:color="D9D9E3"/>
                    <w:right w:val="single" w:sz="2" w:space="0" w:color="D9D9E3"/>
                  </w:divBdr>
                  <w:divsChild>
                    <w:div w:id="243880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4770529">
      <w:bodyDiv w:val="1"/>
      <w:marLeft w:val="0"/>
      <w:marRight w:val="0"/>
      <w:marTop w:val="0"/>
      <w:marBottom w:val="0"/>
      <w:divBdr>
        <w:top w:val="none" w:sz="0" w:space="0" w:color="auto"/>
        <w:left w:val="none" w:sz="0" w:space="0" w:color="auto"/>
        <w:bottom w:val="none" w:sz="0" w:space="0" w:color="auto"/>
        <w:right w:val="none" w:sz="0" w:space="0" w:color="auto"/>
      </w:divBdr>
    </w:div>
    <w:div w:id="1973712278">
      <w:bodyDiv w:val="1"/>
      <w:marLeft w:val="0"/>
      <w:marRight w:val="0"/>
      <w:marTop w:val="0"/>
      <w:marBottom w:val="0"/>
      <w:divBdr>
        <w:top w:val="none" w:sz="0" w:space="0" w:color="auto"/>
        <w:left w:val="none" w:sz="0" w:space="0" w:color="auto"/>
        <w:bottom w:val="none" w:sz="0" w:space="0" w:color="auto"/>
        <w:right w:val="none" w:sz="0" w:space="0" w:color="auto"/>
      </w:divBdr>
      <w:divsChild>
        <w:div w:id="1684741462">
          <w:marLeft w:val="720"/>
          <w:marRight w:val="0"/>
          <w:marTop w:val="0"/>
          <w:marBottom w:val="0"/>
          <w:divBdr>
            <w:top w:val="none" w:sz="0" w:space="0" w:color="auto"/>
            <w:left w:val="none" w:sz="0" w:space="0" w:color="auto"/>
            <w:bottom w:val="none" w:sz="0" w:space="0" w:color="auto"/>
            <w:right w:val="none" w:sz="0" w:space="0" w:color="auto"/>
          </w:divBdr>
        </w:div>
      </w:divsChild>
    </w:div>
    <w:div w:id="1989312452">
      <w:bodyDiv w:val="1"/>
      <w:marLeft w:val="0"/>
      <w:marRight w:val="0"/>
      <w:marTop w:val="0"/>
      <w:marBottom w:val="0"/>
      <w:divBdr>
        <w:top w:val="none" w:sz="0" w:space="0" w:color="auto"/>
        <w:left w:val="none" w:sz="0" w:space="0" w:color="auto"/>
        <w:bottom w:val="none" w:sz="0" w:space="0" w:color="auto"/>
        <w:right w:val="none" w:sz="0" w:space="0" w:color="auto"/>
      </w:divBdr>
      <w:divsChild>
        <w:div w:id="277640876">
          <w:marLeft w:val="446"/>
          <w:marRight w:val="0"/>
          <w:marTop w:val="0"/>
          <w:marBottom w:val="0"/>
          <w:divBdr>
            <w:top w:val="none" w:sz="0" w:space="0" w:color="auto"/>
            <w:left w:val="none" w:sz="0" w:space="0" w:color="auto"/>
            <w:bottom w:val="none" w:sz="0" w:space="0" w:color="auto"/>
            <w:right w:val="none" w:sz="0" w:space="0" w:color="auto"/>
          </w:divBdr>
        </w:div>
        <w:div w:id="1482964886">
          <w:marLeft w:val="446"/>
          <w:marRight w:val="0"/>
          <w:marTop w:val="0"/>
          <w:marBottom w:val="0"/>
          <w:divBdr>
            <w:top w:val="none" w:sz="0" w:space="0" w:color="auto"/>
            <w:left w:val="none" w:sz="0" w:space="0" w:color="auto"/>
            <w:bottom w:val="none" w:sz="0" w:space="0" w:color="auto"/>
            <w:right w:val="none" w:sz="0" w:space="0" w:color="auto"/>
          </w:divBdr>
        </w:div>
        <w:div w:id="213934794">
          <w:marLeft w:val="446"/>
          <w:marRight w:val="0"/>
          <w:marTop w:val="0"/>
          <w:marBottom w:val="0"/>
          <w:divBdr>
            <w:top w:val="none" w:sz="0" w:space="0" w:color="auto"/>
            <w:left w:val="none" w:sz="0" w:space="0" w:color="auto"/>
            <w:bottom w:val="none" w:sz="0" w:space="0" w:color="auto"/>
            <w:right w:val="none" w:sz="0" w:space="0" w:color="auto"/>
          </w:divBdr>
        </w:div>
      </w:divsChild>
    </w:div>
    <w:div w:id="1995523658">
      <w:bodyDiv w:val="1"/>
      <w:marLeft w:val="0"/>
      <w:marRight w:val="0"/>
      <w:marTop w:val="0"/>
      <w:marBottom w:val="0"/>
      <w:divBdr>
        <w:top w:val="none" w:sz="0" w:space="0" w:color="auto"/>
        <w:left w:val="none" w:sz="0" w:space="0" w:color="auto"/>
        <w:bottom w:val="none" w:sz="0" w:space="0" w:color="auto"/>
        <w:right w:val="none" w:sz="0" w:space="0" w:color="auto"/>
      </w:divBdr>
    </w:div>
    <w:div w:id="2002540442">
      <w:bodyDiv w:val="1"/>
      <w:marLeft w:val="0"/>
      <w:marRight w:val="0"/>
      <w:marTop w:val="0"/>
      <w:marBottom w:val="0"/>
      <w:divBdr>
        <w:top w:val="none" w:sz="0" w:space="0" w:color="auto"/>
        <w:left w:val="none" w:sz="0" w:space="0" w:color="auto"/>
        <w:bottom w:val="none" w:sz="0" w:space="0" w:color="auto"/>
        <w:right w:val="none" w:sz="0" w:space="0" w:color="auto"/>
      </w:divBdr>
      <w:divsChild>
        <w:div w:id="1705908909">
          <w:marLeft w:val="446"/>
          <w:marRight w:val="0"/>
          <w:marTop w:val="0"/>
          <w:marBottom w:val="0"/>
          <w:divBdr>
            <w:top w:val="none" w:sz="0" w:space="0" w:color="auto"/>
            <w:left w:val="none" w:sz="0" w:space="0" w:color="auto"/>
            <w:bottom w:val="none" w:sz="0" w:space="0" w:color="auto"/>
            <w:right w:val="none" w:sz="0" w:space="0" w:color="auto"/>
          </w:divBdr>
        </w:div>
      </w:divsChild>
    </w:div>
    <w:div w:id="2012835314">
      <w:bodyDiv w:val="1"/>
      <w:marLeft w:val="0"/>
      <w:marRight w:val="0"/>
      <w:marTop w:val="0"/>
      <w:marBottom w:val="0"/>
      <w:divBdr>
        <w:top w:val="none" w:sz="0" w:space="0" w:color="auto"/>
        <w:left w:val="none" w:sz="0" w:space="0" w:color="auto"/>
        <w:bottom w:val="none" w:sz="0" w:space="0" w:color="auto"/>
        <w:right w:val="none" w:sz="0" w:space="0" w:color="auto"/>
      </w:divBdr>
    </w:div>
    <w:div w:id="2013801847">
      <w:bodyDiv w:val="1"/>
      <w:marLeft w:val="0"/>
      <w:marRight w:val="0"/>
      <w:marTop w:val="0"/>
      <w:marBottom w:val="0"/>
      <w:divBdr>
        <w:top w:val="none" w:sz="0" w:space="0" w:color="auto"/>
        <w:left w:val="none" w:sz="0" w:space="0" w:color="auto"/>
        <w:bottom w:val="none" w:sz="0" w:space="0" w:color="auto"/>
        <w:right w:val="none" w:sz="0" w:space="0" w:color="auto"/>
      </w:divBdr>
      <w:divsChild>
        <w:div w:id="181865930">
          <w:marLeft w:val="446"/>
          <w:marRight w:val="0"/>
          <w:marTop w:val="0"/>
          <w:marBottom w:val="0"/>
          <w:divBdr>
            <w:top w:val="none" w:sz="0" w:space="0" w:color="auto"/>
            <w:left w:val="none" w:sz="0" w:space="0" w:color="auto"/>
            <w:bottom w:val="none" w:sz="0" w:space="0" w:color="auto"/>
            <w:right w:val="none" w:sz="0" w:space="0" w:color="auto"/>
          </w:divBdr>
        </w:div>
      </w:divsChild>
    </w:div>
    <w:div w:id="2016028068">
      <w:bodyDiv w:val="1"/>
      <w:marLeft w:val="0"/>
      <w:marRight w:val="0"/>
      <w:marTop w:val="0"/>
      <w:marBottom w:val="0"/>
      <w:divBdr>
        <w:top w:val="none" w:sz="0" w:space="0" w:color="auto"/>
        <w:left w:val="none" w:sz="0" w:space="0" w:color="auto"/>
        <w:bottom w:val="none" w:sz="0" w:space="0" w:color="auto"/>
        <w:right w:val="none" w:sz="0" w:space="0" w:color="auto"/>
      </w:divBdr>
      <w:divsChild>
        <w:div w:id="47076891">
          <w:marLeft w:val="446"/>
          <w:marRight w:val="0"/>
          <w:marTop w:val="0"/>
          <w:marBottom w:val="0"/>
          <w:divBdr>
            <w:top w:val="none" w:sz="0" w:space="0" w:color="auto"/>
            <w:left w:val="none" w:sz="0" w:space="0" w:color="auto"/>
            <w:bottom w:val="none" w:sz="0" w:space="0" w:color="auto"/>
            <w:right w:val="none" w:sz="0" w:space="0" w:color="auto"/>
          </w:divBdr>
        </w:div>
      </w:divsChild>
    </w:div>
    <w:div w:id="2027711851">
      <w:bodyDiv w:val="1"/>
      <w:marLeft w:val="0"/>
      <w:marRight w:val="0"/>
      <w:marTop w:val="0"/>
      <w:marBottom w:val="0"/>
      <w:divBdr>
        <w:top w:val="none" w:sz="0" w:space="0" w:color="auto"/>
        <w:left w:val="none" w:sz="0" w:space="0" w:color="auto"/>
        <w:bottom w:val="none" w:sz="0" w:space="0" w:color="auto"/>
        <w:right w:val="none" w:sz="0" w:space="0" w:color="auto"/>
      </w:divBdr>
    </w:div>
    <w:div w:id="2047678485">
      <w:bodyDiv w:val="1"/>
      <w:marLeft w:val="0"/>
      <w:marRight w:val="0"/>
      <w:marTop w:val="0"/>
      <w:marBottom w:val="0"/>
      <w:divBdr>
        <w:top w:val="none" w:sz="0" w:space="0" w:color="auto"/>
        <w:left w:val="none" w:sz="0" w:space="0" w:color="auto"/>
        <w:bottom w:val="none" w:sz="0" w:space="0" w:color="auto"/>
        <w:right w:val="none" w:sz="0" w:space="0" w:color="auto"/>
      </w:divBdr>
    </w:div>
    <w:div w:id="2050447401">
      <w:bodyDiv w:val="1"/>
      <w:marLeft w:val="0"/>
      <w:marRight w:val="0"/>
      <w:marTop w:val="0"/>
      <w:marBottom w:val="0"/>
      <w:divBdr>
        <w:top w:val="none" w:sz="0" w:space="0" w:color="auto"/>
        <w:left w:val="none" w:sz="0" w:space="0" w:color="auto"/>
        <w:bottom w:val="none" w:sz="0" w:space="0" w:color="auto"/>
        <w:right w:val="none" w:sz="0" w:space="0" w:color="auto"/>
      </w:divBdr>
    </w:div>
    <w:div w:id="2051492461">
      <w:bodyDiv w:val="1"/>
      <w:marLeft w:val="0"/>
      <w:marRight w:val="0"/>
      <w:marTop w:val="0"/>
      <w:marBottom w:val="0"/>
      <w:divBdr>
        <w:top w:val="none" w:sz="0" w:space="0" w:color="auto"/>
        <w:left w:val="none" w:sz="0" w:space="0" w:color="auto"/>
        <w:bottom w:val="none" w:sz="0" w:space="0" w:color="auto"/>
        <w:right w:val="none" w:sz="0" w:space="0" w:color="auto"/>
      </w:divBdr>
      <w:divsChild>
        <w:div w:id="59139629">
          <w:marLeft w:val="446"/>
          <w:marRight w:val="0"/>
          <w:marTop w:val="0"/>
          <w:marBottom w:val="0"/>
          <w:divBdr>
            <w:top w:val="none" w:sz="0" w:space="0" w:color="auto"/>
            <w:left w:val="none" w:sz="0" w:space="0" w:color="auto"/>
            <w:bottom w:val="none" w:sz="0" w:space="0" w:color="auto"/>
            <w:right w:val="none" w:sz="0" w:space="0" w:color="auto"/>
          </w:divBdr>
        </w:div>
      </w:divsChild>
    </w:div>
    <w:div w:id="2061440521">
      <w:bodyDiv w:val="1"/>
      <w:marLeft w:val="0"/>
      <w:marRight w:val="0"/>
      <w:marTop w:val="0"/>
      <w:marBottom w:val="0"/>
      <w:divBdr>
        <w:top w:val="none" w:sz="0" w:space="0" w:color="auto"/>
        <w:left w:val="none" w:sz="0" w:space="0" w:color="auto"/>
        <w:bottom w:val="none" w:sz="0" w:space="0" w:color="auto"/>
        <w:right w:val="none" w:sz="0" w:space="0" w:color="auto"/>
      </w:divBdr>
      <w:divsChild>
        <w:div w:id="1972057872">
          <w:marLeft w:val="446"/>
          <w:marRight w:val="0"/>
          <w:marTop w:val="0"/>
          <w:marBottom w:val="0"/>
          <w:divBdr>
            <w:top w:val="none" w:sz="0" w:space="0" w:color="auto"/>
            <w:left w:val="none" w:sz="0" w:space="0" w:color="auto"/>
            <w:bottom w:val="none" w:sz="0" w:space="0" w:color="auto"/>
            <w:right w:val="none" w:sz="0" w:space="0" w:color="auto"/>
          </w:divBdr>
        </w:div>
      </w:divsChild>
    </w:div>
    <w:div w:id="2076274188">
      <w:bodyDiv w:val="1"/>
      <w:marLeft w:val="0"/>
      <w:marRight w:val="0"/>
      <w:marTop w:val="0"/>
      <w:marBottom w:val="0"/>
      <w:divBdr>
        <w:top w:val="none" w:sz="0" w:space="0" w:color="auto"/>
        <w:left w:val="none" w:sz="0" w:space="0" w:color="auto"/>
        <w:bottom w:val="none" w:sz="0" w:space="0" w:color="auto"/>
        <w:right w:val="none" w:sz="0" w:space="0" w:color="auto"/>
      </w:divBdr>
      <w:divsChild>
        <w:div w:id="212349432">
          <w:marLeft w:val="1440"/>
          <w:marRight w:val="0"/>
          <w:marTop w:val="0"/>
          <w:marBottom w:val="0"/>
          <w:divBdr>
            <w:top w:val="none" w:sz="0" w:space="0" w:color="auto"/>
            <w:left w:val="none" w:sz="0" w:space="0" w:color="auto"/>
            <w:bottom w:val="none" w:sz="0" w:space="0" w:color="auto"/>
            <w:right w:val="none" w:sz="0" w:space="0" w:color="auto"/>
          </w:divBdr>
        </w:div>
      </w:divsChild>
    </w:div>
    <w:div w:id="2091925152">
      <w:bodyDiv w:val="1"/>
      <w:marLeft w:val="0"/>
      <w:marRight w:val="0"/>
      <w:marTop w:val="0"/>
      <w:marBottom w:val="0"/>
      <w:divBdr>
        <w:top w:val="none" w:sz="0" w:space="0" w:color="auto"/>
        <w:left w:val="none" w:sz="0" w:space="0" w:color="auto"/>
        <w:bottom w:val="none" w:sz="0" w:space="0" w:color="auto"/>
        <w:right w:val="none" w:sz="0" w:space="0" w:color="auto"/>
      </w:divBdr>
      <w:divsChild>
        <w:div w:id="1694572109">
          <w:marLeft w:val="446"/>
          <w:marRight w:val="0"/>
          <w:marTop w:val="0"/>
          <w:marBottom w:val="0"/>
          <w:divBdr>
            <w:top w:val="none" w:sz="0" w:space="0" w:color="auto"/>
            <w:left w:val="none" w:sz="0" w:space="0" w:color="auto"/>
            <w:bottom w:val="none" w:sz="0" w:space="0" w:color="auto"/>
            <w:right w:val="none" w:sz="0" w:space="0" w:color="auto"/>
          </w:divBdr>
        </w:div>
      </w:divsChild>
    </w:div>
    <w:div w:id="2092116595">
      <w:bodyDiv w:val="1"/>
      <w:marLeft w:val="0"/>
      <w:marRight w:val="0"/>
      <w:marTop w:val="0"/>
      <w:marBottom w:val="0"/>
      <w:divBdr>
        <w:top w:val="none" w:sz="0" w:space="0" w:color="auto"/>
        <w:left w:val="none" w:sz="0" w:space="0" w:color="auto"/>
        <w:bottom w:val="none" w:sz="0" w:space="0" w:color="auto"/>
        <w:right w:val="none" w:sz="0" w:space="0" w:color="auto"/>
      </w:divBdr>
    </w:div>
    <w:div w:id="2119136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tif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jpeg"/><Relationship Id="rId5" Type="http://schemas.openxmlformats.org/officeDocument/2006/relationships/webSettings" Target="webSettings.xml"/><Relationship Id="rId61" Type="http://schemas.openxmlformats.org/officeDocument/2006/relationships/image" Target="media/image53.jpe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jpeg"/><Relationship Id="rId6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jpeg"/><Relationship Id="rId65"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D99194-CF82-4ED9-B49E-6AD3A35FF5A1}">
  <we:reference id="f78a3046-9e99-4300-aa2b-5814002b01a2" version="1.55.1.0" store="EXCatalog" storeType="EXCatalog"/>
  <we:alternateReferences>
    <we:reference id="WA104382081" version="1.55.1.0" store="ko-KR"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B31DFF-4022-425A-9340-1927F45B7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28</Pages>
  <Words>38234</Words>
  <Characters>217940</Characters>
  <Application>Microsoft Office Word</Application>
  <DocSecurity>0</DocSecurity>
  <Lines>1816</Lines>
  <Paragraphs>51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55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csuser</dc:creator>
  <cp:keywords/>
  <dc:description/>
  <cp:lastModifiedBy>Patrick</cp:lastModifiedBy>
  <cp:revision>9</cp:revision>
  <cp:lastPrinted>2023-06-26T06:42:00Z</cp:lastPrinted>
  <dcterms:created xsi:type="dcterms:W3CDTF">2023-06-15T02:47:00Z</dcterms:created>
  <dcterms:modified xsi:type="dcterms:W3CDTF">2023-06-26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aFcvCa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